
<file path=[Content_Types].xml><?xml version="1.0" encoding="utf-8"?>
<Types xmlns="http://schemas.openxmlformats.org/package/2006/content-types">
  <Default Extension="png" ContentType="image/png"/>
  <Default Extension="tmp"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1D4D5" w14:textId="3A2EEA1D" w:rsidR="00E833A4" w:rsidRPr="004B6B3E" w:rsidRDefault="00E833A4" w:rsidP="00E833A4"/>
    <w:p w14:paraId="40680F11" w14:textId="77777777" w:rsidR="00E833A4" w:rsidRPr="004B6B3E" w:rsidRDefault="00E833A4" w:rsidP="00E833A4"/>
    <w:p w14:paraId="295C3856" w14:textId="1B8F9C74" w:rsidR="00E833A4" w:rsidRPr="004B6B3E" w:rsidRDefault="005355EC" w:rsidP="005355EC">
      <w:pPr>
        <w:pStyle w:val="Title"/>
        <w:jc w:val="center"/>
        <w:rPr>
          <w:b/>
          <w:bCs/>
          <w:i/>
          <w:iCs/>
          <w:spacing w:val="5"/>
          <w:sz w:val="72"/>
        </w:rPr>
      </w:pPr>
      <w:r w:rsidRPr="004B6B3E">
        <w:rPr>
          <w:b/>
          <w:bCs/>
          <w:i/>
          <w:iCs/>
          <w:noProof/>
          <w:spacing w:val="5"/>
          <w:sz w:val="72"/>
        </w:rPr>
        <w:drawing>
          <wp:inline distT="0" distB="0" distL="0" distR="0" wp14:anchorId="59E0E8DD" wp14:editId="7AFEC9C6">
            <wp:extent cx="2952750" cy="33771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sanxot_logo_text.png"/>
                    <pic:cNvPicPr/>
                  </pic:nvPicPr>
                  <pic:blipFill>
                    <a:blip r:embed="rId8">
                      <a:extLst>
                        <a:ext uri="{28A0092B-C50C-407E-A947-70E740481C1C}">
                          <a14:useLocalDpi xmlns:a14="http://schemas.microsoft.com/office/drawing/2010/main" val="0"/>
                        </a:ext>
                      </a:extLst>
                    </a:blip>
                    <a:stretch>
                      <a:fillRect/>
                    </a:stretch>
                  </pic:blipFill>
                  <pic:spPr>
                    <a:xfrm>
                      <a:off x="0" y="0"/>
                      <a:ext cx="2959187" cy="3384541"/>
                    </a:xfrm>
                    <a:prstGeom prst="rect">
                      <a:avLst/>
                    </a:prstGeom>
                  </pic:spPr>
                </pic:pic>
              </a:graphicData>
            </a:graphic>
          </wp:inline>
        </w:drawing>
      </w:r>
    </w:p>
    <w:p w14:paraId="24D93574" w14:textId="77777777" w:rsidR="00E833A4" w:rsidRPr="004B6B3E" w:rsidRDefault="00E833A4" w:rsidP="00E833A4"/>
    <w:p w14:paraId="393F55EF" w14:textId="77777777" w:rsidR="00CC21AC" w:rsidRPr="004B6B3E" w:rsidRDefault="00CC21AC" w:rsidP="00E833A4">
      <w:pPr>
        <w:pStyle w:val="Title"/>
        <w:jc w:val="center"/>
        <w:rPr>
          <w:rStyle w:val="BookTitle"/>
          <w:sz w:val="72"/>
        </w:rPr>
      </w:pPr>
      <w:r w:rsidRPr="004B6B3E">
        <w:rPr>
          <w:rStyle w:val="BookTitle"/>
          <w:sz w:val="72"/>
        </w:rPr>
        <w:t>User Guide:</w:t>
      </w:r>
    </w:p>
    <w:p w14:paraId="5AE610CF" w14:textId="13E7A8B1" w:rsidR="00E833A4" w:rsidRPr="004B6B3E" w:rsidRDefault="00BB5D18" w:rsidP="00E833A4">
      <w:pPr>
        <w:pStyle w:val="Title"/>
        <w:jc w:val="center"/>
        <w:rPr>
          <w:rStyle w:val="BookTitle"/>
          <w:sz w:val="72"/>
        </w:rPr>
      </w:pPr>
      <w:r w:rsidRPr="004B6B3E">
        <w:rPr>
          <w:rStyle w:val="BookTitle"/>
          <w:sz w:val="72"/>
        </w:rPr>
        <w:t>Help and documentation</w:t>
      </w:r>
    </w:p>
    <w:p w14:paraId="06743742" w14:textId="01EC2931" w:rsidR="00FD581A" w:rsidRPr="004B6B3E" w:rsidRDefault="00BB5D18" w:rsidP="00E833A4">
      <w:pPr>
        <w:pStyle w:val="Title"/>
        <w:jc w:val="center"/>
        <w:rPr>
          <w:rStyle w:val="BookTitle"/>
          <w:sz w:val="56"/>
        </w:rPr>
      </w:pPr>
      <w:r w:rsidRPr="004B6B3E">
        <w:rPr>
          <w:rStyle w:val="BookTitle"/>
          <w:sz w:val="56"/>
        </w:rPr>
        <w:t>(</w:t>
      </w:r>
      <w:r w:rsidR="006C5A83" w:rsidRPr="004B6B3E">
        <w:rPr>
          <w:rStyle w:val="BookTitle"/>
          <w:sz w:val="56"/>
        </w:rPr>
        <w:t>1</w:t>
      </w:r>
      <w:r w:rsidR="00CA2806" w:rsidRPr="004B6B3E">
        <w:rPr>
          <w:rStyle w:val="BookTitle"/>
          <w:sz w:val="56"/>
        </w:rPr>
        <w:t>.</w:t>
      </w:r>
      <w:r w:rsidR="004053AF">
        <w:rPr>
          <w:rStyle w:val="BookTitle"/>
          <w:sz w:val="56"/>
        </w:rPr>
        <w:t>2</w:t>
      </w:r>
      <w:r w:rsidR="00CA2806" w:rsidRPr="004B6B3E">
        <w:rPr>
          <w:rStyle w:val="BookTitle"/>
          <w:sz w:val="56"/>
        </w:rPr>
        <w:t>.</w:t>
      </w:r>
      <w:r w:rsidR="004453CB">
        <w:rPr>
          <w:rStyle w:val="BookTitle"/>
          <w:sz w:val="56"/>
        </w:rPr>
        <w:t>7</w:t>
      </w:r>
      <w:r w:rsidRPr="004B6B3E">
        <w:rPr>
          <w:rStyle w:val="BookTitle"/>
          <w:sz w:val="56"/>
        </w:rPr>
        <w:t>)</w:t>
      </w:r>
    </w:p>
    <w:p w14:paraId="65A97975" w14:textId="31A56AC0" w:rsidR="00E833A4" w:rsidRPr="004B6B3E" w:rsidRDefault="00E833A4" w:rsidP="00E833A4">
      <w:pPr>
        <w:jc w:val="center"/>
      </w:pPr>
    </w:p>
    <w:p w14:paraId="31FD1B25" w14:textId="77777777" w:rsidR="00E833A4" w:rsidRPr="004B6B3E" w:rsidRDefault="00E833A4" w:rsidP="00E833A4">
      <w:pPr>
        <w:jc w:val="center"/>
      </w:pPr>
    </w:p>
    <w:p w14:paraId="3CAE258C" w14:textId="77777777" w:rsidR="0060366B" w:rsidRPr="004B6B3E" w:rsidRDefault="0060366B">
      <w:pPr>
        <w:jc w:val="left"/>
      </w:pPr>
      <w:r w:rsidRPr="004B6B3E">
        <w:br w:type="page"/>
      </w:r>
    </w:p>
    <w:p w14:paraId="572A4907" w14:textId="00B9E95B" w:rsidR="00FA226C" w:rsidRPr="004B6B3E" w:rsidRDefault="00952F99" w:rsidP="0004026F">
      <w:pPr>
        <w:pStyle w:val="Heading1"/>
        <w:rPr>
          <w:rStyle w:val="Hyperlink"/>
        </w:rPr>
      </w:pPr>
      <w:r w:rsidRPr="004B6B3E">
        <w:lastRenderedPageBreak/>
        <w:t>Table of contents</w:t>
      </w:r>
    </w:p>
    <w:p w14:paraId="2A6711A3" w14:textId="394A13CF" w:rsidR="000938E4" w:rsidRDefault="00D80190" w:rsidP="006305A1">
      <w:pPr>
        <w:pStyle w:val="ListParagraph"/>
        <w:numPr>
          <w:ilvl w:val="0"/>
          <w:numId w:val="7"/>
        </w:numPr>
      </w:pPr>
      <w:hyperlink w:anchor="_Introduction" w:history="1">
        <w:r w:rsidR="000938E4" w:rsidRPr="000938E4">
          <w:rPr>
            <w:rStyle w:val="Hyperlink"/>
          </w:rPr>
          <w:t>Introduction</w:t>
        </w:r>
      </w:hyperlink>
    </w:p>
    <w:p w14:paraId="363AEEF6" w14:textId="69E6B600" w:rsidR="008530FE" w:rsidRDefault="00D80190" w:rsidP="006305A1">
      <w:pPr>
        <w:pStyle w:val="ListParagraph"/>
        <w:numPr>
          <w:ilvl w:val="0"/>
          <w:numId w:val="7"/>
        </w:numPr>
      </w:pPr>
      <w:hyperlink w:anchor="_License" w:history="1">
        <w:r w:rsidR="008530FE" w:rsidRPr="008530FE">
          <w:rPr>
            <w:rStyle w:val="Hyperlink"/>
          </w:rPr>
          <w:t>License</w:t>
        </w:r>
      </w:hyperlink>
    </w:p>
    <w:p w14:paraId="442EBDEA" w14:textId="52E11AFB" w:rsidR="00AE33AF" w:rsidRPr="0004026F" w:rsidRDefault="00D80190" w:rsidP="006305A1">
      <w:pPr>
        <w:pStyle w:val="ListParagraph"/>
        <w:numPr>
          <w:ilvl w:val="0"/>
          <w:numId w:val="7"/>
        </w:numPr>
        <w:rPr>
          <w:rStyle w:val="Hyperlink"/>
          <w:u w:val="none"/>
        </w:rPr>
      </w:pPr>
      <w:hyperlink w:anchor="_Installation" w:history="1">
        <w:r w:rsidR="00AE33AF" w:rsidRPr="004B6B3E">
          <w:rPr>
            <w:rStyle w:val="Hyperlink"/>
          </w:rPr>
          <w:t>Installation</w:t>
        </w:r>
      </w:hyperlink>
    </w:p>
    <w:p w14:paraId="1E1B87C8" w14:textId="20D4E820" w:rsidR="00193030" w:rsidRDefault="00D80190" w:rsidP="006305A1">
      <w:pPr>
        <w:pStyle w:val="ListParagraph"/>
        <w:numPr>
          <w:ilvl w:val="1"/>
          <w:numId w:val="7"/>
        </w:numPr>
        <w:rPr>
          <w:rStyle w:val="BookTitle"/>
          <w:b w:val="0"/>
          <w:bCs w:val="0"/>
          <w:i w:val="0"/>
          <w:iCs w:val="0"/>
          <w:spacing w:val="0"/>
          <w:sz w:val="22"/>
        </w:rPr>
      </w:pPr>
      <w:hyperlink w:anchor="_Download" w:history="1">
        <w:r w:rsidR="00193030" w:rsidRPr="00193030">
          <w:rPr>
            <w:rStyle w:val="Hyperlink"/>
          </w:rPr>
          <w:t>Download</w:t>
        </w:r>
      </w:hyperlink>
    </w:p>
    <w:p w14:paraId="0D53D30D" w14:textId="22D9DE68" w:rsidR="00193030" w:rsidRPr="004B6B3E" w:rsidRDefault="00D80190" w:rsidP="006305A1">
      <w:pPr>
        <w:pStyle w:val="ListParagraph"/>
        <w:numPr>
          <w:ilvl w:val="1"/>
          <w:numId w:val="7"/>
        </w:numPr>
        <w:rPr>
          <w:rStyle w:val="BookTitle"/>
          <w:b w:val="0"/>
          <w:bCs w:val="0"/>
          <w:i w:val="0"/>
          <w:iCs w:val="0"/>
          <w:spacing w:val="0"/>
          <w:sz w:val="22"/>
        </w:rPr>
      </w:pPr>
      <w:hyperlink w:anchor="_Available_operating_systems" w:history="1">
        <w:r w:rsidR="00193030" w:rsidRPr="00193030">
          <w:rPr>
            <w:rStyle w:val="Hyperlink"/>
          </w:rPr>
          <w:t>Available operating systems</w:t>
        </w:r>
      </w:hyperlink>
    </w:p>
    <w:p w14:paraId="0FAEAF7F" w14:textId="1B35F9E6" w:rsidR="00447431" w:rsidRPr="004B6B3E" w:rsidRDefault="0017119A" w:rsidP="006305A1">
      <w:pPr>
        <w:pStyle w:val="ListParagraph"/>
        <w:numPr>
          <w:ilvl w:val="1"/>
          <w:numId w:val="7"/>
        </w:numPr>
        <w:rPr>
          <w:rStyle w:val="Hyperlink"/>
        </w:rPr>
      </w:pPr>
      <w:r w:rsidRPr="004B6B3E">
        <w:rPr>
          <w:rStyle w:val="BookTitle"/>
          <w:b w:val="0"/>
          <w:bCs w:val="0"/>
          <w:i w:val="0"/>
          <w:iCs w:val="0"/>
          <w:spacing w:val="0"/>
          <w:sz w:val="22"/>
        </w:rPr>
        <w:fldChar w:fldCharType="begin"/>
      </w:r>
      <w:r w:rsidRPr="004B6B3E">
        <w:rPr>
          <w:rStyle w:val="BookTitle"/>
          <w:b w:val="0"/>
          <w:bCs w:val="0"/>
          <w:i w:val="0"/>
          <w:iCs w:val="0"/>
          <w:spacing w:val="0"/>
          <w:sz w:val="22"/>
        </w:rPr>
        <w:instrText xml:space="preserve"> HYPERLINK  \l "_Windows_distribution" </w:instrText>
      </w:r>
      <w:r w:rsidRPr="004B6B3E">
        <w:rPr>
          <w:rStyle w:val="BookTitle"/>
          <w:b w:val="0"/>
          <w:bCs w:val="0"/>
          <w:i w:val="0"/>
          <w:iCs w:val="0"/>
          <w:spacing w:val="0"/>
          <w:sz w:val="22"/>
        </w:rPr>
        <w:fldChar w:fldCharType="separate"/>
      </w:r>
      <w:r w:rsidR="00447431" w:rsidRPr="004B6B3E">
        <w:rPr>
          <w:rStyle w:val="Hyperlink"/>
        </w:rPr>
        <w:t>Windows</w:t>
      </w:r>
      <w:r w:rsidRPr="004B6B3E">
        <w:rPr>
          <w:rStyle w:val="Hyperlink"/>
        </w:rPr>
        <w:t xml:space="preserve"> distribution</w:t>
      </w:r>
    </w:p>
    <w:p w14:paraId="1441064E" w14:textId="00C0B64A" w:rsidR="00447431" w:rsidRPr="004B6B3E" w:rsidRDefault="0017119A" w:rsidP="006305A1">
      <w:pPr>
        <w:pStyle w:val="ListParagraph"/>
        <w:numPr>
          <w:ilvl w:val="1"/>
          <w:numId w:val="7"/>
        </w:numPr>
        <w:rPr>
          <w:rStyle w:val="BookTitle"/>
          <w:b w:val="0"/>
          <w:bCs w:val="0"/>
          <w:i w:val="0"/>
          <w:iCs w:val="0"/>
          <w:spacing w:val="0"/>
          <w:sz w:val="22"/>
        </w:rPr>
      </w:pPr>
      <w:r w:rsidRPr="004B6B3E">
        <w:rPr>
          <w:rStyle w:val="BookTitle"/>
          <w:b w:val="0"/>
          <w:bCs w:val="0"/>
          <w:i w:val="0"/>
          <w:iCs w:val="0"/>
          <w:spacing w:val="0"/>
          <w:sz w:val="22"/>
        </w:rPr>
        <w:fldChar w:fldCharType="end"/>
      </w:r>
      <w:hyperlink w:anchor="_MacOS_distribution" w:history="1">
        <w:r w:rsidR="00447431" w:rsidRPr="004B6B3E">
          <w:rPr>
            <w:rStyle w:val="Hyperlink"/>
          </w:rPr>
          <w:t>MacOS</w:t>
        </w:r>
        <w:r w:rsidRPr="004B6B3E">
          <w:rPr>
            <w:rStyle w:val="Hyperlink"/>
          </w:rPr>
          <w:t xml:space="preserve"> distribution</w:t>
        </w:r>
      </w:hyperlink>
    </w:p>
    <w:p w14:paraId="01A04EF7" w14:textId="7C1DDE2A" w:rsidR="00447431" w:rsidRPr="004B6B3E" w:rsidRDefault="00D80190" w:rsidP="006305A1">
      <w:pPr>
        <w:pStyle w:val="ListParagraph"/>
        <w:numPr>
          <w:ilvl w:val="1"/>
          <w:numId w:val="7"/>
        </w:numPr>
        <w:rPr>
          <w:rStyle w:val="BookTitle"/>
          <w:b w:val="0"/>
          <w:bCs w:val="0"/>
          <w:i w:val="0"/>
          <w:iCs w:val="0"/>
          <w:spacing w:val="0"/>
          <w:sz w:val="22"/>
        </w:rPr>
      </w:pPr>
      <w:hyperlink w:anchor="_Linux_distribution" w:history="1">
        <w:r w:rsidR="00447431" w:rsidRPr="004B6B3E">
          <w:rPr>
            <w:rStyle w:val="Hyperlink"/>
          </w:rPr>
          <w:t>Linux</w:t>
        </w:r>
        <w:r w:rsidR="0017119A" w:rsidRPr="004B6B3E">
          <w:rPr>
            <w:rStyle w:val="Hyperlink"/>
          </w:rPr>
          <w:t xml:space="preserve"> distribution</w:t>
        </w:r>
      </w:hyperlink>
    </w:p>
    <w:p w14:paraId="1AF4185B" w14:textId="20E0F4AF" w:rsidR="00BF73D2" w:rsidRPr="004B6B3E" w:rsidRDefault="00D80190" w:rsidP="006305A1">
      <w:pPr>
        <w:pStyle w:val="ListParagraph"/>
        <w:numPr>
          <w:ilvl w:val="0"/>
          <w:numId w:val="7"/>
        </w:numPr>
        <w:rPr>
          <w:rStyle w:val="BookTitle"/>
          <w:b w:val="0"/>
          <w:bCs w:val="0"/>
          <w:i w:val="0"/>
          <w:iCs w:val="0"/>
          <w:spacing w:val="0"/>
          <w:sz w:val="22"/>
        </w:rPr>
      </w:pPr>
      <w:hyperlink w:anchor="_Get_Started" w:history="1">
        <w:r w:rsidR="00BF73D2" w:rsidRPr="004B6B3E">
          <w:rPr>
            <w:rStyle w:val="Hyperlink"/>
          </w:rPr>
          <w:t>Getting Started</w:t>
        </w:r>
      </w:hyperlink>
    </w:p>
    <w:p w14:paraId="21571B33" w14:textId="7117B384" w:rsidR="00BF73D2" w:rsidRPr="00A22DDB" w:rsidRDefault="00D80190" w:rsidP="006305A1">
      <w:pPr>
        <w:pStyle w:val="ListParagraph"/>
        <w:numPr>
          <w:ilvl w:val="0"/>
          <w:numId w:val="7"/>
        </w:numPr>
        <w:rPr>
          <w:rStyle w:val="Hyperlink"/>
          <w:u w:val="none"/>
        </w:rPr>
      </w:pPr>
      <w:hyperlink w:anchor="_Modules" w:history="1">
        <w:r w:rsidR="00BF73D2" w:rsidRPr="004B6B3E">
          <w:rPr>
            <w:rStyle w:val="Hyperlink"/>
          </w:rPr>
          <w:t>Modules</w:t>
        </w:r>
      </w:hyperlink>
    </w:p>
    <w:p w14:paraId="25BB3996" w14:textId="354EB5E8" w:rsidR="00BF73D2" w:rsidRPr="004B6B3E" w:rsidRDefault="00D80190" w:rsidP="006305A1">
      <w:pPr>
        <w:pStyle w:val="ListParagraph"/>
        <w:numPr>
          <w:ilvl w:val="1"/>
          <w:numId w:val="7"/>
        </w:numPr>
        <w:rPr>
          <w:rStyle w:val="BookTitle"/>
          <w:b w:val="0"/>
          <w:bCs w:val="0"/>
          <w:i w:val="0"/>
          <w:iCs w:val="0"/>
          <w:spacing w:val="0"/>
          <w:sz w:val="22"/>
        </w:rPr>
      </w:pPr>
      <w:hyperlink w:anchor="_Basic_modules" w:history="1">
        <w:r w:rsidR="00BF73D2" w:rsidRPr="00A22DDB">
          <w:rPr>
            <w:rStyle w:val="Hyperlink"/>
          </w:rPr>
          <w:t>Relation Tables Module</w:t>
        </w:r>
      </w:hyperlink>
    </w:p>
    <w:p w14:paraId="1A9D02F7" w14:textId="27A54EF0" w:rsidR="00BF73D2" w:rsidRPr="00A22DDB" w:rsidRDefault="00D80190" w:rsidP="006305A1">
      <w:pPr>
        <w:pStyle w:val="ListParagraph"/>
        <w:numPr>
          <w:ilvl w:val="2"/>
          <w:numId w:val="7"/>
        </w:numPr>
        <w:rPr>
          <w:rStyle w:val="BookTitle"/>
          <w:b w:val="0"/>
          <w:bCs w:val="0"/>
          <w:i w:val="0"/>
          <w:iCs w:val="0"/>
          <w:spacing w:val="0"/>
          <w:sz w:val="22"/>
        </w:rPr>
      </w:pPr>
      <w:hyperlink w:anchor="_RELS_CREATOR" w:history="1">
        <w:r w:rsidR="00BF73D2" w:rsidRPr="004B6B3E">
          <w:rPr>
            <w:rStyle w:val="Hyperlink"/>
          </w:rPr>
          <w:t>RELS CREATOR</w:t>
        </w:r>
      </w:hyperlink>
    </w:p>
    <w:p w14:paraId="14877E8C" w14:textId="0BD215DF" w:rsidR="00BF73D2" w:rsidRPr="004B6B3E" w:rsidRDefault="00D80190" w:rsidP="006305A1">
      <w:pPr>
        <w:pStyle w:val="ListParagraph"/>
        <w:numPr>
          <w:ilvl w:val="1"/>
          <w:numId w:val="7"/>
        </w:numPr>
        <w:rPr>
          <w:rStyle w:val="BookTitle"/>
          <w:b w:val="0"/>
          <w:bCs w:val="0"/>
          <w:i w:val="0"/>
          <w:iCs w:val="0"/>
          <w:spacing w:val="0"/>
          <w:sz w:val="22"/>
        </w:rPr>
      </w:pPr>
      <w:hyperlink w:anchor="_Basic_modules" w:history="1">
        <w:r w:rsidR="00BF73D2" w:rsidRPr="004B6B3E">
          <w:rPr>
            <w:rStyle w:val="Hyperlink"/>
          </w:rPr>
          <w:t>Basic Modules</w:t>
        </w:r>
      </w:hyperlink>
    </w:p>
    <w:p w14:paraId="444804C6" w14:textId="159DC6D5" w:rsidR="000B173C" w:rsidRPr="004B6B3E" w:rsidRDefault="00D80190" w:rsidP="006305A1">
      <w:pPr>
        <w:pStyle w:val="ListParagraph"/>
        <w:numPr>
          <w:ilvl w:val="2"/>
          <w:numId w:val="7"/>
        </w:numPr>
        <w:rPr>
          <w:rStyle w:val="BookTitle"/>
          <w:b w:val="0"/>
          <w:bCs w:val="0"/>
          <w:i w:val="0"/>
          <w:iCs w:val="0"/>
          <w:spacing w:val="0"/>
          <w:sz w:val="22"/>
        </w:rPr>
      </w:pPr>
      <w:hyperlink w:anchor="_LEVEL_CREATOR" w:history="1">
        <w:r w:rsidR="000B173C" w:rsidRPr="004B6B3E">
          <w:rPr>
            <w:rStyle w:val="Hyperlink"/>
          </w:rPr>
          <w:t>LEVEL CREATOR</w:t>
        </w:r>
      </w:hyperlink>
    </w:p>
    <w:p w14:paraId="6A87152B" w14:textId="60E1A368" w:rsidR="000B173C" w:rsidRPr="004B6B3E" w:rsidRDefault="00D80190" w:rsidP="006305A1">
      <w:pPr>
        <w:pStyle w:val="ListParagraph"/>
        <w:numPr>
          <w:ilvl w:val="2"/>
          <w:numId w:val="7"/>
        </w:numPr>
        <w:rPr>
          <w:rStyle w:val="BookTitle"/>
          <w:b w:val="0"/>
          <w:bCs w:val="0"/>
          <w:i w:val="0"/>
          <w:iCs w:val="0"/>
          <w:spacing w:val="0"/>
          <w:sz w:val="22"/>
        </w:rPr>
      </w:pPr>
      <w:hyperlink w:anchor="_LEVEL_CALIBRATOR" w:history="1">
        <w:r w:rsidR="000B173C" w:rsidRPr="004B6B3E">
          <w:rPr>
            <w:rStyle w:val="Hyperlink"/>
          </w:rPr>
          <w:t>LEVEL CALIBRATOR</w:t>
        </w:r>
      </w:hyperlink>
    </w:p>
    <w:p w14:paraId="79F2EC39" w14:textId="4B46B84E" w:rsidR="000B173C" w:rsidRPr="004B6B3E" w:rsidRDefault="00D80190" w:rsidP="006305A1">
      <w:pPr>
        <w:pStyle w:val="ListParagraph"/>
        <w:numPr>
          <w:ilvl w:val="2"/>
          <w:numId w:val="7"/>
        </w:numPr>
        <w:rPr>
          <w:rStyle w:val="BookTitle"/>
          <w:b w:val="0"/>
          <w:bCs w:val="0"/>
          <w:i w:val="0"/>
          <w:iCs w:val="0"/>
          <w:spacing w:val="0"/>
          <w:sz w:val="22"/>
        </w:rPr>
      </w:pPr>
      <w:hyperlink w:anchor="_INTEGRATE" w:history="1">
        <w:r w:rsidR="000B173C" w:rsidRPr="004B6B3E">
          <w:rPr>
            <w:rStyle w:val="Hyperlink"/>
          </w:rPr>
          <w:t>INTEGRATE</w:t>
        </w:r>
      </w:hyperlink>
    </w:p>
    <w:p w14:paraId="62FCAFC6" w14:textId="731954E9" w:rsidR="000B173C" w:rsidRPr="004B6B3E" w:rsidRDefault="00D80190" w:rsidP="006305A1">
      <w:pPr>
        <w:pStyle w:val="ListParagraph"/>
        <w:numPr>
          <w:ilvl w:val="2"/>
          <w:numId w:val="7"/>
        </w:numPr>
        <w:rPr>
          <w:rStyle w:val="BookTitle"/>
          <w:b w:val="0"/>
          <w:bCs w:val="0"/>
          <w:i w:val="0"/>
          <w:iCs w:val="0"/>
          <w:spacing w:val="0"/>
          <w:sz w:val="22"/>
        </w:rPr>
      </w:pPr>
      <w:hyperlink w:anchor="_NORCOMBINE" w:history="1">
        <w:r w:rsidR="000B173C" w:rsidRPr="004B6B3E">
          <w:rPr>
            <w:rStyle w:val="Hyperlink"/>
          </w:rPr>
          <w:t>NORCOMBINE</w:t>
        </w:r>
      </w:hyperlink>
    </w:p>
    <w:p w14:paraId="1D023015" w14:textId="2DDB60E9" w:rsidR="007A6AC0" w:rsidRPr="004B6B3E" w:rsidRDefault="00D80190" w:rsidP="006305A1">
      <w:pPr>
        <w:pStyle w:val="ListParagraph"/>
        <w:numPr>
          <w:ilvl w:val="2"/>
          <w:numId w:val="7"/>
        </w:numPr>
        <w:rPr>
          <w:rStyle w:val="BookTitle"/>
          <w:b w:val="0"/>
          <w:bCs w:val="0"/>
          <w:i w:val="0"/>
          <w:iCs w:val="0"/>
          <w:spacing w:val="0"/>
          <w:sz w:val="22"/>
        </w:rPr>
      </w:pPr>
      <w:hyperlink w:anchor="_RATIOS" w:history="1">
        <w:r w:rsidR="007A6AC0" w:rsidRPr="004B6B3E">
          <w:rPr>
            <w:rStyle w:val="Hyperlink"/>
          </w:rPr>
          <w:t>RATIOS</w:t>
        </w:r>
      </w:hyperlink>
    </w:p>
    <w:p w14:paraId="145F49D4" w14:textId="5421A4A2" w:rsidR="000B173C" w:rsidRPr="004B6B3E" w:rsidRDefault="00D80190" w:rsidP="006305A1">
      <w:pPr>
        <w:pStyle w:val="ListParagraph"/>
        <w:numPr>
          <w:ilvl w:val="2"/>
          <w:numId w:val="7"/>
        </w:numPr>
        <w:rPr>
          <w:rStyle w:val="BookTitle"/>
          <w:b w:val="0"/>
          <w:bCs w:val="0"/>
          <w:i w:val="0"/>
          <w:iCs w:val="0"/>
          <w:spacing w:val="0"/>
          <w:sz w:val="22"/>
        </w:rPr>
      </w:pPr>
      <w:hyperlink w:anchor="_SBT" w:history="1">
        <w:r w:rsidR="000B173C" w:rsidRPr="004B6B3E">
          <w:rPr>
            <w:rStyle w:val="Hyperlink"/>
          </w:rPr>
          <w:t>SBT</w:t>
        </w:r>
      </w:hyperlink>
    </w:p>
    <w:p w14:paraId="797FBC99" w14:textId="29B5BA76" w:rsidR="000B173C" w:rsidRPr="004B6B3E" w:rsidRDefault="00D80190" w:rsidP="006305A1">
      <w:pPr>
        <w:pStyle w:val="ListParagraph"/>
        <w:numPr>
          <w:ilvl w:val="1"/>
          <w:numId w:val="7"/>
        </w:numPr>
        <w:rPr>
          <w:rStyle w:val="BookTitle"/>
          <w:b w:val="0"/>
          <w:bCs w:val="0"/>
          <w:i w:val="0"/>
          <w:iCs w:val="0"/>
          <w:spacing w:val="0"/>
          <w:sz w:val="22"/>
        </w:rPr>
      </w:pPr>
      <w:hyperlink w:anchor="_Compound_modules" w:history="1">
        <w:r w:rsidR="00736D30">
          <w:rPr>
            <w:rStyle w:val="Hyperlink"/>
          </w:rPr>
          <w:t xml:space="preserve">Compound </w:t>
        </w:r>
        <w:r w:rsidR="00D94FC3" w:rsidRPr="004B6B3E">
          <w:rPr>
            <w:rStyle w:val="Hyperlink"/>
          </w:rPr>
          <w:t>Modules</w:t>
        </w:r>
      </w:hyperlink>
    </w:p>
    <w:p w14:paraId="746A195F" w14:textId="3BBF1204" w:rsidR="000B173C" w:rsidRPr="004B6B3E" w:rsidRDefault="00D80190" w:rsidP="006305A1">
      <w:pPr>
        <w:pStyle w:val="ListParagraph"/>
        <w:numPr>
          <w:ilvl w:val="2"/>
          <w:numId w:val="7"/>
        </w:numPr>
        <w:rPr>
          <w:rStyle w:val="BookTitle"/>
          <w:b w:val="0"/>
          <w:bCs w:val="0"/>
          <w:i w:val="0"/>
          <w:iCs w:val="0"/>
          <w:spacing w:val="0"/>
          <w:sz w:val="22"/>
        </w:rPr>
      </w:pPr>
      <w:hyperlink w:anchor="_WSPP-SBT" w:history="1">
        <w:r w:rsidR="000B173C" w:rsidRPr="004B6B3E">
          <w:rPr>
            <w:rStyle w:val="Hyperlink"/>
          </w:rPr>
          <w:t>WSPP-SBT</w:t>
        </w:r>
      </w:hyperlink>
    </w:p>
    <w:p w14:paraId="74B5D768" w14:textId="2C22F26E" w:rsidR="000B173C" w:rsidRPr="004B6B3E" w:rsidRDefault="00D80190" w:rsidP="006305A1">
      <w:pPr>
        <w:pStyle w:val="ListParagraph"/>
        <w:numPr>
          <w:ilvl w:val="2"/>
          <w:numId w:val="7"/>
        </w:numPr>
        <w:rPr>
          <w:rStyle w:val="BookTitle"/>
          <w:b w:val="0"/>
          <w:bCs w:val="0"/>
          <w:i w:val="0"/>
          <w:iCs w:val="0"/>
          <w:spacing w:val="0"/>
          <w:sz w:val="22"/>
        </w:rPr>
      </w:pPr>
      <w:hyperlink w:anchor="_WSPPG-SBT" w:history="1">
        <w:r w:rsidR="000B173C" w:rsidRPr="004B6B3E">
          <w:rPr>
            <w:rStyle w:val="Hyperlink"/>
          </w:rPr>
          <w:t>WSPPG-SBT</w:t>
        </w:r>
      </w:hyperlink>
    </w:p>
    <w:p w14:paraId="68EAD362" w14:textId="53BB2AAB" w:rsidR="000B173C" w:rsidRPr="004B6B3E" w:rsidRDefault="00D80190" w:rsidP="006305A1">
      <w:pPr>
        <w:pStyle w:val="ListParagraph"/>
        <w:numPr>
          <w:ilvl w:val="2"/>
          <w:numId w:val="7"/>
        </w:numPr>
        <w:rPr>
          <w:rStyle w:val="BookTitle"/>
          <w:b w:val="0"/>
          <w:bCs w:val="0"/>
          <w:i w:val="0"/>
          <w:iCs w:val="0"/>
          <w:spacing w:val="0"/>
          <w:sz w:val="22"/>
        </w:rPr>
      </w:pPr>
      <w:hyperlink w:anchor="_WPP-SBT" w:history="1">
        <w:r w:rsidR="000B173C" w:rsidRPr="004B6B3E">
          <w:rPr>
            <w:rStyle w:val="Hyperlink"/>
          </w:rPr>
          <w:t>WPP-SBT</w:t>
        </w:r>
      </w:hyperlink>
    </w:p>
    <w:p w14:paraId="5EB773EA" w14:textId="4E60D19D" w:rsidR="000B173C" w:rsidRDefault="00D80190" w:rsidP="006305A1">
      <w:pPr>
        <w:pStyle w:val="ListParagraph"/>
        <w:numPr>
          <w:ilvl w:val="2"/>
          <w:numId w:val="7"/>
        </w:numPr>
        <w:rPr>
          <w:rStyle w:val="Hyperlink"/>
        </w:rPr>
      </w:pPr>
      <w:hyperlink w:anchor="_WPPG-SBT" w:history="1">
        <w:r w:rsidR="000B173C" w:rsidRPr="004B6B3E">
          <w:rPr>
            <w:rStyle w:val="Hyperlink"/>
          </w:rPr>
          <w:t>WPPG-SBT</w:t>
        </w:r>
      </w:hyperlink>
    </w:p>
    <w:p w14:paraId="0764A962" w14:textId="735658A9" w:rsidR="00023669" w:rsidRPr="004B6B3E" w:rsidRDefault="00D80190" w:rsidP="006305A1">
      <w:pPr>
        <w:pStyle w:val="ListParagraph"/>
        <w:numPr>
          <w:ilvl w:val="1"/>
          <w:numId w:val="7"/>
        </w:numPr>
        <w:rPr>
          <w:rStyle w:val="BookTitle"/>
          <w:b w:val="0"/>
          <w:bCs w:val="0"/>
          <w:i w:val="0"/>
          <w:iCs w:val="0"/>
          <w:spacing w:val="0"/>
          <w:sz w:val="22"/>
        </w:rPr>
      </w:pPr>
      <w:hyperlink w:anchor="_Report_modules" w:history="1">
        <w:r w:rsidR="00023669" w:rsidRPr="004B6B3E">
          <w:rPr>
            <w:rStyle w:val="Hyperlink"/>
          </w:rPr>
          <w:t>Report Modules</w:t>
        </w:r>
      </w:hyperlink>
    </w:p>
    <w:p w14:paraId="3BC2B8A5" w14:textId="5294496C" w:rsidR="00023669" w:rsidRPr="004B6B3E" w:rsidRDefault="00D80190" w:rsidP="006305A1">
      <w:pPr>
        <w:pStyle w:val="ListParagraph"/>
        <w:numPr>
          <w:ilvl w:val="2"/>
          <w:numId w:val="7"/>
        </w:numPr>
        <w:rPr>
          <w:rStyle w:val="BookTitle"/>
          <w:b w:val="0"/>
          <w:bCs w:val="0"/>
          <w:i w:val="0"/>
          <w:iCs w:val="0"/>
          <w:spacing w:val="0"/>
          <w:sz w:val="22"/>
        </w:rPr>
      </w:pPr>
      <w:hyperlink w:anchor="_REPORT" w:history="1">
        <w:r w:rsidR="00023669" w:rsidRPr="004B6B3E">
          <w:rPr>
            <w:rStyle w:val="Hyperlink"/>
          </w:rPr>
          <w:t>REPORT</w:t>
        </w:r>
      </w:hyperlink>
    </w:p>
    <w:p w14:paraId="7801637B" w14:textId="1DD1A228" w:rsidR="00023669" w:rsidRPr="004B6B3E" w:rsidRDefault="00D80190" w:rsidP="006305A1">
      <w:pPr>
        <w:pStyle w:val="ListParagraph"/>
        <w:numPr>
          <w:ilvl w:val="2"/>
          <w:numId w:val="7"/>
        </w:numPr>
        <w:rPr>
          <w:rStyle w:val="Hyperlink"/>
        </w:rPr>
      </w:pPr>
      <w:hyperlink w:anchor="_SANSON" w:history="1">
        <w:r w:rsidR="00023669" w:rsidRPr="004B6B3E">
          <w:rPr>
            <w:rStyle w:val="Hyperlink"/>
          </w:rPr>
          <w:t>SANSON</w:t>
        </w:r>
      </w:hyperlink>
    </w:p>
    <w:p w14:paraId="266D2FD9" w14:textId="0E469DEB" w:rsidR="000B173C" w:rsidRPr="004B6B3E" w:rsidRDefault="00D80190" w:rsidP="006305A1">
      <w:pPr>
        <w:pStyle w:val="ListParagraph"/>
        <w:numPr>
          <w:ilvl w:val="1"/>
          <w:numId w:val="7"/>
        </w:numPr>
        <w:rPr>
          <w:rStyle w:val="BookTitle"/>
          <w:b w:val="0"/>
          <w:bCs w:val="0"/>
          <w:i w:val="0"/>
          <w:iCs w:val="0"/>
          <w:spacing w:val="0"/>
          <w:sz w:val="22"/>
        </w:rPr>
      </w:pPr>
      <w:hyperlink w:anchor="_Special_parameters" w:history="1">
        <w:r w:rsidR="000B173C" w:rsidRPr="004B6B3E">
          <w:rPr>
            <w:rStyle w:val="Hyperlink"/>
          </w:rPr>
          <w:t>Special Parameters</w:t>
        </w:r>
      </w:hyperlink>
    </w:p>
    <w:p w14:paraId="110576BC" w14:textId="4624FB7D" w:rsidR="000B173C" w:rsidRPr="004B6B3E" w:rsidRDefault="00D80190" w:rsidP="006305A1">
      <w:pPr>
        <w:pStyle w:val="ListParagraph"/>
        <w:numPr>
          <w:ilvl w:val="2"/>
          <w:numId w:val="7"/>
        </w:numPr>
        <w:rPr>
          <w:rStyle w:val="BookTitle"/>
          <w:b w:val="0"/>
          <w:bCs w:val="0"/>
          <w:i w:val="0"/>
          <w:iCs w:val="0"/>
          <w:spacing w:val="0"/>
          <w:sz w:val="22"/>
        </w:rPr>
      </w:pPr>
      <w:hyperlink w:anchor="_Keywords_for_the" w:history="1">
        <w:r w:rsidR="000B173C" w:rsidRPr="004B6B3E">
          <w:rPr>
            <w:rStyle w:val="Hyperlink"/>
          </w:rPr>
          <w:t>Keywords for the Task-Tables</w:t>
        </w:r>
      </w:hyperlink>
    </w:p>
    <w:p w14:paraId="5CD6547D" w14:textId="13D0D051" w:rsidR="000B173C" w:rsidRPr="004B6B3E" w:rsidRDefault="00D80190" w:rsidP="006305A1">
      <w:pPr>
        <w:pStyle w:val="ListParagraph"/>
        <w:numPr>
          <w:ilvl w:val="2"/>
          <w:numId w:val="7"/>
        </w:numPr>
        <w:rPr>
          <w:rStyle w:val="BookTitle"/>
          <w:b w:val="0"/>
          <w:bCs w:val="0"/>
          <w:i w:val="0"/>
          <w:iCs w:val="0"/>
          <w:spacing w:val="0"/>
          <w:sz w:val="22"/>
        </w:rPr>
      </w:pPr>
      <w:hyperlink w:anchor="_Multiple_samples" w:history="1">
        <w:r w:rsidR="000B173C" w:rsidRPr="004B6B3E">
          <w:rPr>
            <w:rStyle w:val="Hyperlink"/>
          </w:rPr>
          <w:t>Multiple samples</w:t>
        </w:r>
      </w:hyperlink>
    </w:p>
    <w:p w14:paraId="76836A36" w14:textId="4CD4681A" w:rsidR="000B173C" w:rsidRPr="004B6B3E" w:rsidRDefault="00D80190" w:rsidP="006305A1">
      <w:pPr>
        <w:pStyle w:val="ListParagraph"/>
        <w:numPr>
          <w:ilvl w:val="2"/>
          <w:numId w:val="7"/>
        </w:numPr>
        <w:rPr>
          <w:rStyle w:val="BookTitle"/>
          <w:b w:val="0"/>
          <w:bCs w:val="0"/>
          <w:i w:val="0"/>
          <w:iCs w:val="0"/>
          <w:spacing w:val="0"/>
          <w:sz w:val="22"/>
        </w:rPr>
      </w:pPr>
      <w:hyperlink w:anchor="_Asterisk_is_our" w:history="1">
        <w:r w:rsidR="000B173C" w:rsidRPr="004B6B3E">
          <w:rPr>
            <w:rStyle w:val="Hyperlink"/>
          </w:rPr>
          <w:t>Asterisk is our jack of all trades</w:t>
        </w:r>
      </w:hyperlink>
    </w:p>
    <w:p w14:paraId="4B86F26B" w14:textId="0BAA7B86" w:rsidR="000B173C" w:rsidRPr="004B6B3E" w:rsidRDefault="00D80190" w:rsidP="006305A1">
      <w:pPr>
        <w:pStyle w:val="ListParagraph"/>
        <w:numPr>
          <w:ilvl w:val="2"/>
          <w:numId w:val="7"/>
        </w:numPr>
        <w:rPr>
          <w:rStyle w:val="BookTitle"/>
          <w:b w:val="0"/>
          <w:bCs w:val="0"/>
          <w:i w:val="0"/>
          <w:iCs w:val="0"/>
          <w:spacing w:val="0"/>
          <w:sz w:val="22"/>
        </w:rPr>
      </w:pPr>
      <w:hyperlink w:anchor="_More_params" w:history="1">
        <w:r w:rsidR="000B173C" w:rsidRPr="004B6B3E">
          <w:rPr>
            <w:rStyle w:val="Hyperlink"/>
          </w:rPr>
          <w:t>More params</w:t>
        </w:r>
      </w:hyperlink>
    </w:p>
    <w:p w14:paraId="03E698EE" w14:textId="2651817F" w:rsidR="000B173C" w:rsidRPr="004B6B3E" w:rsidRDefault="00D80190" w:rsidP="006305A1">
      <w:pPr>
        <w:pStyle w:val="ListParagraph"/>
        <w:numPr>
          <w:ilvl w:val="2"/>
          <w:numId w:val="7"/>
        </w:numPr>
        <w:rPr>
          <w:rStyle w:val="BookTitle"/>
          <w:b w:val="0"/>
          <w:bCs w:val="0"/>
          <w:i w:val="0"/>
          <w:iCs w:val="0"/>
          <w:spacing w:val="0"/>
          <w:sz w:val="22"/>
        </w:rPr>
      </w:pPr>
      <w:hyperlink w:anchor="_Filter_param_(in" w:history="1">
        <w:r w:rsidR="000B173C" w:rsidRPr="004B6B3E">
          <w:rPr>
            <w:rStyle w:val="Hyperlink"/>
          </w:rPr>
          <w:t>Filter (</w:t>
        </w:r>
        <w:r w:rsidR="00B55C42">
          <w:rPr>
            <w:rStyle w:val="Hyperlink"/>
          </w:rPr>
          <w:t xml:space="preserve">for </w:t>
        </w:r>
        <w:r w:rsidR="000B173C" w:rsidRPr="004B6B3E">
          <w:rPr>
            <w:rStyle w:val="Hyperlink"/>
          </w:rPr>
          <w:t xml:space="preserve">REPORT </w:t>
        </w:r>
        <w:r w:rsidR="00B55C42">
          <w:rPr>
            <w:rStyle w:val="Hyperlink"/>
          </w:rPr>
          <w:t>and SANSON</w:t>
        </w:r>
        <w:r w:rsidR="000B173C" w:rsidRPr="004B6B3E">
          <w:rPr>
            <w:rStyle w:val="Hyperlink"/>
          </w:rPr>
          <w:t>)</w:t>
        </w:r>
      </w:hyperlink>
    </w:p>
    <w:p w14:paraId="644C7A8F" w14:textId="79A7D440" w:rsidR="00B52DC0" w:rsidRDefault="00D80190" w:rsidP="006305A1">
      <w:pPr>
        <w:pStyle w:val="ListParagraph"/>
        <w:numPr>
          <w:ilvl w:val="0"/>
          <w:numId w:val="7"/>
        </w:numPr>
      </w:pPr>
      <w:hyperlink w:anchor="_Sample_Workflows_with" w:history="1">
        <w:r w:rsidR="00B52DC0" w:rsidRPr="00B52DC0">
          <w:rPr>
            <w:rStyle w:val="Hyperlink"/>
          </w:rPr>
          <w:t>Sample Workflows with Application to Case Studies</w:t>
        </w:r>
      </w:hyperlink>
    </w:p>
    <w:p w14:paraId="57F0AC99" w14:textId="653FA07B" w:rsidR="00B52DC0" w:rsidRDefault="00D80190" w:rsidP="00B52DC0">
      <w:pPr>
        <w:pStyle w:val="ListParagraph"/>
        <w:numPr>
          <w:ilvl w:val="1"/>
          <w:numId w:val="7"/>
        </w:numPr>
      </w:pPr>
      <w:hyperlink w:anchor="_Workflow_1:_One-step" w:history="1">
        <w:r w:rsidR="00B52DC0" w:rsidRPr="00B52DC0">
          <w:rPr>
            <w:rStyle w:val="Hyperlink"/>
          </w:rPr>
          <w:t>Workflow 1: One-step quantification in a labeled experiment</w:t>
        </w:r>
      </w:hyperlink>
    </w:p>
    <w:p w14:paraId="1566C382" w14:textId="0E89A205" w:rsidR="00B52DC0" w:rsidRDefault="00D80190" w:rsidP="00B52DC0">
      <w:pPr>
        <w:pStyle w:val="ListParagraph"/>
        <w:numPr>
          <w:ilvl w:val="1"/>
          <w:numId w:val="7"/>
        </w:numPr>
      </w:pPr>
      <w:hyperlink w:anchor="_Workflow_2:_Step-by-step" w:history="1">
        <w:r w:rsidR="00B52DC0" w:rsidRPr="00B52DC0">
          <w:rPr>
            <w:rStyle w:val="Hyperlink"/>
          </w:rPr>
          <w:t>Workflow 2: Step-by-step quantification and sample combination in a labeled experiment</w:t>
        </w:r>
      </w:hyperlink>
    </w:p>
    <w:p w14:paraId="109EE25C" w14:textId="4B12060A" w:rsidR="00B52DC0" w:rsidRDefault="00D80190" w:rsidP="00B52DC0">
      <w:pPr>
        <w:pStyle w:val="ListParagraph"/>
        <w:numPr>
          <w:ilvl w:val="1"/>
          <w:numId w:val="7"/>
        </w:numPr>
      </w:pPr>
      <w:hyperlink w:anchor="_Workflow_3:_Quantification" w:history="1">
        <w:r w:rsidR="00B52DC0" w:rsidRPr="00B52DC0">
          <w:rPr>
            <w:rStyle w:val="Hyperlink"/>
          </w:rPr>
          <w:t xml:space="preserve">Workflow 3: Quantification of </w:t>
        </w:r>
        <w:proofErr w:type="spellStart"/>
        <w:r w:rsidR="00B52DC0" w:rsidRPr="00B52DC0">
          <w:rPr>
            <w:rStyle w:val="Hyperlink"/>
          </w:rPr>
          <w:t>posttranslationally</w:t>
        </w:r>
        <w:proofErr w:type="spellEnd"/>
        <w:r w:rsidR="00B52DC0" w:rsidRPr="00B52DC0">
          <w:rPr>
            <w:rStyle w:val="Hyperlink"/>
          </w:rPr>
          <w:t xml:space="preserve"> modified peptides in a labeled experiment</w:t>
        </w:r>
      </w:hyperlink>
    </w:p>
    <w:p w14:paraId="37BCD656" w14:textId="51A9EC17" w:rsidR="00B52DC0" w:rsidRPr="001D67FD" w:rsidRDefault="00D80190" w:rsidP="00B52DC0">
      <w:pPr>
        <w:pStyle w:val="ListParagraph"/>
        <w:numPr>
          <w:ilvl w:val="1"/>
          <w:numId w:val="7"/>
        </w:numPr>
        <w:rPr>
          <w:rStyle w:val="Hyperlink"/>
          <w:u w:val="none"/>
        </w:rPr>
      </w:pPr>
      <w:hyperlink w:anchor="_Workflow_4:_Label-free" w:history="1">
        <w:r w:rsidR="00B52DC0" w:rsidRPr="00B52DC0">
          <w:rPr>
            <w:rStyle w:val="Hyperlink"/>
          </w:rPr>
          <w:t>Workflow 4: Label-free quantification</w:t>
        </w:r>
      </w:hyperlink>
    </w:p>
    <w:p w14:paraId="7ED301E6" w14:textId="187F4548" w:rsidR="001D67FD" w:rsidRDefault="00D80190" w:rsidP="001D67FD">
      <w:pPr>
        <w:pStyle w:val="ListParagraph"/>
        <w:numPr>
          <w:ilvl w:val="0"/>
          <w:numId w:val="7"/>
        </w:numPr>
      </w:pPr>
      <w:hyperlink w:anchor="_Executing_a_workflow" w:history="1">
        <w:r w:rsidR="001D67FD" w:rsidRPr="001D67FD">
          <w:rPr>
            <w:rStyle w:val="Hyperlink"/>
          </w:rPr>
          <w:t>Executing a workflow template</w:t>
        </w:r>
      </w:hyperlink>
    </w:p>
    <w:p w14:paraId="65919AC5" w14:textId="73859C44" w:rsidR="001D67FD" w:rsidRDefault="00D80190" w:rsidP="001D67FD">
      <w:pPr>
        <w:pStyle w:val="ListParagraph"/>
        <w:numPr>
          <w:ilvl w:val="0"/>
          <w:numId w:val="7"/>
        </w:numPr>
      </w:pPr>
      <w:hyperlink w:anchor="_Creating_the_identification/quantif" w:history="1">
        <w:r w:rsidR="001D67FD" w:rsidRPr="001D67FD">
          <w:rPr>
            <w:rStyle w:val="Hyperlink"/>
          </w:rPr>
          <w:t>Creating the identification/quantification file from proteomics pipelines</w:t>
        </w:r>
      </w:hyperlink>
    </w:p>
    <w:p w14:paraId="67C8E525" w14:textId="71F4C332" w:rsidR="001D67FD" w:rsidRDefault="00D80190" w:rsidP="001D67FD">
      <w:pPr>
        <w:pStyle w:val="ListParagraph"/>
        <w:numPr>
          <w:ilvl w:val="1"/>
          <w:numId w:val="7"/>
        </w:numPr>
      </w:pPr>
      <w:hyperlink w:anchor="_Preparing_the_ID-q" w:history="1">
        <w:r w:rsidR="001D67FD" w:rsidRPr="001D67FD">
          <w:rPr>
            <w:rStyle w:val="Hyperlink"/>
          </w:rPr>
          <w:t>Preparing the ID-q file from Proteome Discoverer output</w:t>
        </w:r>
      </w:hyperlink>
    </w:p>
    <w:p w14:paraId="55F13AFE" w14:textId="75D5F4DC" w:rsidR="001D67FD" w:rsidRDefault="00D80190" w:rsidP="001D67FD">
      <w:pPr>
        <w:pStyle w:val="ListParagraph"/>
        <w:numPr>
          <w:ilvl w:val="1"/>
          <w:numId w:val="7"/>
        </w:numPr>
      </w:pPr>
      <w:hyperlink w:anchor="_Preparing_the_ID-q_1" w:history="1">
        <w:r w:rsidR="001D67FD" w:rsidRPr="001D67FD">
          <w:rPr>
            <w:rStyle w:val="Hyperlink"/>
          </w:rPr>
          <w:t xml:space="preserve">Preparing the ID-q file from </w:t>
        </w:r>
        <w:proofErr w:type="spellStart"/>
        <w:r w:rsidR="001D67FD" w:rsidRPr="001D67FD">
          <w:rPr>
            <w:rStyle w:val="Hyperlink"/>
          </w:rPr>
          <w:t>MaxQuant</w:t>
        </w:r>
        <w:proofErr w:type="spellEnd"/>
        <w:r w:rsidR="001D67FD" w:rsidRPr="001D67FD">
          <w:rPr>
            <w:rStyle w:val="Hyperlink"/>
          </w:rPr>
          <w:t xml:space="preserve"> output</w:t>
        </w:r>
      </w:hyperlink>
    </w:p>
    <w:p w14:paraId="2C1F929C" w14:textId="3C0286B6" w:rsidR="001D67FD" w:rsidRDefault="00D80190" w:rsidP="001D67FD">
      <w:pPr>
        <w:pStyle w:val="ListParagraph"/>
        <w:numPr>
          <w:ilvl w:val="1"/>
          <w:numId w:val="7"/>
        </w:numPr>
      </w:pPr>
      <w:hyperlink w:anchor="_Preparing_the_ID-q_2" w:history="1">
        <w:r w:rsidR="001D67FD" w:rsidRPr="001D67FD">
          <w:rPr>
            <w:rStyle w:val="Hyperlink"/>
          </w:rPr>
          <w:t>Preparing the ID-q file from Trans-Proteomic Pipeline output</w:t>
        </w:r>
      </w:hyperlink>
    </w:p>
    <w:p w14:paraId="47F6B6CE" w14:textId="3D2FD8C6" w:rsidR="001D67FD" w:rsidRDefault="00D80190" w:rsidP="001D67FD">
      <w:pPr>
        <w:pStyle w:val="ListParagraph"/>
        <w:numPr>
          <w:ilvl w:val="1"/>
          <w:numId w:val="7"/>
        </w:numPr>
      </w:pPr>
      <w:hyperlink w:anchor="_Preparing_the_ID-q_3" w:history="1">
        <w:r w:rsidR="001D67FD" w:rsidRPr="001D67FD">
          <w:rPr>
            <w:rStyle w:val="Hyperlink"/>
          </w:rPr>
          <w:t xml:space="preserve">Preparing the ID-q file from </w:t>
        </w:r>
        <w:proofErr w:type="spellStart"/>
        <w:r w:rsidR="001D67FD" w:rsidRPr="001D67FD">
          <w:rPr>
            <w:rStyle w:val="Hyperlink"/>
          </w:rPr>
          <w:t>FragPipe</w:t>
        </w:r>
        <w:proofErr w:type="spellEnd"/>
        <w:r w:rsidR="001D67FD" w:rsidRPr="001D67FD">
          <w:rPr>
            <w:rStyle w:val="Hyperlink"/>
          </w:rPr>
          <w:t xml:space="preserve"> output</w:t>
        </w:r>
      </w:hyperlink>
    </w:p>
    <w:p w14:paraId="6F9BF1DA" w14:textId="440DC54D" w:rsidR="001D67FD" w:rsidRDefault="00D80190" w:rsidP="001D67FD">
      <w:pPr>
        <w:pStyle w:val="ListParagraph"/>
        <w:numPr>
          <w:ilvl w:val="0"/>
          <w:numId w:val="7"/>
        </w:numPr>
      </w:pPr>
      <w:hyperlink w:anchor="_Adapting_the_results" w:history="1">
        <w:r w:rsidR="001D67FD" w:rsidRPr="001D67FD">
          <w:rPr>
            <w:rStyle w:val="Hyperlink"/>
          </w:rPr>
          <w:t xml:space="preserve">Adapting the results from proteomics pipelines for </w:t>
        </w:r>
        <w:proofErr w:type="spellStart"/>
        <w:r w:rsidR="001D67FD" w:rsidRPr="001D67FD">
          <w:rPr>
            <w:rStyle w:val="Hyperlink"/>
          </w:rPr>
          <w:t>iSanXoT</w:t>
        </w:r>
        <w:proofErr w:type="spellEnd"/>
      </w:hyperlink>
    </w:p>
    <w:p w14:paraId="22F2C99C" w14:textId="2ACC54AF" w:rsidR="000B173C" w:rsidRPr="00F251A9" w:rsidRDefault="00D80190" w:rsidP="006305A1">
      <w:pPr>
        <w:pStyle w:val="ListParagraph"/>
        <w:numPr>
          <w:ilvl w:val="0"/>
          <w:numId w:val="7"/>
        </w:numPr>
        <w:rPr>
          <w:rStyle w:val="Hyperlink"/>
          <w:u w:val="none"/>
        </w:rPr>
      </w:pPr>
      <w:hyperlink w:anchor="_References" w:history="1">
        <w:r w:rsidR="000B173C" w:rsidRPr="004B6B3E">
          <w:rPr>
            <w:rStyle w:val="Hyperlink"/>
          </w:rPr>
          <w:t>References</w:t>
        </w:r>
      </w:hyperlink>
    </w:p>
    <w:p w14:paraId="7A47D273" w14:textId="77777777" w:rsidR="00F251A9" w:rsidRPr="00F251A9" w:rsidRDefault="00F251A9" w:rsidP="00F251A9">
      <w:pPr>
        <w:rPr>
          <w:rStyle w:val="Hyperlink"/>
          <w:u w:val="none"/>
        </w:rPr>
      </w:pPr>
    </w:p>
    <w:p w14:paraId="6F701077" w14:textId="350B809C" w:rsidR="0014193A" w:rsidRDefault="0014193A">
      <w:pPr>
        <w:jc w:val="left"/>
      </w:pPr>
      <w:r>
        <w:br w:type="page"/>
      </w:r>
    </w:p>
    <w:p w14:paraId="7E9C8824" w14:textId="6F977B55" w:rsidR="0014193A" w:rsidRPr="001A2054" w:rsidRDefault="0014193A" w:rsidP="001A2054">
      <w:pPr>
        <w:pStyle w:val="Heading1"/>
      </w:pPr>
      <w:bookmarkStart w:id="0" w:name="_Introduction"/>
      <w:bookmarkStart w:id="1" w:name="_Hlk118304308"/>
      <w:bookmarkStart w:id="2" w:name="_Hlk118388234"/>
      <w:bookmarkEnd w:id="0"/>
      <w:r>
        <w:lastRenderedPageBreak/>
        <w:t>Introduction</w:t>
      </w:r>
    </w:p>
    <w:p w14:paraId="22BF1C44" w14:textId="36E0BFEE" w:rsidR="0014193A" w:rsidRDefault="0014193A" w:rsidP="0014193A">
      <w:pPr>
        <w:rPr>
          <w:lang w:val="en-GB"/>
        </w:rPr>
      </w:pPr>
      <w:proofErr w:type="spellStart"/>
      <w:r w:rsidRPr="0004026F">
        <w:rPr>
          <w:b/>
          <w:lang w:val="en-GB"/>
        </w:rPr>
        <w:t>iSanXoT</w:t>
      </w:r>
      <w:proofErr w:type="spellEnd"/>
      <w:r w:rsidR="00320EC4">
        <w:rPr>
          <w:lang w:val="en-GB"/>
        </w:rPr>
        <w:t xml:space="preserve"> is </w:t>
      </w:r>
      <w:r w:rsidRPr="0014193A">
        <w:rPr>
          <w:lang w:val="en-GB"/>
        </w:rPr>
        <w:t>a standalone application for statistical analysis of mass spectrometry-based quantitative proteomics data</w:t>
      </w:r>
      <w:r>
        <w:rPr>
          <w:lang w:val="en-GB"/>
        </w:rPr>
        <w:t xml:space="preserve">.  </w:t>
      </w:r>
      <w:proofErr w:type="spellStart"/>
      <w:r w:rsidRPr="0014193A">
        <w:rPr>
          <w:lang w:val="en-GB"/>
        </w:rPr>
        <w:t>iSanXoT</w:t>
      </w:r>
      <w:proofErr w:type="spellEnd"/>
      <w:r w:rsidRPr="0014193A">
        <w:rPr>
          <w:lang w:val="en-GB"/>
        </w:rPr>
        <w:t xml:space="preserve"> builds upon </w:t>
      </w:r>
      <w:proofErr w:type="spellStart"/>
      <w:r w:rsidRPr="0014193A">
        <w:rPr>
          <w:lang w:val="en-GB"/>
        </w:rPr>
        <w:t>SanXoT</w:t>
      </w:r>
      <w:proofErr w:type="spellEnd"/>
      <w:r w:rsidR="000E43D0">
        <w:rPr>
          <w:lang w:val="en-GB"/>
        </w:rPr>
        <w:t xml:space="preserve"> </w:t>
      </w:r>
      <w:r w:rsidR="000E43D0">
        <w:rPr>
          <w:lang w:val="en-GB"/>
        </w:rPr>
        <w:fldChar w:fldCharType="begin"/>
      </w:r>
      <w:r w:rsidR="00C639F7">
        <w:rPr>
          <w:lang w:val="en-GB"/>
        </w:rPr>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14193A">
        <w:rPr>
          <w:lang w:val="en-GB"/>
        </w:rPr>
        <w:t>, our previous publicly available implementation of the weighted spectrum, peptide, and protein (WSPP) statistical model</w:t>
      </w:r>
      <w:r w:rsidR="00502A9F">
        <w:rPr>
          <w:lang w:val="en-GB"/>
        </w:rPr>
        <w:t xml:space="preserve"> </w:t>
      </w:r>
      <w:r w:rsidR="004433DF">
        <w:rPr>
          <w:lang w:val="en-GB"/>
        </w:rPr>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4433DF">
        <w:rPr>
          <w:lang w:val="en-GB"/>
        </w:rPr>
        <w:instrText xml:space="preserve"> ADDIN EN.CITE </w:instrText>
      </w:r>
      <w:r w:rsidR="004433DF">
        <w:rPr>
          <w:lang w:val="en-GB"/>
        </w:rPr>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4433DF">
        <w:rPr>
          <w:lang w:val="en-GB"/>
        </w:rPr>
        <w:instrText xml:space="preserve"> ADDIN EN.CITE.DATA </w:instrText>
      </w:r>
      <w:r w:rsidR="004433DF">
        <w:rPr>
          <w:lang w:val="en-GB"/>
        </w:rPr>
      </w:r>
      <w:r w:rsidR="004433DF">
        <w:rPr>
          <w:lang w:val="en-GB"/>
        </w:rPr>
        <w:fldChar w:fldCharType="end"/>
      </w:r>
      <w:r w:rsidR="004433DF">
        <w:rPr>
          <w:lang w:val="en-GB"/>
        </w:rPr>
      </w:r>
      <w:r w:rsidR="004433DF">
        <w:rPr>
          <w:lang w:val="en-GB"/>
        </w:rPr>
        <w:fldChar w:fldCharType="separate"/>
      </w:r>
      <w:r w:rsidR="004433DF">
        <w:rPr>
          <w:noProof/>
          <w:lang w:val="en-GB"/>
        </w:rPr>
        <w:t>[2]</w:t>
      </w:r>
      <w:r w:rsidR="004433DF">
        <w:rPr>
          <w:lang w:val="en-GB"/>
        </w:rPr>
        <w:fldChar w:fldCharType="end"/>
      </w:r>
      <w:r w:rsidRPr="0014193A">
        <w:rPr>
          <w:lang w:val="en-GB"/>
        </w:rPr>
        <w:t xml:space="preserve"> using the Generic Integration Algorithm (GIA)</w:t>
      </w:r>
      <w:r w:rsidR="00502A9F">
        <w:rPr>
          <w:lang w:val="en-GB"/>
        </w:rPr>
        <w:t xml:space="preserve"> </w:t>
      </w:r>
      <w:r w:rsidR="0035442E">
        <w:rPr>
          <w:lang w:val="en-GB"/>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lang w:val="en-GB"/>
        </w:rPr>
        <w:instrText xml:space="preserve"> ADDIN EN.CITE </w:instrText>
      </w:r>
      <w:r w:rsidR="00C639F7">
        <w:rPr>
          <w:lang w:val="en-GB"/>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lang w:val="en-GB"/>
        </w:rPr>
        <w:instrText xml:space="preserve"> ADDIN EN.CITE.DATA </w:instrText>
      </w:r>
      <w:r w:rsidR="00C639F7">
        <w:rPr>
          <w:lang w:val="en-GB"/>
        </w:rPr>
      </w:r>
      <w:r w:rsidR="00C639F7">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14193A">
        <w:rPr>
          <w:lang w:val="en-GB"/>
        </w:rPr>
        <w:t>.</w:t>
      </w:r>
    </w:p>
    <w:p w14:paraId="1E0C2E55" w14:textId="5982C8DB" w:rsidR="0014193A" w:rsidRDefault="0014193A" w:rsidP="0014193A">
      <w:pPr>
        <w:rPr>
          <w:lang w:val="en-GB"/>
        </w:rPr>
      </w:pPr>
      <w:proofErr w:type="spellStart"/>
      <w:r>
        <w:rPr>
          <w:lang w:val="en-GB"/>
        </w:rPr>
        <w:t>iSanXoT</w:t>
      </w:r>
      <w:proofErr w:type="spellEnd"/>
      <w:r>
        <w:rPr>
          <w:lang w:val="en-GB"/>
        </w:rPr>
        <w:t xml:space="preserve"> </w:t>
      </w:r>
      <w:r w:rsidRPr="0014193A">
        <w:rPr>
          <w:lang w:val="en-GB"/>
        </w:rPr>
        <w:t xml:space="preserve">executes several kind of workflows for quantitative high-throughput proteomics, </w:t>
      </w:r>
      <w:r w:rsidRPr="0004026F">
        <w:rPr>
          <w:b/>
          <w:lang w:val="en-GB"/>
        </w:rPr>
        <w:t>systems biology</w:t>
      </w:r>
      <w:r>
        <w:rPr>
          <w:b/>
          <w:lang w:val="en-GB"/>
        </w:rPr>
        <w:t xml:space="preserve"> </w:t>
      </w:r>
      <w:r w:rsidRPr="0014193A">
        <w:rPr>
          <w:lang w:val="en-GB"/>
        </w:rPr>
        <w:t xml:space="preserve">and the </w:t>
      </w:r>
      <w:r w:rsidRPr="0004026F">
        <w:rPr>
          <w:b/>
          <w:lang w:val="en-GB"/>
        </w:rPr>
        <w:t>statistical analysis</w:t>
      </w:r>
      <w:r w:rsidRPr="0014193A">
        <w:rPr>
          <w:lang w:val="en-GB"/>
        </w:rPr>
        <w:t xml:space="preserve">, </w:t>
      </w:r>
      <w:r w:rsidRPr="0004026F">
        <w:rPr>
          <w:b/>
          <w:lang w:val="en-GB"/>
        </w:rPr>
        <w:t>integration and comparison of experiments</w:t>
      </w:r>
      <w:r w:rsidRPr="0014193A">
        <w:rPr>
          <w:lang w:val="en-GB"/>
        </w:rPr>
        <w:t>.</w:t>
      </w:r>
    </w:p>
    <w:p w14:paraId="42F0185F" w14:textId="7BD97CCF" w:rsidR="0014193A" w:rsidRPr="0014193A" w:rsidRDefault="0014193A" w:rsidP="0014193A">
      <w:pPr>
        <w:rPr>
          <w:lang w:val="en-GB"/>
        </w:rPr>
      </w:pPr>
      <w:proofErr w:type="spellStart"/>
      <w:r w:rsidRPr="0014193A">
        <w:rPr>
          <w:lang w:val="en-GB"/>
        </w:rPr>
        <w:t>iSanXoT</w:t>
      </w:r>
      <w:proofErr w:type="spellEnd"/>
      <w:r w:rsidRPr="0014193A">
        <w:rPr>
          <w:lang w:val="en-GB"/>
        </w:rPr>
        <w:t xml:space="preserve"> was developed by the </w:t>
      </w:r>
      <w:r w:rsidRPr="0004026F">
        <w:rPr>
          <w:b/>
          <w:i/>
          <w:lang w:val="en-GB"/>
        </w:rPr>
        <w:t>Cardiovascular Proteomics Lab</w:t>
      </w:r>
      <w:r w:rsidRPr="0014193A">
        <w:rPr>
          <w:lang w:val="en-GB"/>
        </w:rPr>
        <w:t>/</w:t>
      </w:r>
      <w:r w:rsidRPr="0004026F">
        <w:rPr>
          <w:b/>
          <w:i/>
          <w:lang w:val="en-GB"/>
        </w:rPr>
        <w:t>Proteomic Unit</w:t>
      </w:r>
      <w:r w:rsidRPr="0014193A">
        <w:rPr>
          <w:lang w:val="en-GB"/>
        </w:rPr>
        <w:t xml:space="preserve"> at </w:t>
      </w:r>
      <w:r w:rsidRPr="0004026F">
        <w:rPr>
          <w:b/>
          <w:lang w:val="en-GB"/>
        </w:rPr>
        <w:t>The National Centre for Cardiovascular Research</w:t>
      </w:r>
      <w:r w:rsidRPr="0014193A">
        <w:rPr>
          <w:lang w:val="en-GB"/>
        </w:rPr>
        <w:t xml:space="preserve"> (CNIC, </w:t>
      </w:r>
      <w:hyperlink r:id="rId9" w:history="1">
        <w:r w:rsidRPr="0004026F">
          <w:rPr>
            <w:rStyle w:val="Hyperlink"/>
            <w:color w:val="4472C4" w:themeColor="accent1"/>
            <w:lang w:val="en-GB"/>
          </w:rPr>
          <w:t>https://www.cnic.es</w:t>
        </w:r>
      </w:hyperlink>
      <w:r w:rsidRPr="0014193A">
        <w:rPr>
          <w:lang w:val="en-GB"/>
        </w:rPr>
        <w:t>).</w:t>
      </w:r>
    </w:p>
    <w:p w14:paraId="0FE3D2DA" w14:textId="30270425" w:rsidR="0014193A" w:rsidRDefault="0014193A" w:rsidP="0014193A">
      <w:pPr>
        <w:rPr>
          <w:lang w:val="en-GB"/>
        </w:rPr>
      </w:pPr>
    </w:p>
    <w:p w14:paraId="0C897E96" w14:textId="77777777" w:rsidR="00390A7A" w:rsidRPr="00390A7A" w:rsidRDefault="00390A7A" w:rsidP="00FE7546">
      <w:pPr>
        <w:pStyle w:val="Heading2"/>
        <w:rPr>
          <w:lang w:val="en-GB"/>
        </w:rPr>
      </w:pPr>
      <w:r w:rsidRPr="00390A7A">
        <w:rPr>
          <w:lang w:val="en-GB"/>
        </w:rPr>
        <w:t>Download</w:t>
      </w:r>
    </w:p>
    <w:p w14:paraId="11C9E669" w14:textId="77777777" w:rsidR="00390A7A" w:rsidRPr="00390A7A" w:rsidRDefault="00390A7A" w:rsidP="00390A7A">
      <w:pPr>
        <w:rPr>
          <w:lang w:val="en-GB"/>
        </w:rPr>
      </w:pPr>
      <w:r w:rsidRPr="00390A7A">
        <w:rPr>
          <w:lang w:val="en-GB"/>
        </w:rPr>
        <w:t>The multiple releases are available in the "release" section, located in the following link:</w:t>
      </w:r>
    </w:p>
    <w:p w14:paraId="4CC25462" w14:textId="61961D17" w:rsidR="00390A7A" w:rsidRDefault="00D80190" w:rsidP="00390A7A">
      <w:pPr>
        <w:rPr>
          <w:lang w:val="en-GB"/>
        </w:rPr>
      </w:pPr>
      <w:hyperlink r:id="rId10" w:history="1">
        <w:r w:rsidR="00FE7546" w:rsidRPr="00FE7546">
          <w:rPr>
            <w:rStyle w:val="Hyperlink"/>
            <w:color w:val="4472C4" w:themeColor="accent1"/>
            <w:lang w:val="en-GB"/>
          </w:rPr>
          <w:t>https://github.com/CNIC-Proteomics/iSanXoT/releases</w:t>
        </w:r>
      </w:hyperlink>
    </w:p>
    <w:p w14:paraId="562C0ABE" w14:textId="77777777" w:rsidR="00390A7A" w:rsidRPr="00390A7A" w:rsidRDefault="00390A7A" w:rsidP="00390A7A">
      <w:pPr>
        <w:rPr>
          <w:lang w:val="en-GB"/>
        </w:rPr>
      </w:pPr>
    </w:p>
    <w:p w14:paraId="72A4FE60" w14:textId="77777777" w:rsidR="00390A7A" w:rsidRPr="00390A7A" w:rsidRDefault="00390A7A" w:rsidP="00FE7546">
      <w:pPr>
        <w:pStyle w:val="Heading2"/>
        <w:rPr>
          <w:lang w:val="en-GB"/>
        </w:rPr>
      </w:pPr>
      <w:r w:rsidRPr="00390A7A">
        <w:rPr>
          <w:lang w:val="en-GB"/>
        </w:rPr>
        <w:t>Installation</w:t>
      </w:r>
    </w:p>
    <w:p w14:paraId="3EBFA388" w14:textId="77777777" w:rsidR="00390A7A" w:rsidRPr="00390A7A" w:rsidRDefault="00390A7A" w:rsidP="008D0A8A">
      <w:pPr>
        <w:pStyle w:val="Heading3"/>
        <w:rPr>
          <w:lang w:val="en-GB"/>
        </w:rPr>
      </w:pPr>
      <w:r w:rsidRPr="00390A7A">
        <w:rPr>
          <w:lang w:val="en-GB"/>
        </w:rPr>
        <w:t>Available operating systems</w:t>
      </w:r>
    </w:p>
    <w:p w14:paraId="43B8558A" w14:textId="27688FD2" w:rsidR="00390A7A" w:rsidRPr="00390A7A" w:rsidRDefault="00390A7A" w:rsidP="00390A7A">
      <w:pPr>
        <w:rPr>
          <w:lang w:val="en-GB"/>
        </w:rPr>
      </w:pPr>
      <w:proofErr w:type="spellStart"/>
      <w:r w:rsidRPr="00390A7A">
        <w:rPr>
          <w:lang w:val="en-GB"/>
        </w:rPr>
        <w:t>iSanXoT</w:t>
      </w:r>
      <w:proofErr w:type="spellEnd"/>
      <w:r w:rsidRPr="00390A7A">
        <w:rPr>
          <w:lang w:val="en-GB"/>
        </w:rPr>
        <w:t xml:space="preserve"> maintains the following operating systems and architectures and may add additional ones in the future:</w:t>
      </w:r>
    </w:p>
    <w:p w14:paraId="11B663E1" w14:textId="77777777" w:rsidR="00390A7A" w:rsidRPr="00390A7A" w:rsidRDefault="00390A7A" w:rsidP="00390A7A">
      <w:pPr>
        <w:ind w:left="708"/>
        <w:rPr>
          <w:lang w:val="en-GB"/>
        </w:rPr>
      </w:pPr>
      <w:r w:rsidRPr="00390A7A">
        <w:rPr>
          <w:lang w:val="en-GB"/>
        </w:rPr>
        <w:t>Windows 10 Pro (x64)</w:t>
      </w:r>
    </w:p>
    <w:p w14:paraId="1D2272ED" w14:textId="77777777" w:rsidR="00390A7A" w:rsidRPr="00390A7A" w:rsidRDefault="00390A7A" w:rsidP="00390A7A">
      <w:pPr>
        <w:ind w:left="708"/>
        <w:rPr>
          <w:lang w:val="en-GB"/>
        </w:rPr>
      </w:pPr>
      <w:proofErr w:type="spellStart"/>
      <w:r w:rsidRPr="00390A7A">
        <w:rPr>
          <w:lang w:val="en-GB"/>
        </w:rPr>
        <w:t>MacOs</w:t>
      </w:r>
      <w:proofErr w:type="spellEnd"/>
      <w:r w:rsidRPr="00390A7A">
        <w:rPr>
          <w:lang w:val="en-GB"/>
        </w:rPr>
        <w:t xml:space="preserve"> High Sierra (10.13.6)</w:t>
      </w:r>
    </w:p>
    <w:p w14:paraId="4D9FACD0" w14:textId="77777777" w:rsidR="00390A7A" w:rsidRPr="00390A7A" w:rsidRDefault="00390A7A" w:rsidP="00390A7A">
      <w:pPr>
        <w:ind w:left="708"/>
        <w:rPr>
          <w:lang w:val="en-GB"/>
        </w:rPr>
      </w:pPr>
      <w:r w:rsidRPr="00390A7A">
        <w:rPr>
          <w:lang w:val="en-GB"/>
        </w:rPr>
        <w:t>Ubuntu 20.04 (x64)</w:t>
      </w:r>
    </w:p>
    <w:p w14:paraId="01B582AE" w14:textId="7F9AA718" w:rsidR="00390A7A" w:rsidRDefault="00390A7A" w:rsidP="00390A7A">
      <w:pPr>
        <w:rPr>
          <w:lang w:val="en-GB"/>
        </w:rPr>
      </w:pPr>
      <w:r w:rsidRPr="00390A7A">
        <w:rPr>
          <w:lang w:val="en-GB"/>
        </w:rPr>
        <w:t xml:space="preserve">For more details, read the </w:t>
      </w:r>
      <w:r w:rsidR="003D56A3">
        <w:rPr>
          <w:lang w:val="en-GB"/>
        </w:rPr>
        <w:t>“Installation”</w:t>
      </w:r>
      <w:r w:rsidRPr="00390A7A">
        <w:rPr>
          <w:lang w:val="en-GB"/>
        </w:rPr>
        <w:t xml:space="preserve"> </w:t>
      </w:r>
      <w:r w:rsidR="003D56A3">
        <w:rPr>
          <w:lang w:val="en-GB"/>
        </w:rPr>
        <w:t xml:space="preserve">section in the </w:t>
      </w:r>
      <w:proofErr w:type="spellStart"/>
      <w:r w:rsidR="003D56A3">
        <w:rPr>
          <w:lang w:val="en-GB"/>
        </w:rPr>
        <w:t>iSanXoT</w:t>
      </w:r>
      <w:proofErr w:type="spellEnd"/>
      <w:r w:rsidR="003D56A3">
        <w:rPr>
          <w:lang w:val="en-GB"/>
        </w:rPr>
        <w:t xml:space="preserve"> wiki</w:t>
      </w:r>
      <w:r w:rsidR="00FE7546">
        <w:rPr>
          <w:lang w:val="en-GB"/>
        </w:rPr>
        <w:t>:</w:t>
      </w:r>
    </w:p>
    <w:p w14:paraId="2B62FBE5" w14:textId="56E6D9FD" w:rsidR="00390A7A" w:rsidRDefault="00D80190" w:rsidP="00390A7A">
      <w:pPr>
        <w:rPr>
          <w:color w:val="4472C4" w:themeColor="accent1"/>
          <w:lang w:val="en-GB"/>
        </w:rPr>
      </w:pPr>
      <w:hyperlink r:id="rId11" w:history="1">
        <w:r w:rsidR="00FE7546" w:rsidRPr="00FE7546">
          <w:rPr>
            <w:rStyle w:val="Hyperlink"/>
            <w:color w:val="4472C4" w:themeColor="accent1"/>
            <w:lang w:val="en-GB"/>
          </w:rPr>
          <w:t>https://github.com/CNIC-Proteomics/iSanXoT/wiki/Installation</w:t>
        </w:r>
      </w:hyperlink>
    </w:p>
    <w:p w14:paraId="161F929C" w14:textId="1EFF2659" w:rsidR="00FD7F9B" w:rsidRDefault="00FD7F9B" w:rsidP="00390A7A">
      <w:pPr>
        <w:rPr>
          <w:lang w:val="en-GB"/>
        </w:rPr>
      </w:pPr>
    </w:p>
    <w:p w14:paraId="6C02A9D1" w14:textId="77777777" w:rsidR="002F042E" w:rsidRPr="002F042E" w:rsidRDefault="002F042E" w:rsidP="002F042E">
      <w:pPr>
        <w:pStyle w:val="Heading2"/>
        <w:rPr>
          <w:lang w:val="en-GB"/>
        </w:rPr>
      </w:pPr>
      <w:r w:rsidRPr="002F042E">
        <w:rPr>
          <w:lang w:val="en-GB"/>
        </w:rPr>
        <w:t>Getting Started</w:t>
      </w:r>
    </w:p>
    <w:p w14:paraId="3D6EE8E4" w14:textId="23D2B18F" w:rsidR="002F042E" w:rsidRDefault="002F042E" w:rsidP="002F042E">
      <w:pPr>
        <w:rPr>
          <w:lang w:val="en-GB"/>
        </w:rPr>
      </w:pPr>
      <w:r w:rsidRPr="002F042E">
        <w:rPr>
          <w:lang w:val="en-GB"/>
        </w:rPr>
        <w:t xml:space="preserve">This chapter describes </w:t>
      </w:r>
      <w:proofErr w:type="spellStart"/>
      <w:r w:rsidRPr="002F042E">
        <w:rPr>
          <w:lang w:val="en-GB"/>
        </w:rPr>
        <w:t>iSanXoT’s</w:t>
      </w:r>
      <w:proofErr w:type="spellEnd"/>
      <w:r w:rsidRPr="002F042E">
        <w:rPr>
          <w:lang w:val="en-GB"/>
        </w:rPr>
        <w:t xml:space="preserve"> graphical user interface and how to set up an analysis with </w:t>
      </w:r>
      <w:proofErr w:type="spellStart"/>
      <w:r w:rsidRPr="002F042E">
        <w:rPr>
          <w:lang w:val="en-GB"/>
        </w:rPr>
        <w:t>iSanXoT</w:t>
      </w:r>
      <w:proofErr w:type="spellEnd"/>
      <w:r w:rsidRPr="002F042E">
        <w:rPr>
          <w:lang w:val="en-GB"/>
        </w:rPr>
        <w:t>.</w:t>
      </w:r>
    </w:p>
    <w:p w14:paraId="34F46831" w14:textId="556984A9" w:rsidR="002F042E" w:rsidRDefault="002F042E" w:rsidP="002F042E">
      <w:pPr>
        <w:rPr>
          <w:lang w:val="en-GB"/>
        </w:rPr>
      </w:pPr>
      <w:r w:rsidRPr="00390A7A">
        <w:rPr>
          <w:lang w:val="en-GB"/>
        </w:rPr>
        <w:t xml:space="preserve">For more details, read the </w:t>
      </w:r>
      <w:r w:rsidR="003D56A3">
        <w:rPr>
          <w:lang w:val="en-GB"/>
        </w:rPr>
        <w:t>“</w:t>
      </w:r>
      <w:r>
        <w:rPr>
          <w:lang w:val="en-GB"/>
        </w:rPr>
        <w:t>Getting Started</w:t>
      </w:r>
      <w:r w:rsidR="003D56A3">
        <w:rPr>
          <w:lang w:val="en-GB"/>
        </w:rPr>
        <w:t>”</w:t>
      </w:r>
      <w:r>
        <w:rPr>
          <w:lang w:val="en-GB"/>
        </w:rPr>
        <w:t xml:space="preserve"> section in the </w:t>
      </w:r>
      <w:proofErr w:type="spellStart"/>
      <w:r>
        <w:rPr>
          <w:lang w:val="en-GB"/>
        </w:rPr>
        <w:t>iSanXoT</w:t>
      </w:r>
      <w:proofErr w:type="spellEnd"/>
      <w:r>
        <w:rPr>
          <w:lang w:val="en-GB"/>
        </w:rPr>
        <w:t xml:space="preserve"> wiki:</w:t>
      </w:r>
    </w:p>
    <w:p w14:paraId="64F29097" w14:textId="7145A88E" w:rsidR="002F042E" w:rsidRDefault="00D80190" w:rsidP="002F042E">
      <w:pPr>
        <w:rPr>
          <w:lang w:val="en-GB"/>
        </w:rPr>
      </w:pPr>
      <w:hyperlink r:id="rId12" w:history="1">
        <w:r w:rsidR="002F042E">
          <w:rPr>
            <w:rStyle w:val="Hyperlink"/>
            <w:color w:val="4472C4" w:themeColor="accent1"/>
            <w:lang w:val="en-GB"/>
          </w:rPr>
          <w:t>https://github.com/CNIC-Proteomics/iSanXoT/wiki/Getting_started</w:t>
        </w:r>
      </w:hyperlink>
    </w:p>
    <w:p w14:paraId="5A67C3C2" w14:textId="453BD333" w:rsidR="002F042E" w:rsidRDefault="002F042E" w:rsidP="002F042E">
      <w:pPr>
        <w:rPr>
          <w:lang w:val="en-GB"/>
        </w:rPr>
      </w:pPr>
    </w:p>
    <w:p w14:paraId="622A5280" w14:textId="77777777" w:rsidR="003D56A3" w:rsidRPr="003D56A3" w:rsidRDefault="003D56A3" w:rsidP="003D56A3">
      <w:pPr>
        <w:pStyle w:val="Heading2"/>
        <w:rPr>
          <w:lang w:val="en-GB"/>
        </w:rPr>
      </w:pPr>
      <w:r w:rsidRPr="003D56A3">
        <w:rPr>
          <w:lang w:val="en-GB"/>
        </w:rPr>
        <w:lastRenderedPageBreak/>
        <w:t>Modules</w:t>
      </w:r>
    </w:p>
    <w:p w14:paraId="0CABF51C" w14:textId="793BA267" w:rsidR="003D56A3" w:rsidRPr="003D56A3" w:rsidRDefault="003D56A3" w:rsidP="003D56A3">
      <w:pPr>
        <w:rPr>
          <w:lang w:val="en-GB"/>
        </w:rPr>
      </w:pPr>
      <w:r w:rsidRPr="003D56A3">
        <w:rPr>
          <w:lang w:val="en-GB"/>
        </w:rPr>
        <w:t xml:space="preserve">The </w:t>
      </w:r>
      <w:proofErr w:type="spellStart"/>
      <w:r w:rsidRPr="003D56A3">
        <w:rPr>
          <w:lang w:val="en-GB"/>
        </w:rPr>
        <w:t>iSanXoT</w:t>
      </w:r>
      <w:proofErr w:type="spellEnd"/>
      <w:r w:rsidRPr="003D56A3">
        <w:rPr>
          <w:lang w:val="en-GB"/>
        </w:rPr>
        <w:t xml:space="preserve"> desktop application houses a number of modules based on the </w:t>
      </w:r>
      <w:proofErr w:type="spellStart"/>
      <w:r w:rsidRPr="003D56A3">
        <w:rPr>
          <w:lang w:val="en-GB"/>
        </w:rPr>
        <w:t>SanXoT</w:t>
      </w:r>
      <w:proofErr w:type="spellEnd"/>
      <w:r w:rsidRPr="003D56A3">
        <w:rPr>
          <w:lang w:val="en-GB"/>
        </w:rPr>
        <w:t xml:space="preserve"> software package</w:t>
      </w:r>
      <w:r w:rsidR="000E43D0">
        <w:rPr>
          <w:lang w:val="en-GB"/>
        </w:rPr>
        <w:t xml:space="preserve"> </w:t>
      </w:r>
      <w:r w:rsidR="000E43D0">
        <w:rPr>
          <w:lang w:val="en-GB"/>
        </w:rPr>
        <w:fldChar w:fldCharType="begin"/>
      </w:r>
      <w:r w:rsidR="00C639F7">
        <w:rPr>
          <w:lang w:val="en-GB"/>
        </w:rPr>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3D56A3">
        <w:rPr>
          <w:lang w:val="en-GB"/>
        </w:rPr>
        <w:t xml:space="preserve">. The information required to setup and execute every module is provided in a task-table.   </w:t>
      </w:r>
    </w:p>
    <w:p w14:paraId="3BE6E945" w14:textId="77777777" w:rsidR="003D56A3" w:rsidRPr="003D56A3" w:rsidRDefault="003D56A3" w:rsidP="003D56A3">
      <w:pPr>
        <w:rPr>
          <w:lang w:val="en-GB"/>
        </w:rPr>
      </w:pPr>
      <w:r w:rsidRPr="003D56A3">
        <w:rPr>
          <w:lang w:val="en-GB"/>
        </w:rPr>
        <w:t>There are four types of modules:</w:t>
      </w:r>
    </w:p>
    <w:p w14:paraId="248FDB74" w14:textId="10DAB3DE" w:rsidR="003D56A3" w:rsidRPr="003D56A3" w:rsidRDefault="003D56A3" w:rsidP="006305A1">
      <w:pPr>
        <w:pStyle w:val="ListParagraph"/>
        <w:numPr>
          <w:ilvl w:val="0"/>
          <w:numId w:val="15"/>
        </w:numPr>
        <w:rPr>
          <w:lang w:val="en-GB"/>
        </w:rPr>
      </w:pPr>
      <w:r w:rsidRPr="003D56A3">
        <w:rPr>
          <w:lang w:val="en-GB"/>
        </w:rPr>
        <w:t xml:space="preserve">Relation tables is a module that creates the relation tables used by the </w:t>
      </w:r>
      <w:proofErr w:type="spellStart"/>
      <w:r w:rsidRPr="003D56A3">
        <w:rPr>
          <w:lang w:val="en-GB"/>
        </w:rPr>
        <w:t>iSanXoT</w:t>
      </w:r>
      <w:proofErr w:type="spellEnd"/>
      <w:r w:rsidRPr="003D56A3">
        <w:rPr>
          <w:lang w:val="en-GB"/>
        </w:rPr>
        <w:t xml:space="preserve"> modules.</w:t>
      </w:r>
    </w:p>
    <w:p w14:paraId="3DE2AD62" w14:textId="2A985527" w:rsidR="003D56A3" w:rsidRPr="003D56A3" w:rsidRDefault="003D56A3" w:rsidP="006305A1">
      <w:pPr>
        <w:pStyle w:val="ListParagraph"/>
        <w:numPr>
          <w:ilvl w:val="0"/>
          <w:numId w:val="15"/>
        </w:numPr>
        <w:rPr>
          <w:lang w:val="en-GB"/>
        </w:rPr>
      </w:pPr>
      <w:r w:rsidRPr="003D56A3">
        <w:rPr>
          <w:lang w:val="en-GB"/>
        </w:rPr>
        <w:t xml:space="preserve">The Basic modules call the individual scripts included in the </w:t>
      </w:r>
      <w:proofErr w:type="spellStart"/>
      <w:r w:rsidRPr="003D56A3">
        <w:rPr>
          <w:lang w:val="en-GB"/>
        </w:rPr>
        <w:t>SanXoT</w:t>
      </w:r>
      <w:proofErr w:type="spellEnd"/>
      <w:r w:rsidRPr="003D56A3">
        <w:rPr>
          <w:lang w:val="en-GB"/>
        </w:rPr>
        <w:t xml:space="preserve"> software package </w:t>
      </w:r>
      <w:r w:rsidR="000E43D0">
        <w:rPr>
          <w:lang w:val="en-GB"/>
        </w:rPr>
        <w:fldChar w:fldCharType="begin"/>
      </w:r>
      <w:r w:rsidR="00C639F7">
        <w:rPr>
          <w:lang w:val="en-GB"/>
        </w:rPr>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rPr>
          <w:lang w:val="en-GB"/>
        </w:rPr>
        <w:fldChar w:fldCharType="separate"/>
      </w:r>
      <w:r w:rsidR="000E43D0">
        <w:rPr>
          <w:noProof/>
          <w:lang w:val="en-GB"/>
        </w:rPr>
        <w:t>[1]</w:t>
      </w:r>
      <w:r w:rsidR="000E43D0">
        <w:rPr>
          <w:lang w:val="en-GB"/>
        </w:rPr>
        <w:fldChar w:fldCharType="end"/>
      </w:r>
      <w:r w:rsidRPr="003D56A3">
        <w:rPr>
          <w:lang w:val="en-GB"/>
        </w:rPr>
        <w:t>.</w:t>
      </w:r>
    </w:p>
    <w:p w14:paraId="3C2263F1" w14:textId="6D565FCA" w:rsidR="003D56A3" w:rsidRPr="003D56A3" w:rsidRDefault="003D56A3" w:rsidP="006305A1">
      <w:pPr>
        <w:pStyle w:val="ListParagraph"/>
        <w:numPr>
          <w:ilvl w:val="0"/>
          <w:numId w:val="15"/>
        </w:numPr>
        <w:rPr>
          <w:lang w:val="en-GB"/>
        </w:rPr>
      </w:pPr>
      <w:r w:rsidRPr="003D56A3">
        <w:rPr>
          <w:lang w:val="en-GB"/>
        </w:rPr>
        <w:t xml:space="preserve">The Compound modules perform a sequence of consecutive integrations based on the weighted spectrum, peptide and protein (WSPP) statistical model </w:t>
      </w:r>
      <w:r w:rsidR="00DE5203">
        <w:rPr>
          <w:lang w:val="en-GB"/>
        </w:rPr>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DE5203">
        <w:rPr>
          <w:lang w:val="en-GB"/>
        </w:rPr>
        <w:instrText xml:space="preserve"> ADDIN EN.CITE </w:instrText>
      </w:r>
      <w:r w:rsidR="00DE5203">
        <w:rPr>
          <w:lang w:val="en-GB"/>
        </w:rPr>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DE5203">
        <w:rPr>
          <w:lang w:val="en-GB"/>
        </w:rPr>
        <w:instrText xml:space="preserve"> ADDIN EN.CITE.DATA </w:instrText>
      </w:r>
      <w:r w:rsidR="00DE5203">
        <w:rPr>
          <w:lang w:val="en-GB"/>
        </w:rPr>
      </w:r>
      <w:r w:rsidR="00DE5203">
        <w:rPr>
          <w:lang w:val="en-GB"/>
        </w:rPr>
        <w:fldChar w:fldCharType="end"/>
      </w:r>
      <w:r w:rsidR="00DE5203">
        <w:rPr>
          <w:lang w:val="en-GB"/>
        </w:rPr>
      </w:r>
      <w:r w:rsidR="00DE5203">
        <w:rPr>
          <w:lang w:val="en-GB"/>
        </w:rPr>
        <w:fldChar w:fldCharType="separate"/>
      </w:r>
      <w:r w:rsidR="00DE5203">
        <w:rPr>
          <w:noProof/>
          <w:lang w:val="en-GB"/>
        </w:rPr>
        <w:t>[2]</w:t>
      </w:r>
      <w:r w:rsidR="00DE5203">
        <w:rPr>
          <w:lang w:val="en-GB"/>
        </w:rPr>
        <w:fldChar w:fldCharType="end"/>
      </w:r>
      <w:r w:rsidRPr="003D56A3">
        <w:rPr>
          <w:lang w:val="en-GB"/>
        </w:rPr>
        <w:t xml:space="preserve"> and the systems-biology triangle (SBT) algorithm </w:t>
      </w:r>
      <w:r w:rsidR="0035442E">
        <w:rPr>
          <w:lang w:val="en-GB"/>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lang w:val="en-GB"/>
        </w:rPr>
        <w:instrText xml:space="preserve"> ADDIN EN.CITE </w:instrText>
      </w:r>
      <w:r w:rsidR="00C639F7">
        <w:rPr>
          <w:lang w:val="en-GB"/>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lang w:val="en-GB"/>
        </w:rPr>
        <w:instrText xml:space="preserve"> ADDIN EN.CITE.DATA </w:instrText>
      </w:r>
      <w:r w:rsidR="00C639F7">
        <w:rPr>
          <w:lang w:val="en-GB"/>
        </w:rPr>
      </w:r>
      <w:r w:rsidR="00C639F7">
        <w:rPr>
          <w:lang w:val="en-GB"/>
        </w:rPr>
        <w:fldChar w:fldCharType="end"/>
      </w:r>
      <w:r w:rsidR="0035442E">
        <w:rPr>
          <w:lang w:val="en-GB"/>
        </w:rPr>
      </w:r>
      <w:r w:rsidR="0035442E">
        <w:rPr>
          <w:lang w:val="en-GB"/>
        </w:rPr>
        <w:fldChar w:fldCharType="separate"/>
      </w:r>
      <w:r w:rsidR="004433DF">
        <w:rPr>
          <w:noProof/>
          <w:lang w:val="en-GB"/>
        </w:rPr>
        <w:t>[3]</w:t>
      </w:r>
      <w:r w:rsidR="0035442E">
        <w:rPr>
          <w:lang w:val="en-GB"/>
        </w:rPr>
        <w:fldChar w:fldCharType="end"/>
      </w:r>
      <w:r w:rsidRPr="003D56A3">
        <w:rPr>
          <w:lang w:val="en-GB"/>
        </w:rPr>
        <w:t>.</w:t>
      </w:r>
    </w:p>
    <w:p w14:paraId="0E60D824" w14:textId="7EAA5207" w:rsidR="003D56A3" w:rsidRPr="003D56A3" w:rsidRDefault="003D56A3" w:rsidP="006305A1">
      <w:pPr>
        <w:pStyle w:val="ListParagraph"/>
        <w:numPr>
          <w:ilvl w:val="0"/>
          <w:numId w:val="15"/>
        </w:numPr>
        <w:rPr>
          <w:lang w:val="en-GB"/>
        </w:rPr>
      </w:pPr>
      <w:r w:rsidRPr="003D56A3">
        <w:rPr>
          <w:lang w:val="en-GB"/>
        </w:rPr>
        <w:t>Finally, there are two Reports: REPORT generates report files displaying the quantitative results produced by the above Basic and Composite modules when a workflow is executed; SANSON generates a similarity graph showing relationships between functional categories on the basis of the protein elements they share.</w:t>
      </w:r>
    </w:p>
    <w:p w14:paraId="4509FA8C" w14:textId="0A885671" w:rsidR="003D56A3" w:rsidRPr="003D56A3" w:rsidRDefault="003D56A3" w:rsidP="003D56A3">
      <w:pPr>
        <w:rPr>
          <w:lang w:val="en-GB"/>
        </w:rPr>
      </w:pPr>
      <w:r w:rsidRPr="003D56A3">
        <w:rPr>
          <w:lang w:val="en-GB"/>
        </w:rPr>
        <w:t xml:space="preserve">For more details, read the </w:t>
      </w:r>
      <w:r w:rsidR="00462D82">
        <w:rPr>
          <w:lang w:val="en-GB"/>
        </w:rPr>
        <w:t xml:space="preserve">“Modules” </w:t>
      </w:r>
      <w:r w:rsidRPr="003D56A3">
        <w:rPr>
          <w:lang w:val="en-GB"/>
        </w:rPr>
        <w:t xml:space="preserve">section in the </w:t>
      </w:r>
      <w:proofErr w:type="spellStart"/>
      <w:r w:rsidRPr="003D56A3">
        <w:rPr>
          <w:lang w:val="en-GB"/>
        </w:rPr>
        <w:t>iSanXoT</w:t>
      </w:r>
      <w:proofErr w:type="spellEnd"/>
      <w:r w:rsidRPr="003D56A3">
        <w:rPr>
          <w:lang w:val="en-GB"/>
        </w:rPr>
        <w:t xml:space="preserve"> wiki:</w:t>
      </w:r>
    </w:p>
    <w:p w14:paraId="232230C2" w14:textId="18605423" w:rsidR="003D56A3" w:rsidRPr="003D56A3" w:rsidRDefault="00D80190" w:rsidP="003D56A3">
      <w:pPr>
        <w:rPr>
          <w:lang w:val="en-GB"/>
        </w:rPr>
      </w:pPr>
      <w:hyperlink r:id="rId13" w:history="1">
        <w:r w:rsidR="00462D82">
          <w:rPr>
            <w:rStyle w:val="Hyperlink"/>
            <w:color w:val="4472C4" w:themeColor="accent1"/>
            <w:lang w:val="en-GB"/>
          </w:rPr>
          <w:t>https://github.com/CNIC-Proteomics/iSanXoT/wiki/Modules</w:t>
        </w:r>
      </w:hyperlink>
    </w:p>
    <w:p w14:paraId="1C2165A3" w14:textId="3819FF06" w:rsidR="003D56A3" w:rsidRDefault="003D56A3" w:rsidP="002F042E">
      <w:pPr>
        <w:rPr>
          <w:lang w:val="en-GB"/>
        </w:rPr>
      </w:pPr>
    </w:p>
    <w:p w14:paraId="58594FE9" w14:textId="3DAD080F" w:rsidR="00B45705" w:rsidRDefault="006863CF" w:rsidP="006863CF">
      <w:pPr>
        <w:pStyle w:val="Heading2"/>
        <w:rPr>
          <w:lang w:val="en-GB"/>
        </w:rPr>
      </w:pPr>
      <w:r>
        <w:rPr>
          <w:lang w:val="en-GB"/>
        </w:rPr>
        <w:t>Input Adaptor</w:t>
      </w:r>
    </w:p>
    <w:p w14:paraId="321AF2D4" w14:textId="7EC83010" w:rsidR="006863CF" w:rsidRDefault="006863CF" w:rsidP="002F042E">
      <w:pPr>
        <w:rPr>
          <w:lang w:val="en-GB"/>
        </w:rPr>
      </w:pPr>
      <w:r w:rsidRPr="006863CF">
        <w:rPr>
          <w:lang w:val="en-GB"/>
        </w:rPr>
        <w:t xml:space="preserve">The </w:t>
      </w:r>
      <w:proofErr w:type="spellStart"/>
      <w:r w:rsidRPr="006863CF">
        <w:rPr>
          <w:lang w:val="en-GB"/>
        </w:rPr>
        <w:t>iSanXoT</w:t>
      </w:r>
      <w:proofErr w:type="spellEnd"/>
      <w:r w:rsidRPr="006863CF">
        <w:rPr>
          <w:lang w:val="en-GB"/>
        </w:rPr>
        <w:t xml:space="preserve"> Input Adaptor offers users the possibility to either provide their own Identification/Quantification file, which contains the identification and quantification data, or have the Input Adaptor prepare this file from the results obtained using any of the mainstream proteomics pipelines.</w:t>
      </w:r>
    </w:p>
    <w:p w14:paraId="60E8D3EA" w14:textId="69C5123C" w:rsidR="006863CF" w:rsidRDefault="006863CF" w:rsidP="002F042E">
      <w:pPr>
        <w:rPr>
          <w:lang w:val="en-GB"/>
        </w:rPr>
      </w:pPr>
      <w:r>
        <w:rPr>
          <w:lang w:val="en-GB"/>
        </w:rPr>
        <w:t xml:space="preserve">For further details, read the “Input Adaptor” section in the </w:t>
      </w:r>
      <w:proofErr w:type="spellStart"/>
      <w:r>
        <w:rPr>
          <w:lang w:val="en-GB"/>
        </w:rPr>
        <w:t>iSanXoT</w:t>
      </w:r>
      <w:proofErr w:type="spellEnd"/>
      <w:r>
        <w:rPr>
          <w:lang w:val="en-GB"/>
        </w:rPr>
        <w:t xml:space="preserve"> wiki:</w:t>
      </w:r>
    </w:p>
    <w:p w14:paraId="6AA7DC59" w14:textId="428882A1" w:rsidR="006863CF" w:rsidRDefault="00D80190" w:rsidP="002F042E">
      <w:pPr>
        <w:rPr>
          <w:lang w:val="en-GB"/>
        </w:rPr>
      </w:pPr>
      <w:hyperlink r:id="rId14" w:history="1">
        <w:r w:rsidR="00B60B3F">
          <w:rPr>
            <w:rStyle w:val="Hyperlink"/>
            <w:color w:val="4472C4" w:themeColor="accent1"/>
            <w:lang w:val="en-GB"/>
          </w:rPr>
          <w:t>https://github.com/CNIC-Proteomics/iSanXoT/wiki/Input_adaptor</w:t>
        </w:r>
      </w:hyperlink>
    </w:p>
    <w:p w14:paraId="05A95531" w14:textId="77777777" w:rsidR="00B60B3F" w:rsidRDefault="00B60B3F" w:rsidP="002F042E">
      <w:pPr>
        <w:rPr>
          <w:lang w:val="en-GB"/>
        </w:rPr>
      </w:pPr>
    </w:p>
    <w:p w14:paraId="271E8E5A" w14:textId="72EC2A2A" w:rsidR="00CC498C" w:rsidRDefault="00CC498C" w:rsidP="00CC498C">
      <w:pPr>
        <w:pStyle w:val="Heading2"/>
        <w:rPr>
          <w:lang w:val="en-GB"/>
        </w:rPr>
      </w:pPr>
      <w:r w:rsidRPr="00CC498C">
        <w:rPr>
          <w:lang w:val="en-GB"/>
        </w:rPr>
        <w:t xml:space="preserve">Sample </w:t>
      </w:r>
      <w:r w:rsidR="00B60B3F">
        <w:rPr>
          <w:lang w:val="en-GB"/>
        </w:rPr>
        <w:t>W</w:t>
      </w:r>
      <w:r w:rsidRPr="00CC498C">
        <w:rPr>
          <w:lang w:val="en-GB"/>
        </w:rPr>
        <w:t>orkflows</w:t>
      </w:r>
    </w:p>
    <w:p w14:paraId="31F817E4" w14:textId="5B78B06B" w:rsidR="00C639F7" w:rsidRDefault="00C639F7" w:rsidP="002F042E">
      <w:pPr>
        <w:rPr>
          <w:lang w:val="en-GB"/>
        </w:rPr>
      </w:pPr>
      <w:r w:rsidRPr="00F948D8">
        <w:rPr>
          <w:rFonts w:eastAsia="Times New Roman" w:cs="Times New Roman"/>
        </w:rPr>
        <w:t xml:space="preserve">We describe in detail four sample workflows that illustrate the capacity of </w:t>
      </w:r>
      <w:proofErr w:type="spellStart"/>
      <w:r w:rsidRPr="00F948D8">
        <w:rPr>
          <w:rFonts w:eastAsia="Times New Roman" w:cs="Times New Roman"/>
        </w:rPr>
        <w:t>iSanXoT</w:t>
      </w:r>
      <w:proofErr w:type="spellEnd"/>
      <w:r w:rsidRPr="00F948D8">
        <w:rPr>
          <w:rFonts w:eastAsia="Times New Roman" w:cs="Times New Roman"/>
        </w:rPr>
        <w:t xml:space="preserve"> to statistically ascertain abundance changes in both multiplexed, isotopically labeled </w:t>
      </w:r>
      <w:r w:rsidRPr="00F948D8">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l4d2RwOXRlYXI5dDU5ZWYydDF4MmR0aDVhc2E5Mnd3YXM5NSIgdGlt
ZXN0YW1wPSIxNjY0ODk4NTY1IiBndWlkPSIwMzVjMGUxNi1jMjFmLTQzYzEtOTdlNC1kMDQwMDY5
ZjhhYzg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ipBZGlwb3NlIHRpc3N1ZTwva2V5d29yZD48a2V5d29yZD4qQ3lzIG94aWRhdGlv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l4d2RwOXRlYXI5dDU5ZWYydDF4MmR0aDVhc2E5Mnd3YXM5NSIgdGlt
ZXN0YW1wPSIxNjY0ODk4NTY1IiBndWlkPSIwMzVjMGUxNi1jMjFmLTQzYzEtOTdlNC1kMDQwMDY5
ZjhhYzg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ipBZGlwb3NlIHRpc3N1ZTwva2V5d29yZD48a2V5d29yZD4qQ3lzIG94aWRhdGlv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5]</w:t>
      </w:r>
      <w:r w:rsidRPr="00F948D8">
        <w:rPr>
          <w:rFonts w:eastAsia="Times New Roman" w:cs="Times New Roman"/>
        </w:rPr>
        <w:fldChar w:fldCharType="end"/>
      </w:r>
      <w:r w:rsidRPr="00F948D8">
        <w:rPr>
          <w:rFonts w:eastAsia="Times New Roman" w:cs="Times New Roman"/>
        </w:rPr>
        <w:t xml:space="preserve"> and label-free </w:t>
      </w:r>
      <w:r w:rsidRPr="00F948D8">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proteomics experiments.</w:t>
      </w:r>
    </w:p>
    <w:p w14:paraId="5DDA3793" w14:textId="5DEBBFB8" w:rsidR="00084FA9" w:rsidRPr="00084FA9" w:rsidRDefault="00D80190" w:rsidP="0016050A">
      <w:pPr>
        <w:pStyle w:val="ListParagraph"/>
        <w:numPr>
          <w:ilvl w:val="0"/>
          <w:numId w:val="16"/>
        </w:numPr>
        <w:jc w:val="left"/>
        <w:rPr>
          <w:lang w:val="en-GB"/>
        </w:rPr>
      </w:pPr>
      <w:hyperlink r:id="rId15" w:history="1">
        <w:r w:rsidR="00084FA9" w:rsidRPr="00FE7477">
          <w:rPr>
            <w:rStyle w:val="Hyperlink"/>
            <w:lang w:val="en-GB"/>
          </w:rPr>
          <w:t>Workflow 1</w:t>
        </w:r>
      </w:hyperlink>
      <w:r w:rsidR="00084FA9" w:rsidRPr="00084FA9">
        <w:rPr>
          <w:lang w:val="en-GB"/>
        </w:rPr>
        <w:t xml:space="preserve">: One-step quantification in a </w:t>
      </w:r>
      <w:proofErr w:type="spellStart"/>
      <w:r w:rsidR="00084FA9" w:rsidRPr="00084FA9">
        <w:rPr>
          <w:lang w:val="en-GB"/>
        </w:rPr>
        <w:t>labeled</w:t>
      </w:r>
      <w:proofErr w:type="spellEnd"/>
      <w:r w:rsidR="00084FA9" w:rsidRPr="00084FA9">
        <w:rPr>
          <w:lang w:val="en-GB"/>
        </w:rPr>
        <w:t xml:space="preserve"> experiment</w:t>
      </w:r>
      <w:r w:rsidR="00AF2224">
        <w:rPr>
          <w:lang w:val="en-GB"/>
        </w:rPr>
        <w:t xml:space="preserve"> ()</w:t>
      </w:r>
    </w:p>
    <w:p w14:paraId="44F7B220" w14:textId="01327B97" w:rsidR="00084FA9" w:rsidRDefault="00D80190" w:rsidP="006305A1">
      <w:pPr>
        <w:pStyle w:val="ListParagraph"/>
        <w:numPr>
          <w:ilvl w:val="0"/>
          <w:numId w:val="16"/>
        </w:numPr>
        <w:rPr>
          <w:lang w:val="en-GB"/>
        </w:rPr>
      </w:pPr>
      <w:hyperlink r:id="rId16" w:history="1">
        <w:r w:rsidR="00084FA9" w:rsidRPr="00FE7477">
          <w:rPr>
            <w:rStyle w:val="Hyperlink"/>
            <w:lang w:val="en-GB"/>
          </w:rPr>
          <w:t>Workflow 2</w:t>
        </w:r>
      </w:hyperlink>
      <w:r w:rsidR="00084FA9" w:rsidRPr="00084FA9">
        <w:rPr>
          <w:lang w:val="en-GB"/>
        </w:rPr>
        <w:t>: Step-by-step quantification and sample combination</w:t>
      </w:r>
      <w:r w:rsidR="00084FA9">
        <w:rPr>
          <w:lang w:val="en-GB"/>
        </w:rPr>
        <w:t xml:space="preserve"> </w:t>
      </w:r>
      <w:r w:rsidR="00084FA9" w:rsidRPr="00084FA9">
        <w:rPr>
          <w:lang w:val="en-GB"/>
        </w:rPr>
        <w:t>in</w:t>
      </w:r>
      <w:r w:rsidR="00084FA9">
        <w:rPr>
          <w:lang w:val="en-GB"/>
        </w:rPr>
        <w:t xml:space="preserve"> </w:t>
      </w:r>
      <w:r w:rsidR="00084FA9" w:rsidRPr="00084FA9">
        <w:rPr>
          <w:lang w:val="en-GB"/>
        </w:rPr>
        <w:t>a</w:t>
      </w:r>
      <w:r w:rsidR="00084FA9">
        <w:rPr>
          <w:lang w:val="en-GB"/>
        </w:rPr>
        <w:t xml:space="preserve">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27E4B8BC" w14:textId="082E6409" w:rsidR="00084FA9" w:rsidRDefault="00D80190" w:rsidP="006305A1">
      <w:pPr>
        <w:pStyle w:val="ListParagraph"/>
        <w:numPr>
          <w:ilvl w:val="0"/>
          <w:numId w:val="16"/>
        </w:numPr>
        <w:rPr>
          <w:lang w:val="en-GB"/>
        </w:rPr>
      </w:pPr>
      <w:hyperlink r:id="rId17" w:history="1">
        <w:r w:rsidR="00084FA9" w:rsidRPr="00FE7477">
          <w:rPr>
            <w:rStyle w:val="Hyperlink"/>
            <w:lang w:val="en-GB"/>
          </w:rPr>
          <w:t>Workflow 3</w:t>
        </w:r>
      </w:hyperlink>
      <w:r w:rsidR="00084FA9" w:rsidRPr="00084FA9">
        <w:rPr>
          <w:lang w:val="en-GB"/>
        </w:rPr>
        <w:t xml:space="preserve">: Quantification of </w:t>
      </w:r>
      <w:proofErr w:type="spellStart"/>
      <w:r w:rsidR="00084FA9" w:rsidRPr="00084FA9">
        <w:rPr>
          <w:lang w:val="en-GB"/>
        </w:rPr>
        <w:t>posttranslationally</w:t>
      </w:r>
      <w:proofErr w:type="spellEnd"/>
      <w:r w:rsidR="00084FA9" w:rsidRPr="00084FA9">
        <w:rPr>
          <w:lang w:val="en-GB"/>
        </w:rPr>
        <w:t xml:space="preserve"> modified peptides</w:t>
      </w:r>
      <w:r w:rsidR="00084FA9">
        <w:rPr>
          <w:lang w:val="en-GB"/>
        </w:rPr>
        <w:t xml:space="preserve"> </w:t>
      </w:r>
      <w:r w:rsidR="00084FA9" w:rsidRPr="00084FA9">
        <w:rPr>
          <w:lang w:val="en-GB"/>
        </w:rPr>
        <w:t xml:space="preserve">in a </w:t>
      </w:r>
      <w:proofErr w:type="spellStart"/>
      <w:r w:rsidR="00084FA9" w:rsidRPr="00084FA9">
        <w:rPr>
          <w:lang w:val="en-GB"/>
        </w:rPr>
        <w:t>labeled</w:t>
      </w:r>
      <w:proofErr w:type="spellEnd"/>
      <w:r w:rsidR="00084FA9" w:rsidRPr="00084FA9">
        <w:rPr>
          <w:lang w:val="en-GB"/>
        </w:rPr>
        <w:t xml:space="preserve"> experiment</w:t>
      </w:r>
      <w:r w:rsidR="00084FA9">
        <w:rPr>
          <w:lang w:val="en-GB"/>
        </w:rPr>
        <w:t>.</w:t>
      </w:r>
    </w:p>
    <w:p w14:paraId="0BCECB42" w14:textId="6A5CD5BD" w:rsidR="00CC498C" w:rsidRPr="006863CF" w:rsidRDefault="00D80190" w:rsidP="006305A1">
      <w:pPr>
        <w:pStyle w:val="ListParagraph"/>
        <w:numPr>
          <w:ilvl w:val="0"/>
          <w:numId w:val="16"/>
        </w:numPr>
        <w:rPr>
          <w:lang w:val="en-GB"/>
        </w:rPr>
      </w:pPr>
      <w:hyperlink r:id="rId18" w:history="1">
        <w:r w:rsidR="00084FA9" w:rsidRPr="00FE7477">
          <w:rPr>
            <w:rStyle w:val="Hyperlink"/>
            <w:lang w:val="en-GB"/>
          </w:rPr>
          <w:t>Workflow 4</w:t>
        </w:r>
      </w:hyperlink>
      <w:r w:rsidR="00084FA9" w:rsidRPr="00084FA9">
        <w:rPr>
          <w:lang w:val="en-GB"/>
        </w:rPr>
        <w:t>: Label-free quantificatio</w:t>
      </w:r>
      <w:r w:rsidR="00084FA9">
        <w:rPr>
          <w:lang w:val="en-GB"/>
        </w:rPr>
        <w:t>n.</w:t>
      </w:r>
    </w:p>
    <w:p w14:paraId="20859801" w14:textId="5277D872" w:rsidR="00084FA9" w:rsidRDefault="00084FA9" w:rsidP="00FE7477">
      <w:pPr>
        <w:rPr>
          <w:lang w:val="en-GB"/>
        </w:rPr>
      </w:pPr>
      <w:r>
        <w:rPr>
          <w:lang w:val="en-GB"/>
        </w:rPr>
        <w:t>For further details, read</w:t>
      </w:r>
      <w:r w:rsidR="00FE7477">
        <w:rPr>
          <w:lang w:val="en-GB"/>
        </w:rPr>
        <w:t xml:space="preserve"> each section in t</w:t>
      </w:r>
      <w:r>
        <w:rPr>
          <w:lang w:val="en-GB"/>
        </w:rPr>
        <w:t xml:space="preserve">he </w:t>
      </w:r>
      <w:proofErr w:type="spellStart"/>
      <w:r>
        <w:rPr>
          <w:lang w:val="en-GB"/>
        </w:rPr>
        <w:t>iSanXoT</w:t>
      </w:r>
      <w:proofErr w:type="spellEnd"/>
      <w:r>
        <w:rPr>
          <w:lang w:val="en-GB"/>
        </w:rPr>
        <w:t xml:space="preserve"> wiki</w:t>
      </w:r>
      <w:r w:rsidR="00FE7477">
        <w:rPr>
          <w:lang w:val="en-GB"/>
        </w:rPr>
        <w:t xml:space="preserve">. </w:t>
      </w:r>
    </w:p>
    <w:p w14:paraId="1FA9EA6B" w14:textId="77777777" w:rsidR="00084FA9" w:rsidRPr="00390A7A" w:rsidRDefault="00084FA9" w:rsidP="002F042E">
      <w:pPr>
        <w:rPr>
          <w:lang w:val="en-GB"/>
        </w:rPr>
      </w:pPr>
    </w:p>
    <w:p w14:paraId="0F6639E4" w14:textId="5A4BE33B" w:rsidR="00390A7A" w:rsidRPr="00390A7A" w:rsidRDefault="006C1599" w:rsidP="00FE7546">
      <w:pPr>
        <w:pStyle w:val="Heading2"/>
        <w:rPr>
          <w:lang w:val="en-GB"/>
        </w:rPr>
      </w:pPr>
      <w:r>
        <w:rPr>
          <w:lang w:val="en-GB"/>
        </w:rPr>
        <w:lastRenderedPageBreak/>
        <w:t>More D</w:t>
      </w:r>
      <w:r w:rsidR="00390A7A" w:rsidRPr="00390A7A">
        <w:rPr>
          <w:lang w:val="en-GB"/>
        </w:rPr>
        <w:t>ocument</w:t>
      </w:r>
      <w:r>
        <w:rPr>
          <w:lang w:val="en-GB"/>
        </w:rPr>
        <w:t>s</w:t>
      </w:r>
    </w:p>
    <w:p w14:paraId="5FC7A50F" w14:textId="56B32561" w:rsidR="00390A7A" w:rsidRDefault="006A53B6" w:rsidP="00390A7A">
      <w:pPr>
        <w:rPr>
          <w:lang w:val="en-GB"/>
        </w:rPr>
      </w:pPr>
      <w:r>
        <w:rPr>
          <w:lang w:val="en-GB"/>
        </w:rPr>
        <w:t>User Guide</w:t>
      </w:r>
      <w:r w:rsidR="00142762">
        <w:rPr>
          <w:lang w:val="en-GB"/>
        </w:rPr>
        <w:t xml:space="preserve"> (v1.2.7)</w:t>
      </w:r>
      <w:r>
        <w:rPr>
          <w:lang w:val="en-GB"/>
        </w:rPr>
        <w:t>:</w:t>
      </w:r>
    </w:p>
    <w:bookmarkStart w:id="3" w:name="_License"/>
    <w:bookmarkEnd w:id="3"/>
    <w:p w14:paraId="482CB6FC" w14:textId="6BCFF3E0" w:rsidR="00FD7F9B" w:rsidRDefault="006A53B6" w:rsidP="006A53B6">
      <w:pPr>
        <w:rPr>
          <w:lang w:val="en-GB"/>
        </w:rPr>
      </w:pPr>
      <w:r w:rsidRPr="006A53B6">
        <w:rPr>
          <w:color w:val="4472C4" w:themeColor="accent1"/>
          <w:lang w:val="en-GB"/>
        </w:rPr>
        <w:fldChar w:fldCharType="begin"/>
      </w:r>
      <w:r w:rsidR="00142762">
        <w:rPr>
          <w:color w:val="4472C4" w:themeColor="accent1"/>
          <w:lang w:val="en-GB"/>
        </w:rPr>
        <w:instrText>HYPERLINK "https://github.com/CNIC-Proteomics/iSanXoT/wiki/docs/user_guides/User_Guide_iSanXoT-1.2.7.pdf"</w:instrText>
      </w:r>
      <w:r w:rsidRPr="006A53B6">
        <w:rPr>
          <w:color w:val="4472C4" w:themeColor="accent1"/>
          <w:lang w:val="en-GB"/>
        </w:rPr>
        <w:fldChar w:fldCharType="separate"/>
      </w:r>
      <w:r w:rsidR="00142762">
        <w:rPr>
          <w:rStyle w:val="Hyperlink"/>
          <w:color w:val="4472C4" w:themeColor="accent1"/>
          <w:lang w:val="en-GB"/>
        </w:rPr>
        <w:t>https://github.com/CNIC-Proteomics/iSanXoT/wiki/docs/user_guides/User_Guide_iSanXoT-1.2.7.pdf</w:t>
      </w:r>
      <w:r w:rsidRPr="006A53B6">
        <w:rPr>
          <w:color w:val="4472C4" w:themeColor="accent1"/>
          <w:lang w:val="en-GB"/>
        </w:rPr>
        <w:fldChar w:fldCharType="end"/>
      </w:r>
    </w:p>
    <w:p w14:paraId="4DBD6E28" w14:textId="2509E865" w:rsidR="006A53B6" w:rsidRDefault="006A53B6" w:rsidP="000D5681">
      <w:pPr>
        <w:rPr>
          <w:lang w:val="en-GB"/>
        </w:rPr>
      </w:pPr>
      <w:r>
        <w:rPr>
          <w:lang w:val="en-GB"/>
        </w:rPr>
        <w:t>Presentations:</w:t>
      </w:r>
    </w:p>
    <w:p w14:paraId="08253CBE" w14:textId="1329A62F" w:rsidR="00B77EF9" w:rsidRPr="00B77EF9" w:rsidRDefault="00B77EF9" w:rsidP="006305A1">
      <w:pPr>
        <w:pStyle w:val="ListParagraph"/>
        <w:numPr>
          <w:ilvl w:val="0"/>
          <w:numId w:val="17"/>
        </w:numPr>
        <w:rPr>
          <w:lang w:val="en-GB"/>
        </w:rPr>
      </w:pPr>
      <w:r w:rsidRPr="00B77EF9">
        <w:rPr>
          <w:lang w:val="en-GB"/>
        </w:rPr>
        <w:t>WSPP demo:</w:t>
      </w:r>
    </w:p>
    <w:p w14:paraId="1433B61E" w14:textId="190CD438" w:rsidR="006A53B6" w:rsidRDefault="00D80190" w:rsidP="00B77EF9">
      <w:pPr>
        <w:ind w:firstLine="708"/>
        <w:rPr>
          <w:lang w:val="en-GB"/>
        </w:rPr>
      </w:pPr>
      <w:hyperlink r:id="rId19" w:history="1">
        <w:r w:rsidR="00B77EF9" w:rsidRPr="00A92C5D">
          <w:rPr>
            <w:rStyle w:val="Hyperlink"/>
            <w:lang w:val="en-GB"/>
          </w:rPr>
          <w:t>https://github.com/CNIC-Proteomics/iSanXoT/wiki/docs/presentations/WSPP_Demo_iSanXoT_1.0.X.pdf</w:t>
        </w:r>
      </w:hyperlink>
    </w:p>
    <w:p w14:paraId="0A6D64E9" w14:textId="27D5BC1F" w:rsidR="00B77EF9" w:rsidRDefault="00350D53" w:rsidP="006305A1">
      <w:pPr>
        <w:pStyle w:val="ListParagraph"/>
        <w:numPr>
          <w:ilvl w:val="0"/>
          <w:numId w:val="17"/>
        </w:numPr>
        <w:rPr>
          <w:lang w:val="en-GB"/>
        </w:rPr>
      </w:pPr>
      <w:r>
        <w:rPr>
          <w:lang w:val="en-GB"/>
        </w:rPr>
        <w:t>Input Adaptor demo:</w:t>
      </w:r>
    </w:p>
    <w:p w14:paraId="4D9EAFC0" w14:textId="1C362B1B" w:rsidR="00350D53" w:rsidRDefault="00D80190" w:rsidP="00350D53">
      <w:pPr>
        <w:ind w:firstLine="708"/>
        <w:rPr>
          <w:lang w:val="en-GB"/>
        </w:rPr>
      </w:pPr>
      <w:hyperlink r:id="rId20" w:history="1">
        <w:r w:rsidR="00766B71" w:rsidRPr="00A92C5D">
          <w:rPr>
            <w:rStyle w:val="Hyperlink"/>
            <w:lang w:val="en-GB"/>
          </w:rPr>
          <w:t>https://github.com/CNIC-Proteomics/iSanXoT/wiki/docs/presentations/Input_Adaptor_iSanXoT_1.0.X.pdf</w:t>
        </w:r>
      </w:hyperlink>
    </w:p>
    <w:p w14:paraId="4622A0F5" w14:textId="77777777" w:rsidR="006A53B6" w:rsidRDefault="006A53B6" w:rsidP="000D5681">
      <w:pPr>
        <w:rPr>
          <w:lang w:val="en-GB"/>
        </w:rPr>
      </w:pPr>
    </w:p>
    <w:p w14:paraId="41C8BE1B" w14:textId="37DD8464" w:rsidR="00080C64" w:rsidRPr="0014193A" w:rsidRDefault="00080C64" w:rsidP="00634A0F">
      <w:pPr>
        <w:pStyle w:val="Heading2"/>
        <w:rPr>
          <w:lang w:val="en-GB"/>
        </w:rPr>
      </w:pPr>
      <w:bookmarkStart w:id="4" w:name="_Hlk118382155"/>
      <w:r>
        <w:rPr>
          <w:lang w:val="en-GB"/>
        </w:rPr>
        <w:t>License</w:t>
      </w:r>
    </w:p>
    <w:p w14:paraId="321C9C9C" w14:textId="22FA6840" w:rsidR="0014193A" w:rsidRPr="0014193A" w:rsidRDefault="0014193A" w:rsidP="0014193A">
      <w:pPr>
        <w:rPr>
          <w:lang w:val="en-GB"/>
        </w:rPr>
      </w:pPr>
      <w:r w:rsidRPr="0014193A">
        <w:rPr>
          <w:lang w:val="en-GB"/>
        </w:rPr>
        <w:t xml:space="preserve">This application is licensed under a </w:t>
      </w:r>
      <w:r w:rsidRPr="0004026F">
        <w:rPr>
          <w:b/>
          <w:lang w:val="en-GB"/>
        </w:rPr>
        <w:t>Creative Commons Attribution-</w:t>
      </w:r>
      <w:proofErr w:type="spellStart"/>
      <w:r w:rsidRPr="0004026F">
        <w:rPr>
          <w:b/>
          <w:lang w:val="en-GB"/>
        </w:rPr>
        <w:t>NonCommercial</w:t>
      </w:r>
      <w:proofErr w:type="spellEnd"/>
      <w:r w:rsidRPr="0004026F">
        <w:rPr>
          <w:b/>
          <w:lang w:val="en-GB"/>
        </w:rPr>
        <w:t>-</w:t>
      </w:r>
      <w:proofErr w:type="spellStart"/>
      <w:r w:rsidRPr="0004026F">
        <w:rPr>
          <w:b/>
          <w:lang w:val="en-GB"/>
        </w:rPr>
        <w:t>NoDerivs</w:t>
      </w:r>
      <w:proofErr w:type="spellEnd"/>
      <w:r w:rsidRPr="0004026F">
        <w:rPr>
          <w:b/>
          <w:lang w:val="en-GB"/>
        </w:rPr>
        <w:t xml:space="preserve"> 4.0 </w:t>
      </w:r>
      <w:proofErr w:type="spellStart"/>
      <w:r w:rsidRPr="0004026F">
        <w:rPr>
          <w:b/>
          <w:lang w:val="en-GB"/>
        </w:rPr>
        <w:t>Unported</w:t>
      </w:r>
      <w:proofErr w:type="spellEnd"/>
      <w:r w:rsidRPr="0004026F">
        <w:rPr>
          <w:b/>
          <w:lang w:val="en-GB"/>
        </w:rPr>
        <w:t xml:space="preserve"> License</w:t>
      </w:r>
      <w:r>
        <w:rPr>
          <w:lang w:val="en-GB"/>
        </w:rPr>
        <w:t>.</w:t>
      </w:r>
    </w:p>
    <w:p w14:paraId="3407DD0A" w14:textId="65207E94" w:rsidR="0014193A" w:rsidRDefault="00D80190" w:rsidP="0014193A">
      <w:pPr>
        <w:rPr>
          <w:lang w:val="en-GB"/>
        </w:rPr>
      </w:pPr>
      <w:hyperlink r:id="rId21" w:history="1">
        <w:r w:rsidR="0014193A" w:rsidRPr="0004026F">
          <w:rPr>
            <w:rStyle w:val="Hyperlink"/>
            <w:color w:val="4472C4" w:themeColor="accent1"/>
            <w:lang w:val="en-GB"/>
          </w:rPr>
          <w:t>https://creativecommons.org/licenses/by-nc-nd/4.0/</w:t>
        </w:r>
      </w:hyperlink>
    </w:p>
    <w:p w14:paraId="02FDACEC" w14:textId="77777777" w:rsidR="00080C64" w:rsidRDefault="00080C64" w:rsidP="0004026F">
      <w:pPr>
        <w:pStyle w:val="Heading4"/>
      </w:pPr>
      <w:r>
        <w:t>You are free to:</w:t>
      </w:r>
    </w:p>
    <w:p w14:paraId="14F6AE40" w14:textId="20337541" w:rsidR="00080C64" w:rsidRDefault="00080C64" w:rsidP="00080C64">
      <w:r>
        <w:t>Share - copy and redistribute the material in any medium or format.</w:t>
      </w:r>
    </w:p>
    <w:p w14:paraId="27063562" w14:textId="7125FB74" w:rsidR="00080C64" w:rsidRDefault="00080C64" w:rsidP="00080C64">
      <w:r>
        <w:t>The licensor cannot revoke these freedoms as long as you follow the license terms.</w:t>
      </w:r>
    </w:p>
    <w:p w14:paraId="343AB46A" w14:textId="4DDF01E5" w:rsidR="00080C64" w:rsidRDefault="00080C64" w:rsidP="0004026F">
      <w:pPr>
        <w:pStyle w:val="Heading3"/>
      </w:pPr>
      <w:r>
        <w:t>Under the following terms</w:t>
      </w:r>
    </w:p>
    <w:p w14:paraId="7F5895F7" w14:textId="2AA4D074" w:rsidR="00634A0F" w:rsidRPr="00634A0F" w:rsidRDefault="00D80190" w:rsidP="00634A0F">
      <w:hyperlink r:id="rId22" w:history="1">
        <w:r w:rsidR="00634A0F">
          <w:rPr>
            <w:rStyle w:val="Hyperlink"/>
            <w:color w:val="4472C4" w:themeColor="accent1"/>
            <w:lang w:val="en-GB"/>
          </w:rPr>
          <w:t>https://github.com/CNIC-Proteomics/iSanXoT/wiki/License</w:t>
        </w:r>
      </w:hyperlink>
    </w:p>
    <w:bookmarkEnd w:id="1"/>
    <w:bookmarkEnd w:id="4"/>
    <w:p w14:paraId="164CCB56" w14:textId="77777777" w:rsidR="0014193A" w:rsidRPr="0004026F" w:rsidRDefault="0014193A" w:rsidP="0014193A">
      <w:pPr>
        <w:rPr>
          <w:lang w:val="en-GB"/>
        </w:rPr>
      </w:pPr>
    </w:p>
    <w:p w14:paraId="5A13EA9D" w14:textId="77777777" w:rsidR="0014193A" w:rsidRPr="0014193A" w:rsidRDefault="0014193A" w:rsidP="0004026F"/>
    <w:bookmarkEnd w:id="2"/>
    <w:p w14:paraId="1EF7372F" w14:textId="18BF29E9" w:rsidR="00CA3F36" w:rsidRPr="00C955D8" w:rsidRDefault="00963B3A">
      <w:pPr>
        <w:jc w:val="left"/>
      </w:pPr>
      <w:r w:rsidRPr="004B6B3E">
        <w:br w:type="page"/>
      </w:r>
    </w:p>
    <w:p w14:paraId="5466FB35" w14:textId="576BA598" w:rsidR="00963B3A" w:rsidRPr="004B6B3E" w:rsidRDefault="00963B3A" w:rsidP="00963B3A">
      <w:pPr>
        <w:pStyle w:val="Heading1"/>
      </w:pPr>
      <w:bookmarkStart w:id="5" w:name="_Installation"/>
      <w:bookmarkStart w:id="6" w:name="_Hlk118375025"/>
      <w:bookmarkEnd w:id="5"/>
      <w:r w:rsidRPr="004B6B3E">
        <w:lastRenderedPageBreak/>
        <w:t>Installation</w:t>
      </w:r>
    </w:p>
    <w:p w14:paraId="688E62C9" w14:textId="5B405825" w:rsidR="00963B3A" w:rsidRDefault="00963B3A" w:rsidP="00602616">
      <w:pPr>
        <w:jc w:val="left"/>
      </w:pPr>
    </w:p>
    <w:p w14:paraId="7D12E45D" w14:textId="77777777" w:rsidR="001A73CB" w:rsidRPr="00051B76" w:rsidRDefault="001A73CB" w:rsidP="001A73CB">
      <w:pPr>
        <w:pStyle w:val="Heading3"/>
      </w:pPr>
      <w:bookmarkStart w:id="7" w:name="_Download"/>
      <w:bookmarkEnd w:id="7"/>
      <w:r>
        <w:t>Download</w:t>
      </w:r>
    </w:p>
    <w:p w14:paraId="58CFC4F6" w14:textId="77777777" w:rsidR="001A73CB" w:rsidRPr="00CA3F36" w:rsidRDefault="001A73CB" w:rsidP="001A73CB">
      <w:pPr>
        <w:rPr>
          <w:lang w:val="en-GB"/>
        </w:rPr>
      </w:pPr>
      <w:r w:rsidRPr="00CA3F36">
        <w:rPr>
          <w:lang w:val="en-GB"/>
        </w:rPr>
        <w:t>The multiple releases are available in the "release" section, located in the following link:</w:t>
      </w:r>
    </w:p>
    <w:p w14:paraId="35C3F0E7" w14:textId="241B3F56" w:rsidR="001A73CB" w:rsidRPr="00051B76" w:rsidRDefault="00D80190" w:rsidP="001A73CB">
      <w:pPr>
        <w:ind w:firstLine="708"/>
        <w:rPr>
          <w:lang w:val="en-GB"/>
        </w:rPr>
      </w:pPr>
      <w:hyperlink r:id="rId23" w:history="1">
        <w:r w:rsidR="001A73CB" w:rsidRPr="00051B76">
          <w:rPr>
            <w:rStyle w:val="Hyperlink"/>
            <w:color w:val="4472C4" w:themeColor="accent1"/>
            <w:lang w:val="en-GB"/>
          </w:rPr>
          <w:t>https://github.com/CNIC-Proteomics/iSanXoT/releases</w:t>
        </w:r>
      </w:hyperlink>
    </w:p>
    <w:p w14:paraId="4E827016" w14:textId="77777777" w:rsidR="001A73CB" w:rsidRPr="0004026F" w:rsidRDefault="001A73CB" w:rsidP="00602616">
      <w:pPr>
        <w:jc w:val="left"/>
        <w:rPr>
          <w:lang w:val="en-GB"/>
        </w:rPr>
      </w:pPr>
    </w:p>
    <w:p w14:paraId="666C59AA" w14:textId="77777777" w:rsidR="002E6E17" w:rsidRPr="00CA3F36" w:rsidRDefault="002E6E17" w:rsidP="002E6E17">
      <w:pPr>
        <w:pStyle w:val="Heading3"/>
        <w:rPr>
          <w:lang w:val="en-GB"/>
        </w:rPr>
      </w:pPr>
      <w:bookmarkStart w:id="8" w:name="_Available_operating_systems"/>
      <w:bookmarkEnd w:id="8"/>
      <w:r w:rsidRPr="00CA3F36">
        <w:rPr>
          <w:lang w:val="en-GB"/>
        </w:rPr>
        <w:t>Available operating systems</w:t>
      </w:r>
    </w:p>
    <w:p w14:paraId="65B8CA50" w14:textId="77777777" w:rsidR="002E6E17" w:rsidRPr="00CA3F36" w:rsidRDefault="002E6E17" w:rsidP="002E6E17">
      <w:pPr>
        <w:rPr>
          <w:lang w:val="en-GB"/>
        </w:rPr>
      </w:pPr>
      <w:proofErr w:type="spellStart"/>
      <w:r w:rsidRPr="00CA3F36">
        <w:rPr>
          <w:lang w:val="en-GB"/>
        </w:rPr>
        <w:t>iSanXoT</w:t>
      </w:r>
      <w:proofErr w:type="spellEnd"/>
      <w:r w:rsidRPr="00CA3F36">
        <w:rPr>
          <w:lang w:val="en-GB"/>
        </w:rPr>
        <w:t xml:space="preserve"> maintains the following operating systems and architectures and may add additional ones in the future:</w:t>
      </w:r>
    </w:p>
    <w:p w14:paraId="7D364D0E" w14:textId="77777777" w:rsidR="002E6E17" w:rsidRPr="00051B76" w:rsidRDefault="002E6E17" w:rsidP="006305A1">
      <w:pPr>
        <w:pStyle w:val="ListParagraph"/>
        <w:numPr>
          <w:ilvl w:val="0"/>
          <w:numId w:val="14"/>
        </w:numPr>
        <w:rPr>
          <w:lang w:val="en-GB"/>
        </w:rPr>
      </w:pPr>
      <w:r w:rsidRPr="00051B76">
        <w:rPr>
          <w:lang w:val="en-GB"/>
        </w:rPr>
        <w:t>Windows 10 Pro (x64)</w:t>
      </w:r>
    </w:p>
    <w:p w14:paraId="273704CE" w14:textId="77777777" w:rsidR="002E6E17" w:rsidRDefault="002E6E17" w:rsidP="006305A1">
      <w:pPr>
        <w:pStyle w:val="ListParagraph"/>
        <w:numPr>
          <w:ilvl w:val="0"/>
          <w:numId w:val="13"/>
        </w:numPr>
        <w:rPr>
          <w:lang w:val="en-GB"/>
        </w:rPr>
      </w:pPr>
      <w:proofErr w:type="spellStart"/>
      <w:r w:rsidRPr="00051B76">
        <w:rPr>
          <w:lang w:val="en-GB"/>
        </w:rPr>
        <w:t>MacOs</w:t>
      </w:r>
      <w:proofErr w:type="spellEnd"/>
      <w:r w:rsidRPr="00051B76">
        <w:rPr>
          <w:lang w:val="en-GB"/>
        </w:rPr>
        <w:t xml:space="preserve"> High Sierra</w:t>
      </w:r>
      <w:r>
        <w:rPr>
          <w:lang w:val="en-GB"/>
        </w:rPr>
        <w:t xml:space="preserve"> </w:t>
      </w:r>
      <w:r w:rsidRPr="00051B76">
        <w:rPr>
          <w:lang w:val="en-GB"/>
        </w:rPr>
        <w:t>(10.13.6)</w:t>
      </w:r>
    </w:p>
    <w:p w14:paraId="04C009EA" w14:textId="77777777" w:rsidR="002E6E17" w:rsidRPr="00051B76" w:rsidRDefault="002E6E17" w:rsidP="006305A1">
      <w:pPr>
        <w:pStyle w:val="ListParagraph"/>
        <w:numPr>
          <w:ilvl w:val="0"/>
          <w:numId w:val="13"/>
        </w:numPr>
        <w:rPr>
          <w:lang w:val="en-GB"/>
        </w:rPr>
      </w:pPr>
      <w:r w:rsidRPr="00051B76">
        <w:rPr>
          <w:lang w:val="en-GB"/>
        </w:rPr>
        <w:t>Ubuntu 20.04</w:t>
      </w:r>
      <w:r>
        <w:rPr>
          <w:lang w:val="en-GB"/>
        </w:rPr>
        <w:t xml:space="preserve"> </w:t>
      </w:r>
      <w:r w:rsidRPr="00051B76">
        <w:rPr>
          <w:lang w:val="en-GB"/>
        </w:rPr>
        <w:t>(x64)</w:t>
      </w:r>
    </w:p>
    <w:p w14:paraId="7A9CA4D4" w14:textId="77777777" w:rsidR="002E6E17" w:rsidRPr="004B6B3E" w:rsidRDefault="002E6E17" w:rsidP="00602616">
      <w:pPr>
        <w:jc w:val="left"/>
      </w:pPr>
    </w:p>
    <w:p w14:paraId="7904770E" w14:textId="397AF99C" w:rsidR="00C72C26" w:rsidRPr="004B6B3E" w:rsidRDefault="00C72C26" w:rsidP="00E32D42">
      <w:pPr>
        <w:pStyle w:val="Heading3"/>
      </w:pPr>
      <w:bookmarkStart w:id="9" w:name="windows-distribution"/>
      <w:bookmarkStart w:id="10" w:name="installation-on-windows"/>
      <w:bookmarkStart w:id="11" w:name="_Installation_on_Windows"/>
      <w:bookmarkStart w:id="12" w:name="_Windows_distribution"/>
      <w:bookmarkEnd w:id="9"/>
      <w:bookmarkEnd w:id="10"/>
      <w:bookmarkEnd w:id="11"/>
      <w:bookmarkEnd w:id="12"/>
      <w:r w:rsidRPr="004B6B3E">
        <w:t>Window</w:t>
      </w:r>
      <w:r w:rsidR="00990BF4" w:rsidRPr="004B6B3E">
        <w:t>s</w:t>
      </w:r>
      <w:r w:rsidR="00173F47" w:rsidRPr="004B6B3E">
        <w:t xml:space="preserve"> distribution</w:t>
      </w:r>
    </w:p>
    <w:p w14:paraId="3B58581D" w14:textId="4FE1F154" w:rsidR="00C72C26" w:rsidRPr="004B6B3E" w:rsidRDefault="00C72C26" w:rsidP="00E32D42">
      <w:r w:rsidRPr="004B6B3E">
        <w:t xml:space="preserve">The </w:t>
      </w:r>
      <w:proofErr w:type="spellStart"/>
      <w:r w:rsidRPr="004B6B3E">
        <w:t>iSanXoT</w:t>
      </w:r>
      <w:proofErr w:type="spellEnd"/>
      <w:r w:rsidRPr="004B6B3E">
        <w:t xml:space="preserve"> Windows distribution is packaged in a NSIS Launcher (exe file).</w:t>
      </w:r>
    </w:p>
    <w:p w14:paraId="2326CCCD" w14:textId="4AA04A3F" w:rsidR="00F84B33" w:rsidRPr="004B6B3E" w:rsidRDefault="00C72C26" w:rsidP="0004026F">
      <w:pPr>
        <w:rPr>
          <w:rFonts w:cstheme="minorHAnsi"/>
          <w:u w:val="single"/>
        </w:rPr>
      </w:pPr>
      <w:r w:rsidRPr="004B6B3E">
        <w:t xml:space="preserve">Download the </w:t>
      </w:r>
      <w:r w:rsidR="00345C51">
        <w:t xml:space="preserve">exe </w:t>
      </w:r>
      <w:r w:rsidR="00DB3712">
        <w:t xml:space="preserve">Launcher: </w:t>
      </w:r>
      <w:r w:rsidR="00345C51" w:rsidRPr="00345C51">
        <w:t>iSanXoT_Launcher_</w:t>
      </w:r>
      <w:r w:rsidR="00345C51">
        <w:t>1.</w:t>
      </w:r>
      <w:r w:rsidR="00DB3712">
        <w:t>X</w:t>
      </w:r>
      <w:r w:rsidR="00345C51">
        <w:t>.X</w:t>
      </w:r>
      <w:r w:rsidR="00345C51" w:rsidRPr="00345C51">
        <w:t>.win32-x64.exe</w:t>
      </w:r>
    </w:p>
    <w:p w14:paraId="704E5E8C" w14:textId="635B2887" w:rsidR="00C72C26" w:rsidRPr="004B6B3E" w:rsidRDefault="00C72C26" w:rsidP="00E32D42">
      <w:r w:rsidRPr="004B6B3E">
        <w:t xml:space="preserve">Double-click the </w:t>
      </w:r>
      <w:r w:rsidR="00F4354F" w:rsidRPr="004B6B3E">
        <w:t>Launcher</w:t>
      </w:r>
      <w:r w:rsidRPr="004B6B3E">
        <w:t xml:space="preserve"> file</w:t>
      </w:r>
      <w:r w:rsidR="004F2196" w:rsidRPr="004B6B3E">
        <w:t xml:space="preserve">; the </w:t>
      </w:r>
      <w:r w:rsidRPr="004B6B3E">
        <w:t>Installer window</w:t>
      </w:r>
      <w:r w:rsidR="004F2196" w:rsidRPr="004B6B3E">
        <w:t xml:space="preserve"> will show up:</w:t>
      </w:r>
    </w:p>
    <w:p w14:paraId="098E0C3C" w14:textId="5A31A996" w:rsidR="00C72C26" w:rsidRPr="004B6B3E" w:rsidRDefault="00C72C26" w:rsidP="00E32D42">
      <w:pPr>
        <w:jc w:val="center"/>
        <w:rPr>
          <w:rFonts w:ascii="Segoe UI" w:hAnsi="Segoe UI" w:cs="Segoe UI"/>
          <w:color w:val="24292E"/>
        </w:rPr>
      </w:pPr>
      <w:r w:rsidRPr="004B6B3E">
        <w:rPr>
          <w:rFonts w:ascii="Segoe UI" w:hAnsi="Segoe UI" w:cs="Segoe UI"/>
          <w:noProof/>
          <w:color w:val="24292E"/>
        </w:rPr>
        <w:drawing>
          <wp:inline distT="0" distB="0" distL="0" distR="0" wp14:anchorId="68829B77" wp14:editId="2E8681E3">
            <wp:extent cx="3803071" cy="2957097"/>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staller window"/>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803071" cy="2957097"/>
                    </a:xfrm>
                    <a:prstGeom prst="rect">
                      <a:avLst/>
                    </a:prstGeom>
                    <a:noFill/>
                    <a:ln>
                      <a:noFill/>
                    </a:ln>
                  </pic:spPr>
                </pic:pic>
              </a:graphicData>
            </a:graphic>
          </wp:inline>
        </w:drawing>
      </w:r>
    </w:p>
    <w:p w14:paraId="5C4767BB" w14:textId="228D8C49" w:rsidR="00AD1D8D" w:rsidRPr="004B6B3E" w:rsidRDefault="00AD1D8D" w:rsidP="00E32D42">
      <w:r w:rsidRPr="004B6B3E">
        <w:t xml:space="preserve">WARNING: Windows Defender SmartScreen might show a prompt </w:t>
      </w:r>
      <w:r w:rsidR="00F60A5C" w:rsidRPr="004B6B3E">
        <w:t xml:space="preserve">suggesting </w:t>
      </w:r>
      <w:r w:rsidR="00A72282" w:rsidRPr="004B6B3E">
        <w:t>that</w:t>
      </w:r>
      <w:r w:rsidR="00F60A5C" w:rsidRPr="004B6B3E">
        <w:t xml:space="preserve"> </w:t>
      </w:r>
      <w:r w:rsidR="00A72282" w:rsidRPr="004B6B3E">
        <w:t xml:space="preserve">you </w:t>
      </w:r>
      <w:r w:rsidR="00F60A5C" w:rsidRPr="004B6B3E">
        <w:t>cancel the installation; in such case click “More info” and then select the “Run anyway” option.</w:t>
      </w:r>
    </w:p>
    <w:p w14:paraId="557A1D52" w14:textId="6272F2E1" w:rsidR="00AD1D8D" w:rsidRPr="004B6B3E" w:rsidRDefault="00F60A5C" w:rsidP="0004026F">
      <w:pPr>
        <w:jc w:val="center"/>
      </w:pPr>
      <w:r w:rsidRPr="004B6B3E">
        <w:rPr>
          <w:noProof/>
        </w:rPr>
        <w:lastRenderedPageBreak/>
        <w:drawing>
          <wp:inline distT="0" distB="0" distL="0" distR="0" wp14:anchorId="4B63B63A" wp14:editId="7594A460">
            <wp:extent cx="3157855" cy="1329055"/>
            <wp:effectExtent l="0" t="0" r="4445" b="444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7855" cy="1329055"/>
                    </a:xfrm>
                    <a:prstGeom prst="rect">
                      <a:avLst/>
                    </a:prstGeom>
                    <a:noFill/>
                  </pic:spPr>
                </pic:pic>
              </a:graphicData>
            </a:graphic>
          </wp:inline>
        </w:drawing>
      </w:r>
    </w:p>
    <w:p w14:paraId="29781883" w14:textId="10BF5439" w:rsidR="00C72C26" w:rsidRPr="004B6B3E" w:rsidRDefault="00C72C26" w:rsidP="00E32D42">
      <w:r w:rsidRPr="004B6B3E">
        <w:t xml:space="preserve">Then, you can choose the </w:t>
      </w:r>
      <w:proofErr w:type="spellStart"/>
      <w:r w:rsidR="004F2196" w:rsidRPr="004B6B3E">
        <w:t>iSanXoT</w:t>
      </w:r>
      <w:proofErr w:type="spellEnd"/>
      <w:r w:rsidR="004F2196" w:rsidRPr="004B6B3E">
        <w:t xml:space="preserve"> installation </w:t>
      </w:r>
      <w:r w:rsidRPr="004B6B3E">
        <w:t>folder</w:t>
      </w:r>
      <w:r w:rsidR="004F2196" w:rsidRPr="004B6B3E">
        <w:t>:</w:t>
      </w:r>
    </w:p>
    <w:p w14:paraId="7F5134B3" w14:textId="7C0B7551"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759321F5" wp14:editId="029254FC">
            <wp:extent cx="3797725" cy="295294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oose Install Location"/>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797725" cy="2952941"/>
                    </a:xfrm>
                    <a:prstGeom prst="rect">
                      <a:avLst/>
                    </a:prstGeom>
                    <a:noFill/>
                    <a:ln>
                      <a:noFill/>
                    </a:ln>
                  </pic:spPr>
                </pic:pic>
              </a:graphicData>
            </a:graphic>
          </wp:inline>
        </w:drawing>
      </w:r>
    </w:p>
    <w:p w14:paraId="695FB26F" w14:textId="361BD188" w:rsidR="00C72C26" w:rsidRPr="004B6B3E" w:rsidRDefault="00C72C26" w:rsidP="00E32D42">
      <w:r w:rsidRPr="004B6B3E">
        <w:t xml:space="preserve">Wait while </w:t>
      </w:r>
      <w:proofErr w:type="spellStart"/>
      <w:r w:rsidR="00F4354F" w:rsidRPr="004B6B3E">
        <w:t>iSanXoT</w:t>
      </w:r>
      <w:proofErr w:type="spellEnd"/>
      <w:r w:rsidRPr="004B6B3E">
        <w:t xml:space="preserve"> is being installed</w:t>
      </w:r>
      <w:r w:rsidR="004F2196" w:rsidRPr="004B6B3E">
        <w:t>.</w:t>
      </w:r>
    </w:p>
    <w:p w14:paraId="174D2C76" w14:textId="6A5B65A5"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drawing>
          <wp:inline distT="0" distB="0" distL="0" distR="0" wp14:anchorId="288AAC44" wp14:editId="2EBC226D">
            <wp:extent cx="3870980" cy="3009900"/>
            <wp:effectExtent l="0" t="0" r="0" b="0"/>
            <wp:docPr id="22" name="Picture 22"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window"/>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80057" cy="3016958"/>
                    </a:xfrm>
                    <a:prstGeom prst="rect">
                      <a:avLst/>
                    </a:prstGeom>
                    <a:noFill/>
                    <a:ln>
                      <a:noFill/>
                    </a:ln>
                  </pic:spPr>
                </pic:pic>
              </a:graphicData>
            </a:graphic>
          </wp:inline>
        </w:drawing>
      </w:r>
    </w:p>
    <w:p w14:paraId="06AF6012" w14:textId="34B4A570" w:rsidR="00C72C26" w:rsidRPr="004B6B3E" w:rsidRDefault="004F2196" w:rsidP="00E32D42">
      <w:r w:rsidRPr="004B6B3E">
        <w:t xml:space="preserve">Once the installation has been completed, you are ready to </w:t>
      </w:r>
      <w:r w:rsidR="00E13D14" w:rsidRPr="004B6B3E">
        <w:t>run.</w:t>
      </w:r>
    </w:p>
    <w:p w14:paraId="110544AB" w14:textId="5CEA7167" w:rsidR="00C72C26" w:rsidRPr="004B6B3E" w:rsidRDefault="00C72C26" w:rsidP="006B16DB">
      <w:pPr>
        <w:jc w:val="center"/>
        <w:rPr>
          <w:rFonts w:ascii="Segoe UI" w:hAnsi="Segoe UI" w:cs="Segoe UI"/>
          <w:color w:val="24292E"/>
        </w:rPr>
      </w:pPr>
      <w:r w:rsidRPr="004B6B3E">
        <w:rPr>
          <w:rFonts w:ascii="Segoe UI" w:hAnsi="Segoe UI" w:cs="Segoe UI"/>
          <w:noProof/>
          <w:color w:val="24292E"/>
        </w:rPr>
        <w:lastRenderedPageBreak/>
        <w:drawing>
          <wp:inline distT="0" distB="0" distL="0" distR="0" wp14:anchorId="6AFF74B5" wp14:editId="348ABEA1">
            <wp:extent cx="3870980" cy="3009900"/>
            <wp:effectExtent l="0" t="0" r="0" b="0"/>
            <wp:docPr id="21" name="Picture 21" descr="Completing se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ompleting setu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74826" cy="3012890"/>
                    </a:xfrm>
                    <a:prstGeom prst="rect">
                      <a:avLst/>
                    </a:prstGeom>
                    <a:noFill/>
                    <a:ln>
                      <a:noFill/>
                    </a:ln>
                  </pic:spPr>
                </pic:pic>
              </a:graphicData>
            </a:graphic>
          </wp:inline>
        </w:drawing>
      </w:r>
    </w:p>
    <w:p w14:paraId="290D6C96" w14:textId="77777777" w:rsidR="00C62BE5" w:rsidRPr="004B6B3E" w:rsidRDefault="00C62BE5" w:rsidP="00C62BE5">
      <w:pPr>
        <w:rPr>
          <w:rFonts w:ascii="Segoe UI" w:hAnsi="Segoe UI" w:cs="Segoe UI"/>
          <w:color w:val="24292E"/>
        </w:rPr>
      </w:pPr>
    </w:p>
    <w:p w14:paraId="12281B75" w14:textId="77777777" w:rsidR="00C72C26" w:rsidRPr="004B6B3E" w:rsidRDefault="00C72C26" w:rsidP="00E32D42">
      <w:pPr>
        <w:pStyle w:val="Heading3"/>
      </w:pPr>
      <w:bookmarkStart w:id="13" w:name="macos-distribution"/>
      <w:bookmarkStart w:id="14" w:name="_MacOS_distribution"/>
      <w:bookmarkEnd w:id="13"/>
      <w:bookmarkEnd w:id="14"/>
      <w:r w:rsidRPr="004B6B3E">
        <w:t>MacOS distribution</w:t>
      </w:r>
    </w:p>
    <w:p w14:paraId="27B207FC" w14:textId="142B2303" w:rsidR="00C72C26" w:rsidRPr="004B6B3E" w:rsidRDefault="00C72C26" w:rsidP="00E32D42">
      <w:r w:rsidRPr="004B6B3E">
        <w:t xml:space="preserve">The </w:t>
      </w:r>
      <w:proofErr w:type="spellStart"/>
      <w:r w:rsidRPr="004B6B3E">
        <w:t>iSanXoT</w:t>
      </w:r>
      <w:proofErr w:type="spellEnd"/>
      <w:r w:rsidRPr="004B6B3E">
        <w:t xml:space="preserve"> MacOS distribution is packaged in a DMG container.</w:t>
      </w:r>
    </w:p>
    <w:p w14:paraId="42054466" w14:textId="7E7CBBC3" w:rsidR="000D180A" w:rsidRPr="004B6B3E" w:rsidRDefault="00C72C26" w:rsidP="0004026F">
      <w:pPr>
        <w:rPr>
          <w:rFonts w:cstheme="minorHAnsi"/>
          <w:u w:val="single"/>
        </w:rPr>
      </w:pPr>
      <w:r w:rsidRPr="004B6B3E">
        <w:t>Download the DMG file</w:t>
      </w:r>
      <w:r w:rsidR="004468ED">
        <w:t xml:space="preserve">: </w:t>
      </w:r>
      <w:r w:rsidR="004468ED" w:rsidRPr="004468ED">
        <w:t>iSanXoT_Launcher_</w:t>
      </w:r>
      <w:r w:rsidR="004468ED">
        <w:t>1.</w:t>
      </w:r>
      <w:r w:rsidR="009B40BD">
        <w:t>X</w:t>
      </w:r>
      <w:r w:rsidR="004468ED">
        <w:t>.X</w:t>
      </w:r>
      <w:r w:rsidR="004468ED" w:rsidRPr="004468ED">
        <w:t>.darwin-x64.dmg</w:t>
      </w:r>
    </w:p>
    <w:p w14:paraId="02300279" w14:textId="15B13904" w:rsidR="00C72C26" w:rsidRPr="004B6B3E" w:rsidRDefault="00C72C26" w:rsidP="00E32D42">
      <w:r w:rsidRPr="004B6B3E">
        <w:t>Double-click the DMG file</w:t>
      </w:r>
      <w:r w:rsidR="00BC416E" w:rsidRPr="004B6B3E">
        <w:t>, then</w:t>
      </w:r>
      <w:r w:rsidRPr="004B6B3E">
        <w:t xml:space="preserve"> a Finder window</w:t>
      </w:r>
      <w:r w:rsidR="00BC416E" w:rsidRPr="004B6B3E">
        <w:t xml:space="preserve"> will show up</w:t>
      </w:r>
      <w:r w:rsidRPr="004B6B3E">
        <w:t xml:space="preserve">. </w:t>
      </w:r>
      <w:r w:rsidR="00BC416E" w:rsidRPr="004B6B3E">
        <w:t>T</w:t>
      </w:r>
      <w:r w:rsidRPr="004B6B3E">
        <w:t>h</w:t>
      </w:r>
      <w:r w:rsidR="00BC416E" w:rsidRPr="004B6B3E">
        <w:t>is window</w:t>
      </w:r>
      <w:r w:rsidRPr="004B6B3E">
        <w:t xml:space="preserve"> will </w:t>
      </w:r>
      <w:r w:rsidR="00BC416E" w:rsidRPr="004B6B3E">
        <w:t xml:space="preserve">usually display </w:t>
      </w:r>
      <w:proofErr w:type="spellStart"/>
      <w:r w:rsidR="00BC416E" w:rsidRPr="004B6B3E">
        <w:t>iSanXoT’s</w:t>
      </w:r>
      <w:proofErr w:type="spellEnd"/>
      <w:r w:rsidR="00BC416E" w:rsidRPr="004B6B3E">
        <w:t xml:space="preserve"> installer icon</w:t>
      </w:r>
      <w:r w:rsidR="00DA3978" w:rsidRPr="004B6B3E">
        <w:t xml:space="preserve"> and a shortcut to the Applications folder, together with </w:t>
      </w:r>
      <w:r w:rsidR="00BC416E" w:rsidRPr="004B6B3E">
        <w:t xml:space="preserve">some sort of </w:t>
      </w:r>
      <w:r w:rsidR="00DA3978" w:rsidRPr="004B6B3E">
        <w:t xml:space="preserve">linking </w:t>
      </w:r>
      <w:r w:rsidR="00BC416E" w:rsidRPr="004B6B3E">
        <w:t>arrow</w:t>
      </w:r>
      <w:r w:rsidR="00DA3978" w:rsidRPr="004B6B3E">
        <w:t>:</w:t>
      </w:r>
    </w:p>
    <w:p w14:paraId="06DB7BBB" w14:textId="51B286E3" w:rsidR="00C72C26" w:rsidRPr="004B6B3E" w:rsidRDefault="00C72C26" w:rsidP="006B16DB">
      <w:pPr>
        <w:jc w:val="center"/>
      </w:pPr>
      <w:r w:rsidRPr="004B6B3E">
        <w:rPr>
          <w:noProof/>
        </w:rPr>
        <w:drawing>
          <wp:inline distT="0" distB="0" distL="0" distR="0" wp14:anchorId="652D32F2" wp14:editId="17904124">
            <wp:extent cx="3958130" cy="2943225"/>
            <wp:effectExtent l="0" t="0" r="0" b="0"/>
            <wp:docPr id="19" name="Picture 19" descr="Installer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staller window"/>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67257" cy="2950012"/>
                    </a:xfrm>
                    <a:prstGeom prst="rect">
                      <a:avLst/>
                    </a:prstGeom>
                    <a:noFill/>
                    <a:ln>
                      <a:noFill/>
                    </a:ln>
                  </pic:spPr>
                </pic:pic>
              </a:graphicData>
            </a:graphic>
          </wp:inline>
        </w:drawing>
      </w:r>
    </w:p>
    <w:p w14:paraId="2D266903" w14:textId="77777777" w:rsidR="00C72C26" w:rsidRPr="004B6B3E" w:rsidRDefault="00C72C26" w:rsidP="00E32D42">
      <w:r w:rsidRPr="004B6B3E">
        <w:t xml:space="preserve">Simply drag the </w:t>
      </w:r>
      <w:proofErr w:type="spellStart"/>
      <w:r w:rsidRPr="004B6B3E">
        <w:t>iSanXoT</w:t>
      </w:r>
      <w:proofErr w:type="spellEnd"/>
      <w:r w:rsidRPr="004B6B3E">
        <w:t xml:space="preserve"> icon to your Applications folder...</w:t>
      </w:r>
    </w:p>
    <w:p w14:paraId="35976BC7" w14:textId="6CFD0811" w:rsidR="00C72C26" w:rsidRPr="004B6B3E" w:rsidRDefault="00C72C26" w:rsidP="006B16DB">
      <w:pPr>
        <w:jc w:val="center"/>
        <w:rPr>
          <w:rFonts w:ascii="Segoe UI" w:hAnsi="Segoe UI" w:cs="Segoe UI"/>
          <w:color w:val="24292E"/>
          <w14:shadow w14:blurRad="50800" w14:dist="2540000" w14:dir="5400000" w14:sx="154000" w14:sy="154000" w14:kx="0" w14:ky="0" w14:algn="ctr">
            <w14:schemeClr w14:val="bg1">
              <w14:lumMod w14:val="65000"/>
            </w14:schemeClr>
          </w14:shadow>
        </w:rPr>
      </w:pPr>
      <w:r w:rsidRPr="004B6B3E">
        <w:rPr>
          <w:rFonts w:ascii="Segoe UI" w:hAnsi="Segoe UI" w:cs="Segoe UI"/>
          <w:noProof/>
          <w:color w:val="24292E"/>
        </w:rPr>
        <w:lastRenderedPageBreak/>
        <w:drawing>
          <wp:inline distT="0" distB="0" distL="0" distR="0" wp14:anchorId="12085D09" wp14:editId="33A087C5">
            <wp:extent cx="4051559" cy="2867025"/>
            <wp:effectExtent l="76200" t="38100" r="82550" b="104775"/>
            <wp:docPr id="18" name="Picture 18" descr="Installing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stalling window"/>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61434" cy="2874013"/>
                    </a:xfrm>
                    <a:prstGeom prst="rect">
                      <a:avLst/>
                    </a:prstGeom>
                    <a:noFill/>
                    <a:ln>
                      <a:solidFill>
                        <a:schemeClr val="bg2">
                          <a:lumMod val="50000"/>
                        </a:schemeClr>
                      </a:solidFill>
                    </a:ln>
                    <a:effectLst>
                      <a:outerShdw blurRad="50800" dist="38100" dir="5400000" algn="t" rotWithShape="0">
                        <a:schemeClr val="bg1">
                          <a:lumMod val="65000"/>
                          <a:alpha val="40000"/>
                        </a:schemeClr>
                      </a:outerShdw>
                    </a:effectLst>
                  </pic:spPr>
                </pic:pic>
              </a:graphicData>
            </a:graphic>
          </wp:inline>
        </w:drawing>
      </w:r>
    </w:p>
    <w:p w14:paraId="0D0E77C4" w14:textId="4F07DDD0" w:rsidR="00C72C26" w:rsidRPr="004B6B3E" w:rsidRDefault="00C72C26" w:rsidP="00E32D42">
      <w:r w:rsidRPr="004B6B3E">
        <w:t xml:space="preserve">and you're done: the </w:t>
      </w:r>
      <w:proofErr w:type="spellStart"/>
      <w:r w:rsidRPr="004B6B3E">
        <w:t>iSanXoT</w:t>
      </w:r>
      <w:proofErr w:type="spellEnd"/>
      <w:r w:rsidRPr="004B6B3E">
        <w:t xml:space="preserve"> app</w:t>
      </w:r>
      <w:r w:rsidR="00F32807" w:rsidRPr="004B6B3E">
        <w:t>lication</w:t>
      </w:r>
      <w:r w:rsidRPr="004B6B3E">
        <w:t xml:space="preserve"> is now installed.</w:t>
      </w:r>
    </w:p>
    <w:p w14:paraId="5F5F290B" w14:textId="77777777" w:rsidR="000E5266" w:rsidRPr="004B6B3E" w:rsidRDefault="000E5266" w:rsidP="00E32D42"/>
    <w:p w14:paraId="7F155A7D" w14:textId="77777777" w:rsidR="00C72C26" w:rsidRPr="004B6B3E" w:rsidRDefault="00C72C26" w:rsidP="00E32D42">
      <w:pPr>
        <w:pStyle w:val="Heading3"/>
      </w:pPr>
      <w:bookmarkStart w:id="15" w:name="linux-distribution"/>
      <w:bookmarkStart w:id="16" w:name="_Linux_distribution"/>
      <w:bookmarkEnd w:id="15"/>
      <w:bookmarkEnd w:id="16"/>
      <w:r w:rsidRPr="004B6B3E">
        <w:t>Linux distribution</w:t>
      </w:r>
    </w:p>
    <w:p w14:paraId="713D67C4" w14:textId="4AE4FF28" w:rsidR="00C72C26" w:rsidRPr="004B6B3E" w:rsidRDefault="00C72C26" w:rsidP="00E32D42">
      <w:r w:rsidRPr="004B6B3E">
        <w:t xml:space="preserve">The </w:t>
      </w:r>
      <w:proofErr w:type="spellStart"/>
      <w:r w:rsidRPr="004B6B3E">
        <w:t>iSanXoT</w:t>
      </w:r>
      <w:proofErr w:type="spellEnd"/>
      <w:r w:rsidRPr="004B6B3E">
        <w:t xml:space="preserve"> Linux distribution is packaged in a</w:t>
      </w:r>
      <w:r w:rsidR="00E32D42" w:rsidRPr="004B6B3E">
        <w:t>n</w:t>
      </w:r>
      <w:r w:rsidRPr="004B6B3E">
        <w:t xml:space="preserve"> </w:t>
      </w:r>
      <w:proofErr w:type="spellStart"/>
      <w:r w:rsidRPr="004B6B3E">
        <w:rPr>
          <w:i/>
        </w:rPr>
        <w:t>AppImage</w:t>
      </w:r>
      <w:proofErr w:type="spellEnd"/>
      <w:r w:rsidRPr="004B6B3E">
        <w:t>.</w:t>
      </w:r>
    </w:p>
    <w:p w14:paraId="380BEF05" w14:textId="2EE19F08" w:rsidR="0069702D" w:rsidRPr="004B6B3E" w:rsidRDefault="00C72C26" w:rsidP="0004026F">
      <w:pPr>
        <w:rPr>
          <w:rFonts w:cstheme="minorHAnsi"/>
          <w:u w:val="single"/>
        </w:rPr>
      </w:pPr>
      <w:r w:rsidRPr="004B6B3E">
        <w:t xml:space="preserve">Download the </w:t>
      </w:r>
      <w:proofErr w:type="spellStart"/>
      <w:r w:rsidRPr="004B6B3E">
        <w:t>AppImage</w:t>
      </w:r>
      <w:proofErr w:type="spellEnd"/>
      <w:r w:rsidRPr="004B6B3E">
        <w:t>:</w:t>
      </w:r>
      <w:r w:rsidR="002B6D67">
        <w:t xml:space="preserve"> </w:t>
      </w:r>
      <w:r w:rsidR="002B6D67" w:rsidRPr="002B6D67">
        <w:t>iSanXoT_Launcher_</w:t>
      </w:r>
      <w:r w:rsidR="002B6D67">
        <w:t>1.X.X</w:t>
      </w:r>
      <w:r w:rsidR="002B6D67" w:rsidRPr="002B6D67">
        <w:t>.linux-x86_64.AppImage</w:t>
      </w:r>
      <w:r w:rsidR="002B6D67" w:rsidRPr="004B6B3E" w:rsidDel="002B6D67">
        <w:t xml:space="preserve"> </w:t>
      </w:r>
    </w:p>
    <w:p w14:paraId="6BB7F578" w14:textId="209EC6FB" w:rsidR="00E0406C" w:rsidRPr="004B6B3E" w:rsidRDefault="00CF5FC1" w:rsidP="00437C59">
      <w:pPr>
        <w:jc w:val="center"/>
        <w:rPr>
          <w:rFonts w:ascii="Segoe UI" w:hAnsi="Segoe UI" w:cs="Segoe UI"/>
          <w:color w:val="24292E"/>
        </w:rPr>
      </w:pPr>
      <w:r>
        <w:rPr>
          <w:noProof/>
        </w:rPr>
        <w:drawing>
          <wp:inline distT="0" distB="0" distL="0" distR="0" wp14:anchorId="5874A1DA" wp14:editId="5E00765E">
            <wp:extent cx="5400040" cy="22918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291842"/>
                    </a:xfrm>
                    <a:prstGeom prst="rect">
                      <a:avLst/>
                    </a:prstGeom>
                    <a:noFill/>
                    <a:ln>
                      <a:noFill/>
                    </a:ln>
                  </pic:spPr>
                </pic:pic>
              </a:graphicData>
            </a:graphic>
          </wp:inline>
        </w:drawing>
      </w:r>
    </w:p>
    <w:p w14:paraId="2775BB25" w14:textId="0CE2C990" w:rsidR="00F57A11" w:rsidRPr="004B6B3E" w:rsidRDefault="002C5512" w:rsidP="002C5512">
      <w:pPr>
        <w:pStyle w:val="ListParagraph"/>
        <w:ind w:left="0"/>
      </w:pPr>
      <w:r w:rsidRPr="004B6B3E">
        <w:t xml:space="preserve">The </w:t>
      </w:r>
      <w:proofErr w:type="spellStart"/>
      <w:r w:rsidRPr="004B6B3E">
        <w:t>AppImage</w:t>
      </w:r>
      <w:proofErr w:type="spellEnd"/>
      <w:r w:rsidRPr="004B6B3E">
        <w:t xml:space="preserve"> file is just the application's compressed image. When </w:t>
      </w:r>
      <w:r w:rsidR="002C2602" w:rsidRPr="004B6B3E">
        <w:t>executed</w:t>
      </w:r>
      <w:r w:rsidRPr="004B6B3E">
        <w:t xml:space="preserve">, the </w:t>
      </w:r>
      <w:r w:rsidR="005C6851" w:rsidRPr="004B6B3E">
        <w:t xml:space="preserve">application </w:t>
      </w:r>
      <w:r w:rsidRPr="004B6B3E">
        <w:t xml:space="preserve">is mounted in </w:t>
      </w:r>
      <w:r w:rsidR="000F32C2" w:rsidRPr="004B6B3E">
        <w:t xml:space="preserve">a </w:t>
      </w:r>
      <w:r w:rsidRPr="004B6B3E">
        <w:t xml:space="preserve">temporal folder. However, for the correct </w:t>
      </w:r>
      <w:proofErr w:type="spellStart"/>
      <w:r w:rsidRPr="004B6B3E">
        <w:t>behaviour</w:t>
      </w:r>
      <w:proofErr w:type="spellEnd"/>
      <w:r w:rsidRPr="004B6B3E">
        <w:t>, t</w:t>
      </w:r>
      <w:r w:rsidR="00F57A11" w:rsidRPr="004B6B3E">
        <w:t xml:space="preserve">he </w:t>
      </w:r>
      <w:r w:rsidRPr="004B6B3E">
        <w:t xml:space="preserve">application has to be </w:t>
      </w:r>
      <w:r w:rsidR="00F57A11" w:rsidRPr="004B6B3E">
        <w:t xml:space="preserve">extracted </w:t>
      </w:r>
      <w:r w:rsidR="002C2602" w:rsidRPr="004B6B3E">
        <w:t xml:space="preserve">to </w:t>
      </w:r>
      <w:r w:rsidR="00F57A11" w:rsidRPr="004B6B3E">
        <w:t xml:space="preserve">the </w:t>
      </w:r>
      <w:r w:rsidR="002C2602" w:rsidRPr="004B6B3E">
        <w:t>"</w:t>
      </w:r>
      <w:proofErr w:type="spellStart"/>
      <w:r w:rsidR="002C2602" w:rsidRPr="004B6B3E">
        <w:t>squashfs</w:t>
      </w:r>
      <w:proofErr w:type="spellEnd"/>
      <w:r w:rsidR="002C2602" w:rsidRPr="004B6B3E">
        <w:t xml:space="preserve">-root" folder </w:t>
      </w:r>
      <w:r w:rsidR="00F57A11" w:rsidRPr="004B6B3E">
        <w:t xml:space="preserve">in the current working directory </w:t>
      </w:r>
      <w:r w:rsidR="002C2602" w:rsidRPr="004B6B3E">
        <w:t>using</w:t>
      </w:r>
      <w:r w:rsidR="00F57A11" w:rsidRPr="004B6B3E">
        <w:t>:</w:t>
      </w:r>
    </w:p>
    <w:p w14:paraId="6A993269" w14:textId="735B5C38" w:rsidR="00F57A11" w:rsidRPr="004B6B3E" w:rsidRDefault="00F57A11" w:rsidP="00F57A11">
      <w:pPr>
        <w:pStyle w:val="ListParagraph"/>
        <w:ind w:left="0" w:firstLine="696"/>
        <w:rPr>
          <w:rStyle w:val="Emphasis"/>
        </w:rPr>
      </w:pPr>
      <w:r w:rsidRPr="004B6B3E">
        <w:rPr>
          <w:rStyle w:val="Emphasis"/>
        </w:rPr>
        <w:t>./iSanXoT_Launcher</w:t>
      </w:r>
      <w:r w:rsidR="00E0406C">
        <w:rPr>
          <w:rStyle w:val="Emphasis"/>
        </w:rPr>
        <w:t>_1.</w:t>
      </w:r>
      <w:r w:rsidR="008B57BF">
        <w:rPr>
          <w:rStyle w:val="Emphasis"/>
        </w:rPr>
        <w:t>X.X</w:t>
      </w:r>
      <w:r w:rsidR="00E0406C">
        <w:rPr>
          <w:rStyle w:val="Emphasis"/>
        </w:rPr>
        <w:t>.linux-x86_64.</w:t>
      </w:r>
      <w:r w:rsidRPr="004B6B3E">
        <w:rPr>
          <w:rStyle w:val="Emphasis"/>
        </w:rPr>
        <w:t>AppImage --</w:t>
      </w:r>
      <w:proofErr w:type="spellStart"/>
      <w:r w:rsidRPr="004B6B3E">
        <w:rPr>
          <w:rStyle w:val="Emphasis"/>
        </w:rPr>
        <w:t>appimage</w:t>
      </w:r>
      <w:proofErr w:type="spellEnd"/>
      <w:r w:rsidRPr="004B6B3E">
        <w:rPr>
          <w:rStyle w:val="Emphasis"/>
        </w:rPr>
        <w:t>-extract</w:t>
      </w:r>
    </w:p>
    <w:p w14:paraId="7E0E22C8" w14:textId="77777777" w:rsidR="002C2602" w:rsidRPr="004B6B3E" w:rsidRDefault="002C2602" w:rsidP="00F57A11">
      <w:pPr>
        <w:pStyle w:val="ListParagraph"/>
        <w:ind w:left="0" w:firstLine="696"/>
        <w:rPr>
          <w:rStyle w:val="Emphasis"/>
        </w:rPr>
      </w:pPr>
    </w:p>
    <w:p w14:paraId="122FDA49" w14:textId="22BCF636" w:rsidR="00F57A11" w:rsidRPr="004B6B3E" w:rsidRDefault="00756DF6" w:rsidP="00F57A11">
      <w:pPr>
        <w:pStyle w:val="ListParagraph"/>
        <w:ind w:left="0"/>
      </w:pPr>
      <w:r w:rsidRPr="004B6B3E">
        <w:t xml:space="preserve">Then, </w:t>
      </w:r>
      <w:r w:rsidR="002C2602" w:rsidRPr="004B6B3E">
        <w:t xml:space="preserve">launch </w:t>
      </w:r>
      <w:r w:rsidR="00F57A11" w:rsidRPr="004B6B3E">
        <w:t xml:space="preserve">the </w:t>
      </w:r>
      <w:proofErr w:type="spellStart"/>
      <w:r w:rsidR="00F57A11" w:rsidRPr="004B6B3E">
        <w:t>iSanXoT</w:t>
      </w:r>
      <w:proofErr w:type="spellEnd"/>
      <w:r w:rsidR="00F57A11" w:rsidRPr="004B6B3E">
        <w:t xml:space="preserve"> application</w:t>
      </w:r>
      <w:r w:rsidR="002C5512" w:rsidRPr="004B6B3E">
        <w:t xml:space="preserve"> </w:t>
      </w:r>
      <w:r w:rsidR="002C2602" w:rsidRPr="004B6B3E">
        <w:t>using</w:t>
      </w:r>
      <w:r w:rsidR="002C5512" w:rsidRPr="004B6B3E">
        <w:t>:</w:t>
      </w:r>
    </w:p>
    <w:p w14:paraId="59C3E9F1" w14:textId="77777777" w:rsidR="002C2602" w:rsidRPr="004B6B3E" w:rsidRDefault="002C2602" w:rsidP="00F57A11">
      <w:pPr>
        <w:pStyle w:val="ListParagraph"/>
        <w:ind w:left="0"/>
      </w:pPr>
    </w:p>
    <w:p w14:paraId="50D5EAD3" w14:textId="3C86373F" w:rsidR="00F57A11" w:rsidRDefault="00F57A11" w:rsidP="00F57A11">
      <w:pPr>
        <w:pStyle w:val="ListParagraph"/>
        <w:ind w:left="0"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p>
    <w:bookmarkEnd w:id="6"/>
    <w:p w14:paraId="74E801B0" w14:textId="49221B82" w:rsidR="00046FC7" w:rsidRPr="00F251A9" w:rsidRDefault="00046FC7">
      <w:pPr>
        <w:jc w:val="left"/>
        <w:rPr>
          <w:rStyle w:val="Emphasis"/>
          <w:i w:val="0"/>
        </w:rPr>
      </w:pPr>
      <w:r w:rsidRPr="004B6B3E">
        <w:rPr>
          <w:rStyle w:val="Emphasis"/>
          <w:i w:val="0"/>
        </w:rPr>
        <w:br w:type="page"/>
      </w:r>
    </w:p>
    <w:p w14:paraId="2F20EBA4" w14:textId="2715747A" w:rsidR="004360B8" w:rsidRPr="004B6B3E" w:rsidRDefault="004360B8" w:rsidP="00046FC7">
      <w:pPr>
        <w:pStyle w:val="Heading1"/>
        <w:rPr>
          <w:rStyle w:val="Emphasis"/>
          <w:i w:val="0"/>
        </w:rPr>
      </w:pPr>
      <w:bookmarkStart w:id="17" w:name="_Get_Started"/>
      <w:bookmarkEnd w:id="17"/>
      <w:r w:rsidRPr="004B6B3E">
        <w:rPr>
          <w:rStyle w:val="Emphasis"/>
          <w:i w:val="0"/>
        </w:rPr>
        <w:lastRenderedPageBreak/>
        <w:t>Get</w:t>
      </w:r>
      <w:r w:rsidR="009A2BCA" w:rsidRPr="004B6B3E">
        <w:rPr>
          <w:rStyle w:val="Emphasis"/>
          <w:i w:val="0"/>
        </w:rPr>
        <w:t>ting</w:t>
      </w:r>
      <w:r w:rsidRPr="004B6B3E">
        <w:rPr>
          <w:rStyle w:val="Emphasis"/>
          <w:i w:val="0"/>
        </w:rPr>
        <w:t xml:space="preserve"> Started</w:t>
      </w:r>
    </w:p>
    <w:p w14:paraId="24E3FDB6" w14:textId="77777777" w:rsidR="00046FC7" w:rsidRPr="004B6B3E" w:rsidRDefault="00046FC7" w:rsidP="004360B8">
      <w:pPr>
        <w:rPr>
          <w:rStyle w:val="Emphasis"/>
          <w:i w:val="0"/>
        </w:rPr>
      </w:pPr>
    </w:p>
    <w:p w14:paraId="313D9283" w14:textId="63877727" w:rsidR="004360B8" w:rsidRPr="004B6B3E" w:rsidRDefault="004360B8" w:rsidP="004360B8">
      <w:pPr>
        <w:rPr>
          <w:rStyle w:val="Emphasis"/>
          <w:i w:val="0"/>
        </w:rPr>
      </w:pPr>
      <w:r w:rsidRPr="004B6B3E">
        <w:rPr>
          <w:rStyle w:val="Emphasis"/>
          <w:i w:val="0"/>
        </w:rPr>
        <w:t xml:space="preserve">This chapter describes </w:t>
      </w:r>
      <w:proofErr w:type="spellStart"/>
      <w:r w:rsidR="009A2BCA" w:rsidRPr="004B6B3E">
        <w:rPr>
          <w:rStyle w:val="Emphasis"/>
          <w:i w:val="0"/>
        </w:rPr>
        <w:t>iSanXoT’s</w:t>
      </w:r>
      <w:proofErr w:type="spellEnd"/>
      <w:r w:rsidR="009A2BCA" w:rsidRPr="004B6B3E">
        <w:rPr>
          <w:rStyle w:val="Emphasis"/>
          <w:i w:val="0"/>
        </w:rPr>
        <w:t xml:space="preserve"> </w:t>
      </w:r>
      <w:r w:rsidRPr="004B6B3E">
        <w:rPr>
          <w:rStyle w:val="Emphasis"/>
          <w:i w:val="0"/>
        </w:rPr>
        <w:t xml:space="preserve">graphical </w:t>
      </w:r>
      <w:r w:rsidR="009A2BCA" w:rsidRPr="004B6B3E">
        <w:rPr>
          <w:rStyle w:val="Emphasis"/>
          <w:i w:val="0"/>
        </w:rPr>
        <w:t xml:space="preserve">user </w:t>
      </w:r>
      <w:r w:rsidRPr="004B6B3E">
        <w:rPr>
          <w:rStyle w:val="Emphasis"/>
          <w:i w:val="0"/>
        </w:rPr>
        <w:t xml:space="preserve">interface </w:t>
      </w:r>
      <w:r w:rsidR="009A2BCA" w:rsidRPr="004B6B3E">
        <w:rPr>
          <w:rStyle w:val="Emphasis"/>
          <w:i w:val="0"/>
        </w:rPr>
        <w:t xml:space="preserve">and </w:t>
      </w:r>
      <w:r w:rsidRPr="004B6B3E">
        <w:rPr>
          <w:rStyle w:val="Emphasis"/>
          <w:i w:val="0"/>
        </w:rPr>
        <w:t xml:space="preserve">how to set up an analysis </w:t>
      </w:r>
      <w:r w:rsidR="009A2BCA" w:rsidRPr="004B6B3E">
        <w:rPr>
          <w:rStyle w:val="Emphasis"/>
          <w:i w:val="0"/>
        </w:rPr>
        <w:t xml:space="preserve">with </w:t>
      </w:r>
      <w:proofErr w:type="spellStart"/>
      <w:r w:rsidRPr="004B6B3E">
        <w:rPr>
          <w:rStyle w:val="Emphasis"/>
          <w:i w:val="0"/>
        </w:rPr>
        <w:t>iSanXoT</w:t>
      </w:r>
      <w:proofErr w:type="spellEnd"/>
      <w:r w:rsidRPr="004B6B3E">
        <w:rPr>
          <w:rStyle w:val="Emphasis"/>
          <w:i w:val="0"/>
        </w:rPr>
        <w:t>.</w:t>
      </w:r>
    </w:p>
    <w:p w14:paraId="5CD31A80" w14:textId="77777777" w:rsidR="004360B8" w:rsidRPr="004B6B3E" w:rsidRDefault="004360B8" w:rsidP="004360B8">
      <w:pPr>
        <w:rPr>
          <w:rStyle w:val="Emphasis"/>
          <w:i w:val="0"/>
        </w:rPr>
      </w:pPr>
    </w:p>
    <w:p w14:paraId="21E1CD5A" w14:textId="02C2FF1F" w:rsidR="00907C80" w:rsidRPr="004B6B3E" w:rsidRDefault="00907C80" w:rsidP="00DA21A4">
      <w:pPr>
        <w:pStyle w:val="Heading3"/>
      </w:pPr>
      <w:r w:rsidRPr="004B6B3E">
        <w:t xml:space="preserve">Opening the </w:t>
      </w:r>
      <w:proofErr w:type="spellStart"/>
      <w:r w:rsidRPr="004B6B3E">
        <w:t>iSanXoT</w:t>
      </w:r>
      <w:proofErr w:type="spellEnd"/>
      <w:r w:rsidRPr="004B6B3E">
        <w:t xml:space="preserve"> </w:t>
      </w:r>
      <w:r w:rsidR="00040775" w:rsidRPr="004B6B3E">
        <w:t>a</w:t>
      </w:r>
      <w:r w:rsidRPr="004B6B3E">
        <w:t>pplication</w:t>
      </w:r>
    </w:p>
    <w:p w14:paraId="0DC2087B" w14:textId="4AC37434" w:rsidR="00040775" w:rsidRPr="004B6B3E" w:rsidRDefault="00040775" w:rsidP="00040775">
      <w:r w:rsidRPr="004B6B3E">
        <w:t xml:space="preserve">To open the </w:t>
      </w:r>
      <w:proofErr w:type="spellStart"/>
      <w:r w:rsidRPr="004B6B3E">
        <w:t>iSanXoT</w:t>
      </w:r>
      <w:proofErr w:type="spellEnd"/>
      <w:r w:rsidRPr="004B6B3E">
        <w:t xml:space="preserve"> application:</w:t>
      </w:r>
    </w:p>
    <w:p w14:paraId="3DE689FE" w14:textId="17295087" w:rsidR="00907C80" w:rsidRPr="004B6B3E" w:rsidRDefault="00CA2B44" w:rsidP="006305A1">
      <w:pPr>
        <w:pStyle w:val="ListParagraph"/>
        <w:numPr>
          <w:ilvl w:val="0"/>
          <w:numId w:val="8"/>
        </w:numPr>
      </w:pPr>
      <w:r w:rsidRPr="004B6B3E">
        <w:t xml:space="preserve">In Windows: </w:t>
      </w:r>
      <w:r w:rsidR="00040775" w:rsidRPr="004B6B3E">
        <w:t xml:space="preserve">from the </w:t>
      </w:r>
      <w:r w:rsidR="00907C80" w:rsidRPr="004B6B3E">
        <w:t>Start menu</w:t>
      </w:r>
      <w:r w:rsidR="00040775" w:rsidRPr="004B6B3E">
        <w:t xml:space="preserve"> </w:t>
      </w:r>
      <w:r w:rsidR="00030E09" w:rsidRPr="004B6B3E">
        <w:t>choos</w:t>
      </w:r>
      <w:r w:rsidR="00040775" w:rsidRPr="004B6B3E">
        <w:t xml:space="preserve">e </w:t>
      </w:r>
      <w:r w:rsidR="00030E09" w:rsidRPr="0004026F">
        <w:rPr>
          <w:i/>
        </w:rPr>
        <w:t xml:space="preserve">Programs &gt; </w:t>
      </w:r>
      <w:proofErr w:type="spellStart"/>
      <w:r w:rsidRPr="0004026F">
        <w:rPr>
          <w:i/>
        </w:rPr>
        <w:t>iSanXoT</w:t>
      </w:r>
      <w:proofErr w:type="spellEnd"/>
      <w:r w:rsidR="009A2BCA" w:rsidRPr="004B6B3E">
        <w:t>;</w:t>
      </w:r>
      <w:r w:rsidRPr="004B6B3E">
        <w:t xml:space="preserve"> </w:t>
      </w:r>
      <w:r w:rsidR="00907C80" w:rsidRPr="004B6B3E">
        <w:t xml:space="preserve">or </w:t>
      </w:r>
      <w:r w:rsidR="009A2BCA" w:rsidRPr="004B6B3E">
        <w:t>double</w:t>
      </w:r>
      <w:r w:rsidR="00E62E49" w:rsidRPr="004B6B3E">
        <w:t>-</w:t>
      </w:r>
      <w:r w:rsidR="00907C80" w:rsidRPr="004B6B3E">
        <w:t xml:space="preserve">click the </w:t>
      </w:r>
      <w:proofErr w:type="spellStart"/>
      <w:r w:rsidR="00E62E49" w:rsidRPr="004B6B3E">
        <w:t>iSanXoT</w:t>
      </w:r>
      <w:proofErr w:type="spellEnd"/>
      <w:r w:rsidR="00E62E49" w:rsidRPr="004B6B3E">
        <w:t xml:space="preserve"> </w:t>
      </w:r>
      <w:r w:rsidR="00907C80" w:rsidRPr="004B6B3E">
        <w:t>desktop icon.</w:t>
      </w:r>
    </w:p>
    <w:p w14:paraId="68AAFE12" w14:textId="3B5AC9ED" w:rsidR="00CA2B44" w:rsidRPr="004B6B3E" w:rsidRDefault="00CA2B44" w:rsidP="006305A1">
      <w:pPr>
        <w:pStyle w:val="ListParagraph"/>
        <w:numPr>
          <w:ilvl w:val="0"/>
          <w:numId w:val="8"/>
        </w:numPr>
      </w:pPr>
      <w:r w:rsidRPr="004B6B3E">
        <w:t xml:space="preserve">In MacOS: </w:t>
      </w:r>
      <w:r w:rsidR="0056449F" w:rsidRPr="004B6B3E">
        <w:t xml:space="preserve">double-click the </w:t>
      </w:r>
      <w:proofErr w:type="spellStart"/>
      <w:r w:rsidR="0056449F" w:rsidRPr="004B6B3E">
        <w:t>iSanXoT</w:t>
      </w:r>
      <w:proofErr w:type="spellEnd"/>
      <w:r w:rsidR="0056449F" w:rsidRPr="004B6B3E">
        <w:t xml:space="preserve"> icon from </w:t>
      </w:r>
      <w:r w:rsidRPr="004B6B3E">
        <w:t>the Application</w:t>
      </w:r>
      <w:r w:rsidR="0056449F" w:rsidRPr="004B6B3E">
        <w:t>s</w:t>
      </w:r>
      <w:r w:rsidRPr="004B6B3E">
        <w:t xml:space="preserve"> folder.</w:t>
      </w:r>
    </w:p>
    <w:p w14:paraId="6E2103CF" w14:textId="77777777" w:rsidR="00077F00" w:rsidRPr="004B6B3E" w:rsidRDefault="00CA2B44" w:rsidP="006305A1">
      <w:pPr>
        <w:pStyle w:val="ListParagraph"/>
        <w:numPr>
          <w:ilvl w:val="0"/>
          <w:numId w:val="8"/>
        </w:numPr>
      </w:pPr>
      <w:r w:rsidRPr="004B6B3E">
        <w:t xml:space="preserve">In Linux: </w:t>
      </w:r>
      <w:r w:rsidR="001F47A7" w:rsidRPr="004B6B3E">
        <w:t xml:space="preserve">from the </w:t>
      </w:r>
      <w:proofErr w:type="spellStart"/>
      <w:r w:rsidR="00914F3F" w:rsidRPr="004B6B3E">
        <w:rPr>
          <w:i/>
        </w:rPr>
        <w:t>AppImage</w:t>
      </w:r>
      <w:proofErr w:type="spellEnd"/>
      <w:r w:rsidR="00914F3F" w:rsidRPr="004B6B3E">
        <w:t xml:space="preserve"> file</w:t>
      </w:r>
      <w:r w:rsidR="00077F00" w:rsidRPr="004B6B3E">
        <w:t>.</w:t>
      </w:r>
    </w:p>
    <w:p w14:paraId="48606251" w14:textId="57A42B5A" w:rsidR="00077F00" w:rsidRPr="004B6B3E" w:rsidRDefault="00077F00" w:rsidP="00077F00">
      <w:pPr>
        <w:pStyle w:val="ListParagraph"/>
      </w:pPr>
      <w:r w:rsidRPr="004B6B3E">
        <w:t xml:space="preserve">The contents are extracted </w:t>
      </w:r>
      <w:r w:rsidR="001B4506" w:rsidRPr="004B6B3E">
        <w:t xml:space="preserve">to </w:t>
      </w:r>
      <w:r w:rsidRPr="004B6B3E">
        <w:t xml:space="preserve">the </w:t>
      </w:r>
      <w:r w:rsidR="001B4506" w:rsidRPr="004B6B3E">
        <w:t>"</w:t>
      </w:r>
      <w:proofErr w:type="spellStart"/>
      <w:r w:rsidR="001B4506" w:rsidRPr="004B6B3E">
        <w:t>squashfs</w:t>
      </w:r>
      <w:proofErr w:type="spellEnd"/>
      <w:r w:rsidR="001B4506" w:rsidRPr="004B6B3E">
        <w:t xml:space="preserve">-root" </w:t>
      </w:r>
      <w:r w:rsidRPr="004B6B3E">
        <w:t xml:space="preserve">directory in the current working directory </w:t>
      </w:r>
      <w:r w:rsidR="001B4506" w:rsidRPr="004B6B3E">
        <w:t>using</w:t>
      </w:r>
      <w:r w:rsidRPr="004B6B3E">
        <w:t>:</w:t>
      </w:r>
    </w:p>
    <w:p w14:paraId="34A8A953" w14:textId="2095A5D2" w:rsidR="00077F00" w:rsidRPr="004B6B3E" w:rsidRDefault="00077F00" w:rsidP="00077F00">
      <w:pPr>
        <w:pStyle w:val="ListParagraph"/>
        <w:ind w:firstLine="696"/>
        <w:rPr>
          <w:rStyle w:val="Emphasis"/>
        </w:rPr>
      </w:pPr>
      <w:r w:rsidRPr="004B6B3E">
        <w:rPr>
          <w:rStyle w:val="Emphasis"/>
        </w:rPr>
        <w:t>./iSanXoT_Launcher_</w:t>
      </w:r>
      <w:r w:rsidR="008463B5">
        <w:rPr>
          <w:rStyle w:val="Emphasis"/>
        </w:rPr>
        <w:t>1</w:t>
      </w:r>
      <w:r w:rsidRPr="004B6B3E">
        <w:rPr>
          <w:rStyle w:val="Emphasis"/>
        </w:rPr>
        <w:t>.</w:t>
      </w:r>
      <w:r w:rsidR="008463B5">
        <w:rPr>
          <w:rStyle w:val="Emphasis"/>
        </w:rPr>
        <w:t>x</w:t>
      </w:r>
      <w:r w:rsidRPr="004B6B3E">
        <w:rPr>
          <w:rStyle w:val="Emphasis"/>
        </w:rPr>
        <w:t>.linux-x86_64.AppImage --</w:t>
      </w:r>
      <w:proofErr w:type="spellStart"/>
      <w:r w:rsidRPr="004B6B3E">
        <w:rPr>
          <w:rStyle w:val="Emphasis"/>
        </w:rPr>
        <w:t>appimage</w:t>
      </w:r>
      <w:proofErr w:type="spellEnd"/>
      <w:r w:rsidRPr="004B6B3E">
        <w:rPr>
          <w:rStyle w:val="Emphasis"/>
        </w:rPr>
        <w:t>-extract</w:t>
      </w:r>
    </w:p>
    <w:p w14:paraId="25E634EB" w14:textId="7599D4C0" w:rsidR="00077F00" w:rsidRPr="004B6B3E" w:rsidRDefault="00283DCC" w:rsidP="00077F00">
      <w:pPr>
        <w:pStyle w:val="ListParagraph"/>
      </w:pPr>
      <w:r w:rsidRPr="004B6B3E">
        <w:t>N</w:t>
      </w:r>
      <w:r w:rsidR="00077F00" w:rsidRPr="004B6B3E">
        <w:t xml:space="preserve">ow </w:t>
      </w:r>
      <w:r w:rsidRPr="004B6B3E">
        <w:t xml:space="preserve">you can launch </w:t>
      </w:r>
      <w:r w:rsidR="00077F00" w:rsidRPr="004B6B3E">
        <w:t xml:space="preserve">the </w:t>
      </w:r>
      <w:proofErr w:type="spellStart"/>
      <w:r w:rsidR="00B943B2" w:rsidRPr="004B6B3E">
        <w:t>iSanXoT</w:t>
      </w:r>
      <w:proofErr w:type="spellEnd"/>
      <w:r w:rsidR="00B943B2" w:rsidRPr="004B6B3E">
        <w:t xml:space="preserve"> </w:t>
      </w:r>
      <w:r w:rsidR="00077F00" w:rsidRPr="004B6B3E">
        <w:t>application:</w:t>
      </w:r>
    </w:p>
    <w:p w14:paraId="7E7E6DC4" w14:textId="5393C825" w:rsidR="00CA2B44" w:rsidRPr="004B6B3E" w:rsidRDefault="00077F00" w:rsidP="00077F00">
      <w:pPr>
        <w:pStyle w:val="ListParagraph"/>
        <w:ind w:firstLine="696"/>
        <w:rPr>
          <w:rStyle w:val="Emphasis"/>
        </w:rPr>
      </w:pPr>
      <w:proofErr w:type="spellStart"/>
      <w:r w:rsidRPr="004B6B3E">
        <w:rPr>
          <w:rStyle w:val="Emphasis"/>
        </w:rPr>
        <w:t>squashfs</w:t>
      </w:r>
      <w:proofErr w:type="spellEnd"/>
      <w:r w:rsidRPr="004B6B3E">
        <w:rPr>
          <w:rStyle w:val="Emphasis"/>
        </w:rPr>
        <w:t>-root/</w:t>
      </w:r>
      <w:proofErr w:type="spellStart"/>
      <w:r w:rsidRPr="004B6B3E">
        <w:rPr>
          <w:rStyle w:val="Emphasis"/>
        </w:rPr>
        <w:t>AppRun</w:t>
      </w:r>
      <w:proofErr w:type="spellEnd"/>
      <w:r w:rsidRPr="004B6B3E">
        <w:rPr>
          <w:rStyle w:val="Emphasis"/>
        </w:rPr>
        <w:t xml:space="preserve"> [...]</w:t>
      </w:r>
    </w:p>
    <w:p w14:paraId="67721021" w14:textId="77777777" w:rsidR="001277E8" w:rsidRPr="004B6B3E" w:rsidRDefault="001277E8" w:rsidP="001277E8">
      <w:pPr>
        <w:rPr>
          <w:rStyle w:val="Emphasis"/>
          <w:i w:val="0"/>
        </w:rPr>
      </w:pPr>
    </w:p>
    <w:p w14:paraId="21E1D6EF" w14:textId="77777777" w:rsidR="00533107" w:rsidRPr="004B6B3E" w:rsidRDefault="00533107" w:rsidP="00DA21A4">
      <w:pPr>
        <w:pStyle w:val="Heading3"/>
      </w:pPr>
      <w:r w:rsidRPr="004B6B3E">
        <w:t>Installing required packages</w:t>
      </w:r>
    </w:p>
    <w:p w14:paraId="64411336" w14:textId="3ADE6161" w:rsidR="00F04ED2" w:rsidRPr="004B6B3E" w:rsidRDefault="00B51799" w:rsidP="00533107">
      <w:r w:rsidRPr="004B6B3E">
        <w:t xml:space="preserve">The first </w:t>
      </w:r>
      <w:r w:rsidR="006732F5" w:rsidRPr="004B6B3E">
        <w:t xml:space="preserve">time </w:t>
      </w:r>
      <w:proofErr w:type="spellStart"/>
      <w:r w:rsidRPr="004B6B3E">
        <w:t>iSanXoT</w:t>
      </w:r>
      <w:proofErr w:type="spellEnd"/>
      <w:r w:rsidRPr="004B6B3E">
        <w:t xml:space="preserve"> </w:t>
      </w:r>
      <w:r w:rsidR="006732F5" w:rsidRPr="004B6B3E">
        <w:t xml:space="preserve">is </w:t>
      </w:r>
      <w:r w:rsidRPr="004B6B3E">
        <w:t>run a window</w:t>
      </w:r>
      <w:r w:rsidR="006732F5" w:rsidRPr="004B6B3E">
        <w:t xml:space="preserve"> will show up </w:t>
      </w:r>
      <w:r w:rsidRPr="004B6B3E">
        <w:t>display</w:t>
      </w:r>
      <w:r w:rsidR="006732F5" w:rsidRPr="004B6B3E">
        <w:t>ing</w:t>
      </w:r>
      <w:r w:rsidRPr="004B6B3E">
        <w:t xml:space="preserve"> a progress</w:t>
      </w:r>
      <w:r w:rsidR="006732F5" w:rsidRPr="004B6B3E">
        <w:t xml:space="preserve"> </w:t>
      </w:r>
      <w:r w:rsidRPr="004B6B3E">
        <w:t xml:space="preserve">bar </w:t>
      </w:r>
      <w:r w:rsidR="006732F5" w:rsidRPr="004B6B3E">
        <w:t xml:space="preserve">to </w:t>
      </w:r>
      <w:r w:rsidRPr="004B6B3E">
        <w:t>inform you about the percentage of packages that have been installed.</w:t>
      </w:r>
      <w:r w:rsidR="00D37397" w:rsidRPr="004B6B3E">
        <w:t xml:space="preserve"> </w:t>
      </w:r>
      <w:r w:rsidR="00747055" w:rsidRPr="004B6B3E">
        <w:t xml:space="preserve">These packages </w:t>
      </w:r>
      <w:r w:rsidR="006732F5" w:rsidRPr="004B6B3E">
        <w:t xml:space="preserve">contain </w:t>
      </w:r>
      <w:r w:rsidR="00747055" w:rsidRPr="004B6B3E">
        <w:t xml:space="preserve">the </w:t>
      </w:r>
      <w:r w:rsidR="00FF6640" w:rsidRPr="004B6B3E">
        <w:t xml:space="preserve">libraries required by </w:t>
      </w:r>
      <w:proofErr w:type="spellStart"/>
      <w:r w:rsidR="006732F5" w:rsidRPr="004B6B3E">
        <w:t>iSanXoT’s</w:t>
      </w:r>
      <w:proofErr w:type="spellEnd"/>
      <w:r w:rsidR="006732F5" w:rsidRPr="004B6B3E">
        <w:t xml:space="preserve"> </w:t>
      </w:r>
      <w:r w:rsidR="00FF6640" w:rsidRPr="004B6B3E">
        <w:t>backend</w:t>
      </w:r>
      <w:r w:rsidR="006732F5" w:rsidRPr="004B6B3E">
        <w:t xml:space="preserve">, </w:t>
      </w:r>
      <w:r w:rsidR="00FF6640" w:rsidRPr="004B6B3E">
        <w:t xml:space="preserve">and are installed the </w:t>
      </w:r>
      <w:r w:rsidRPr="004B6B3E">
        <w:t xml:space="preserve">first time you open </w:t>
      </w:r>
      <w:r w:rsidR="00FF6640" w:rsidRPr="004B6B3E">
        <w:t>the application.</w:t>
      </w:r>
    </w:p>
    <w:p w14:paraId="0A622D4E" w14:textId="77777777" w:rsidR="00C368B5" w:rsidRDefault="00BF72F3" w:rsidP="00C368B5">
      <w:pPr>
        <w:keepNext/>
        <w:jc w:val="center"/>
      </w:pPr>
      <w:r w:rsidRPr="004B6B3E">
        <w:rPr>
          <w:noProof/>
        </w:rPr>
        <w:drawing>
          <wp:inline distT="0" distB="0" distL="0" distR="0" wp14:anchorId="27AD23BB" wp14:editId="2E5F4DFF">
            <wp:extent cx="4595060" cy="3019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ameless.png"/>
                    <pic:cNvPicPr/>
                  </pic:nvPicPr>
                  <pic:blipFill>
                    <a:blip r:embed="rId32">
                      <a:extLst>
                        <a:ext uri="{28A0092B-C50C-407E-A947-70E740481C1C}">
                          <a14:useLocalDpi xmlns:a14="http://schemas.microsoft.com/office/drawing/2010/main" val="0"/>
                        </a:ext>
                      </a:extLst>
                    </a:blip>
                    <a:stretch>
                      <a:fillRect/>
                    </a:stretch>
                  </pic:blipFill>
                  <pic:spPr>
                    <a:xfrm>
                      <a:off x="0" y="0"/>
                      <a:ext cx="4609529" cy="3028932"/>
                    </a:xfrm>
                    <a:prstGeom prst="rect">
                      <a:avLst/>
                    </a:prstGeom>
                  </pic:spPr>
                </pic:pic>
              </a:graphicData>
            </a:graphic>
          </wp:inline>
        </w:drawing>
      </w:r>
    </w:p>
    <w:p w14:paraId="7E5F9623" w14:textId="2E847C51" w:rsidR="00533107" w:rsidRPr="00C368B5" w:rsidRDefault="00C368B5" w:rsidP="00C368B5">
      <w:pPr>
        <w:pStyle w:val="Caption"/>
        <w:rPr>
          <w:b/>
        </w:rPr>
      </w:pPr>
      <w:r w:rsidRPr="00C368B5">
        <w:rPr>
          <w:b/>
        </w:rPr>
        <w:t xml:space="preserve">Figure </w:t>
      </w:r>
      <w:r w:rsidRPr="00C368B5">
        <w:rPr>
          <w:b/>
        </w:rPr>
        <w:fldChar w:fldCharType="begin"/>
      </w:r>
      <w:r w:rsidRPr="00C368B5">
        <w:rPr>
          <w:b/>
        </w:rPr>
        <w:instrText xml:space="preserve"> SEQ Figure \* ARABIC </w:instrText>
      </w:r>
      <w:r w:rsidRPr="00C368B5">
        <w:rPr>
          <w:b/>
        </w:rPr>
        <w:fldChar w:fldCharType="separate"/>
      </w:r>
      <w:r w:rsidR="0009316B">
        <w:rPr>
          <w:b/>
          <w:noProof/>
        </w:rPr>
        <w:t>1</w:t>
      </w:r>
      <w:r w:rsidRPr="00C368B5">
        <w:rPr>
          <w:b/>
        </w:rPr>
        <w:fldChar w:fldCharType="end"/>
      </w:r>
      <w:r w:rsidRPr="00C368B5">
        <w:rPr>
          <w:b/>
        </w:rPr>
        <w:t xml:space="preserve">. </w:t>
      </w:r>
      <w:bookmarkStart w:id="18" w:name="_Ref103093720"/>
      <w:r w:rsidRPr="00C368B5">
        <w:rPr>
          <w:b/>
        </w:rPr>
        <w:t>Installation window.</w:t>
      </w:r>
      <w:bookmarkEnd w:id="18"/>
    </w:p>
    <w:p w14:paraId="3D260051" w14:textId="77777777" w:rsidR="00E4752C" w:rsidRPr="004B6B3E" w:rsidRDefault="00E4752C" w:rsidP="00E4752C">
      <w:pPr>
        <w:jc w:val="left"/>
      </w:pPr>
    </w:p>
    <w:p w14:paraId="6B02D9FE" w14:textId="43EBD53F" w:rsidR="005B553A" w:rsidRPr="004B6B3E" w:rsidRDefault="005B553A" w:rsidP="00DA21A4">
      <w:pPr>
        <w:pStyle w:val="Heading3"/>
      </w:pPr>
      <w:r w:rsidRPr="004B6B3E">
        <w:lastRenderedPageBreak/>
        <w:t xml:space="preserve">Closing the </w:t>
      </w:r>
      <w:proofErr w:type="spellStart"/>
      <w:r w:rsidR="00981692" w:rsidRPr="004B6B3E">
        <w:t>iSanXoT</w:t>
      </w:r>
      <w:proofErr w:type="spellEnd"/>
      <w:r w:rsidR="00981692" w:rsidRPr="004B6B3E">
        <w:t xml:space="preserve"> </w:t>
      </w:r>
      <w:r w:rsidR="00040775" w:rsidRPr="004B6B3E">
        <w:t>a</w:t>
      </w:r>
      <w:r w:rsidRPr="004B6B3E">
        <w:t>pplication</w:t>
      </w:r>
    </w:p>
    <w:p w14:paraId="19606F49" w14:textId="43E6F85A" w:rsidR="00DA7F95" w:rsidRPr="004B6B3E" w:rsidRDefault="00DA7F95" w:rsidP="00DA7F95">
      <w:r w:rsidRPr="004B6B3E">
        <w:t xml:space="preserve">WARNING: </w:t>
      </w:r>
      <w:r w:rsidR="00415137" w:rsidRPr="004B6B3E">
        <w:t xml:space="preserve">If valid changes were </w:t>
      </w:r>
      <w:r w:rsidR="001148FD" w:rsidRPr="004B6B3E">
        <w:t>made to your project, m</w:t>
      </w:r>
      <w:r w:rsidRPr="004B6B3E">
        <w:t xml:space="preserve">ake sure to save </w:t>
      </w:r>
      <w:r w:rsidR="001148FD" w:rsidRPr="004B6B3E">
        <w:t>it</w:t>
      </w:r>
      <w:r w:rsidRPr="004B6B3E">
        <w:t xml:space="preserve"> before quitting </w:t>
      </w:r>
      <w:proofErr w:type="spellStart"/>
      <w:r w:rsidRPr="004B6B3E">
        <w:t>iSanXoT</w:t>
      </w:r>
      <w:proofErr w:type="spellEnd"/>
      <w:r w:rsidRPr="004B6B3E">
        <w:t xml:space="preserve">, as </w:t>
      </w:r>
      <w:r w:rsidR="001148FD" w:rsidRPr="004B6B3E">
        <w:t>any</w:t>
      </w:r>
      <w:r w:rsidRPr="004B6B3E">
        <w:t xml:space="preserve"> changes will be lost otherwise</w:t>
      </w:r>
      <w:r w:rsidR="00E90378" w:rsidRPr="004B6B3E">
        <w:t xml:space="preserve"> (you won’t be prompted for saving upon closing)</w:t>
      </w:r>
      <w:r w:rsidRPr="004B6B3E">
        <w:t xml:space="preserve">.  </w:t>
      </w:r>
    </w:p>
    <w:p w14:paraId="708343CA" w14:textId="0C9258DC" w:rsidR="00BF6704" w:rsidRPr="004B6B3E" w:rsidRDefault="00BF6704" w:rsidP="0004026F">
      <w:pPr>
        <w:ind w:left="360"/>
      </w:pPr>
      <w:r w:rsidRPr="004B6B3E">
        <w:t xml:space="preserve">To close the </w:t>
      </w:r>
      <w:proofErr w:type="spellStart"/>
      <w:r w:rsidRPr="004B6B3E">
        <w:t>iSanXoT</w:t>
      </w:r>
      <w:proofErr w:type="spellEnd"/>
      <w:r w:rsidRPr="004B6B3E">
        <w:t xml:space="preserve"> application:</w:t>
      </w:r>
    </w:p>
    <w:p w14:paraId="5FFD887A" w14:textId="7549A6CD" w:rsidR="005B553A" w:rsidRPr="004B6B3E" w:rsidRDefault="00624E8C" w:rsidP="0004026F">
      <w:pPr>
        <w:ind w:left="360"/>
      </w:pPr>
      <w:r w:rsidRPr="004B6B3E">
        <w:t xml:space="preserve">In Windows and Linux: </w:t>
      </w:r>
      <w:r w:rsidR="00040775" w:rsidRPr="004B6B3E">
        <w:t>c</w:t>
      </w:r>
      <w:r w:rsidR="005B553A" w:rsidRPr="004B6B3E">
        <w:t xml:space="preserve">hoose </w:t>
      </w:r>
      <w:r w:rsidR="007872D3">
        <w:rPr>
          <w:i/>
        </w:rPr>
        <w:t xml:space="preserve">Project </w:t>
      </w:r>
      <w:r w:rsidR="005B553A" w:rsidRPr="0004026F">
        <w:rPr>
          <w:i/>
        </w:rPr>
        <w:t>&gt; Exit</w:t>
      </w:r>
      <w:r w:rsidR="005B553A" w:rsidRPr="004B6B3E">
        <w:t xml:space="preserve">, or click the X in the upper right corner of the main </w:t>
      </w:r>
      <w:proofErr w:type="spellStart"/>
      <w:r w:rsidRPr="004B6B3E">
        <w:t>iSanXoT</w:t>
      </w:r>
      <w:proofErr w:type="spellEnd"/>
      <w:r w:rsidRPr="004B6B3E">
        <w:t xml:space="preserve"> </w:t>
      </w:r>
      <w:r w:rsidR="005B553A" w:rsidRPr="004B6B3E">
        <w:t>window</w:t>
      </w:r>
      <w:r w:rsidRPr="004B6B3E">
        <w:t>.</w:t>
      </w:r>
    </w:p>
    <w:p w14:paraId="2C9C971C" w14:textId="1FAC42B5" w:rsidR="00624E8C" w:rsidRPr="004B6B3E" w:rsidRDefault="00624E8C" w:rsidP="0004026F">
      <w:pPr>
        <w:ind w:left="360"/>
      </w:pPr>
      <w:r w:rsidRPr="004B6B3E">
        <w:t xml:space="preserve">In Mac: choose </w:t>
      </w:r>
      <w:proofErr w:type="spellStart"/>
      <w:r w:rsidRPr="0004026F">
        <w:rPr>
          <w:i/>
        </w:rPr>
        <w:t>iSanXoT</w:t>
      </w:r>
      <w:proofErr w:type="spellEnd"/>
      <w:r w:rsidRPr="0004026F">
        <w:rPr>
          <w:i/>
        </w:rPr>
        <w:t xml:space="preserve"> (menu) &gt; Exit</w:t>
      </w:r>
      <w:r w:rsidRPr="004B6B3E">
        <w:t xml:space="preserve">, or click the red X in the upper left corner of the main </w:t>
      </w:r>
      <w:proofErr w:type="spellStart"/>
      <w:r w:rsidRPr="004B6B3E">
        <w:t>iSanXoT</w:t>
      </w:r>
      <w:proofErr w:type="spellEnd"/>
      <w:r w:rsidRPr="004B6B3E">
        <w:t xml:space="preserve"> window.</w:t>
      </w:r>
    </w:p>
    <w:p w14:paraId="3B61010F" w14:textId="7B1BDDA4" w:rsidR="005A50BB" w:rsidRPr="004B6B3E" w:rsidRDefault="00D52CC7" w:rsidP="0004026F">
      <w:r w:rsidRPr="004B6B3E">
        <w:t>A</w:t>
      </w:r>
      <w:r w:rsidR="005925F3" w:rsidRPr="004B6B3E">
        <w:t xml:space="preserve"> dialog window will show up asking you to confirm the application closing</w:t>
      </w:r>
      <w:r w:rsidRPr="004B6B3E">
        <w:t xml:space="preserve">. </w:t>
      </w:r>
      <w:r w:rsidR="00E55F59" w:rsidRPr="004B6B3E">
        <w:t xml:space="preserve">Click </w:t>
      </w:r>
      <w:r w:rsidR="005925F3" w:rsidRPr="004B6B3E">
        <w:t>“</w:t>
      </w:r>
      <w:r w:rsidR="00E55F59" w:rsidRPr="004B6B3E">
        <w:t>Yes</w:t>
      </w:r>
      <w:r w:rsidR="005925F3" w:rsidRPr="004B6B3E">
        <w:t>”</w:t>
      </w:r>
      <w:r w:rsidRPr="004B6B3E">
        <w:t xml:space="preserve"> if </w:t>
      </w:r>
      <w:r w:rsidR="005925F3" w:rsidRPr="004B6B3E">
        <w:t xml:space="preserve">you really want to </w:t>
      </w:r>
      <w:r w:rsidR="00960670" w:rsidRPr="004B6B3E">
        <w:t>quit</w:t>
      </w:r>
      <w:r w:rsidR="005925F3" w:rsidRPr="004B6B3E">
        <w:t xml:space="preserve"> </w:t>
      </w:r>
      <w:proofErr w:type="spellStart"/>
      <w:r w:rsidR="005925F3" w:rsidRPr="004B6B3E">
        <w:t>iSanXoT</w:t>
      </w:r>
      <w:proofErr w:type="spellEnd"/>
      <w:r w:rsidR="00DA7F95" w:rsidRPr="004B6B3E">
        <w:t>.</w:t>
      </w:r>
      <w:r w:rsidR="00960670" w:rsidRPr="004B6B3E">
        <w:t xml:space="preserve"> </w:t>
      </w:r>
    </w:p>
    <w:p w14:paraId="35132194" w14:textId="77777777" w:rsidR="00E4752C" w:rsidRPr="004B6B3E" w:rsidRDefault="00E4752C" w:rsidP="00414A51"/>
    <w:p w14:paraId="7F6BB510" w14:textId="3CF0080A" w:rsidR="00D778DD" w:rsidRPr="004B6B3E" w:rsidRDefault="00D778DD" w:rsidP="001E29A4">
      <w:pPr>
        <w:pStyle w:val="Heading3"/>
      </w:pPr>
      <w:proofErr w:type="spellStart"/>
      <w:r w:rsidRPr="004B6B3E">
        <w:t>iSanXoT</w:t>
      </w:r>
      <w:proofErr w:type="spellEnd"/>
      <w:r w:rsidRPr="004B6B3E">
        <w:t xml:space="preserve"> </w:t>
      </w:r>
      <w:r w:rsidR="00E01BBD" w:rsidRPr="004B6B3E">
        <w:t>Projects</w:t>
      </w:r>
    </w:p>
    <w:p w14:paraId="20AD3360" w14:textId="7C0FD683" w:rsidR="00E26647" w:rsidRPr="004B6B3E" w:rsidRDefault="00BA67D8" w:rsidP="00867850">
      <w:r w:rsidRPr="004B6B3E">
        <w:t>A</w:t>
      </w:r>
      <w:r w:rsidR="009F4A30" w:rsidRPr="004B6B3E">
        <w:t xml:space="preserve">n </w:t>
      </w:r>
      <w:proofErr w:type="spellStart"/>
      <w:r w:rsidR="009F4A30" w:rsidRPr="004B6B3E">
        <w:t>iSanXoT</w:t>
      </w:r>
      <w:proofErr w:type="spellEnd"/>
      <w:r w:rsidRPr="004B6B3E">
        <w:t xml:space="preserve"> </w:t>
      </w:r>
      <w:r w:rsidR="00FA2DB2" w:rsidRPr="004B6B3E">
        <w:t xml:space="preserve">project </w:t>
      </w:r>
      <w:r w:rsidRPr="004B6B3E">
        <w:t>is primarily a container use</w:t>
      </w:r>
      <w:r w:rsidR="00D6492D" w:rsidRPr="004B6B3E">
        <w:t>d</w:t>
      </w:r>
      <w:r w:rsidRPr="004B6B3E">
        <w:t xml:space="preserve"> to structure </w:t>
      </w:r>
      <w:r w:rsidR="00D6492D" w:rsidRPr="004B6B3E">
        <w:t xml:space="preserve">the data coming from </w:t>
      </w:r>
      <w:r w:rsidR="00621B96" w:rsidRPr="004B6B3E">
        <w:t>your</w:t>
      </w:r>
      <w:r w:rsidR="00E26647" w:rsidRPr="004B6B3E">
        <w:t xml:space="preserve"> input file(s) and your workflow. The input file </w:t>
      </w:r>
      <w:r w:rsidR="00D936F7">
        <w:t xml:space="preserve">contains the identification and quantification data (for further details </w:t>
      </w:r>
      <w:r w:rsidR="00E26647" w:rsidRPr="004B6B3E">
        <w:t xml:space="preserve">see </w:t>
      </w:r>
      <w:r w:rsidR="0049310E" w:rsidRPr="004B6B3E">
        <w:t xml:space="preserve">the </w:t>
      </w:r>
      <w:hyperlink w:anchor="_Input_Adaptor" w:history="1">
        <w:r w:rsidR="00321150">
          <w:rPr>
            <w:rStyle w:val="Hyperlink"/>
          </w:rPr>
          <w:t>Input A</w:t>
        </w:r>
        <w:r w:rsidR="00E26647" w:rsidRPr="004B6B3E">
          <w:rPr>
            <w:rStyle w:val="Hyperlink"/>
          </w:rPr>
          <w:t>daptor</w:t>
        </w:r>
      </w:hyperlink>
      <w:r w:rsidR="00493074" w:rsidRPr="004B6B3E">
        <w:t xml:space="preserve"> </w:t>
      </w:r>
      <w:r w:rsidR="0049310E" w:rsidRPr="004B6B3E">
        <w:t>S</w:t>
      </w:r>
      <w:r w:rsidR="00E26647" w:rsidRPr="004B6B3E">
        <w:t>ection)</w:t>
      </w:r>
      <w:r w:rsidR="00D936F7">
        <w:t xml:space="preserve">. </w:t>
      </w:r>
      <w:r w:rsidR="0043653E" w:rsidRPr="004B6B3E">
        <w:t>The</w:t>
      </w:r>
      <w:r w:rsidR="00797042" w:rsidRPr="004B6B3E">
        <w:t>se</w:t>
      </w:r>
      <w:r w:rsidR="0043653E" w:rsidRPr="004B6B3E">
        <w:t xml:space="preserve"> </w:t>
      </w:r>
      <w:r w:rsidR="00662B88" w:rsidRPr="004B6B3E">
        <w:t>fully-</w:t>
      </w:r>
      <w:proofErr w:type="spellStart"/>
      <w:r w:rsidR="00662B88" w:rsidRPr="004B6B3E">
        <w:t>customisable</w:t>
      </w:r>
      <w:proofErr w:type="spellEnd"/>
      <w:r w:rsidR="00662B88" w:rsidRPr="004B6B3E">
        <w:t xml:space="preserve"> </w:t>
      </w:r>
      <w:r w:rsidR="0043653E" w:rsidRPr="004B6B3E">
        <w:t>workflow</w:t>
      </w:r>
      <w:r w:rsidR="00803AEE" w:rsidRPr="004B6B3E">
        <w:t xml:space="preserve">s </w:t>
      </w:r>
      <w:r w:rsidR="00662B88" w:rsidRPr="004B6B3E">
        <w:t>can perform</w:t>
      </w:r>
      <w:r w:rsidR="00803AEE" w:rsidRPr="004B6B3E">
        <w:t xml:space="preserve"> quantitative proteomic</w:t>
      </w:r>
      <w:r w:rsidR="00662B88" w:rsidRPr="004B6B3E">
        <w:t>s</w:t>
      </w:r>
      <w:r w:rsidR="00803AEE" w:rsidRPr="004B6B3E">
        <w:t xml:space="preserve"> analysis</w:t>
      </w:r>
      <w:r w:rsidR="00091233" w:rsidRPr="004B6B3E">
        <w:t xml:space="preserve">, </w:t>
      </w:r>
      <w:r w:rsidR="00803AEE" w:rsidRPr="004B6B3E">
        <w:t>systems biology</w:t>
      </w:r>
      <w:r w:rsidR="00662B88" w:rsidRPr="004B6B3E">
        <w:t xml:space="preserve"> analysis</w:t>
      </w:r>
      <w:r w:rsidR="00803AEE" w:rsidRPr="004B6B3E">
        <w:t>,</w:t>
      </w:r>
      <w:r w:rsidR="00091233" w:rsidRPr="004B6B3E">
        <w:t xml:space="preserve"> and </w:t>
      </w:r>
      <w:r w:rsidR="00803AEE" w:rsidRPr="004B6B3E">
        <w:t>comparison and merging of experimental data from technical or biological replicates</w:t>
      </w:r>
      <w:r w:rsidR="00201FA6" w:rsidRPr="004B6B3E">
        <w:t>.</w:t>
      </w:r>
    </w:p>
    <w:p w14:paraId="4322A08D" w14:textId="77777777" w:rsidR="00E30BE8" w:rsidRDefault="00EA3284" w:rsidP="00E30BE8">
      <w:pPr>
        <w:keepNext/>
        <w:jc w:val="center"/>
      </w:pPr>
      <w:r w:rsidRPr="00EA3284">
        <w:rPr>
          <w:noProof/>
        </w:rPr>
        <w:drawing>
          <wp:inline distT="0" distB="0" distL="0" distR="0" wp14:anchorId="5D4EE84D" wp14:editId="3732B541">
            <wp:extent cx="2257740" cy="2152950"/>
            <wp:effectExtent l="114300" t="57150" r="66675" b="114300"/>
            <wp:docPr id="81" name="Picture 3">
              <a:extLst xmlns:a="http://schemas.openxmlformats.org/drawingml/2006/main">
                <a:ext uri="{FF2B5EF4-FFF2-40B4-BE49-F238E27FC236}">
                  <a16:creationId xmlns:a16="http://schemas.microsoft.com/office/drawing/2014/main" id="{82F581B8-B466-4AFE-B6F6-F2529C083B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2F581B8-B466-4AFE-B6F6-F2529C083B08}"/>
                        </a:ext>
                      </a:extLst>
                    </pic:cNvPr>
                    <pic:cNvPicPr>
                      <a:picLocks noChangeAspect="1"/>
                    </pic:cNvPicPr>
                  </pic:nvPicPr>
                  <pic:blipFill>
                    <a:blip r:embed="rId33"/>
                    <a:stretch>
                      <a:fillRect/>
                    </a:stretch>
                  </pic:blipFill>
                  <pic:spPr>
                    <a:xfrm>
                      <a:off x="0" y="0"/>
                      <a:ext cx="2257740" cy="215295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52C8DF92" w14:textId="69C80ECB" w:rsidR="00091233" w:rsidRPr="00E30BE8" w:rsidRDefault="00E30BE8" w:rsidP="00E30BE8">
      <w:pPr>
        <w:pStyle w:val="Caption"/>
        <w:rPr>
          <w:b/>
        </w:rPr>
      </w:pPr>
      <w:bookmarkStart w:id="19" w:name="_Ref103114194"/>
      <w:r w:rsidRPr="00E30BE8">
        <w:rPr>
          <w:b/>
        </w:rPr>
        <w:t xml:space="preserve">Figure </w:t>
      </w:r>
      <w:r w:rsidRPr="00E30BE8">
        <w:rPr>
          <w:b/>
        </w:rPr>
        <w:fldChar w:fldCharType="begin"/>
      </w:r>
      <w:r w:rsidRPr="00E30BE8">
        <w:rPr>
          <w:b/>
        </w:rPr>
        <w:instrText xml:space="preserve"> SEQ Figure \* ARABIC </w:instrText>
      </w:r>
      <w:r w:rsidRPr="00E30BE8">
        <w:rPr>
          <w:b/>
        </w:rPr>
        <w:fldChar w:fldCharType="separate"/>
      </w:r>
      <w:r w:rsidR="0009316B">
        <w:rPr>
          <w:b/>
          <w:noProof/>
        </w:rPr>
        <w:t>2</w:t>
      </w:r>
      <w:r w:rsidRPr="00E30BE8">
        <w:rPr>
          <w:b/>
        </w:rPr>
        <w:fldChar w:fldCharType="end"/>
      </w:r>
      <w:bookmarkEnd w:id="19"/>
      <w:r w:rsidRPr="00E30BE8">
        <w:rPr>
          <w:b/>
        </w:rPr>
        <w:t>. Project menu.</w:t>
      </w:r>
    </w:p>
    <w:p w14:paraId="5BEA619B" w14:textId="4D132F51" w:rsidR="00A77788" w:rsidRPr="004B6B3E" w:rsidRDefault="004D2211" w:rsidP="004D2211">
      <w:pPr>
        <w:pStyle w:val="Heading4"/>
      </w:pPr>
      <w:r w:rsidRPr="004B6B3E">
        <w:t>Creat</w:t>
      </w:r>
      <w:r w:rsidR="00A02CE3" w:rsidRPr="004B6B3E">
        <w:t>ing</w:t>
      </w:r>
      <w:r w:rsidRPr="004B6B3E">
        <w:t xml:space="preserve"> a new project</w:t>
      </w:r>
    </w:p>
    <w:p w14:paraId="1ABD816E" w14:textId="3EC87883" w:rsidR="00A77788" w:rsidRPr="004B6B3E" w:rsidRDefault="009F4A30" w:rsidP="00867850">
      <w:r w:rsidRPr="004B6B3E">
        <w:t xml:space="preserve">Creating a project is the first step when conducting an analysis with </w:t>
      </w:r>
      <w:proofErr w:type="spellStart"/>
      <w:r w:rsidRPr="004B6B3E">
        <w:t>iSanXoT</w:t>
      </w:r>
      <w:proofErr w:type="spellEnd"/>
      <w:r w:rsidRPr="004B6B3E">
        <w:t xml:space="preserve">. </w:t>
      </w:r>
      <w:r w:rsidR="00454598" w:rsidRPr="004B6B3E">
        <w:t>By s</w:t>
      </w:r>
      <w:r w:rsidRPr="004B6B3E">
        <w:t>elect</w:t>
      </w:r>
      <w:r w:rsidR="00454598" w:rsidRPr="004B6B3E">
        <w:t>ing</w:t>
      </w:r>
      <w:r w:rsidRPr="004B6B3E">
        <w:t xml:space="preserve"> </w:t>
      </w:r>
      <w:r w:rsidR="00464A54">
        <w:rPr>
          <w:i/>
        </w:rPr>
        <w:t>Project</w:t>
      </w:r>
      <w:r w:rsidRPr="0004026F">
        <w:rPr>
          <w:i/>
        </w:rPr>
        <w:t xml:space="preserve"> &gt;</w:t>
      </w:r>
      <w:r w:rsidR="009B109D" w:rsidRPr="0004026F">
        <w:rPr>
          <w:i/>
        </w:rPr>
        <w:t xml:space="preserve"> New Project</w:t>
      </w:r>
      <w:r w:rsidRPr="004B6B3E">
        <w:t xml:space="preserve"> </w:t>
      </w:r>
      <w:r w:rsidR="00454598" w:rsidRPr="004B6B3E">
        <w:t xml:space="preserve">a window will show up where you can provide a name for the project as well as select a project folder where </w:t>
      </w:r>
      <w:proofErr w:type="spellStart"/>
      <w:r w:rsidR="00454598" w:rsidRPr="004B6B3E">
        <w:t>iSanXoT</w:t>
      </w:r>
      <w:proofErr w:type="spellEnd"/>
      <w:r w:rsidR="00454598" w:rsidRPr="004B6B3E">
        <w:t xml:space="preserve"> output files will be stored</w:t>
      </w:r>
      <w:r w:rsidR="00795D1B" w:rsidRPr="004B6B3E">
        <w:t>.</w:t>
      </w:r>
    </w:p>
    <w:p w14:paraId="54D3EB9E" w14:textId="77777777" w:rsidR="00E30BE8" w:rsidRDefault="00B85D91" w:rsidP="00E30BE8">
      <w:pPr>
        <w:keepNext/>
        <w:jc w:val="center"/>
      </w:pPr>
      <w:r w:rsidRPr="00B85D91">
        <w:rPr>
          <w:noProof/>
        </w:rPr>
        <w:lastRenderedPageBreak/>
        <w:drawing>
          <wp:inline distT="0" distB="0" distL="0" distR="0" wp14:anchorId="72B9DCA3" wp14:editId="5F525585">
            <wp:extent cx="4991562" cy="1778603"/>
            <wp:effectExtent l="95250" t="38100" r="38100" b="88900"/>
            <wp:docPr id="82" name="Picture 4">
              <a:extLst xmlns:a="http://schemas.openxmlformats.org/drawingml/2006/main">
                <a:ext uri="{FF2B5EF4-FFF2-40B4-BE49-F238E27FC236}">
                  <a16:creationId xmlns:a16="http://schemas.microsoft.com/office/drawing/2014/main" id="{0AF44742-92D3-4EEA-8AF0-D7C87CF931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F44742-92D3-4EEA-8AF0-D7C87CF9316C}"/>
                        </a:ext>
                      </a:extLst>
                    </pic:cNvPr>
                    <pic:cNvPicPr>
                      <a:picLocks noChangeAspect="1"/>
                    </pic:cNvPicPr>
                  </pic:nvPicPr>
                  <pic:blipFill>
                    <a:blip r:embed="rId34"/>
                    <a:stretch>
                      <a:fillRect/>
                    </a:stretch>
                  </pic:blipFill>
                  <pic:spPr>
                    <a:xfrm>
                      <a:off x="0" y="0"/>
                      <a:ext cx="4991562" cy="1778603"/>
                    </a:xfrm>
                    <a:prstGeom prst="rect">
                      <a:avLst/>
                    </a:prstGeom>
                    <a:effectLst>
                      <a:outerShdw blurRad="50800" dist="38100" dir="8100000" algn="tr" rotWithShape="0">
                        <a:prstClr val="black">
                          <a:alpha val="40000"/>
                        </a:prstClr>
                      </a:outerShdw>
                    </a:effectLst>
                  </pic:spPr>
                </pic:pic>
              </a:graphicData>
            </a:graphic>
          </wp:inline>
        </w:drawing>
      </w:r>
    </w:p>
    <w:p w14:paraId="3D6727AE" w14:textId="5268C8F7" w:rsidR="000840C1" w:rsidRPr="00E30BE8" w:rsidRDefault="00E30BE8" w:rsidP="00E30BE8">
      <w:pPr>
        <w:pStyle w:val="Caption"/>
        <w:rPr>
          <w:b/>
        </w:rPr>
      </w:pPr>
      <w:r w:rsidRPr="00E30BE8">
        <w:rPr>
          <w:b/>
        </w:rPr>
        <w:t xml:space="preserve">Figure </w:t>
      </w:r>
      <w:r w:rsidRPr="00E30BE8">
        <w:rPr>
          <w:b/>
        </w:rPr>
        <w:fldChar w:fldCharType="begin"/>
      </w:r>
      <w:r w:rsidRPr="00E30BE8">
        <w:rPr>
          <w:b/>
        </w:rPr>
        <w:instrText xml:space="preserve"> SEQ Figure \* ARABIC </w:instrText>
      </w:r>
      <w:r w:rsidRPr="00E30BE8">
        <w:rPr>
          <w:b/>
        </w:rPr>
        <w:fldChar w:fldCharType="separate"/>
      </w:r>
      <w:r w:rsidR="0009316B">
        <w:rPr>
          <w:b/>
          <w:noProof/>
        </w:rPr>
        <w:t>3</w:t>
      </w:r>
      <w:r w:rsidRPr="00E30BE8">
        <w:rPr>
          <w:b/>
        </w:rPr>
        <w:fldChar w:fldCharType="end"/>
      </w:r>
      <w:r w:rsidRPr="00E30BE8">
        <w:rPr>
          <w:b/>
        </w:rPr>
        <w:t>. Window that creates a new project.</w:t>
      </w:r>
    </w:p>
    <w:p w14:paraId="5A6736E4" w14:textId="77777777" w:rsidR="00DC54F7" w:rsidRPr="004B6B3E" w:rsidRDefault="00DC54F7" w:rsidP="008B0239">
      <w:pPr>
        <w:pStyle w:val="Heading4"/>
      </w:pPr>
    </w:p>
    <w:p w14:paraId="16E4918E" w14:textId="47C136FC" w:rsidR="00A77788" w:rsidRPr="004B6B3E" w:rsidRDefault="00A77788" w:rsidP="008B0239">
      <w:pPr>
        <w:pStyle w:val="Heading4"/>
      </w:pPr>
      <w:r w:rsidRPr="004B6B3E">
        <w:t>Open</w:t>
      </w:r>
      <w:r w:rsidR="0051770E" w:rsidRPr="004B6B3E">
        <w:t>ing</w:t>
      </w:r>
      <w:r w:rsidRPr="004B6B3E">
        <w:t xml:space="preserve"> </w:t>
      </w:r>
      <w:r w:rsidR="008B0239" w:rsidRPr="004B6B3E">
        <w:t xml:space="preserve">a </w:t>
      </w:r>
      <w:r w:rsidRPr="004B6B3E">
        <w:t>project</w:t>
      </w:r>
    </w:p>
    <w:p w14:paraId="2BE8082B" w14:textId="4A0B361E" w:rsidR="008B0239" w:rsidRPr="004B6B3E" w:rsidRDefault="00DC54F7" w:rsidP="008B0239">
      <w:r w:rsidRPr="004B6B3E">
        <w:t xml:space="preserve">By selecting </w:t>
      </w:r>
      <w:r w:rsidR="00B85D91">
        <w:rPr>
          <w:i/>
        </w:rPr>
        <w:t>Project</w:t>
      </w:r>
      <w:r w:rsidR="0051770E" w:rsidRPr="0004026F">
        <w:rPr>
          <w:i/>
        </w:rPr>
        <w:t xml:space="preserve"> &gt; Open Project</w:t>
      </w:r>
      <w:r w:rsidR="0051770E" w:rsidRPr="004B6B3E">
        <w:t xml:space="preserve"> a</w:t>
      </w:r>
      <w:r w:rsidR="001E2E8B" w:rsidRPr="004B6B3E">
        <w:t xml:space="preserve">s a </w:t>
      </w:r>
      <w:r w:rsidRPr="004B6B3E">
        <w:t xml:space="preserve">folder selection dialog box shows up </w:t>
      </w:r>
      <w:r w:rsidR="00657AF8" w:rsidRPr="004B6B3E">
        <w:t xml:space="preserve">that allows </w:t>
      </w:r>
      <w:r w:rsidRPr="004B6B3E">
        <w:t xml:space="preserve">the user </w:t>
      </w:r>
      <w:r w:rsidR="00657AF8" w:rsidRPr="004B6B3E">
        <w:t xml:space="preserve">to </w:t>
      </w:r>
      <w:r w:rsidRPr="004B6B3E">
        <w:t xml:space="preserve">indicate the location of </w:t>
      </w:r>
      <w:r w:rsidR="007649AD" w:rsidRPr="004B6B3E">
        <w:t>an already existing</w:t>
      </w:r>
      <w:r w:rsidRPr="004B6B3E">
        <w:t xml:space="preserve"> project folder </w:t>
      </w:r>
      <w:r w:rsidR="007649AD" w:rsidRPr="004B6B3E">
        <w:t xml:space="preserve">to be </w:t>
      </w:r>
      <w:r w:rsidRPr="004B6B3E">
        <w:t>open</w:t>
      </w:r>
      <w:r w:rsidR="007649AD" w:rsidRPr="004B6B3E">
        <w:t>ed</w:t>
      </w:r>
      <w:r w:rsidRPr="004B6B3E">
        <w:t xml:space="preserve"> </w:t>
      </w:r>
      <w:r w:rsidR="007649AD" w:rsidRPr="004B6B3E">
        <w:t>by</w:t>
      </w:r>
      <w:r w:rsidRPr="004B6B3E">
        <w:t xml:space="preserve"> </w:t>
      </w:r>
      <w:proofErr w:type="spellStart"/>
      <w:r w:rsidRPr="004B6B3E">
        <w:t>iSanXoT</w:t>
      </w:r>
      <w:proofErr w:type="spellEnd"/>
      <w:r w:rsidRPr="004B6B3E">
        <w:t>.</w:t>
      </w:r>
    </w:p>
    <w:p w14:paraId="1043D29C" w14:textId="77777777" w:rsidR="00E4752C" w:rsidRPr="004B6B3E" w:rsidRDefault="00E4752C" w:rsidP="008B0239"/>
    <w:p w14:paraId="42CD36AD" w14:textId="174685D4" w:rsidR="001E29A4" w:rsidRPr="004B6B3E" w:rsidRDefault="001E29A4" w:rsidP="001E29A4">
      <w:pPr>
        <w:pStyle w:val="Heading3"/>
      </w:pPr>
      <w:proofErr w:type="spellStart"/>
      <w:r w:rsidRPr="004B6B3E">
        <w:t>iSanXoT</w:t>
      </w:r>
      <w:proofErr w:type="spellEnd"/>
      <w:r w:rsidRPr="004B6B3E">
        <w:t xml:space="preserve"> </w:t>
      </w:r>
      <w:r w:rsidR="008A1FDF" w:rsidRPr="004B6B3E">
        <w:t>Main</w:t>
      </w:r>
      <w:r w:rsidRPr="004B6B3E">
        <w:t xml:space="preserve"> </w:t>
      </w:r>
      <w:r w:rsidR="00B237E7" w:rsidRPr="004B6B3E">
        <w:t>Window</w:t>
      </w:r>
    </w:p>
    <w:p w14:paraId="55B7680F" w14:textId="01E1E005" w:rsidR="001E29A4" w:rsidRPr="004B6B3E" w:rsidRDefault="001E29A4" w:rsidP="001E29A4">
      <w:pPr>
        <w:rPr>
          <w:b/>
        </w:rPr>
      </w:pPr>
      <w:r w:rsidRPr="004B6B3E">
        <w:t xml:space="preserve">The </w:t>
      </w:r>
      <w:proofErr w:type="spellStart"/>
      <w:r w:rsidR="00974303" w:rsidRPr="004B6B3E">
        <w:t>iSanXoT</w:t>
      </w:r>
      <w:proofErr w:type="spellEnd"/>
      <w:r w:rsidR="00974303" w:rsidRPr="004B6B3E">
        <w:t xml:space="preserve"> </w:t>
      </w:r>
      <w:r w:rsidR="008A1FDF" w:rsidRPr="004B6B3E">
        <w:t>main</w:t>
      </w:r>
      <w:r w:rsidR="001C1DB6" w:rsidRPr="004B6B3E">
        <w:t xml:space="preserve"> </w:t>
      </w:r>
      <w:r w:rsidR="008A1FDF" w:rsidRPr="004B6B3E">
        <w:t>window</w:t>
      </w:r>
      <w:r w:rsidR="00974303" w:rsidRPr="004B6B3E">
        <w:t xml:space="preserve"> </w:t>
      </w:r>
      <w:r w:rsidR="001C1DB6" w:rsidRPr="004B6B3E">
        <w:t xml:space="preserve">consists of </w:t>
      </w:r>
      <w:r w:rsidRPr="004B6B3E">
        <w:t>a</w:t>
      </w:r>
      <w:r w:rsidR="003878F5" w:rsidRPr="004B6B3E">
        <w:t>n overhead</w:t>
      </w:r>
      <w:r w:rsidRPr="004B6B3E">
        <w:t xml:space="preserve"> menu, </w:t>
      </w:r>
      <w:r w:rsidR="00D35600" w:rsidRPr="004B6B3E">
        <w:t xml:space="preserve">adaptor and module </w:t>
      </w:r>
      <w:r w:rsidRPr="004B6B3E">
        <w:t>tabs, and content and execution panel</w:t>
      </w:r>
      <w:r w:rsidR="005E529C" w:rsidRPr="004B6B3E">
        <w:t>s</w:t>
      </w:r>
      <w:r w:rsidR="00337FE1" w:rsidRPr="004B6B3E">
        <w:t xml:space="preserve"> (</w:t>
      </w:r>
      <w:r w:rsidR="00F45C3F">
        <w:fldChar w:fldCharType="begin"/>
      </w:r>
      <w:r w:rsidR="00F45C3F">
        <w:instrText xml:space="preserve"> REF _Ref103114150 \h </w:instrText>
      </w:r>
      <w:r w:rsidR="00F45C3F">
        <w:fldChar w:fldCharType="separate"/>
      </w:r>
      <w:r w:rsidR="0009316B" w:rsidRPr="00E40DF8">
        <w:rPr>
          <w:b/>
        </w:rPr>
        <w:t xml:space="preserve">Figure </w:t>
      </w:r>
      <w:r w:rsidR="0009316B">
        <w:rPr>
          <w:b/>
          <w:noProof/>
        </w:rPr>
        <w:t>4</w:t>
      </w:r>
      <w:r w:rsidR="00F45C3F">
        <w:fldChar w:fldCharType="end"/>
      </w:r>
      <w:r w:rsidR="00337FE1" w:rsidRPr="004B6B3E">
        <w:t>)</w:t>
      </w:r>
      <w:r w:rsidRPr="004B6B3E">
        <w:t>.</w:t>
      </w:r>
    </w:p>
    <w:p w14:paraId="781FDFC9" w14:textId="77777777" w:rsidR="001E29A4" w:rsidRPr="004B6B3E" w:rsidRDefault="001E29A4" w:rsidP="001E29A4">
      <w:pPr>
        <w:pStyle w:val="Heading4"/>
      </w:pPr>
      <w:r w:rsidRPr="004B6B3E">
        <w:t>Menu</w:t>
      </w:r>
    </w:p>
    <w:p w14:paraId="79D92823" w14:textId="77777777" w:rsidR="001E29A4" w:rsidRPr="004B6B3E" w:rsidRDefault="001E29A4" w:rsidP="001E29A4">
      <w:r w:rsidRPr="004B6B3E">
        <w:t>The Menu contains the following items:</w:t>
      </w:r>
    </w:p>
    <w:p w14:paraId="1AE5CC51" w14:textId="7C0C4205" w:rsidR="001E29A4" w:rsidRPr="004B6B3E" w:rsidRDefault="00C9088B" w:rsidP="006305A1">
      <w:pPr>
        <w:pStyle w:val="ListParagraph"/>
        <w:numPr>
          <w:ilvl w:val="0"/>
          <w:numId w:val="9"/>
        </w:numPr>
      </w:pPr>
      <w:r>
        <w:t>Project</w:t>
      </w:r>
      <w:r w:rsidR="001E29A4" w:rsidRPr="004B6B3E">
        <w:t xml:space="preserve">: </w:t>
      </w:r>
      <w:r w:rsidR="003878F5" w:rsidRPr="004B6B3E">
        <w:t xml:space="preserve">Allows </w:t>
      </w:r>
      <w:r w:rsidR="001E29A4" w:rsidRPr="004B6B3E">
        <w:t xml:space="preserve">operations </w:t>
      </w:r>
      <w:r w:rsidR="003878F5" w:rsidRPr="004B6B3E">
        <w:t xml:space="preserve">related </w:t>
      </w:r>
      <w:r w:rsidR="004B22B2" w:rsidRPr="004B6B3E">
        <w:t>to projects</w:t>
      </w:r>
      <w:r w:rsidR="001E29A4" w:rsidRPr="004B6B3E">
        <w:t xml:space="preserve"> and workflow</w:t>
      </w:r>
      <w:r w:rsidR="003878F5" w:rsidRPr="004B6B3E">
        <w:t>s</w:t>
      </w:r>
      <w:r w:rsidR="001E29A4" w:rsidRPr="004B6B3E">
        <w:t>.</w:t>
      </w:r>
    </w:p>
    <w:p w14:paraId="1C3EE263" w14:textId="48B0D8DB" w:rsidR="001E29A4" w:rsidRPr="004B6B3E" w:rsidRDefault="001E29A4" w:rsidP="006305A1">
      <w:pPr>
        <w:pStyle w:val="ListParagraph"/>
        <w:numPr>
          <w:ilvl w:val="0"/>
          <w:numId w:val="9"/>
        </w:numPr>
      </w:pPr>
      <w:r w:rsidRPr="004B6B3E">
        <w:t xml:space="preserve">Processes: </w:t>
      </w:r>
      <w:r w:rsidR="003878F5" w:rsidRPr="004B6B3E">
        <w:t xml:space="preserve">Links </w:t>
      </w:r>
      <w:r w:rsidRPr="004B6B3E">
        <w:t xml:space="preserve">to </w:t>
      </w:r>
      <w:r w:rsidR="003878F5" w:rsidRPr="004B6B3E">
        <w:t xml:space="preserve">real-time </w:t>
      </w:r>
      <w:r w:rsidR="00F662E4" w:rsidRPr="004B6B3E">
        <w:t xml:space="preserve">display of </w:t>
      </w:r>
      <w:r w:rsidRPr="004B6B3E">
        <w:t xml:space="preserve">the </w:t>
      </w:r>
      <w:r w:rsidR="00F662E4" w:rsidRPr="004B6B3E">
        <w:t xml:space="preserve">processes currently in execution by </w:t>
      </w:r>
      <w:proofErr w:type="spellStart"/>
      <w:r w:rsidRPr="004B6B3E">
        <w:t>iSanXoT</w:t>
      </w:r>
      <w:proofErr w:type="spellEnd"/>
      <w:r w:rsidRPr="004B6B3E">
        <w:t xml:space="preserve"> (see </w:t>
      </w:r>
      <w:hyperlink w:anchor="_Running_Processes" w:history="1">
        <w:r w:rsidR="006A4C62" w:rsidRPr="003733E5">
          <w:rPr>
            <w:rStyle w:val="Hyperlink"/>
          </w:rPr>
          <w:t xml:space="preserve">Running </w:t>
        </w:r>
        <w:r w:rsidRPr="003733E5">
          <w:rPr>
            <w:rStyle w:val="Hyperlink"/>
          </w:rPr>
          <w:t>Processes</w:t>
        </w:r>
      </w:hyperlink>
      <w:r w:rsidR="00AF471E" w:rsidRPr="004B6B3E">
        <w:t xml:space="preserve"> Section</w:t>
      </w:r>
      <w:r w:rsidRPr="004B6B3E">
        <w:t>).</w:t>
      </w:r>
    </w:p>
    <w:p w14:paraId="337FAED5" w14:textId="7731D279" w:rsidR="001E29A4" w:rsidRPr="004B6B3E" w:rsidRDefault="001E29A4" w:rsidP="006305A1">
      <w:pPr>
        <w:pStyle w:val="ListParagraph"/>
        <w:numPr>
          <w:ilvl w:val="0"/>
          <w:numId w:val="9"/>
        </w:numPr>
      </w:pPr>
      <w:r w:rsidRPr="004B6B3E">
        <w:t xml:space="preserve">Help: </w:t>
      </w:r>
      <w:r w:rsidR="00AF471E" w:rsidRPr="004B6B3E">
        <w:t xml:space="preserve">Houses </w:t>
      </w:r>
      <w:r w:rsidRPr="004B6B3E">
        <w:t xml:space="preserve">the </w:t>
      </w:r>
      <w:r w:rsidR="00AF471E" w:rsidRPr="004B6B3E">
        <w:t>different S</w:t>
      </w:r>
      <w:r w:rsidRPr="004B6B3E">
        <w:t xml:space="preserve">ections of </w:t>
      </w:r>
      <w:proofErr w:type="spellStart"/>
      <w:r w:rsidRPr="004B6B3E">
        <w:t>iSanXoT</w:t>
      </w:r>
      <w:proofErr w:type="spellEnd"/>
      <w:r w:rsidRPr="004B6B3E">
        <w:t xml:space="preserve"> help.</w:t>
      </w:r>
    </w:p>
    <w:p w14:paraId="4462E411" w14:textId="46CEA4AB" w:rsidR="001E29A4" w:rsidRPr="004B6B3E" w:rsidRDefault="001422F5" w:rsidP="001E29A4">
      <w:pPr>
        <w:pStyle w:val="Heading4"/>
      </w:pPr>
      <w:r w:rsidRPr="004B6B3E">
        <w:t xml:space="preserve">Content </w:t>
      </w:r>
      <w:r w:rsidR="00617432" w:rsidRPr="004B6B3E">
        <w:t>t</w:t>
      </w:r>
      <w:r w:rsidR="001E29A4" w:rsidRPr="004B6B3E">
        <w:t>abs</w:t>
      </w:r>
    </w:p>
    <w:p w14:paraId="00452C7D" w14:textId="3E17DD82" w:rsidR="0092000A" w:rsidRDefault="00E63ADC" w:rsidP="006305A1">
      <w:pPr>
        <w:pStyle w:val="ListParagraph"/>
        <w:numPr>
          <w:ilvl w:val="0"/>
          <w:numId w:val="10"/>
        </w:numPr>
      </w:pPr>
      <w:r w:rsidRPr="004B6B3E">
        <w:t xml:space="preserve">Five tabs are displayed in </w:t>
      </w:r>
      <w:proofErr w:type="spellStart"/>
      <w:r w:rsidRPr="004B6B3E">
        <w:t>iSanXoT’s</w:t>
      </w:r>
      <w:proofErr w:type="spellEnd"/>
      <w:r w:rsidRPr="004B6B3E">
        <w:t xml:space="preserve"> project page. The</w:t>
      </w:r>
      <w:r w:rsidR="0092000A" w:rsidRPr="004B6B3E">
        <w:t xml:space="preserve"> Input tab displays the Project folder, where </w:t>
      </w:r>
      <w:proofErr w:type="spellStart"/>
      <w:r w:rsidR="0092000A" w:rsidRPr="004B6B3E">
        <w:t>iSanXoT</w:t>
      </w:r>
      <w:proofErr w:type="spellEnd"/>
      <w:r w:rsidR="0092000A" w:rsidRPr="004B6B3E">
        <w:t xml:space="preserve"> output files are stored, as well as the Identification file used in the project (see </w:t>
      </w:r>
      <w:hyperlink w:anchor="_Adaptors" w:history="1">
        <w:r w:rsidR="00AB558F" w:rsidRPr="00AB558F">
          <w:rPr>
            <w:rStyle w:val="Hyperlink"/>
          </w:rPr>
          <w:t xml:space="preserve">Input </w:t>
        </w:r>
        <w:r w:rsidR="0092000A" w:rsidRPr="00AB558F">
          <w:rPr>
            <w:rStyle w:val="Hyperlink"/>
          </w:rPr>
          <w:t>Adaptor</w:t>
        </w:r>
      </w:hyperlink>
      <w:r w:rsidR="0092000A" w:rsidRPr="004B6B3E">
        <w:t xml:space="preserve"> Section). The remaining four tabs give access to </w:t>
      </w:r>
      <w:proofErr w:type="spellStart"/>
      <w:r w:rsidR="0092000A" w:rsidRPr="004B6B3E">
        <w:t>iSanXoT</w:t>
      </w:r>
      <w:proofErr w:type="spellEnd"/>
      <w:r w:rsidR="0092000A" w:rsidRPr="004B6B3E">
        <w:t xml:space="preserve"> modules: </w:t>
      </w:r>
      <w:hyperlink w:anchor="_Relation_tables_module" w:history="1">
        <w:r w:rsidR="0092000A" w:rsidRPr="00AB558F">
          <w:rPr>
            <w:rStyle w:val="Hyperlink"/>
          </w:rPr>
          <w:t>Relation Tables</w:t>
        </w:r>
      </w:hyperlink>
      <w:r w:rsidR="00AB558F">
        <w:t xml:space="preserve">, </w:t>
      </w:r>
      <w:hyperlink w:anchor="_Basic_modules_1" w:history="1">
        <w:r w:rsidR="00FB689A" w:rsidRPr="00AB558F">
          <w:rPr>
            <w:rStyle w:val="Hyperlink"/>
          </w:rPr>
          <w:t>Basic Modules</w:t>
        </w:r>
      </w:hyperlink>
      <w:r w:rsidR="00FB689A" w:rsidRPr="004B6B3E">
        <w:t xml:space="preserve">, </w:t>
      </w:r>
      <w:hyperlink w:anchor="_Compound_modules" w:history="1">
        <w:r w:rsidR="00AB558F" w:rsidRPr="00AB558F">
          <w:rPr>
            <w:rStyle w:val="Hyperlink"/>
          </w:rPr>
          <w:t>Compound</w:t>
        </w:r>
        <w:r w:rsidR="00FB689A" w:rsidRPr="00AB558F">
          <w:rPr>
            <w:rStyle w:val="Hyperlink"/>
          </w:rPr>
          <w:t xml:space="preserve"> Modules</w:t>
        </w:r>
      </w:hyperlink>
      <w:r w:rsidR="00AB558F">
        <w:t xml:space="preserve">, </w:t>
      </w:r>
      <w:r w:rsidR="00FB689A" w:rsidRPr="004B6B3E">
        <w:t xml:space="preserve">and </w:t>
      </w:r>
      <w:hyperlink w:anchor="_Reports_modules" w:history="1">
        <w:r w:rsidR="00FB689A" w:rsidRPr="00AB558F">
          <w:rPr>
            <w:rStyle w:val="Hyperlink"/>
          </w:rPr>
          <w:t>Report</w:t>
        </w:r>
        <w:r w:rsidR="00AB558F" w:rsidRPr="00AB558F">
          <w:rPr>
            <w:rStyle w:val="Hyperlink"/>
          </w:rPr>
          <w:t xml:space="preserve"> Modules</w:t>
        </w:r>
      </w:hyperlink>
      <w:r w:rsidR="00FB689A" w:rsidRPr="004B6B3E">
        <w:t>.</w:t>
      </w:r>
    </w:p>
    <w:p w14:paraId="18C0C901" w14:textId="77777777" w:rsidR="0058705F" w:rsidRDefault="0058705F" w:rsidP="0058705F">
      <w:pPr>
        <w:keepNext/>
        <w:jc w:val="center"/>
      </w:pPr>
      <w:r>
        <w:rPr>
          <w:noProof/>
        </w:rPr>
        <w:lastRenderedPageBreak/>
        <w:drawing>
          <wp:inline distT="0" distB="0" distL="0" distR="0" wp14:anchorId="54AF3125" wp14:editId="5A9761A3">
            <wp:extent cx="5431342" cy="320992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53675" cy="3223124"/>
                    </a:xfrm>
                    <a:prstGeom prst="rect">
                      <a:avLst/>
                    </a:prstGeom>
                    <a:noFill/>
                  </pic:spPr>
                </pic:pic>
              </a:graphicData>
            </a:graphic>
          </wp:inline>
        </w:drawing>
      </w:r>
    </w:p>
    <w:p w14:paraId="23A493B4" w14:textId="6096C8BE" w:rsidR="0058705F" w:rsidRDefault="0058705F" w:rsidP="0058705F">
      <w:pPr>
        <w:pStyle w:val="Caption"/>
        <w:rPr>
          <w:b/>
        </w:rPr>
      </w:pPr>
      <w:bookmarkStart w:id="20" w:name="_Ref103114150"/>
      <w:bookmarkStart w:id="21" w:name="_Ref103114143"/>
      <w:r w:rsidRPr="00E40DF8">
        <w:rPr>
          <w:b/>
        </w:rPr>
        <w:t xml:space="preserve">Figure </w:t>
      </w:r>
      <w:r w:rsidRPr="00E40DF8">
        <w:rPr>
          <w:b/>
        </w:rPr>
        <w:fldChar w:fldCharType="begin"/>
      </w:r>
      <w:r w:rsidRPr="00E40DF8">
        <w:rPr>
          <w:b/>
        </w:rPr>
        <w:instrText xml:space="preserve"> SEQ Figure \* ARABIC </w:instrText>
      </w:r>
      <w:r w:rsidRPr="00E40DF8">
        <w:rPr>
          <w:b/>
        </w:rPr>
        <w:fldChar w:fldCharType="separate"/>
      </w:r>
      <w:r w:rsidR="0009316B">
        <w:rPr>
          <w:b/>
          <w:noProof/>
        </w:rPr>
        <w:t>4</w:t>
      </w:r>
      <w:r w:rsidRPr="00E40DF8">
        <w:rPr>
          <w:b/>
        </w:rPr>
        <w:fldChar w:fldCharType="end"/>
      </w:r>
      <w:bookmarkEnd w:id="20"/>
      <w:r w:rsidR="00E40DF8" w:rsidRPr="00E40DF8">
        <w:rPr>
          <w:b/>
        </w:rPr>
        <w:t xml:space="preserve">. </w:t>
      </w:r>
      <w:r w:rsidRPr="00E40DF8">
        <w:rPr>
          <w:b/>
        </w:rPr>
        <w:t>Ma</w:t>
      </w:r>
      <w:r w:rsidR="00E40DF8" w:rsidRPr="00E40DF8">
        <w:rPr>
          <w:b/>
        </w:rPr>
        <w:t>i</w:t>
      </w:r>
      <w:r w:rsidRPr="00E40DF8">
        <w:rPr>
          <w:b/>
        </w:rPr>
        <w:t>n View</w:t>
      </w:r>
      <w:r w:rsidR="00E40DF8" w:rsidRPr="00E40DF8">
        <w:rPr>
          <w:b/>
        </w:rPr>
        <w:t xml:space="preserve"> of </w:t>
      </w:r>
      <w:proofErr w:type="spellStart"/>
      <w:r w:rsidR="00E40DF8" w:rsidRPr="00E40DF8">
        <w:rPr>
          <w:b/>
        </w:rPr>
        <w:t>iSanXoT</w:t>
      </w:r>
      <w:proofErr w:type="spellEnd"/>
      <w:r w:rsidR="00E40DF8" w:rsidRPr="00E40DF8">
        <w:rPr>
          <w:b/>
        </w:rPr>
        <w:t>.</w:t>
      </w:r>
      <w:bookmarkEnd w:id="21"/>
    </w:p>
    <w:p w14:paraId="3A73CCFE" w14:textId="77777777" w:rsidR="00E40DF8" w:rsidRPr="00E40DF8" w:rsidRDefault="00E40DF8" w:rsidP="00E40DF8"/>
    <w:p w14:paraId="4CC73730" w14:textId="77777777" w:rsidR="001E29A4" w:rsidRPr="004B6B3E" w:rsidRDefault="001E29A4" w:rsidP="001E29A4">
      <w:pPr>
        <w:pStyle w:val="Heading4"/>
      </w:pPr>
      <w:r w:rsidRPr="004B6B3E">
        <w:t>Content panel</w:t>
      </w:r>
    </w:p>
    <w:p w14:paraId="119D1D22" w14:textId="4DF531FF" w:rsidR="001E29A4" w:rsidRPr="004B6B3E" w:rsidRDefault="001E29A4" w:rsidP="001E29A4">
      <w:r w:rsidRPr="004B6B3E">
        <w:t xml:space="preserve">This panel houses the </w:t>
      </w:r>
      <w:r w:rsidR="00F222AF" w:rsidRPr="004B6B3E">
        <w:t xml:space="preserve">elements </w:t>
      </w:r>
      <w:r w:rsidRPr="004B6B3E">
        <w:t xml:space="preserve">of the </w:t>
      </w:r>
      <w:r w:rsidR="00A82366" w:rsidRPr="004B6B3E">
        <w:t xml:space="preserve">Input </w:t>
      </w:r>
      <w:r w:rsidRPr="004B6B3E">
        <w:t xml:space="preserve">and </w:t>
      </w:r>
      <w:r w:rsidR="00A82366" w:rsidRPr="004B6B3E">
        <w:t>M</w:t>
      </w:r>
      <w:r w:rsidRPr="004B6B3E">
        <w:t>odules</w:t>
      </w:r>
      <w:r w:rsidR="00A82366" w:rsidRPr="004B6B3E">
        <w:t xml:space="preserve"> tabs</w:t>
      </w:r>
      <w:r w:rsidR="00F222AF" w:rsidRPr="004B6B3E">
        <w:t>, which</w:t>
      </w:r>
      <w:r w:rsidR="00A82366" w:rsidRPr="004B6B3E">
        <w:t xml:space="preserve"> can be accessed through the sidebar menu showing on the left </w:t>
      </w:r>
      <w:r w:rsidR="00F222AF" w:rsidRPr="004B6B3E">
        <w:t xml:space="preserve">side of the </w:t>
      </w:r>
      <w:r w:rsidRPr="004B6B3E">
        <w:t>panel</w:t>
      </w:r>
      <w:r w:rsidR="00F222AF" w:rsidRPr="004B6B3E">
        <w:t xml:space="preserve">. A title </w:t>
      </w:r>
      <w:r w:rsidR="00C66407" w:rsidRPr="004B6B3E">
        <w:t>and</w:t>
      </w:r>
      <w:r w:rsidR="00F222AF" w:rsidRPr="004B6B3E">
        <w:t xml:space="preserve"> </w:t>
      </w:r>
      <w:r w:rsidR="00C66407" w:rsidRPr="004B6B3E">
        <w:t>a</w:t>
      </w:r>
      <w:r w:rsidR="00F222AF" w:rsidRPr="004B6B3E">
        <w:t xml:space="preserve"> </w:t>
      </w:r>
      <w:r w:rsidR="00C66407" w:rsidRPr="004B6B3E">
        <w:t>brief</w:t>
      </w:r>
      <w:r w:rsidR="00F222AF" w:rsidRPr="004B6B3E">
        <w:t xml:space="preserve"> description of the Inpu</w:t>
      </w:r>
      <w:r w:rsidR="00C66407" w:rsidRPr="004B6B3E">
        <w:t>t/Module element is provided</w:t>
      </w:r>
      <w:r w:rsidR="00932C1D" w:rsidRPr="004B6B3E">
        <w:t>, as well as help icon linking to additional information on the specific Input</w:t>
      </w:r>
      <w:r w:rsidR="0090176B" w:rsidRPr="004B6B3E">
        <w:t xml:space="preserve"> element or M</w:t>
      </w:r>
      <w:r w:rsidR="00932C1D" w:rsidRPr="004B6B3E">
        <w:t>odule selected.</w:t>
      </w:r>
    </w:p>
    <w:p w14:paraId="53735C05" w14:textId="77777777" w:rsidR="001E29A4" w:rsidRPr="004B6B3E" w:rsidRDefault="001E29A4" w:rsidP="001E29A4">
      <w:pPr>
        <w:pStyle w:val="Heading4"/>
      </w:pPr>
      <w:bookmarkStart w:id="22" w:name="_Execution_panel"/>
      <w:bookmarkEnd w:id="22"/>
      <w:r w:rsidRPr="004B6B3E">
        <w:t>Execution panel</w:t>
      </w:r>
    </w:p>
    <w:p w14:paraId="540E9217" w14:textId="4B663114" w:rsidR="00A77788" w:rsidRPr="004B6B3E" w:rsidRDefault="001E29A4" w:rsidP="001E29A4">
      <w:r w:rsidRPr="004B6B3E">
        <w:t>The execution panel</w:t>
      </w:r>
      <w:r w:rsidR="008A1FDF" w:rsidRPr="004B6B3E">
        <w:t>, located on the bottom of the main window</w:t>
      </w:r>
      <w:r w:rsidR="0090176B" w:rsidRPr="004B6B3E">
        <w:t xml:space="preserve">, allows the user to </w:t>
      </w:r>
      <w:r w:rsidRPr="004B6B3E">
        <w:t xml:space="preserve">indicate </w:t>
      </w:r>
      <w:r w:rsidR="0090176B" w:rsidRPr="004B6B3E">
        <w:t xml:space="preserve">the number of </w:t>
      </w:r>
      <w:r w:rsidRPr="004B6B3E">
        <w:t xml:space="preserve">processors </w:t>
      </w:r>
      <w:r w:rsidR="0090176B" w:rsidRPr="004B6B3E">
        <w:t xml:space="preserve">to be used by </w:t>
      </w:r>
      <w:proofErr w:type="spellStart"/>
      <w:r w:rsidR="0090176B" w:rsidRPr="004B6B3E">
        <w:t>iSanXoT</w:t>
      </w:r>
      <w:proofErr w:type="spellEnd"/>
      <w:r w:rsidR="0044228C">
        <w:t>, 4 by default</w:t>
      </w:r>
      <w:r w:rsidR="0090176B" w:rsidRPr="004B6B3E">
        <w:t>. The Start button launches the execution of the workflow shaped by the</w:t>
      </w:r>
      <w:r w:rsidR="00F72927" w:rsidRPr="004B6B3E">
        <w:t xml:space="preserve"> </w:t>
      </w:r>
      <w:r w:rsidR="0090176B" w:rsidRPr="004B6B3E">
        <w:t>Input elements and Modules</w:t>
      </w:r>
      <w:r w:rsidR="00636D29" w:rsidRPr="004B6B3E">
        <w:t>.</w:t>
      </w:r>
    </w:p>
    <w:p w14:paraId="56F12F2A" w14:textId="77777777" w:rsidR="00E4752C" w:rsidRPr="004B6B3E" w:rsidRDefault="00E4752C" w:rsidP="001E29A4"/>
    <w:p w14:paraId="6F34BC4E" w14:textId="2830A865" w:rsidR="00A77788" w:rsidRPr="004B6B3E" w:rsidRDefault="00895F99" w:rsidP="00895F99">
      <w:pPr>
        <w:pStyle w:val="Heading2"/>
      </w:pPr>
      <w:r w:rsidRPr="004B6B3E">
        <w:t xml:space="preserve">Importing and Exporting </w:t>
      </w:r>
      <w:r w:rsidR="00A77788" w:rsidRPr="004B6B3E">
        <w:t>Workflows</w:t>
      </w:r>
    </w:p>
    <w:p w14:paraId="4C4E194D" w14:textId="63363D5E" w:rsidR="00AD0D4E" w:rsidRPr="004B6B3E" w:rsidRDefault="003332E7" w:rsidP="006A7054">
      <w:r w:rsidRPr="004B6B3E">
        <w:t>A</w:t>
      </w:r>
      <w:r w:rsidR="00D04E56" w:rsidRPr="004B6B3E">
        <w:t xml:space="preserve"> </w:t>
      </w:r>
      <w:r w:rsidRPr="004B6B3E">
        <w:t xml:space="preserve">project </w:t>
      </w:r>
      <w:r w:rsidR="00D04E56" w:rsidRPr="004B6B3E">
        <w:t xml:space="preserve">is shaped by </w:t>
      </w:r>
      <w:r w:rsidR="00FD578F" w:rsidRPr="004B6B3E">
        <w:t xml:space="preserve">a workflow that instructs </w:t>
      </w:r>
      <w:proofErr w:type="spellStart"/>
      <w:r w:rsidR="00FD578F" w:rsidRPr="004B6B3E">
        <w:t>iSanXoT</w:t>
      </w:r>
      <w:proofErr w:type="spellEnd"/>
      <w:r w:rsidR="00FD578F" w:rsidRPr="004B6B3E">
        <w:t xml:space="preserve"> how to process the </w:t>
      </w:r>
      <w:r w:rsidR="007808DE" w:rsidRPr="004B6B3E">
        <w:t>data provided</w:t>
      </w:r>
      <w:r w:rsidR="00FD578F" w:rsidRPr="004B6B3E">
        <w:t xml:space="preserve"> by </w:t>
      </w:r>
      <w:r w:rsidRPr="004B6B3E">
        <w:t>the input file(s</w:t>
      </w:r>
      <w:r w:rsidR="004B22B2" w:rsidRPr="004B6B3E">
        <w:t>).</w:t>
      </w:r>
      <w:r w:rsidR="008A596F" w:rsidRPr="004B6B3E">
        <w:t xml:space="preserve"> </w:t>
      </w:r>
      <w:r w:rsidR="00FD578F" w:rsidRPr="004B6B3E">
        <w:t xml:space="preserve">While the whole project, including workflow and data, can be saved as indicated below (see the </w:t>
      </w:r>
      <w:hyperlink w:anchor="_Saving_a_project" w:history="1">
        <w:r w:rsidR="00FD578F" w:rsidRPr="00E84F8F">
          <w:rPr>
            <w:rStyle w:val="Hyperlink"/>
          </w:rPr>
          <w:t xml:space="preserve">Saving a </w:t>
        </w:r>
        <w:r w:rsidR="00E84F8F" w:rsidRPr="00E84F8F">
          <w:rPr>
            <w:rStyle w:val="Hyperlink"/>
          </w:rPr>
          <w:t>p</w:t>
        </w:r>
        <w:r w:rsidR="00FD578F" w:rsidRPr="00E84F8F">
          <w:rPr>
            <w:rStyle w:val="Hyperlink"/>
          </w:rPr>
          <w:t>roject</w:t>
        </w:r>
      </w:hyperlink>
      <w:r w:rsidR="00FD578F" w:rsidRPr="004B6B3E">
        <w:t xml:space="preserve"> </w:t>
      </w:r>
      <w:r w:rsidR="00E84F8F">
        <w:t>s</w:t>
      </w:r>
      <w:r w:rsidR="00FD578F" w:rsidRPr="004B6B3E">
        <w:t xml:space="preserve">ection), there </w:t>
      </w:r>
      <w:r w:rsidR="008A596F" w:rsidRPr="004B6B3E">
        <w:t xml:space="preserve">is a way </w:t>
      </w:r>
      <w:r w:rsidR="00306E26" w:rsidRPr="004B6B3E">
        <w:t xml:space="preserve">to import and export </w:t>
      </w:r>
      <w:r w:rsidR="002464E6" w:rsidRPr="004B6B3E">
        <w:t xml:space="preserve">just </w:t>
      </w:r>
      <w:r w:rsidR="00306E26" w:rsidRPr="004B6B3E">
        <w:t xml:space="preserve">the workflow structure </w:t>
      </w:r>
      <w:r w:rsidR="00FD578F" w:rsidRPr="004B6B3E">
        <w:t xml:space="preserve">using </w:t>
      </w:r>
      <w:proofErr w:type="spellStart"/>
      <w:r w:rsidR="00FD578F" w:rsidRPr="004B6B3E">
        <w:t>iSanXoT</w:t>
      </w:r>
      <w:proofErr w:type="spellEnd"/>
      <w:r w:rsidR="00FD578F" w:rsidRPr="004B6B3E">
        <w:t xml:space="preserve"> </w:t>
      </w:r>
      <w:r w:rsidR="00306E26" w:rsidRPr="004B6B3E">
        <w:t>menu</w:t>
      </w:r>
      <w:r w:rsidR="006A7054">
        <w:t xml:space="preserve"> (</w:t>
      </w:r>
      <w:r w:rsidR="00F45C3F">
        <w:fldChar w:fldCharType="begin"/>
      </w:r>
      <w:r w:rsidR="00F45C3F">
        <w:instrText xml:space="preserve"> REF _Ref103114194 \h </w:instrText>
      </w:r>
      <w:r w:rsidR="00F45C3F">
        <w:fldChar w:fldCharType="separate"/>
      </w:r>
      <w:r w:rsidR="0009316B" w:rsidRPr="00E30BE8">
        <w:rPr>
          <w:b/>
        </w:rPr>
        <w:t xml:space="preserve">Figure </w:t>
      </w:r>
      <w:r w:rsidR="0009316B">
        <w:rPr>
          <w:b/>
          <w:noProof/>
        </w:rPr>
        <w:t>2</w:t>
      </w:r>
      <w:r w:rsidR="00F45C3F">
        <w:fldChar w:fldCharType="end"/>
      </w:r>
      <w:r w:rsidR="006A7054">
        <w:t>)</w:t>
      </w:r>
      <w:r w:rsidR="00FD578F" w:rsidRPr="004B6B3E">
        <w:t>.</w:t>
      </w:r>
    </w:p>
    <w:p w14:paraId="7D8A7831" w14:textId="4C0C7C20" w:rsidR="00FB2C85" w:rsidRPr="004B6B3E" w:rsidRDefault="00FB2C85" w:rsidP="00FB2C85">
      <w:pPr>
        <w:pStyle w:val="Heading4"/>
      </w:pPr>
      <w:r w:rsidRPr="004B6B3E">
        <w:t xml:space="preserve">Import </w:t>
      </w:r>
      <w:r w:rsidR="00FD578F" w:rsidRPr="004B6B3E">
        <w:t>W</w:t>
      </w:r>
      <w:r w:rsidRPr="004B6B3E">
        <w:t>orkflow</w:t>
      </w:r>
    </w:p>
    <w:p w14:paraId="3286E444" w14:textId="0425B5CE" w:rsidR="00AD0D4E" w:rsidRPr="004B6B3E" w:rsidRDefault="0092610A" w:rsidP="00895F99">
      <w:r w:rsidRPr="004B6B3E">
        <w:t>This option allows to import the task-tables of a workflow. For that, you have to provide the folder where the workflow is saved.</w:t>
      </w:r>
    </w:p>
    <w:p w14:paraId="08A3FE9F" w14:textId="1602A8DA" w:rsidR="002A2B17" w:rsidRPr="004B6B3E" w:rsidRDefault="00D62652" w:rsidP="00D62652">
      <w:pPr>
        <w:pStyle w:val="Heading4"/>
      </w:pPr>
      <w:r w:rsidRPr="004B6B3E">
        <w:t xml:space="preserve">Export </w:t>
      </w:r>
      <w:r w:rsidR="00FD578F" w:rsidRPr="004B6B3E">
        <w:t>W</w:t>
      </w:r>
      <w:r w:rsidRPr="004B6B3E">
        <w:t>orkflow</w:t>
      </w:r>
    </w:p>
    <w:p w14:paraId="65153D21" w14:textId="4C1E2CE1" w:rsidR="00DF1D62" w:rsidRPr="004B6B3E" w:rsidRDefault="00A6264A" w:rsidP="00867850">
      <w:r w:rsidRPr="004B6B3E">
        <w:t>The export workflow saves the task-table</w:t>
      </w:r>
      <w:r w:rsidR="007778D4" w:rsidRPr="004B6B3E">
        <w:t>s</w:t>
      </w:r>
      <w:r w:rsidRPr="004B6B3E">
        <w:t xml:space="preserve"> of a workflow in the folder</w:t>
      </w:r>
      <w:r w:rsidR="007778D4" w:rsidRPr="004B6B3E">
        <w:t xml:space="preserve"> indicated by the user</w:t>
      </w:r>
      <w:r w:rsidRPr="004B6B3E">
        <w:t>.</w:t>
      </w:r>
    </w:p>
    <w:p w14:paraId="30AFF96C" w14:textId="77777777" w:rsidR="00E4752C" w:rsidRPr="004B6B3E" w:rsidRDefault="00E4752C" w:rsidP="00867850"/>
    <w:p w14:paraId="3193BB03" w14:textId="46131228" w:rsidR="00914126" w:rsidRPr="004B6B3E" w:rsidRDefault="00914126" w:rsidP="00914126">
      <w:pPr>
        <w:pStyle w:val="Heading2"/>
      </w:pPr>
      <w:r w:rsidRPr="004B6B3E">
        <w:lastRenderedPageBreak/>
        <w:t>Execut</w:t>
      </w:r>
      <w:r w:rsidR="007778D4" w:rsidRPr="004B6B3E">
        <w:t>ing</w:t>
      </w:r>
      <w:r w:rsidRPr="004B6B3E">
        <w:t xml:space="preserve"> a </w:t>
      </w:r>
      <w:r w:rsidR="007778D4" w:rsidRPr="004B6B3E">
        <w:t>Project</w:t>
      </w:r>
    </w:p>
    <w:p w14:paraId="394F2E89" w14:textId="76EFC44D" w:rsidR="00864B22" w:rsidRPr="004B6B3E" w:rsidRDefault="007778D4" w:rsidP="00914126">
      <w:r w:rsidRPr="004B6B3E">
        <w:t xml:space="preserve">Once your project contains all the necessary input data and workflow elements, </w:t>
      </w:r>
      <w:r w:rsidR="00864B22" w:rsidRPr="004B6B3E">
        <w:t xml:space="preserve">you can </w:t>
      </w:r>
      <w:r w:rsidR="00966F0D" w:rsidRPr="004B6B3E">
        <w:t xml:space="preserve">execute the </w:t>
      </w:r>
      <w:r w:rsidR="00C746F8" w:rsidRPr="004B6B3E">
        <w:t>workflow by</w:t>
      </w:r>
      <w:r w:rsidRPr="004B6B3E">
        <w:t xml:space="preserve"> clicking “</w:t>
      </w:r>
      <w:r w:rsidR="000F6F0D">
        <w:t>Save and Run</w:t>
      </w:r>
      <w:r w:rsidRPr="004B6B3E">
        <w:t xml:space="preserve">” </w:t>
      </w:r>
      <w:r w:rsidR="00966F0D" w:rsidRPr="004B6B3E">
        <w:t xml:space="preserve">in the “Execution panel” </w:t>
      </w:r>
      <w:r w:rsidRPr="004B6B3E">
        <w:t xml:space="preserve">after indicating the number of processors to be allocated for </w:t>
      </w:r>
      <w:proofErr w:type="spellStart"/>
      <w:r w:rsidRPr="004B6B3E">
        <w:t>iSanXoT</w:t>
      </w:r>
      <w:proofErr w:type="spellEnd"/>
      <w:r w:rsidRPr="004B6B3E">
        <w:t xml:space="preserve"> </w:t>
      </w:r>
      <w:r w:rsidR="00966F0D" w:rsidRPr="004B6B3E">
        <w:t>(</w:t>
      </w:r>
      <w:r w:rsidRPr="004B6B3E">
        <w:t xml:space="preserve">see  </w:t>
      </w:r>
      <w:hyperlink w:anchor="_Execution_panel" w:history="1">
        <w:r w:rsidRPr="00D109E9">
          <w:rPr>
            <w:rStyle w:val="Hyperlink"/>
          </w:rPr>
          <w:t>Execution panel</w:t>
        </w:r>
      </w:hyperlink>
      <w:r w:rsidRPr="004B6B3E">
        <w:t xml:space="preserve"> above</w:t>
      </w:r>
      <w:r w:rsidR="00966F0D" w:rsidRPr="004B6B3E">
        <w:t xml:space="preserve">). </w:t>
      </w:r>
    </w:p>
    <w:p w14:paraId="00FCCFEF" w14:textId="390BC282" w:rsidR="00962B7C" w:rsidRPr="004B6B3E" w:rsidRDefault="0075054E" w:rsidP="00914126">
      <w:r w:rsidRPr="004B6B3E">
        <w:t xml:space="preserve">Bear in mind that </w:t>
      </w:r>
      <w:r w:rsidR="00806912" w:rsidRPr="004B6B3E">
        <w:t>e</w:t>
      </w:r>
      <w:r w:rsidR="00962B7C" w:rsidRPr="004B6B3E">
        <w:t xml:space="preserve">very time you </w:t>
      </w:r>
      <w:r w:rsidR="00BF6887" w:rsidRPr="004B6B3E">
        <w:t>click the “</w:t>
      </w:r>
      <w:r w:rsidR="00982DF0">
        <w:t>Save and Run</w:t>
      </w:r>
      <w:r w:rsidR="00BF6887" w:rsidRPr="004B6B3E">
        <w:t xml:space="preserve">” button to </w:t>
      </w:r>
      <w:r w:rsidR="00962B7C" w:rsidRPr="004B6B3E">
        <w:t>execute a workflow, the project is</w:t>
      </w:r>
      <w:r w:rsidR="00BF6887" w:rsidRPr="004B6B3E">
        <w:t xml:space="preserve"> </w:t>
      </w:r>
      <w:r w:rsidR="002E0180" w:rsidRPr="004B6B3E">
        <w:t xml:space="preserve">first </w:t>
      </w:r>
      <w:r w:rsidRPr="004B6B3E">
        <w:t xml:space="preserve">validated </w:t>
      </w:r>
      <w:r w:rsidR="00783E03" w:rsidRPr="004B6B3E">
        <w:t xml:space="preserve">for consistency </w:t>
      </w:r>
      <w:r w:rsidRPr="004B6B3E">
        <w:t xml:space="preserve">and </w:t>
      </w:r>
      <w:r w:rsidR="00962B7C" w:rsidRPr="004B6B3E">
        <w:t>saved</w:t>
      </w:r>
      <w:r w:rsidR="002E0180" w:rsidRPr="004B6B3E">
        <w:t>. To save a project without executing it, you must use the appropriate menu item as explained in the next Section</w:t>
      </w:r>
      <w:r w:rsidR="00962B7C" w:rsidRPr="004B6B3E">
        <w:t>.</w:t>
      </w:r>
    </w:p>
    <w:p w14:paraId="4B3B7710" w14:textId="1331CB79" w:rsidR="00864B22" w:rsidRPr="004B6B3E" w:rsidRDefault="00864B22" w:rsidP="00864B22">
      <w:pPr>
        <w:pStyle w:val="Heading4"/>
      </w:pPr>
      <w:bookmarkStart w:id="23" w:name="_Saving_a_project"/>
      <w:bookmarkEnd w:id="23"/>
      <w:r w:rsidRPr="004B6B3E">
        <w:t>Sav</w:t>
      </w:r>
      <w:r w:rsidR="007778D4" w:rsidRPr="004B6B3E">
        <w:t>ing</w:t>
      </w:r>
      <w:r w:rsidRPr="004B6B3E">
        <w:t xml:space="preserve"> a project</w:t>
      </w:r>
    </w:p>
    <w:p w14:paraId="53D13711" w14:textId="011CD3DD" w:rsidR="00CA033B" w:rsidRPr="004B6B3E" w:rsidRDefault="00864B22" w:rsidP="00864B22">
      <w:r w:rsidRPr="004B6B3E">
        <w:t>Th</w:t>
      </w:r>
      <w:r w:rsidR="002E0180" w:rsidRPr="004B6B3E">
        <w:t xml:space="preserve">e </w:t>
      </w:r>
      <w:r w:rsidR="00A752FC" w:rsidRPr="00A752FC">
        <w:rPr>
          <w:i/>
        </w:rPr>
        <w:t>Project</w:t>
      </w:r>
      <w:r w:rsidR="002E0180" w:rsidRPr="00A752FC">
        <w:rPr>
          <w:i/>
        </w:rPr>
        <w:t xml:space="preserve"> &gt; Save Project</w:t>
      </w:r>
      <w:r w:rsidR="002E0180" w:rsidRPr="004B6B3E">
        <w:t xml:space="preserve"> option </w:t>
      </w:r>
      <w:r w:rsidRPr="004B6B3E">
        <w:t>save</w:t>
      </w:r>
      <w:r w:rsidR="00056A63" w:rsidRPr="004B6B3E">
        <w:t>s</w:t>
      </w:r>
      <w:r w:rsidRPr="004B6B3E">
        <w:t xml:space="preserve"> your project</w:t>
      </w:r>
      <w:r w:rsidR="002E0180" w:rsidRPr="004B6B3E">
        <w:t xml:space="preserve">, which contains </w:t>
      </w:r>
      <w:r w:rsidRPr="004B6B3E">
        <w:t>the input data</w:t>
      </w:r>
      <w:r w:rsidR="00056A63" w:rsidRPr="004B6B3E">
        <w:t xml:space="preserve"> and the </w:t>
      </w:r>
      <w:r w:rsidR="002E0180" w:rsidRPr="004B6B3E">
        <w:t>workflow elements, to</w:t>
      </w:r>
      <w:r w:rsidR="00056A63" w:rsidRPr="004B6B3E">
        <w:t xml:space="preserve"> the “Project folder”. </w:t>
      </w:r>
      <w:r w:rsidR="00CA033B" w:rsidRPr="004B6B3E">
        <w:t>The</w:t>
      </w:r>
      <w:r w:rsidR="000F4F36" w:rsidRPr="004B6B3E">
        <w:t xml:space="preserve"> project </w:t>
      </w:r>
      <w:r w:rsidR="00CA033B" w:rsidRPr="004B6B3E">
        <w:t>files are saved in the “.</w:t>
      </w:r>
      <w:proofErr w:type="spellStart"/>
      <w:r w:rsidR="00CA033B" w:rsidRPr="004B6B3E">
        <w:t>isanxot</w:t>
      </w:r>
      <w:proofErr w:type="spellEnd"/>
      <w:r w:rsidR="00CA033B" w:rsidRPr="004B6B3E">
        <w:t xml:space="preserve">” folder. </w:t>
      </w:r>
      <w:r w:rsidR="000F4F36" w:rsidRPr="004B6B3E">
        <w:t>WARNING: Do not manipulate or delete the information stored in the “.</w:t>
      </w:r>
      <w:proofErr w:type="spellStart"/>
      <w:r w:rsidR="000F4F36" w:rsidRPr="004B6B3E">
        <w:t>isanxot</w:t>
      </w:r>
      <w:proofErr w:type="spellEnd"/>
      <w:r w:rsidR="000F4F36" w:rsidRPr="004B6B3E">
        <w:t>” folder; you risk losing your project</w:t>
      </w:r>
      <w:r w:rsidR="00CA033B" w:rsidRPr="004B6B3E">
        <w:t>.</w:t>
      </w:r>
    </w:p>
    <w:p w14:paraId="43536B97" w14:textId="7E59A71C" w:rsidR="00864B22" w:rsidRPr="004B6B3E" w:rsidRDefault="00783E03" w:rsidP="00864B22">
      <w:r w:rsidRPr="004B6B3E">
        <w:t xml:space="preserve">Whenever </w:t>
      </w:r>
      <w:proofErr w:type="spellStart"/>
      <w:r w:rsidRPr="004B6B3E">
        <w:t>iSanXoT</w:t>
      </w:r>
      <w:proofErr w:type="spellEnd"/>
      <w:r w:rsidRPr="004B6B3E">
        <w:t xml:space="preserve"> is prompted to </w:t>
      </w:r>
      <w:r w:rsidR="00CA033B" w:rsidRPr="004B6B3E">
        <w:t xml:space="preserve">save </w:t>
      </w:r>
      <w:r w:rsidRPr="004B6B3E">
        <w:t xml:space="preserve">a </w:t>
      </w:r>
      <w:r w:rsidR="00CA033B" w:rsidRPr="004B6B3E">
        <w:t xml:space="preserve">project, the </w:t>
      </w:r>
      <w:r w:rsidRPr="004B6B3E">
        <w:t xml:space="preserve">corresponding </w:t>
      </w:r>
      <w:r w:rsidR="00391845" w:rsidRPr="004B6B3E">
        <w:t xml:space="preserve">workflow is </w:t>
      </w:r>
      <w:r w:rsidRPr="004B6B3E">
        <w:t xml:space="preserve">first </w:t>
      </w:r>
      <w:r w:rsidR="00391845" w:rsidRPr="004B6B3E">
        <w:t>validated</w:t>
      </w:r>
      <w:r w:rsidRPr="004B6B3E">
        <w:t xml:space="preserve"> for consistency and won’t be saved when failed</w:t>
      </w:r>
      <w:r w:rsidR="00391845" w:rsidRPr="004B6B3E">
        <w:t>.</w:t>
      </w:r>
      <w:r w:rsidR="00CA033B" w:rsidRPr="004B6B3E">
        <w:t xml:space="preserve"> </w:t>
      </w:r>
      <w:r w:rsidR="0057631C" w:rsidRPr="004B6B3E">
        <w:t>Neither will t</w:t>
      </w:r>
      <w:r w:rsidR="00CA033B" w:rsidRPr="004B6B3E">
        <w:t>he workflow execute</w:t>
      </w:r>
      <w:r w:rsidR="0057631C" w:rsidRPr="004B6B3E">
        <w:t xml:space="preserve"> if it has not been </w:t>
      </w:r>
      <w:r w:rsidR="00CA033B" w:rsidRPr="004B6B3E">
        <w:t>validated previously.</w:t>
      </w:r>
    </w:p>
    <w:p w14:paraId="468A9D77" w14:textId="795915EF" w:rsidR="00E64148" w:rsidRPr="004B6B3E" w:rsidRDefault="00BD667F" w:rsidP="00E64148">
      <w:r w:rsidRPr="004B6B3E">
        <w:t>As well as the “.</w:t>
      </w:r>
      <w:proofErr w:type="spellStart"/>
      <w:r w:rsidRPr="004B6B3E">
        <w:t>isanxot</w:t>
      </w:r>
      <w:proofErr w:type="spellEnd"/>
      <w:r w:rsidRPr="004B6B3E">
        <w:t>” folder, the following folders are necessary to shape your project</w:t>
      </w:r>
      <w:r w:rsidR="00E64148" w:rsidRPr="004B6B3E">
        <w:t>:</w:t>
      </w:r>
    </w:p>
    <w:p w14:paraId="523227EA" w14:textId="13D243E9" w:rsidR="00E64148" w:rsidRPr="004B6B3E" w:rsidRDefault="00E64148" w:rsidP="006305A1">
      <w:pPr>
        <w:pStyle w:val="ListParagraph"/>
        <w:numPr>
          <w:ilvl w:val="0"/>
          <w:numId w:val="12"/>
        </w:numPr>
      </w:pPr>
      <w:proofErr w:type="spellStart"/>
      <w:r w:rsidRPr="004B6B3E">
        <w:t>Exps</w:t>
      </w:r>
      <w:proofErr w:type="spellEnd"/>
      <w:r w:rsidR="0099096E" w:rsidRPr="004B6B3E">
        <w:t>,</w:t>
      </w:r>
      <w:r w:rsidR="00C746F8">
        <w:t xml:space="preserve"> </w:t>
      </w:r>
      <w:r w:rsidR="0099096E" w:rsidRPr="004B6B3E">
        <w:t xml:space="preserve">to store </w:t>
      </w:r>
      <w:r w:rsidRPr="004B6B3E">
        <w:t>the files created by the Input Data adapters.</w:t>
      </w:r>
    </w:p>
    <w:p w14:paraId="4EC7CA20" w14:textId="0483ECE2" w:rsidR="00E64148" w:rsidRPr="004B6B3E" w:rsidRDefault="00E64148" w:rsidP="006305A1">
      <w:pPr>
        <w:pStyle w:val="ListParagraph"/>
        <w:numPr>
          <w:ilvl w:val="0"/>
          <w:numId w:val="12"/>
        </w:numPr>
      </w:pPr>
      <w:r w:rsidRPr="004B6B3E">
        <w:t>Jobs</w:t>
      </w:r>
      <w:r w:rsidR="0099096E" w:rsidRPr="004B6B3E">
        <w:t>, to store</w:t>
      </w:r>
      <w:r w:rsidRPr="004B6B3E">
        <w:t xml:space="preserve"> the </w:t>
      </w:r>
      <w:r w:rsidRPr="004B6B3E">
        <w:rPr>
          <w:i/>
        </w:rPr>
        <w:t>sample folders</w:t>
      </w:r>
      <w:r w:rsidRPr="004B6B3E">
        <w:t xml:space="preserve"> of your workflow.</w:t>
      </w:r>
    </w:p>
    <w:p w14:paraId="27CAA9CA" w14:textId="54234629" w:rsidR="00E64148" w:rsidRPr="004B6B3E" w:rsidRDefault="000E0468" w:rsidP="006305A1">
      <w:pPr>
        <w:pStyle w:val="ListParagraph"/>
        <w:numPr>
          <w:ilvl w:val="0"/>
          <w:numId w:val="12"/>
        </w:numPr>
      </w:pPr>
      <w:proofErr w:type="spellStart"/>
      <w:r w:rsidRPr="004B6B3E">
        <w:t>Rels</w:t>
      </w:r>
      <w:proofErr w:type="spellEnd"/>
      <w:r w:rsidR="0099096E" w:rsidRPr="004B6B3E">
        <w:t xml:space="preserve">, to store </w:t>
      </w:r>
      <w:r w:rsidRPr="004B6B3E">
        <w:t>the Relation Tables created by the RELS CREATOR module (see below).</w:t>
      </w:r>
    </w:p>
    <w:p w14:paraId="058838B6" w14:textId="2E471267" w:rsidR="00654395" w:rsidRPr="004B6B3E" w:rsidRDefault="00654395" w:rsidP="006305A1">
      <w:pPr>
        <w:pStyle w:val="ListParagraph"/>
        <w:numPr>
          <w:ilvl w:val="0"/>
          <w:numId w:val="12"/>
        </w:numPr>
      </w:pPr>
      <w:r w:rsidRPr="004B6B3E">
        <w:t>Reports</w:t>
      </w:r>
      <w:r w:rsidR="0099096E" w:rsidRPr="004B6B3E">
        <w:t>, to store</w:t>
      </w:r>
      <w:r w:rsidRPr="004B6B3E">
        <w:t xml:space="preserve"> the Report files created by the REPORT module (</w:t>
      </w:r>
      <w:r w:rsidR="0099096E" w:rsidRPr="004B6B3E">
        <w:t xml:space="preserve">see </w:t>
      </w:r>
      <w:r w:rsidRPr="004B6B3E">
        <w:t>below).</w:t>
      </w:r>
    </w:p>
    <w:p w14:paraId="363897EC" w14:textId="5EC3F0C4" w:rsidR="00682900" w:rsidRPr="004B6B3E" w:rsidRDefault="00654395" w:rsidP="006305A1">
      <w:pPr>
        <w:pStyle w:val="ListParagraph"/>
        <w:numPr>
          <w:ilvl w:val="0"/>
          <w:numId w:val="12"/>
        </w:numPr>
      </w:pPr>
      <w:r w:rsidRPr="004B6B3E">
        <w:t>Stats</w:t>
      </w:r>
      <w:r w:rsidR="0099096E" w:rsidRPr="004B6B3E">
        <w:t>, to store statistical data</w:t>
      </w:r>
      <w:r w:rsidRPr="004B6B3E">
        <w:t>.</w:t>
      </w:r>
    </w:p>
    <w:p w14:paraId="511F71FC" w14:textId="1DF873D6" w:rsidR="000E0468" w:rsidRPr="004B6B3E" w:rsidRDefault="00682900" w:rsidP="006305A1">
      <w:pPr>
        <w:pStyle w:val="ListParagraph"/>
        <w:numPr>
          <w:ilvl w:val="0"/>
          <w:numId w:val="12"/>
        </w:numPr>
      </w:pPr>
      <w:r w:rsidRPr="004B6B3E">
        <w:t>Logs</w:t>
      </w:r>
      <w:r w:rsidR="0099096E" w:rsidRPr="004B6B3E">
        <w:t>, to store the workflow execution log files</w:t>
      </w:r>
      <w:r w:rsidRPr="004B6B3E">
        <w:t>.</w:t>
      </w:r>
    </w:p>
    <w:p w14:paraId="6E46FBDE" w14:textId="77777777" w:rsidR="00914126" w:rsidRPr="004B6B3E" w:rsidRDefault="00914126" w:rsidP="00914126"/>
    <w:p w14:paraId="1797A95A" w14:textId="613CB5C4" w:rsidR="0062694F" w:rsidRPr="004B6B3E" w:rsidRDefault="006A4C62" w:rsidP="00A50ABE">
      <w:pPr>
        <w:pStyle w:val="Heading2"/>
      </w:pPr>
      <w:bookmarkStart w:id="24" w:name="_Running_Processes"/>
      <w:bookmarkEnd w:id="24"/>
      <w:r w:rsidRPr="004B6B3E">
        <w:t xml:space="preserve">Running </w:t>
      </w:r>
      <w:r w:rsidR="0062694F" w:rsidRPr="004B6B3E">
        <w:t>Process</w:t>
      </w:r>
      <w:r w:rsidR="000D521C" w:rsidRPr="004B6B3E">
        <w:t>es</w:t>
      </w:r>
    </w:p>
    <w:p w14:paraId="61AA5036" w14:textId="6755BF12" w:rsidR="006B654B" w:rsidRPr="004B6B3E" w:rsidRDefault="00CA033B" w:rsidP="006B654B">
      <w:r w:rsidRPr="004B6B3E">
        <w:t xml:space="preserve">When </w:t>
      </w:r>
      <w:r w:rsidR="006B654B" w:rsidRPr="004B6B3E">
        <w:t>work</w:t>
      </w:r>
      <w:r w:rsidR="00D018DF" w:rsidRPr="004B6B3E">
        <w:t>flow execution successfully starts</w:t>
      </w:r>
      <w:r w:rsidR="006B654B" w:rsidRPr="004B6B3E">
        <w:t xml:space="preserve">, </w:t>
      </w:r>
      <w:r w:rsidR="00D018DF" w:rsidRPr="004B6B3E">
        <w:t xml:space="preserve">a </w:t>
      </w:r>
      <w:r w:rsidR="006B654B" w:rsidRPr="004B6B3E">
        <w:t xml:space="preserve">new window </w:t>
      </w:r>
      <w:r w:rsidR="00D018DF" w:rsidRPr="004B6B3E">
        <w:t xml:space="preserve">shows up displaying </w:t>
      </w:r>
      <w:r w:rsidR="00BB4C83" w:rsidRPr="004B6B3E">
        <w:t xml:space="preserve">information about </w:t>
      </w:r>
      <w:r w:rsidR="00D018DF" w:rsidRPr="004B6B3E">
        <w:t>the</w:t>
      </w:r>
      <w:r w:rsidR="006B654B" w:rsidRPr="004B6B3E">
        <w:t xml:space="preserve"> processes </w:t>
      </w:r>
      <w:r w:rsidR="00D018DF" w:rsidRPr="004B6B3E">
        <w:t>currently running</w:t>
      </w:r>
      <w:r w:rsidR="006B654B" w:rsidRPr="004B6B3E">
        <w:t>:</w:t>
      </w:r>
    </w:p>
    <w:p w14:paraId="5DD41131" w14:textId="2171C863" w:rsidR="006B654B" w:rsidRPr="004B6B3E" w:rsidRDefault="00BB4C83" w:rsidP="006305A1">
      <w:pPr>
        <w:pStyle w:val="ListParagraph"/>
        <w:numPr>
          <w:ilvl w:val="0"/>
          <w:numId w:val="11"/>
        </w:numPr>
      </w:pPr>
      <w:r w:rsidRPr="004B6B3E">
        <w:t xml:space="preserve">The </w:t>
      </w:r>
      <w:r w:rsidR="006B654B" w:rsidRPr="004B6B3E">
        <w:t xml:space="preserve">Project logs table shows </w:t>
      </w:r>
      <w:r w:rsidRPr="004B6B3E">
        <w:t xml:space="preserve">project execution </w:t>
      </w:r>
      <w:r w:rsidR="006B654B" w:rsidRPr="004B6B3E">
        <w:t>status.</w:t>
      </w:r>
      <w:r w:rsidRPr="004B6B3E">
        <w:t xml:space="preserve"> Several project executions can be monitored here, and the user must</w:t>
      </w:r>
      <w:r w:rsidR="006B654B" w:rsidRPr="004B6B3E">
        <w:t xml:space="preserve"> click </w:t>
      </w:r>
      <w:r w:rsidRPr="004B6B3E">
        <w:t xml:space="preserve">a </w:t>
      </w:r>
      <w:r w:rsidR="006B654B" w:rsidRPr="004B6B3E">
        <w:t xml:space="preserve">row to </w:t>
      </w:r>
      <w:r w:rsidRPr="004B6B3E">
        <w:t xml:space="preserve">have the corresponding </w:t>
      </w:r>
      <w:r w:rsidR="006B654B" w:rsidRPr="004B6B3E">
        <w:t>workflow logs</w:t>
      </w:r>
      <w:r w:rsidRPr="004B6B3E">
        <w:t xml:space="preserve"> displayed</w:t>
      </w:r>
      <w:r w:rsidR="0042253D" w:rsidRPr="004B6B3E">
        <w:t xml:space="preserve"> (see below)</w:t>
      </w:r>
      <w:r w:rsidR="006B654B" w:rsidRPr="004B6B3E">
        <w:t>.</w:t>
      </w:r>
    </w:p>
    <w:p w14:paraId="2A9E02C2" w14:textId="7E0F9747" w:rsidR="0083558E" w:rsidRPr="004B6B3E" w:rsidRDefault="006B654B" w:rsidP="006305A1">
      <w:pPr>
        <w:pStyle w:val="ListParagraph"/>
        <w:numPr>
          <w:ilvl w:val="0"/>
          <w:numId w:val="11"/>
        </w:numPr>
      </w:pPr>
      <w:r w:rsidRPr="004B6B3E">
        <w:t>Workflow logs table</w:t>
      </w:r>
      <w:r w:rsidR="0075323A" w:rsidRPr="004B6B3E">
        <w:t xml:space="preserve"> </w:t>
      </w:r>
      <w:r w:rsidRPr="004B6B3E">
        <w:t xml:space="preserve">displays </w:t>
      </w:r>
      <w:r w:rsidR="00E9177B" w:rsidRPr="004B6B3E">
        <w:t xml:space="preserve">status for the jobs </w:t>
      </w:r>
      <w:r w:rsidR="009A77F7" w:rsidRPr="004B6B3E">
        <w:t xml:space="preserve">set up in the workflow </w:t>
      </w:r>
      <w:r w:rsidRPr="004B6B3E">
        <w:t xml:space="preserve">modules. If you click on </w:t>
      </w:r>
      <w:r w:rsidR="009A77F7" w:rsidRPr="004B6B3E">
        <w:t xml:space="preserve">a </w:t>
      </w:r>
      <w:r w:rsidRPr="004B6B3E">
        <w:t xml:space="preserve">row you will see the trace log of the </w:t>
      </w:r>
      <w:r w:rsidR="003E6AF0" w:rsidRPr="004B6B3E">
        <w:t>involved</w:t>
      </w:r>
      <w:r w:rsidR="003E6AF0" w:rsidRPr="004B6B3E">
        <w:rPr>
          <w:rStyle w:val="CommentReference"/>
        </w:rPr>
        <w:t xml:space="preserve"> j</w:t>
      </w:r>
      <w:r w:rsidRPr="004B6B3E">
        <w:t>obs (</w:t>
      </w:r>
      <w:r w:rsidR="009A77F7" w:rsidRPr="004B6B3E">
        <w:t xml:space="preserve">unless </w:t>
      </w:r>
      <w:r w:rsidRPr="004B6B3E">
        <w:t xml:space="preserve">the </w:t>
      </w:r>
      <w:r w:rsidR="007D4160" w:rsidRPr="004B6B3E">
        <w:t xml:space="preserve">job </w:t>
      </w:r>
      <w:r w:rsidR="009A77F7" w:rsidRPr="004B6B3E">
        <w:t>status</w:t>
      </w:r>
      <w:r w:rsidR="007D4160" w:rsidRPr="004B6B3E">
        <w:t xml:space="preserve"> is</w:t>
      </w:r>
      <w:r w:rsidR="009A77F7" w:rsidRPr="004B6B3E">
        <w:t xml:space="preserve"> </w:t>
      </w:r>
      <w:r w:rsidRPr="004B6B3E">
        <w:t>“cached”).</w:t>
      </w:r>
    </w:p>
    <w:p w14:paraId="669B86C7" w14:textId="77777777" w:rsidR="006B654B" w:rsidRPr="004B6B3E" w:rsidRDefault="0062694F" w:rsidP="003B6AA3">
      <w:pPr>
        <w:keepNext/>
        <w:jc w:val="center"/>
      </w:pPr>
      <w:r w:rsidRPr="004B6B3E">
        <w:rPr>
          <w:noProof/>
        </w:rPr>
        <w:lastRenderedPageBreak/>
        <w:drawing>
          <wp:inline distT="0" distB="0" distL="0" distR="0" wp14:anchorId="5A89E701" wp14:editId="19646EE0">
            <wp:extent cx="3585317" cy="2476500"/>
            <wp:effectExtent l="19050" t="19050" r="15240" b="190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95329" cy="2483416"/>
                    </a:xfrm>
                    <a:prstGeom prst="rect">
                      <a:avLst/>
                    </a:prstGeom>
                    <a:ln>
                      <a:solidFill>
                        <a:schemeClr val="bg2">
                          <a:lumMod val="50000"/>
                        </a:schemeClr>
                      </a:solidFill>
                    </a:ln>
                  </pic:spPr>
                </pic:pic>
              </a:graphicData>
            </a:graphic>
          </wp:inline>
        </w:drawing>
      </w:r>
    </w:p>
    <w:p w14:paraId="51C12ECB" w14:textId="1995B194" w:rsidR="0062694F" w:rsidRPr="004B6B3E" w:rsidRDefault="006B654B" w:rsidP="006B654B">
      <w:pPr>
        <w:pStyle w:val="Caption"/>
        <w:rPr>
          <w:b/>
        </w:rPr>
      </w:pPr>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5</w:t>
      </w:r>
      <w:r w:rsidRPr="004B6B3E">
        <w:rPr>
          <w:b/>
        </w:rPr>
        <w:fldChar w:fldCharType="end"/>
      </w:r>
      <w:r w:rsidRPr="004B6B3E">
        <w:rPr>
          <w:b/>
        </w:rPr>
        <w:t xml:space="preserve">. View of </w:t>
      </w:r>
      <w:r w:rsidR="006A4C62" w:rsidRPr="004B6B3E">
        <w:rPr>
          <w:b/>
        </w:rPr>
        <w:t xml:space="preserve">running </w:t>
      </w:r>
      <w:r w:rsidRPr="004B6B3E">
        <w:rPr>
          <w:b/>
        </w:rPr>
        <w:t>processes</w:t>
      </w:r>
      <w:r w:rsidR="00C012D0" w:rsidRPr="004B6B3E">
        <w:rPr>
          <w:b/>
        </w:rPr>
        <w:t>.</w:t>
      </w:r>
    </w:p>
    <w:p w14:paraId="756F797B" w14:textId="1DE545BA" w:rsidR="00DC15E9" w:rsidRPr="004B6B3E" w:rsidRDefault="00D031BB">
      <w:pPr>
        <w:jc w:val="left"/>
      </w:pPr>
      <w:r w:rsidRPr="004B6B3E">
        <w:t xml:space="preserve">The running processes </w:t>
      </w:r>
      <w:r w:rsidR="00DC15E9" w:rsidRPr="004B6B3E">
        <w:t xml:space="preserve">window </w:t>
      </w:r>
      <w:r w:rsidRPr="004B6B3E">
        <w:t xml:space="preserve">can be also reached from the menu by selecting the </w:t>
      </w:r>
      <w:r w:rsidR="00DC15E9" w:rsidRPr="004B6B3E">
        <w:t xml:space="preserve">“Processes &gt; Main page” </w:t>
      </w:r>
      <w:r w:rsidRPr="004B6B3E">
        <w:t>option</w:t>
      </w:r>
      <w:r w:rsidR="00DC15E9" w:rsidRPr="004B6B3E">
        <w:t>.</w:t>
      </w:r>
    </w:p>
    <w:p w14:paraId="685886BE" w14:textId="64C73E2C" w:rsidR="00DC15E9" w:rsidRPr="004B6B3E" w:rsidRDefault="00DC15E9">
      <w:pPr>
        <w:jc w:val="left"/>
      </w:pPr>
    </w:p>
    <w:p w14:paraId="7AD708FB" w14:textId="1A405043" w:rsidR="00D34D2C" w:rsidRPr="004B6B3E" w:rsidRDefault="00EA4839">
      <w:pPr>
        <w:jc w:val="left"/>
        <w:rPr>
          <w:rFonts w:asciiTheme="majorHAnsi" w:eastAsiaTheme="majorEastAsia" w:hAnsiTheme="majorHAnsi" w:cstheme="majorBidi"/>
          <w:b/>
          <w:color w:val="BF8F00" w:themeColor="accent4" w:themeShade="BF"/>
          <w:sz w:val="52"/>
          <w:szCs w:val="32"/>
        </w:rPr>
      </w:pPr>
      <w:r w:rsidRPr="004B6B3E">
        <w:br w:type="page"/>
      </w:r>
    </w:p>
    <w:p w14:paraId="268077E7" w14:textId="77777777" w:rsidR="001616F2" w:rsidRPr="004B6B3E" w:rsidRDefault="00E937E7" w:rsidP="003607C3">
      <w:pPr>
        <w:pStyle w:val="Heading1"/>
      </w:pPr>
      <w:bookmarkStart w:id="25" w:name="_Modules"/>
      <w:bookmarkEnd w:id="25"/>
      <w:r w:rsidRPr="004B6B3E">
        <w:lastRenderedPageBreak/>
        <w:t>Modules</w:t>
      </w:r>
    </w:p>
    <w:p w14:paraId="29848FFE" w14:textId="42103C98" w:rsidR="00CF18D2" w:rsidRPr="004B6B3E" w:rsidRDefault="00505284" w:rsidP="007B335F">
      <w:r w:rsidRPr="004B6B3E">
        <w:t xml:space="preserve">The </w:t>
      </w:r>
      <w:proofErr w:type="spellStart"/>
      <w:r w:rsidRPr="004B6B3E">
        <w:t>iSanXoT</w:t>
      </w:r>
      <w:proofErr w:type="spellEnd"/>
      <w:r w:rsidRPr="004B6B3E">
        <w:t xml:space="preserve"> desktop application houses </w:t>
      </w:r>
      <w:r w:rsidR="00301F94" w:rsidRPr="004B6B3E">
        <w:t xml:space="preserve">a number of </w:t>
      </w:r>
      <w:r w:rsidR="00AE5490" w:rsidRPr="004B6B3E">
        <w:t>module</w:t>
      </w:r>
      <w:r w:rsidRPr="004B6B3E">
        <w:t xml:space="preserve">s based on the </w:t>
      </w:r>
      <w:proofErr w:type="spellStart"/>
      <w:r w:rsidRPr="004B6B3E">
        <w:t>SanXoT</w:t>
      </w:r>
      <w:proofErr w:type="spellEnd"/>
      <w:r w:rsidRPr="004B6B3E">
        <w:t xml:space="preserve"> software package </w:t>
      </w:r>
      <w:r w:rsidR="000E43D0">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Pr="004B6B3E">
        <w:t xml:space="preserve">. </w:t>
      </w:r>
      <w:r w:rsidR="00301F94" w:rsidRPr="004B6B3E">
        <w:t xml:space="preserve">The information required to setup and execute every </w:t>
      </w:r>
      <w:r w:rsidR="00D843E7" w:rsidRPr="004B6B3E">
        <w:t>module is</w:t>
      </w:r>
      <w:r w:rsidR="00EC7380" w:rsidRPr="004B6B3E">
        <w:t xml:space="preserve"> </w:t>
      </w:r>
      <w:r w:rsidR="00301F94" w:rsidRPr="004B6B3E">
        <w:t>provided in a t</w:t>
      </w:r>
      <w:r w:rsidRPr="004B6B3E">
        <w:t>ask-</w:t>
      </w:r>
      <w:r w:rsidR="00301F94" w:rsidRPr="004B6B3E">
        <w:t>t</w:t>
      </w:r>
      <w:r w:rsidRPr="004B6B3E">
        <w:t xml:space="preserve">able.  </w:t>
      </w:r>
      <w:r w:rsidR="007B335F" w:rsidRPr="004B6B3E">
        <w:t xml:space="preserve"> </w:t>
      </w:r>
    </w:p>
    <w:p w14:paraId="5D94CA27" w14:textId="46024D6D" w:rsidR="00D34D2C" w:rsidRPr="004B6B3E" w:rsidRDefault="003B451C" w:rsidP="007B335F">
      <w:r w:rsidRPr="004B6B3E">
        <w:t xml:space="preserve">There are </w:t>
      </w:r>
      <w:r w:rsidR="009F4C96" w:rsidRPr="004B6B3E">
        <w:t xml:space="preserve">four </w:t>
      </w:r>
      <w:r w:rsidRPr="004B6B3E">
        <w:t>types of modules:</w:t>
      </w:r>
    </w:p>
    <w:p w14:paraId="69D16079" w14:textId="6F42054A" w:rsidR="009F4C96" w:rsidRPr="004B6B3E" w:rsidRDefault="001A5B25" w:rsidP="006305A1">
      <w:pPr>
        <w:pStyle w:val="ListParagraph"/>
        <w:numPr>
          <w:ilvl w:val="0"/>
          <w:numId w:val="6"/>
        </w:numPr>
      </w:pPr>
      <w:r w:rsidRPr="004B6B3E">
        <w:t>Relation tables</w:t>
      </w:r>
      <w:r w:rsidR="00C81CC6" w:rsidRPr="004B6B3E">
        <w:t xml:space="preserve"> is a module that creates the relation tables used by the </w:t>
      </w:r>
      <w:proofErr w:type="spellStart"/>
      <w:r w:rsidR="00C81CC6" w:rsidRPr="004B6B3E">
        <w:t>iSanXoT</w:t>
      </w:r>
      <w:proofErr w:type="spellEnd"/>
      <w:r w:rsidR="00C81CC6" w:rsidRPr="004B6B3E">
        <w:t xml:space="preserve"> modules.</w:t>
      </w:r>
    </w:p>
    <w:p w14:paraId="301C33EE" w14:textId="27011118" w:rsidR="003B451C" w:rsidRPr="004B6B3E" w:rsidRDefault="00A53766" w:rsidP="006305A1">
      <w:pPr>
        <w:pStyle w:val="ListParagraph"/>
        <w:numPr>
          <w:ilvl w:val="0"/>
          <w:numId w:val="6"/>
        </w:numPr>
      </w:pPr>
      <w:r w:rsidRPr="004B6B3E">
        <w:t xml:space="preserve">The </w:t>
      </w:r>
      <w:r w:rsidR="003B451C" w:rsidRPr="004B6B3E">
        <w:t>Basic modules</w:t>
      </w:r>
      <w:r w:rsidRPr="004B6B3E">
        <w:t xml:space="preserve"> call the individual scripts included in </w:t>
      </w:r>
      <w:r w:rsidR="00F05744" w:rsidRPr="004B6B3E">
        <w:t xml:space="preserve">the </w:t>
      </w:r>
      <w:proofErr w:type="spellStart"/>
      <w:r w:rsidR="00033B75" w:rsidRPr="004B6B3E">
        <w:t>SanXoT</w:t>
      </w:r>
      <w:proofErr w:type="spellEnd"/>
      <w:r w:rsidR="00F05744" w:rsidRPr="004B6B3E">
        <w:t xml:space="preserve"> software package</w:t>
      </w:r>
      <w:r w:rsidR="00033B75" w:rsidRPr="004B6B3E">
        <w:t xml:space="preserve"> </w:t>
      </w:r>
      <w:r w:rsidR="000E43D0">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0E43D0">
        <w:fldChar w:fldCharType="separate"/>
      </w:r>
      <w:r w:rsidR="000E43D0">
        <w:rPr>
          <w:noProof/>
        </w:rPr>
        <w:t>[1]</w:t>
      </w:r>
      <w:r w:rsidR="000E43D0">
        <w:fldChar w:fldCharType="end"/>
      </w:r>
      <w:r w:rsidR="00033B75" w:rsidRPr="004B6B3E">
        <w:t>.</w:t>
      </w:r>
    </w:p>
    <w:p w14:paraId="30FD9766" w14:textId="3D25BD2F" w:rsidR="00A53766" w:rsidRPr="004B6B3E" w:rsidRDefault="00A53766" w:rsidP="006305A1">
      <w:pPr>
        <w:pStyle w:val="ListParagraph"/>
        <w:numPr>
          <w:ilvl w:val="0"/>
          <w:numId w:val="6"/>
        </w:numPr>
      </w:pPr>
      <w:r w:rsidRPr="004B6B3E">
        <w:t>The Com</w:t>
      </w:r>
      <w:r w:rsidR="00265868" w:rsidRPr="004B6B3E">
        <w:t>pound</w:t>
      </w:r>
      <w:r w:rsidRPr="004B6B3E">
        <w:t xml:space="preserve"> modules perform a sequence of consecutive integrations based on the </w:t>
      </w:r>
      <w:r w:rsidR="001745B1" w:rsidRPr="004B6B3E">
        <w:t>weighted spectrum, peptide and protein (</w:t>
      </w:r>
      <w:r w:rsidRPr="004B6B3E">
        <w:t>WSPP</w:t>
      </w:r>
      <w:r w:rsidR="001745B1" w:rsidRPr="004B6B3E">
        <w:t>)</w:t>
      </w:r>
      <w:r w:rsidRPr="004B6B3E">
        <w:t xml:space="preserve"> statistical model </w:t>
      </w:r>
      <w:r w:rsidR="00DE5203">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DE5203">
        <w:instrText xml:space="preserve"> ADDIN EN.CITE </w:instrText>
      </w:r>
      <w:r w:rsidR="00DE5203">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DE5203">
        <w:instrText xml:space="preserve"> ADDIN EN.CITE.DATA </w:instrText>
      </w:r>
      <w:r w:rsidR="00DE5203">
        <w:fldChar w:fldCharType="end"/>
      </w:r>
      <w:r w:rsidR="00DE5203">
        <w:fldChar w:fldCharType="separate"/>
      </w:r>
      <w:r w:rsidR="00DE5203">
        <w:rPr>
          <w:noProof/>
        </w:rPr>
        <w:t>[2]</w:t>
      </w:r>
      <w:r w:rsidR="00DE5203">
        <w:fldChar w:fldCharType="end"/>
      </w:r>
      <w:r w:rsidRPr="004B6B3E">
        <w:t xml:space="preserve"> and the </w:t>
      </w:r>
      <w:r w:rsidR="00F47479" w:rsidRPr="004B6B3E">
        <w:t>systems-biology triangle (</w:t>
      </w:r>
      <w:r w:rsidRPr="004B6B3E">
        <w:t>SBT</w:t>
      </w:r>
      <w:r w:rsidR="00F47479" w:rsidRPr="004B6B3E">
        <w:t>)</w:t>
      </w:r>
      <w:r w:rsidRPr="004B6B3E">
        <w:t xml:space="preserve"> algorithm </w:t>
      </w:r>
      <w:r w:rsidR="0035442E">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 </w:instrText>
      </w:r>
      <w:r w:rsidR="00C639F7">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DATA </w:instrText>
      </w:r>
      <w:r w:rsidR="00C639F7">
        <w:fldChar w:fldCharType="end"/>
      </w:r>
      <w:r w:rsidR="0035442E">
        <w:fldChar w:fldCharType="separate"/>
      </w:r>
      <w:r w:rsidR="004433DF">
        <w:rPr>
          <w:noProof/>
        </w:rPr>
        <w:t>[3]</w:t>
      </w:r>
      <w:r w:rsidR="0035442E">
        <w:fldChar w:fldCharType="end"/>
      </w:r>
      <w:r w:rsidRPr="004B6B3E">
        <w:t>.</w:t>
      </w:r>
    </w:p>
    <w:p w14:paraId="4500EB4E" w14:textId="764EAF42" w:rsidR="00033B75" w:rsidRPr="004B6B3E" w:rsidRDefault="00600D01" w:rsidP="006305A1">
      <w:pPr>
        <w:pStyle w:val="ListParagraph"/>
        <w:numPr>
          <w:ilvl w:val="0"/>
          <w:numId w:val="6"/>
        </w:numPr>
      </w:pPr>
      <w:r w:rsidRPr="004B6B3E">
        <w:t>Finally, there are two</w:t>
      </w:r>
      <w:r w:rsidR="00642E3D" w:rsidRPr="004B6B3E">
        <w:t xml:space="preserve"> </w:t>
      </w:r>
      <w:r w:rsidR="00033B75" w:rsidRPr="004B6B3E">
        <w:t>Report</w:t>
      </w:r>
      <w:r w:rsidR="00642E3D" w:rsidRPr="004B6B3E">
        <w:t>s</w:t>
      </w:r>
      <w:r w:rsidR="0004010D" w:rsidRPr="004B6B3E">
        <w:t>: REPORT</w:t>
      </w:r>
      <w:r w:rsidR="00642E3D" w:rsidRPr="004B6B3E">
        <w:t xml:space="preserve"> generates </w:t>
      </w:r>
      <w:r w:rsidR="0004010D" w:rsidRPr="004B6B3E">
        <w:t xml:space="preserve">report </w:t>
      </w:r>
      <w:r w:rsidR="00642E3D" w:rsidRPr="004B6B3E">
        <w:t xml:space="preserve">files displaying the quantitative results </w:t>
      </w:r>
      <w:r w:rsidR="0004010D" w:rsidRPr="004B6B3E">
        <w:t xml:space="preserve">produced by the above Basic and Composite modules when a workflow is executed; </w:t>
      </w:r>
      <w:r w:rsidR="00E442DF" w:rsidRPr="004B6B3E">
        <w:t>SANSON</w:t>
      </w:r>
      <w:r w:rsidR="00642E3D" w:rsidRPr="004B6B3E">
        <w:t xml:space="preserve"> generates a similarity graph showing relationships between functional categories on the basis of the protein elements they share</w:t>
      </w:r>
      <w:r w:rsidR="00644802" w:rsidRPr="004B6B3E">
        <w:t>.</w:t>
      </w:r>
    </w:p>
    <w:p w14:paraId="48FEA604" w14:textId="77777777" w:rsidR="003675E8" w:rsidRPr="004B6B3E" w:rsidRDefault="003675E8" w:rsidP="003675E8"/>
    <w:p w14:paraId="6C33D585" w14:textId="13D9B6BE" w:rsidR="00CE0EF0" w:rsidRPr="004B6B3E" w:rsidRDefault="001A5B25" w:rsidP="00CE0EF0">
      <w:pPr>
        <w:pStyle w:val="Heading2"/>
        <w:jc w:val="center"/>
      </w:pPr>
      <w:bookmarkStart w:id="26" w:name="_Basic_modules"/>
      <w:bookmarkStart w:id="27" w:name="_Relation_tables_module"/>
      <w:bookmarkEnd w:id="26"/>
      <w:bookmarkEnd w:id="27"/>
      <w:r w:rsidRPr="004B6B3E">
        <w:t xml:space="preserve">Relation tables </w:t>
      </w:r>
      <w:r w:rsidR="00BC7547" w:rsidRPr="004B6B3E">
        <w:t>module</w:t>
      </w:r>
    </w:p>
    <w:p w14:paraId="1B934901" w14:textId="77777777" w:rsidR="00BC7547" w:rsidRPr="004B6B3E" w:rsidRDefault="00BC7547" w:rsidP="00BC7547"/>
    <w:p w14:paraId="7C645E3C" w14:textId="3D00E865" w:rsidR="003675E8" w:rsidRPr="004B6B3E" w:rsidRDefault="003675E8" w:rsidP="00E20008">
      <w:pPr>
        <w:pStyle w:val="Heading3"/>
      </w:pPr>
      <w:bookmarkStart w:id="28" w:name="_RELS_CREATOR"/>
      <w:bookmarkEnd w:id="28"/>
      <w:r w:rsidRPr="004B6B3E">
        <w:rPr>
          <w:rFonts w:asciiTheme="minorHAnsi" w:hAnsiTheme="minorHAnsi"/>
        </w:rPr>
        <w:t>RELS CREATOR</w:t>
      </w:r>
    </w:p>
    <w:p w14:paraId="318030D0" w14:textId="600DA094" w:rsidR="00AD5CF4" w:rsidRPr="004B6B3E" w:rsidRDefault="00AD5CF4" w:rsidP="0090710D">
      <w:r w:rsidRPr="004B6B3E">
        <w:t xml:space="preserve">This module </w:t>
      </w:r>
      <w:r w:rsidR="009E249D" w:rsidRPr="004B6B3E">
        <w:t xml:space="preserve">generates relation tables </w:t>
      </w:r>
      <w:r w:rsidR="00860A54">
        <w:t xml:space="preserve">(RT) </w:t>
      </w:r>
      <w:r w:rsidR="009E249D" w:rsidRPr="004B6B3E">
        <w:t xml:space="preserve">from </w:t>
      </w:r>
      <w:r w:rsidR="00A0064E" w:rsidRPr="004B6B3E">
        <w:t xml:space="preserve">tab-separated values </w:t>
      </w:r>
      <w:r w:rsidR="0009613F" w:rsidRPr="004B6B3E">
        <w:t>(TSV) files. Relation tables, which are TSV files relating lower</w:t>
      </w:r>
      <w:r w:rsidR="004578AE">
        <w:t xml:space="preserve"> level</w:t>
      </w:r>
      <w:r w:rsidR="0009613F" w:rsidRPr="004B6B3E">
        <w:t xml:space="preserve"> identifiers (e.g. peptides) to the corresponding higher</w:t>
      </w:r>
      <w:r w:rsidR="004578AE">
        <w:t xml:space="preserve"> level</w:t>
      </w:r>
      <w:r w:rsidR="0009613F" w:rsidRPr="004B6B3E">
        <w:t xml:space="preserve"> elements (e.g. proteins</w:t>
      </w:r>
      <w:r w:rsidR="00D843E7" w:rsidRPr="004B6B3E">
        <w:t>), are</w:t>
      </w:r>
      <w:r w:rsidRPr="004B6B3E">
        <w:t xml:space="preserve"> </w:t>
      </w:r>
      <w:r w:rsidR="0009613F" w:rsidRPr="004B6B3E">
        <w:t>required for module execution</w:t>
      </w:r>
      <w:r w:rsidR="00895FE7" w:rsidRPr="004B6B3E">
        <w:t>. F</w:t>
      </w:r>
      <w:r w:rsidR="00684559" w:rsidRPr="004B6B3E">
        <w:t xml:space="preserve">or this reason, the </w:t>
      </w:r>
      <w:r w:rsidR="00895FE7" w:rsidRPr="004B6B3E">
        <w:t>nam</w:t>
      </w:r>
      <w:r w:rsidR="0086378C" w:rsidRPr="004B6B3E">
        <w:t>ing</w:t>
      </w:r>
      <w:r w:rsidR="00895FE7" w:rsidRPr="004B6B3E">
        <w:t xml:space="preserve"> </w:t>
      </w:r>
      <w:r w:rsidR="0086378C" w:rsidRPr="004B6B3E">
        <w:t xml:space="preserve">convention for the file </w:t>
      </w:r>
      <w:r w:rsidR="0009613F" w:rsidRPr="004B6B3E">
        <w:t xml:space="preserve">indicated under </w:t>
      </w:r>
      <w:r w:rsidR="00EC524A" w:rsidRPr="004B6B3E">
        <w:t xml:space="preserve">“Relation Table to be created” in the RELS CREATOR task table </w:t>
      </w:r>
      <w:r w:rsidR="0086378C" w:rsidRPr="0004026F">
        <w:t xml:space="preserve">is </w:t>
      </w:r>
      <w:r w:rsidR="0086378C" w:rsidRPr="0004026F">
        <w:rPr>
          <w:i/>
        </w:rPr>
        <w:t>lower level + “2” + higher level</w:t>
      </w:r>
      <w:r w:rsidR="00B37435" w:rsidRPr="004B6B3E">
        <w:t xml:space="preserve">; e.g. whether an integration </w:t>
      </w:r>
      <w:r w:rsidR="00EA7883" w:rsidRPr="004B6B3E">
        <w:t xml:space="preserve">is </w:t>
      </w:r>
      <w:r w:rsidR="00EC524A" w:rsidRPr="004B6B3E">
        <w:t xml:space="preserve">from </w:t>
      </w:r>
      <w:r w:rsidR="00EA7883" w:rsidRPr="004B6B3E">
        <w:t>the “peptide”</w:t>
      </w:r>
      <w:r w:rsidR="00EC524A" w:rsidRPr="004B6B3E">
        <w:t xml:space="preserve"> level</w:t>
      </w:r>
      <w:r w:rsidR="00EA7883" w:rsidRPr="004B6B3E">
        <w:t xml:space="preserve"> to </w:t>
      </w:r>
      <w:r w:rsidR="00EC524A" w:rsidRPr="004B6B3E">
        <w:t xml:space="preserve">the </w:t>
      </w:r>
      <w:r w:rsidR="00EA7883" w:rsidRPr="004B6B3E">
        <w:t xml:space="preserve">“protein” level, </w:t>
      </w:r>
      <w:r w:rsidR="00EC524A" w:rsidRPr="004B6B3E">
        <w:t xml:space="preserve">a relation table </w:t>
      </w:r>
      <w:r w:rsidR="002D395F" w:rsidRPr="004B6B3E">
        <w:t>called “peptide2protein”</w:t>
      </w:r>
      <w:r w:rsidR="00EC524A" w:rsidRPr="004B6B3E">
        <w:t xml:space="preserve"> will be necessary</w:t>
      </w:r>
      <w:r w:rsidR="002D395F" w:rsidRPr="004B6B3E">
        <w:t>.</w:t>
      </w:r>
    </w:p>
    <w:p w14:paraId="53134BEB" w14:textId="211DC5EF" w:rsidR="0090710D" w:rsidRPr="004B6B3E" w:rsidRDefault="0090710D" w:rsidP="0090710D">
      <w:r w:rsidRPr="004B6B3E">
        <w:t xml:space="preserve">The </w:t>
      </w:r>
      <w:r w:rsidR="00F0593B" w:rsidRPr="004B6B3E">
        <w:t xml:space="preserve">fields </w:t>
      </w:r>
      <w:r w:rsidR="00184C67" w:rsidRPr="004B6B3E">
        <w:t>show</w:t>
      </w:r>
      <w:r w:rsidR="00F0593B" w:rsidRPr="004B6B3E">
        <w:t>ing</w:t>
      </w:r>
      <w:r w:rsidR="00184C67" w:rsidRPr="004B6B3E">
        <w:t xml:space="preserve"> in the RELS CREATOR</w:t>
      </w:r>
      <w:r w:rsidRPr="004B6B3E">
        <w:t xml:space="preserve"> </w:t>
      </w:r>
      <w:r w:rsidR="00AB0194" w:rsidRPr="004B6B3E">
        <w:t xml:space="preserve">task table </w:t>
      </w:r>
      <w:r w:rsidRPr="004B6B3E">
        <w:t>are</w:t>
      </w:r>
      <w:r w:rsidR="00A20960" w:rsidRPr="004B6B3E">
        <w:t xml:space="preserve"> (</w:t>
      </w:r>
      <w:r w:rsidR="00271F78">
        <w:fldChar w:fldCharType="begin"/>
      </w:r>
      <w:r w:rsidR="00271F78">
        <w:instrText xml:space="preserve"> REF _Ref103114314 \h </w:instrText>
      </w:r>
      <w:r w:rsidR="00271F78">
        <w:fldChar w:fldCharType="separate"/>
      </w:r>
      <w:r w:rsidR="0009316B" w:rsidRPr="00164E32">
        <w:rPr>
          <w:b/>
        </w:rPr>
        <w:t xml:space="preserve">Figure </w:t>
      </w:r>
      <w:r w:rsidR="0009316B">
        <w:rPr>
          <w:b/>
          <w:noProof/>
        </w:rPr>
        <w:t>6</w:t>
      </w:r>
      <w:r w:rsidR="00271F78">
        <w:fldChar w:fldCharType="end"/>
      </w:r>
      <w:r w:rsidR="00A20960" w:rsidRPr="004B6B3E">
        <w:t>)</w:t>
      </w:r>
      <w:r w:rsidRPr="004B6B3E">
        <w:t>:</w:t>
      </w:r>
    </w:p>
    <w:p w14:paraId="2654560E" w14:textId="7EF43DD0" w:rsidR="0090710D" w:rsidRPr="004B6B3E" w:rsidRDefault="0090710D" w:rsidP="0090710D">
      <w:pPr>
        <w:pStyle w:val="ListParagraph"/>
        <w:numPr>
          <w:ilvl w:val="0"/>
          <w:numId w:val="2"/>
        </w:numPr>
      </w:pPr>
      <w:r w:rsidRPr="0004026F">
        <w:rPr>
          <w:i/>
        </w:rPr>
        <w:t>Forced execution</w:t>
      </w:r>
      <w:r w:rsidRPr="004B6B3E">
        <w:t xml:space="preserve">: </w:t>
      </w:r>
      <w:r w:rsidR="001E7F19" w:rsidRPr="004B6B3E">
        <w:t>This c</w:t>
      </w:r>
      <w:r w:rsidR="0035100F" w:rsidRPr="004B6B3E">
        <w:t xml:space="preserve">heckbox </w:t>
      </w:r>
      <w:r w:rsidR="001E7F19" w:rsidRPr="004B6B3E">
        <w:t xml:space="preserve">field indicates </w:t>
      </w:r>
      <w:r w:rsidR="00803BD8" w:rsidRPr="004B6B3E">
        <w:t xml:space="preserve">whether </w:t>
      </w:r>
      <w:r w:rsidRPr="004B6B3E">
        <w:t>to force the execution or not.</w:t>
      </w:r>
    </w:p>
    <w:p w14:paraId="0C762F35" w14:textId="7A74F2EA" w:rsidR="004170CC" w:rsidRPr="004B6B3E" w:rsidRDefault="004170CC" w:rsidP="0090710D">
      <w:pPr>
        <w:pStyle w:val="ListParagraph"/>
        <w:numPr>
          <w:ilvl w:val="0"/>
          <w:numId w:val="2"/>
        </w:numPr>
      </w:pPr>
      <w:r w:rsidRPr="0004026F">
        <w:rPr>
          <w:i/>
        </w:rPr>
        <w:t>Relation Table to be created</w:t>
      </w:r>
      <w:r w:rsidRPr="004B6B3E">
        <w:t xml:space="preserve"> </w:t>
      </w:r>
      <w:r w:rsidR="001E7F19" w:rsidRPr="004B6B3E">
        <w:t>specifies</w:t>
      </w:r>
      <w:r w:rsidR="0090710D" w:rsidRPr="004B6B3E">
        <w:t xml:space="preserve"> </w:t>
      </w:r>
      <w:r w:rsidRPr="004B6B3E">
        <w:t>relation table</w:t>
      </w:r>
      <w:r w:rsidR="00DE3F5A" w:rsidRPr="004B6B3E">
        <w:t xml:space="preserve"> filenames</w:t>
      </w:r>
      <w:r w:rsidRPr="004B6B3E">
        <w:t xml:space="preserve">. </w:t>
      </w:r>
      <w:r w:rsidR="0035100F" w:rsidRPr="0004026F">
        <w:t>As commented above</w:t>
      </w:r>
      <w:r w:rsidR="00173AA5" w:rsidRPr="0004026F">
        <w:t xml:space="preserve">, </w:t>
      </w:r>
      <w:r w:rsidR="00173AA5" w:rsidRPr="004B6B3E">
        <w:t>t</w:t>
      </w:r>
      <w:r w:rsidR="0035100F" w:rsidRPr="004B6B3E">
        <w:t>he naming convention for th</w:t>
      </w:r>
      <w:r w:rsidR="00DE3F5A" w:rsidRPr="004B6B3E">
        <w:t>ese</w:t>
      </w:r>
      <w:r w:rsidR="00173AA5" w:rsidRPr="004B6B3E">
        <w:t xml:space="preserve"> </w:t>
      </w:r>
      <w:r w:rsidR="0035100F" w:rsidRPr="004B6B3E">
        <w:t>file</w:t>
      </w:r>
      <w:r w:rsidR="00DE3F5A" w:rsidRPr="004B6B3E">
        <w:t>s</w:t>
      </w:r>
      <w:r w:rsidR="0035100F" w:rsidRPr="004B6B3E">
        <w:t xml:space="preserve"> </w:t>
      </w:r>
      <w:r w:rsidR="0035100F" w:rsidRPr="0004026F">
        <w:t xml:space="preserve">is </w:t>
      </w:r>
      <w:r w:rsidR="0035100F" w:rsidRPr="0004026F">
        <w:rPr>
          <w:i/>
        </w:rPr>
        <w:t>lower level + “2” + higher level</w:t>
      </w:r>
      <w:r w:rsidR="0035100F" w:rsidRPr="0004026F">
        <w:t>; e.g. whether an integration is from the “peptide” level to the “protein” level, a relation table called “peptide2protein” will be necessary</w:t>
      </w:r>
      <w:r w:rsidR="00173AA5" w:rsidRPr="0004026F">
        <w:t>.</w:t>
      </w:r>
    </w:p>
    <w:p w14:paraId="2CFDA8BF" w14:textId="284DDB36" w:rsidR="0090710D" w:rsidRPr="004B6B3E" w:rsidRDefault="00EE76A8" w:rsidP="0090710D">
      <w:pPr>
        <w:pStyle w:val="ListParagraph"/>
        <w:numPr>
          <w:ilvl w:val="0"/>
          <w:numId w:val="2"/>
        </w:numPr>
      </w:pPr>
      <w:r w:rsidRPr="0004026F">
        <w:rPr>
          <w:i/>
        </w:rPr>
        <w:t>Column name of Lower level</w:t>
      </w:r>
      <w:r w:rsidR="004E73C4" w:rsidRPr="004B6B3E">
        <w:t xml:space="preserve"> </w:t>
      </w:r>
      <w:r w:rsidR="00462752" w:rsidRPr="004B6B3E">
        <w:t xml:space="preserve">is the column header that designates which elements from the indicated file (see below) will be taken as lower level elements </w:t>
      </w:r>
      <w:r w:rsidR="00CA50B8" w:rsidRPr="004B6B3E">
        <w:t>in the resulting relation table</w:t>
      </w:r>
      <w:r w:rsidR="0062751C" w:rsidRPr="004B6B3E">
        <w:t>.</w:t>
      </w:r>
    </w:p>
    <w:p w14:paraId="1A3F6C79" w14:textId="05EABDC4" w:rsidR="00EB28A9" w:rsidRPr="004B6B3E" w:rsidRDefault="00EB28A9" w:rsidP="00EB28A9">
      <w:pPr>
        <w:pStyle w:val="ListParagraph"/>
        <w:numPr>
          <w:ilvl w:val="0"/>
          <w:numId w:val="2"/>
        </w:numPr>
      </w:pPr>
      <w:r w:rsidRPr="0004026F">
        <w:rPr>
          <w:i/>
        </w:rPr>
        <w:t>Column name of Higher level</w:t>
      </w:r>
      <w:r w:rsidR="00CA50B8" w:rsidRPr="004B6B3E">
        <w:t xml:space="preserve"> is the column header that designates which elements from the indicated file (see below) will be taken as </w:t>
      </w:r>
      <w:r w:rsidR="00D843E7" w:rsidRPr="004B6B3E">
        <w:t>higher</w:t>
      </w:r>
      <w:r w:rsidR="004578AE">
        <w:t xml:space="preserve"> level</w:t>
      </w:r>
      <w:r w:rsidR="00CA50B8" w:rsidRPr="004B6B3E">
        <w:t xml:space="preserve"> elements in the resulting relation table</w:t>
      </w:r>
      <w:r w:rsidRPr="004B6B3E">
        <w:t>.</w:t>
      </w:r>
    </w:p>
    <w:p w14:paraId="0E312392" w14:textId="4D0F9996" w:rsidR="00CB2936" w:rsidRPr="004B6B3E" w:rsidRDefault="001A415A" w:rsidP="005B50EA">
      <w:pPr>
        <w:pStyle w:val="ListParagraph"/>
        <w:numPr>
          <w:ilvl w:val="0"/>
          <w:numId w:val="2"/>
        </w:numPr>
      </w:pPr>
      <w:r w:rsidRPr="0004026F">
        <w:rPr>
          <w:i/>
        </w:rPr>
        <w:t xml:space="preserve">Column name of </w:t>
      </w:r>
      <w:r w:rsidR="00A770BE" w:rsidRPr="0004026F">
        <w:rPr>
          <w:i/>
        </w:rPr>
        <w:t>3</w:t>
      </w:r>
      <w:r w:rsidR="00A770BE" w:rsidRPr="0004026F">
        <w:rPr>
          <w:i/>
          <w:vertAlign w:val="superscript"/>
        </w:rPr>
        <w:t>rd</w:t>
      </w:r>
      <w:r w:rsidR="00A770BE" w:rsidRPr="0004026F">
        <w:rPr>
          <w:i/>
        </w:rPr>
        <w:t xml:space="preserve"> column</w:t>
      </w:r>
      <w:r w:rsidR="006A7128" w:rsidRPr="004B6B3E">
        <w:t xml:space="preserve"> is the column header that designates which elements from the indicated file (see below) will be taken as </w:t>
      </w:r>
      <w:r w:rsidR="002C42CC" w:rsidRPr="004B6B3E">
        <w:t xml:space="preserve">third column </w:t>
      </w:r>
      <w:r w:rsidR="006A7128" w:rsidRPr="004B6B3E">
        <w:t>elements in the resulting relation table</w:t>
      </w:r>
      <w:r w:rsidRPr="004B6B3E">
        <w:t>.</w:t>
      </w:r>
    </w:p>
    <w:p w14:paraId="0E2E41B4" w14:textId="68896A39" w:rsidR="00CB2936" w:rsidRPr="004B6B3E" w:rsidRDefault="008327C4" w:rsidP="005B50EA">
      <w:pPr>
        <w:pStyle w:val="ListParagraph"/>
        <w:numPr>
          <w:ilvl w:val="0"/>
          <w:numId w:val="2"/>
        </w:numPr>
      </w:pPr>
      <w:r w:rsidRPr="004B6B3E">
        <w:lastRenderedPageBreak/>
        <w:t>Table from which RT is extracted</w:t>
      </w:r>
      <w:r w:rsidR="002C42CC" w:rsidRPr="004B6B3E">
        <w:t xml:space="preserve"> is the full path name for the TSV file to be used to build the relation tables</w:t>
      </w:r>
      <w:r w:rsidR="00F705FB" w:rsidRPr="004B6B3E">
        <w:t xml:space="preserve">. </w:t>
      </w:r>
      <w:r w:rsidR="00BE3F84" w:rsidRPr="004B6B3E">
        <w:t>If the cell is empty, the Input file (ID-</w:t>
      </w:r>
      <w:proofErr w:type="spellStart"/>
      <w:r w:rsidR="00BE3F84" w:rsidRPr="004B6B3E">
        <w:t>q.tsv</w:t>
      </w:r>
      <w:proofErr w:type="spellEnd"/>
      <w:r w:rsidR="00BE3F84" w:rsidRPr="004B6B3E">
        <w:t xml:space="preserve">) is applied for </w:t>
      </w:r>
      <w:proofErr w:type="spellStart"/>
      <w:r w:rsidR="00D51FBD">
        <w:t>i</w:t>
      </w:r>
      <w:r w:rsidR="00BE3F84" w:rsidRPr="004B6B3E">
        <w:t>SanXoT</w:t>
      </w:r>
      <w:proofErr w:type="spellEnd"/>
      <w:r w:rsidR="00BE3F84" w:rsidRPr="004B6B3E">
        <w:t xml:space="preserve"> workflow.</w:t>
      </w:r>
    </w:p>
    <w:p w14:paraId="6C3DD9B4" w14:textId="77777777" w:rsidR="00164E32" w:rsidRDefault="000A42A8" w:rsidP="00164E32">
      <w:pPr>
        <w:keepNext/>
        <w:jc w:val="center"/>
      </w:pPr>
      <w:r w:rsidRPr="000A42A8">
        <w:rPr>
          <w:noProof/>
        </w:rPr>
        <w:drawing>
          <wp:inline distT="0" distB="0" distL="0" distR="0" wp14:anchorId="16643516" wp14:editId="1DBE0AF1">
            <wp:extent cx="5400040" cy="1437005"/>
            <wp:effectExtent l="95250" t="38100" r="29210" b="86995"/>
            <wp:docPr id="84" name="Picture 2">
              <a:extLst xmlns:a="http://schemas.openxmlformats.org/drawingml/2006/main">
                <a:ext uri="{FF2B5EF4-FFF2-40B4-BE49-F238E27FC236}">
                  <a16:creationId xmlns:a16="http://schemas.microsoft.com/office/drawing/2014/main" id="{31A9FF08-D8DA-44D7-AA27-EBF30F3816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1A9FF08-D8DA-44D7-AA27-EBF30F3816ED}"/>
                        </a:ext>
                      </a:extLst>
                    </pic:cNvPr>
                    <pic:cNvPicPr>
                      <a:picLocks noChangeAspect="1"/>
                    </pic:cNvPicPr>
                  </pic:nvPicPr>
                  <pic:blipFill>
                    <a:blip r:embed="rId37"/>
                    <a:stretch>
                      <a:fillRect/>
                    </a:stretch>
                  </pic:blipFill>
                  <pic:spPr>
                    <a:xfrm>
                      <a:off x="0" y="0"/>
                      <a:ext cx="5400040" cy="1437005"/>
                    </a:xfrm>
                    <a:prstGeom prst="rect">
                      <a:avLst/>
                    </a:prstGeom>
                    <a:effectLst>
                      <a:outerShdw blurRad="50800" dist="38100" dir="8100000" algn="tr" rotWithShape="0">
                        <a:prstClr val="black">
                          <a:alpha val="40000"/>
                        </a:prstClr>
                      </a:outerShdw>
                    </a:effectLst>
                  </pic:spPr>
                </pic:pic>
              </a:graphicData>
            </a:graphic>
          </wp:inline>
        </w:drawing>
      </w:r>
    </w:p>
    <w:p w14:paraId="33BC4518" w14:textId="656E0AB3" w:rsidR="003F0B1C" w:rsidRPr="00164E32" w:rsidRDefault="00164E32" w:rsidP="00164E32">
      <w:pPr>
        <w:pStyle w:val="Caption"/>
        <w:rPr>
          <w:b/>
        </w:rPr>
      </w:pPr>
      <w:bookmarkStart w:id="29" w:name="_Ref103114314"/>
      <w:r w:rsidRPr="00164E32">
        <w:rPr>
          <w:b/>
        </w:rPr>
        <w:t xml:space="preserve">Figure </w:t>
      </w:r>
      <w:r w:rsidRPr="00164E32">
        <w:rPr>
          <w:b/>
        </w:rPr>
        <w:fldChar w:fldCharType="begin"/>
      </w:r>
      <w:r w:rsidRPr="00164E32">
        <w:rPr>
          <w:b/>
        </w:rPr>
        <w:instrText xml:space="preserve"> SEQ Figure \* ARABIC </w:instrText>
      </w:r>
      <w:r w:rsidRPr="00164E32">
        <w:rPr>
          <w:b/>
        </w:rPr>
        <w:fldChar w:fldCharType="separate"/>
      </w:r>
      <w:r w:rsidR="0009316B">
        <w:rPr>
          <w:b/>
          <w:noProof/>
        </w:rPr>
        <w:t>6</w:t>
      </w:r>
      <w:r w:rsidRPr="00164E32">
        <w:rPr>
          <w:b/>
        </w:rPr>
        <w:fldChar w:fldCharType="end"/>
      </w:r>
      <w:bookmarkEnd w:id="29"/>
      <w:r w:rsidRPr="00164E32">
        <w:rPr>
          <w:b/>
        </w:rPr>
        <w:t>.</w:t>
      </w:r>
      <w:r w:rsidRPr="00164E32">
        <w:rPr>
          <w:b/>
          <w:noProof/>
        </w:rPr>
        <w:t xml:space="preserve"> A sample Task-Table in the example of RELS CREATOR module.</w:t>
      </w:r>
    </w:p>
    <w:p w14:paraId="05D2CA9F" w14:textId="6E5FCC45" w:rsidR="00D34D2C" w:rsidRPr="004B6B3E" w:rsidRDefault="00D34D2C"/>
    <w:p w14:paraId="6C2C6F4C" w14:textId="77777777" w:rsidR="00631D8F" w:rsidRPr="004B6B3E" w:rsidRDefault="00631D8F"/>
    <w:p w14:paraId="588530C3" w14:textId="77777777" w:rsidR="001A5B25" w:rsidRPr="004B6B3E" w:rsidRDefault="001A5B25" w:rsidP="001A5B25">
      <w:pPr>
        <w:pStyle w:val="Heading2"/>
        <w:jc w:val="center"/>
      </w:pPr>
      <w:bookmarkStart w:id="30" w:name="_Basic_modules_1"/>
      <w:bookmarkEnd w:id="30"/>
      <w:r w:rsidRPr="004B6B3E">
        <w:t>Basic modules</w:t>
      </w:r>
    </w:p>
    <w:p w14:paraId="32E36422" w14:textId="77777777" w:rsidR="001A5B25" w:rsidRPr="004B6B3E" w:rsidRDefault="001A5B25"/>
    <w:p w14:paraId="02B3DC21" w14:textId="29EA5B37" w:rsidR="00C94411" w:rsidRPr="004B6B3E" w:rsidRDefault="00C94411" w:rsidP="00E20008">
      <w:pPr>
        <w:pStyle w:val="Heading3"/>
      </w:pPr>
      <w:bookmarkStart w:id="31" w:name="_LEVEL_CREATOR"/>
      <w:bookmarkEnd w:id="31"/>
      <w:r w:rsidRPr="004B6B3E">
        <w:rPr>
          <w:rFonts w:asciiTheme="minorHAnsi" w:hAnsiTheme="minorHAnsi"/>
        </w:rPr>
        <w:t>LEVEL CREATOR</w:t>
      </w:r>
    </w:p>
    <w:p w14:paraId="4E00DF78" w14:textId="1FCC2FE0" w:rsidR="002446EE" w:rsidRPr="004B6B3E" w:rsidRDefault="00833F07" w:rsidP="002446EE">
      <w:r w:rsidRPr="004B6B3E">
        <w:t>Th</w:t>
      </w:r>
      <w:r w:rsidR="00AD314E" w:rsidRPr="004B6B3E">
        <w:t>is</w:t>
      </w:r>
      <w:r w:rsidRPr="004B6B3E">
        <w:t xml:space="preserve"> module</w:t>
      </w:r>
      <w:r w:rsidR="002446EE" w:rsidRPr="004B6B3E">
        <w:t xml:space="preserve"> creates levels, which are TSV files containing identifiers, log</w:t>
      </w:r>
      <w:r w:rsidR="002446EE" w:rsidRPr="0004026F">
        <w:rPr>
          <w:vertAlign w:val="subscript"/>
        </w:rPr>
        <w:t>2</w:t>
      </w:r>
      <w:r w:rsidR="002446EE" w:rsidRPr="004B6B3E">
        <w:t>-ratio values and statistical weight values. The data are extracted from the Identification</w:t>
      </w:r>
      <w:r w:rsidR="007C527C">
        <w:t>/Quantification</w:t>
      </w:r>
      <w:r w:rsidR="002446EE" w:rsidRPr="004B6B3E">
        <w:t xml:space="preserve"> file (see</w:t>
      </w:r>
      <w:r w:rsidR="007C527C">
        <w:t xml:space="preserve"> </w:t>
      </w:r>
      <w:hyperlink w:anchor="_Adaptors" w:history="1">
        <w:r w:rsidR="007C527C" w:rsidRPr="007C527C">
          <w:rPr>
            <w:rStyle w:val="Hyperlink"/>
          </w:rPr>
          <w:t>Input Adaptor</w:t>
        </w:r>
      </w:hyperlink>
      <w:r w:rsidR="007C527C">
        <w:t xml:space="preserve"> s</w:t>
      </w:r>
      <w:r w:rsidR="002446EE" w:rsidRPr="004B6B3E">
        <w:t>ection).</w:t>
      </w:r>
    </w:p>
    <w:p w14:paraId="31AC8339" w14:textId="47DD6ABA" w:rsidR="002A04E8" w:rsidRPr="004B6B3E" w:rsidRDefault="002A04E8" w:rsidP="002A04E8">
      <w:r w:rsidRPr="004B6B3E">
        <w:t xml:space="preserve">The </w:t>
      </w:r>
      <w:r w:rsidR="00F0593B" w:rsidRPr="004B6B3E">
        <w:t xml:space="preserve">following </w:t>
      </w:r>
      <w:r w:rsidR="00A23D51" w:rsidRPr="004B6B3E">
        <w:t>fields are displayed in the LEVEL CREATOR task table</w:t>
      </w:r>
      <w:r w:rsidR="006640F7" w:rsidRPr="004B6B3E">
        <w:t xml:space="preserve"> (</w:t>
      </w:r>
      <w:r w:rsidR="00D04359">
        <w:fldChar w:fldCharType="begin"/>
      </w:r>
      <w:r w:rsidR="00D04359">
        <w:instrText xml:space="preserve"> REF _Ref103114332 \h </w:instrText>
      </w:r>
      <w:r w:rsidR="00D04359">
        <w:fldChar w:fldCharType="separate"/>
      </w:r>
      <w:r w:rsidR="0009316B" w:rsidRPr="00182FD1">
        <w:rPr>
          <w:b/>
        </w:rPr>
        <w:t xml:space="preserve">Figure </w:t>
      </w:r>
      <w:r w:rsidR="0009316B">
        <w:rPr>
          <w:b/>
          <w:noProof/>
        </w:rPr>
        <w:t>7</w:t>
      </w:r>
      <w:r w:rsidR="00D04359">
        <w:fldChar w:fldCharType="end"/>
      </w:r>
      <w:r w:rsidR="006640F7" w:rsidRPr="004B6B3E">
        <w:t>)</w:t>
      </w:r>
      <w:r w:rsidRPr="004B6B3E">
        <w:t>:</w:t>
      </w:r>
    </w:p>
    <w:p w14:paraId="4232EE49" w14:textId="407E3F1A" w:rsidR="002A04E8" w:rsidRPr="004B6B3E" w:rsidRDefault="002A04E8" w:rsidP="002A04E8">
      <w:pPr>
        <w:pStyle w:val="ListParagraph"/>
        <w:numPr>
          <w:ilvl w:val="0"/>
          <w:numId w:val="2"/>
        </w:numPr>
      </w:pPr>
      <w:r w:rsidRPr="0004026F">
        <w:rPr>
          <w:i/>
        </w:rPr>
        <w:t>Forced execution</w:t>
      </w:r>
      <w:r w:rsidRPr="004B6B3E">
        <w:t xml:space="preserve">: </w:t>
      </w:r>
      <w:r w:rsidR="009035C3" w:rsidRPr="004B6B3E">
        <w:t>This checkbox field indicates whether to force the execution or not</w:t>
      </w:r>
      <w:r w:rsidRPr="004B6B3E">
        <w:t>.</w:t>
      </w:r>
    </w:p>
    <w:p w14:paraId="58C94F6F" w14:textId="5654AEB6" w:rsidR="009035C3" w:rsidRPr="004B6B3E" w:rsidRDefault="00F073E7" w:rsidP="009035C3">
      <w:pPr>
        <w:pStyle w:val="ListParagraph"/>
        <w:numPr>
          <w:ilvl w:val="0"/>
          <w:numId w:val="2"/>
        </w:numPr>
      </w:pPr>
      <w:r w:rsidRPr="0004026F">
        <w:rPr>
          <w:i/>
        </w:rPr>
        <w:t>Experiment</w:t>
      </w:r>
      <w:r w:rsidR="009035C3" w:rsidRPr="004B6B3E">
        <w:t xml:space="preserve"> is the column header that designates which elements from the Identification file will be used to create the level indicated. </w:t>
      </w:r>
    </w:p>
    <w:p w14:paraId="007B8FF7" w14:textId="2E3BA46F" w:rsidR="00EF7EBC" w:rsidRPr="004B6B3E" w:rsidRDefault="00EF7EBC" w:rsidP="00EF7EBC">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1E573327" w14:textId="1574E3C9" w:rsidR="00703D6B" w:rsidRPr="004B6B3E" w:rsidRDefault="00703D6B" w:rsidP="005B50EA">
      <w:pPr>
        <w:pStyle w:val="ListParagraph"/>
        <w:numPr>
          <w:ilvl w:val="0"/>
          <w:numId w:val="2"/>
        </w:numPr>
      </w:pPr>
      <w:r w:rsidRPr="0004026F">
        <w:rPr>
          <w:i/>
        </w:rPr>
        <w:t>Ratio numerator column</w:t>
      </w:r>
      <w:r w:rsidR="00BD59A5" w:rsidRPr="004B6B3E">
        <w:t xml:space="preserve"> specifies which </w:t>
      </w:r>
      <w:r w:rsidR="009035C3" w:rsidRPr="004B6B3E">
        <w:t xml:space="preserve">column header from the identification file designates </w:t>
      </w:r>
      <w:r w:rsidR="00E10F71" w:rsidRPr="004B6B3E">
        <w:t>the quantitative</w:t>
      </w:r>
      <w:r w:rsidR="00BD59A5" w:rsidRPr="004B6B3E">
        <w:t xml:space="preserve"> values </w:t>
      </w:r>
      <w:r w:rsidR="00E10F71" w:rsidRPr="004B6B3E">
        <w:t xml:space="preserve">to be used as a </w:t>
      </w:r>
      <w:r w:rsidR="00BD59A5" w:rsidRPr="004B6B3E">
        <w:t>numerator for the log</w:t>
      </w:r>
      <w:r w:rsidR="00BD59A5" w:rsidRPr="0004026F">
        <w:rPr>
          <w:vertAlign w:val="subscript"/>
        </w:rPr>
        <w:t>2</w:t>
      </w:r>
      <w:r w:rsidR="00BD59A5" w:rsidRPr="004B6B3E">
        <w:t xml:space="preserve">-ratio </w:t>
      </w:r>
      <w:r w:rsidR="00E10F71" w:rsidRPr="004B6B3E">
        <w:t>calculation</w:t>
      </w:r>
      <w:r w:rsidR="00BD59A5" w:rsidRPr="004B6B3E">
        <w:t>.</w:t>
      </w:r>
    </w:p>
    <w:p w14:paraId="12521173" w14:textId="62439162" w:rsidR="00703D6B" w:rsidRPr="004B6B3E" w:rsidRDefault="00703D6B" w:rsidP="005B50EA">
      <w:pPr>
        <w:pStyle w:val="ListParagraph"/>
        <w:numPr>
          <w:ilvl w:val="0"/>
          <w:numId w:val="2"/>
        </w:numPr>
      </w:pPr>
      <w:r w:rsidRPr="0004026F">
        <w:rPr>
          <w:i/>
        </w:rPr>
        <w:t>Ratio denominator column(s)</w:t>
      </w:r>
      <w:r w:rsidR="00BD59A5" w:rsidRPr="004B6B3E">
        <w:t xml:space="preserve"> </w:t>
      </w:r>
      <w:r w:rsidR="00142066" w:rsidRPr="004B6B3E">
        <w:t>specifies which column header from the identification file designates the quantitative values to be used as a denominator for the log</w:t>
      </w:r>
      <w:r w:rsidR="00142066" w:rsidRPr="004B6B3E">
        <w:rPr>
          <w:vertAlign w:val="subscript"/>
        </w:rPr>
        <w:t>2</w:t>
      </w:r>
      <w:r w:rsidR="00142066" w:rsidRPr="004B6B3E">
        <w:t>-ratio calculation</w:t>
      </w:r>
      <w:r w:rsidR="00BD59A5" w:rsidRPr="004B6B3E">
        <w:t>.</w:t>
      </w:r>
    </w:p>
    <w:p w14:paraId="717417AE" w14:textId="552D554F" w:rsidR="00703D6B" w:rsidRPr="004B6B3E" w:rsidRDefault="00703D6B" w:rsidP="005B50EA">
      <w:pPr>
        <w:pStyle w:val="ListParagraph"/>
        <w:numPr>
          <w:ilvl w:val="0"/>
          <w:numId w:val="2"/>
        </w:numPr>
      </w:pPr>
      <w:r w:rsidRPr="0004026F">
        <w:rPr>
          <w:i/>
        </w:rPr>
        <w:t>Level to be created</w:t>
      </w:r>
      <w:r w:rsidR="00BD59A5" w:rsidRPr="004B6B3E">
        <w:t xml:space="preserve"> designates the level name.</w:t>
      </w:r>
    </w:p>
    <w:p w14:paraId="0DBD632D" w14:textId="6427238C" w:rsidR="00FF0729" w:rsidRDefault="006B7435" w:rsidP="006B7435">
      <w:pPr>
        <w:pStyle w:val="ListParagraph"/>
        <w:numPr>
          <w:ilvl w:val="0"/>
          <w:numId w:val="2"/>
        </w:numPr>
      </w:pPr>
      <w:r w:rsidRPr="0004026F">
        <w:rPr>
          <w:i/>
        </w:rPr>
        <w:t xml:space="preserve">Output </w:t>
      </w:r>
      <w:r w:rsidR="002A04E8" w:rsidRPr="0004026F">
        <w:rPr>
          <w:i/>
        </w:rPr>
        <w:t>Sample folder</w:t>
      </w:r>
      <w:r w:rsidR="002A04E8" w:rsidRPr="004B6B3E">
        <w:t xml:space="preserve"> indicates the name of the folder where the </w:t>
      </w:r>
      <w:r w:rsidR="00F54AC5" w:rsidRPr="004B6B3E">
        <w:t xml:space="preserve">level </w:t>
      </w:r>
      <w:r w:rsidR="002A04E8" w:rsidRPr="004B6B3E">
        <w:t>data</w:t>
      </w:r>
      <w:r w:rsidR="00BD59A5" w:rsidRPr="004B6B3E">
        <w:t xml:space="preserve"> file </w:t>
      </w:r>
      <w:r w:rsidRPr="004B6B3E">
        <w:t>will be saved</w:t>
      </w:r>
      <w:r w:rsidR="002A04E8" w:rsidRPr="004B6B3E">
        <w:t>.</w:t>
      </w:r>
    </w:p>
    <w:p w14:paraId="3B696B0D" w14:textId="77AD39E4" w:rsidR="00182FD1" w:rsidRDefault="002267E6" w:rsidP="00182FD1">
      <w:pPr>
        <w:keepNext/>
        <w:jc w:val="center"/>
      </w:pPr>
      <w:r w:rsidRPr="002267E6">
        <w:rPr>
          <w:noProof/>
        </w:rPr>
        <w:lastRenderedPageBreak/>
        <w:drawing>
          <wp:inline distT="0" distB="0" distL="0" distR="0" wp14:anchorId="4B92E281" wp14:editId="0B1C3069">
            <wp:extent cx="5400040" cy="1521460"/>
            <wp:effectExtent l="114300" t="57150" r="48260" b="116840"/>
            <wp:docPr id="31" name="Picture 7">
              <a:extLst xmlns:a="http://schemas.openxmlformats.org/drawingml/2006/main">
                <a:ext uri="{FF2B5EF4-FFF2-40B4-BE49-F238E27FC236}">
                  <a16:creationId xmlns:a16="http://schemas.microsoft.com/office/drawing/2014/main" id="{96C68A1A-6CA0-4C42-A112-5DC4680E3F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6C68A1A-6CA0-4C42-A112-5DC4680E3FAA}"/>
                        </a:ext>
                      </a:extLst>
                    </pic:cNvPr>
                    <pic:cNvPicPr>
                      <a:picLocks noChangeAspect="1"/>
                    </pic:cNvPicPr>
                  </pic:nvPicPr>
                  <pic:blipFill>
                    <a:blip r:embed="rId38"/>
                    <a:stretch>
                      <a:fillRect/>
                    </a:stretch>
                  </pic:blipFill>
                  <pic:spPr>
                    <a:xfrm>
                      <a:off x="0" y="0"/>
                      <a:ext cx="5400040" cy="1521460"/>
                    </a:xfrm>
                    <a:prstGeom prst="rect">
                      <a:avLst/>
                    </a:prstGeom>
                    <a:ln>
                      <a:solidFill>
                        <a:schemeClr val="bg1">
                          <a:lumMod val="65000"/>
                        </a:schemeClr>
                      </a:solidFill>
                    </a:ln>
                    <a:effectLst>
                      <a:outerShdw blurRad="50800" dist="38100" dir="8100000" algn="tr" rotWithShape="0">
                        <a:prstClr val="black">
                          <a:alpha val="40000"/>
                        </a:prstClr>
                      </a:outerShdw>
                    </a:effectLst>
                  </pic:spPr>
                </pic:pic>
              </a:graphicData>
            </a:graphic>
          </wp:inline>
        </w:drawing>
      </w:r>
    </w:p>
    <w:p w14:paraId="769CC1FA" w14:textId="5D3D2AF5" w:rsidR="00182FD1" w:rsidRPr="00182FD1" w:rsidRDefault="00182FD1" w:rsidP="00182FD1">
      <w:pPr>
        <w:pStyle w:val="Caption"/>
        <w:rPr>
          <w:b/>
        </w:rPr>
      </w:pPr>
      <w:bookmarkStart w:id="32" w:name="_Ref103114332"/>
      <w:r w:rsidRPr="00182FD1">
        <w:rPr>
          <w:b/>
        </w:rPr>
        <w:t xml:space="preserve">Figure </w:t>
      </w:r>
      <w:r w:rsidRPr="00182FD1">
        <w:rPr>
          <w:b/>
        </w:rPr>
        <w:fldChar w:fldCharType="begin"/>
      </w:r>
      <w:r w:rsidRPr="00182FD1">
        <w:rPr>
          <w:b/>
        </w:rPr>
        <w:instrText xml:space="preserve"> SEQ Figure \* ARABIC </w:instrText>
      </w:r>
      <w:r w:rsidRPr="00182FD1">
        <w:rPr>
          <w:b/>
        </w:rPr>
        <w:fldChar w:fldCharType="separate"/>
      </w:r>
      <w:r w:rsidR="0009316B">
        <w:rPr>
          <w:b/>
          <w:noProof/>
        </w:rPr>
        <w:t>7</w:t>
      </w:r>
      <w:r w:rsidRPr="00182FD1">
        <w:rPr>
          <w:b/>
        </w:rPr>
        <w:fldChar w:fldCharType="end"/>
      </w:r>
      <w:bookmarkEnd w:id="32"/>
      <w:r w:rsidRPr="00182FD1">
        <w:rPr>
          <w:b/>
        </w:rPr>
        <w:t>.</w:t>
      </w:r>
      <w:r w:rsidRPr="00182FD1">
        <w:rPr>
          <w:b/>
          <w:noProof/>
        </w:rPr>
        <w:t xml:space="preserve"> A sample task-table in the LEVEL CREATOR module.</w:t>
      </w:r>
    </w:p>
    <w:p w14:paraId="12109F26" w14:textId="77777777" w:rsidR="00E0376C" w:rsidRPr="004B6B3E" w:rsidRDefault="00E0376C"/>
    <w:p w14:paraId="22B63818" w14:textId="2D1000F0" w:rsidR="00C94411" w:rsidRPr="004B6B3E" w:rsidRDefault="00C94411" w:rsidP="00BC7547">
      <w:pPr>
        <w:pStyle w:val="Heading3"/>
      </w:pPr>
      <w:bookmarkStart w:id="33" w:name="_LEVEL_CALIBRATOR"/>
      <w:bookmarkEnd w:id="33"/>
      <w:r w:rsidRPr="004B6B3E">
        <w:rPr>
          <w:rFonts w:asciiTheme="minorHAnsi" w:hAnsiTheme="minorHAnsi"/>
        </w:rPr>
        <w:t>LEVEL CALIBRATOR</w:t>
      </w:r>
    </w:p>
    <w:p w14:paraId="6C589C55" w14:textId="0A286488" w:rsidR="00841722" w:rsidRPr="004B6B3E" w:rsidRDefault="00DC0425" w:rsidP="006312AB">
      <w:r w:rsidRPr="004B6B3E">
        <w:t xml:space="preserve">This module calibrates the </w:t>
      </w:r>
      <w:r w:rsidR="006301E0" w:rsidRPr="004B6B3E">
        <w:t xml:space="preserve">above-described levels </w:t>
      </w:r>
      <w:r w:rsidR="00E679B1" w:rsidRPr="004B6B3E">
        <w:t>using the “</w:t>
      </w:r>
      <w:proofErr w:type="spellStart"/>
      <w:r w:rsidR="006301E0" w:rsidRPr="004B6B3E">
        <w:t>Klibrate</w:t>
      </w:r>
      <w:proofErr w:type="spellEnd"/>
      <w:r w:rsidR="00E679B1" w:rsidRPr="004B6B3E">
        <w:t xml:space="preserve">” program </w:t>
      </w:r>
      <w:r w:rsidR="006301E0" w:rsidRPr="004B6B3E">
        <w:t xml:space="preserve">included </w:t>
      </w:r>
      <w:r w:rsidR="00E679B1" w:rsidRPr="004B6B3E">
        <w:t xml:space="preserve">in </w:t>
      </w:r>
      <w:r w:rsidR="006312AB" w:rsidRPr="004B6B3E">
        <w:t xml:space="preserve">the </w:t>
      </w:r>
      <w:proofErr w:type="spellStart"/>
      <w:r w:rsidR="006312AB" w:rsidRPr="004B6B3E">
        <w:t>SanXoT</w:t>
      </w:r>
      <w:proofErr w:type="spellEnd"/>
      <w:r w:rsidR="006312AB" w:rsidRPr="004B6B3E">
        <w:t xml:space="preserve"> software package </w:t>
      </w:r>
      <w:r w:rsidR="00ED479E">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ED479E">
        <w:fldChar w:fldCharType="separate"/>
      </w:r>
      <w:r w:rsidR="00ED479E">
        <w:rPr>
          <w:noProof/>
        </w:rPr>
        <w:t>[1]</w:t>
      </w:r>
      <w:r w:rsidR="00ED479E">
        <w:fldChar w:fldCharType="end"/>
      </w:r>
      <w:r w:rsidR="006312AB" w:rsidRPr="004B6B3E">
        <w:t>.</w:t>
      </w:r>
      <w:r w:rsidR="004578AE">
        <w:t xml:space="preserve"> </w:t>
      </w:r>
      <w:r w:rsidR="006312AB" w:rsidRPr="004B6B3E">
        <w:t>To perform the calibration</w:t>
      </w:r>
      <w:r w:rsidR="006A2E8F" w:rsidRPr="004B6B3E">
        <w:t>,</w:t>
      </w:r>
      <w:r w:rsidR="006312AB" w:rsidRPr="004B6B3E">
        <w:t xml:space="preserve"> two </w:t>
      </w:r>
      <w:r w:rsidR="005E18BF" w:rsidRPr="004B6B3E">
        <w:t>parameters</w:t>
      </w:r>
      <w:r w:rsidR="00ED75B2" w:rsidRPr="004B6B3E">
        <w:t xml:space="preserve"> </w:t>
      </w:r>
      <w:r w:rsidR="006312AB" w:rsidRPr="004B6B3E">
        <w:t>(weight constant</w:t>
      </w:r>
      <w:r w:rsidR="003F46FD" w:rsidRPr="004B6B3E">
        <w:t xml:space="preserve"> and </w:t>
      </w:r>
      <w:r w:rsidR="006312AB" w:rsidRPr="004B6B3E">
        <w:t>variance</w:t>
      </w:r>
      <w:r w:rsidR="003F46FD" w:rsidRPr="004B6B3E">
        <w:t xml:space="preserve">) </w:t>
      </w:r>
      <w:r w:rsidR="006312AB" w:rsidRPr="004B6B3E">
        <w:t xml:space="preserve">are </w:t>
      </w:r>
      <w:r w:rsidR="003F46FD" w:rsidRPr="004B6B3E">
        <w:t xml:space="preserve">iteratively </w:t>
      </w:r>
      <w:r w:rsidR="006312AB" w:rsidRPr="004B6B3E">
        <w:t>calculated using the Levenberg-Marquardt algorithm</w:t>
      </w:r>
      <w:r w:rsidR="003F46FD" w:rsidRPr="004B6B3E">
        <w:t xml:space="preserve"> (for m</w:t>
      </w:r>
      <w:r w:rsidR="00841722" w:rsidRPr="004B6B3E">
        <w:t>ore detail</w:t>
      </w:r>
      <w:r w:rsidR="003F46FD" w:rsidRPr="004B6B3E">
        <w:t xml:space="preserve">s see the </w:t>
      </w:r>
      <w:r w:rsidR="00841722" w:rsidRPr="004B6B3E">
        <w:t xml:space="preserve">information </w:t>
      </w:r>
      <w:r w:rsidR="003F46FD" w:rsidRPr="004B6B3E">
        <w:t xml:space="preserve">about </w:t>
      </w:r>
      <w:r w:rsidR="00841722" w:rsidRPr="004B6B3E">
        <w:t>“</w:t>
      </w:r>
      <w:proofErr w:type="spellStart"/>
      <w:r w:rsidR="003F46FD" w:rsidRPr="004B6B3E">
        <w:t>K</w:t>
      </w:r>
      <w:r w:rsidR="005D1A3D" w:rsidRPr="004B6B3E">
        <w:t>librate</w:t>
      </w:r>
      <w:proofErr w:type="spellEnd"/>
      <w:r w:rsidR="00841722" w:rsidRPr="004B6B3E">
        <w:t xml:space="preserve">” </w:t>
      </w:r>
      <w:r w:rsidR="003F46FD" w:rsidRPr="004B6B3E">
        <w:t xml:space="preserve">in the </w:t>
      </w:r>
      <w:proofErr w:type="spellStart"/>
      <w:r w:rsidR="00841722" w:rsidRPr="004B6B3E">
        <w:t>SanXoT</w:t>
      </w:r>
      <w:proofErr w:type="spellEnd"/>
      <w:r w:rsidR="00841722" w:rsidRPr="004B6B3E">
        <w:t xml:space="preserve"> software package </w:t>
      </w:r>
      <w:r w:rsidR="0099145F">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9145F">
        <w:fldChar w:fldCharType="separate"/>
      </w:r>
      <w:r w:rsidR="0099145F">
        <w:rPr>
          <w:noProof/>
        </w:rPr>
        <w:t>[1]</w:t>
      </w:r>
      <w:r w:rsidR="0099145F">
        <w:fldChar w:fldCharType="end"/>
      </w:r>
      <w:r w:rsidR="003F46FD" w:rsidRPr="004B6B3E">
        <w:t>)</w:t>
      </w:r>
      <w:r w:rsidR="00841722" w:rsidRPr="004B6B3E">
        <w:t>.</w:t>
      </w:r>
    </w:p>
    <w:p w14:paraId="1E725FCB" w14:textId="0B41C1CE" w:rsidR="00A82EB8" w:rsidRDefault="00254CDF">
      <w:r w:rsidRPr="004B6B3E">
        <w:t>T</w:t>
      </w:r>
      <w:r w:rsidR="006312AB" w:rsidRPr="004B6B3E">
        <w:t xml:space="preserve">he </w:t>
      </w:r>
      <w:r w:rsidRPr="004B6B3E">
        <w:t xml:space="preserve">output </w:t>
      </w:r>
      <w:r w:rsidR="006312AB" w:rsidRPr="004B6B3E">
        <w:t xml:space="preserve">calibrated </w:t>
      </w:r>
      <w:r w:rsidR="004E6851" w:rsidRPr="004B6B3E">
        <w:t>level</w:t>
      </w:r>
      <w:r w:rsidRPr="004B6B3E">
        <w:t xml:space="preserve"> contains new statistic weight values for the identifier and log</w:t>
      </w:r>
      <w:r w:rsidRPr="0004026F">
        <w:rPr>
          <w:vertAlign w:val="subscript"/>
        </w:rPr>
        <w:t>2</w:t>
      </w:r>
      <w:r w:rsidRPr="004B6B3E">
        <w:t xml:space="preserve">-ratio </w:t>
      </w:r>
      <w:r w:rsidR="00A91A28" w:rsidRPr="004B6B3E">
        <w:t xml:space="preserve">elements </w:t>
      </w:r>
      <w:r w:rsidR="007B639B" w:rsidRPr="004B6B3E">
        <w:t xml:space="preserve">displayed in the uncalibrated level data file. This is necessary for the </w:t>
      </w:r>
      <w:r w:rsidR="00117B94" w:rsidRPr="004B6B3E">
        <w:t>levels to be used as inputs to</w:t>
      </w:r>
      <w:r w:rsidR="006312AB" w:rsidRPr="004B6B3E">
        <w:t xml:space="preserve"> the </w:t>
      </w:r>
      <w:r w:rsidR="005D1A3D" w:rsidRPr="004B6B3E">
        <w:t>INTEGRATE module</w:t>
      </w:r>
      <w:r w:rsidR="006312AB" w:rsidRPr="004B6B3E">
        <w:t>.</w:t>
      </w:r>
    </w:p>
    <w:p w14:paraId="20537D72" w14:textId="77777777" w:rsidR="00DA0AA0" w:rsidRDefault="00DA0AA0"/>
    <w:p w14:paraId="6238B889" w14:textId="350C3B68" w:rsidR="00DA0AA0" w:rsidRPr="004B6B3E" w:rsidRDefault="00DA0AA0" w:rsidP="00DA0AA0">
      <w:pPr>
        <w:pStyle w:val="Heading4"/>
      </w:pPr>
      <w:r w:rsidRPr="004B6B3E">
        <w:t>Standard parameters</w:t>
      </w:r>
    </w:p>
    <w:p w14:paraId="76878A49" w14:textId="10A3A6CD" w:rsidR="00B83F5A" w:rsidRPr="004B6B3E" w:rsidRDefault="00B83F5A" w:rsidP="00B83F5A">
      <w:r w:rsidRPr="004B6B3E">
        <w:t xml:space="preserve">The </w:t>
      </w:r>
      <w:r w:rsidR="00117B94" w:rsidRPr="004B6B3E">
        <w:t xml:space="preserve">fields to be completed in </w:t>
      </w:r>
      <w:r w:rsidRPr="004B6B3E">
        <w:t>this module are</w:t>
      </w:r>
      <w:r w:rsidR="0023183F" w:rsidRPr="004B6B3E">
        <w:t xml:space="preserve"> (</w:t>
      </w:r>
      <w:r w:rsidR="00D04359">
        <w:fldChar w:fldCharType="begin"/>
      </w:r>
      <w:r w:rsidR="00D04359">
        <w:instrText xml:space="preserve"> REF _Ref103114351 \h </w:instrText>
      </w:r>
      <w:r w:rsidR="00D04359">
        <w:fldChar w:fldCharType="separate"/>
      </w:r>
      <w:r w:rsidR="0009316B" w:rsidRPr="00CF1B3E">
        <w:rPr>
          <w:b/>
        </w:rPr>
        <w:t xml:space="preserve">Figure </w:t>
      </w:r>
      <w:r w:rsidR="0009316B">
        <w:rPr>
          <w:b/>
          <w:noProof/>
        </w:rPr>
        <w:t>8</w:t>
      </w:r>
      <w:r w:rsidR="00D04359">
        <w:fldChar w:fldCharType="end"/>
      </w:r>
      <w:r w:rsidR="0023183F" w:rsidRPr="004B6B3E">
        <w:t>)</w:t>
      </w:r>
      <w:r w:rsidRPr="004B6B3E">
        <w:t>:</w:t>
      </w:r>
    </w:p>
    <w:p w14:paraId="4FF58284" w14:textId="77777777" w:rsidR="00117B94" w:rsidRPr="004B6B3E" w:rsidRDefault="00117B94" w:rsidP="00117B94">
      <w:pPr>
        <w:pStyle w:val="ListParagraph"/>
        <w:numPr>
          <w:ilvl w:val="0"/>
          <w:numId w:val="2"/>
        </w:numPr>
      </w:pPr>
      <w:r w:rsidRPr="004B6B3E">
        <w:rPr>
          <w:i/>
        </w:rPr>
        <w:t>Forced execution</w:t>
      </w:r>
      <w:r w:rsidRPr="004B6B3E">
        <w:t>: This checkbox field indicates whether to force the execution or not.</w:t>
      </w:r>
    </w:p>
    <w:p w14:paraId="18A28B21" w14:textId="0ED88B63" w:rsidR="00E4062F" w:rsidRPr="004B6B3E" w:rsidRDefault="00E4062F" w:rsidP="00E4062F">
      <w:pPr>
        <w:pStyle w:val="ListParagraph"/>
        <w:numPr>
          <w:ilvl w:val="0"/>
          <w:numId w:val="2"/>
        </w:numPr>
      </w:pPr>
      <w:r w:rsidRPr="0004026F">
        <w:rPr>
          <w:i/>
        </w:rPr>
        <w:t>Sample folder(s)</w:t>
      </w:r>
      <w:r w:rsidRPr="004B6B3E">
        <w:t xml:space="preserve"> indicates the name</w:t>
      </w:r>
      <w:r w:rsidR="00117B94" w:rsidRPr="004B6B3E">
        <w:t>(</w:t>
      </w:r>
      <w:r w:rsidRPr="004B6B3E">
        <w:t>s</w:t>
      </w:r>
      <w:r w:rsidR="00117B94" w:rsidRPr="004B6B3E">
        <w:t>)</w:t>
      </w:r>
      <w:r w:rsidRPr="004B6B3E">
        <w:t xml:space="preserve"> of the folder</w:t>
      </w:r>
      <w:r w:rsidR="00117B94" w:rsidRPr="004B6B3E">
        <w:t>(</w:t>
      </w:r>
      <w:r w:rsidRPr="004B6B3E">
        <w:t>s</w:t>
      </w:r>
      <w:r w:rsidR="00117B94" w:rsidRPr="004B6B3E">
        <w:t>)</w:t>
      </w:r>
      <w:r w:rsidRPr="004B6B3E">
        <w:t xml:space="preserve"> </w:t>
      </w:r>
      <w:r w:rsidR="00117B94" w:rsidRPr="004B6B3E">
        <w:t xml:space="preserve">containing </w:t>
      </w:r>
      <w:r w:rsidRPr="004B6B3E">
        <w:t xml:space="preserve">the uncalibrated data </w:t>
      </w:r>
      <w:r w:rsidR="00117B94" w:rsidRPr="004B6B3E">
        <w:t>file(s)</w:t>
      </w:r>
      <w:r w:rsidR="002E1AB9" w:rsidRPr="004B6B3E">
        <w:t xml:space="preserve"> that were</w:t>
      </w:r>
      <w:r w:rsidR="00117B94" w:rsidRPr="004B6B3E">
        <w:t xml:space="preserve"> previously generated </w:t>
      </w:r>
      <w:r w:rsidRPr="004B6B3E">
        <w:t xml:space="preserve">by </w:t>
      </w:r>
      <w:r w:rsidR="00117B94" w:rsidRPr="004B6B3E">
        <w:t xml:space="preserve">the </w:t>
      </w:r>
      <w:r w:rsidRPr="004B6B3E">
        <w:t>LEVEL CREATOR module.</w:t>
      </w:r>
    </w:p>
    <w:p w14:paraId="2EC024B1" w14:textId="4CD92252" w:rsidR="00B83F5A" w:rsidRPr="004B6B3E" w:rsidRDefault="00E4062F" w:rsidP="00E4062F">
      <w:pPr>
        <w:pStyle w:val="ListParagraph"/>
        <w:numPr>
          <w:ilvl w:val="0"/>
          <w:numId w:val="2"/>
        </w:numPr>
      </w:pPr>
      <w:r w:rsidRPr="0004026F">
        <w:rPr>
          <w:i/>
        </w:rPr>
        <w:t>Lower level for integration</w:t>
      </w:r>
      <w:r w:rsidRPr="004B6B3E">
        <w:t xml:space="preserve"> indicates </w:t>
      </w:r>
      <w:r w:rsidR="00450B8C" w:rsidRPr="004B6B3E">
        <w:t xml:space="preserve">which </w:t>
      </w:r>
      <w:r w:rsidRPr="004B6B3E">
        <w:t>lower</w:t>
      </w:r>
      <w:r w:rsidR="00450B8C" w:rsidRPr="004B6B3E">
        <w:t xml:space="preserve"> </w:t>
      </w:r>
      <w:r w:rsidRPr="004B6B3E">
        <w:t xml:space="preserve">level </w:t>
      </w:r>
      <w:r w:rsidR="00450B8C" w:rsidRPr="004B6B3E">
        <w:t xml:space="preserve">elements are to be used in the </w:t>
      </w:r>
      <w:r w:rsidRPr="004B6B3E">
        <w:t xml:space="preserve">integration </w:t>
      </w:r>
      <w:r w:rsidR="00450B8C" w:rsidRPr="004B6B3E">
        <w:t xml:space="preserve">carried out for </w:t>
      </w:r>
      <w:r w:rsidRPr="004B6B3E">
        <w:t>the calibration.</w:t>
      </w:r>
    </w:p>
    <w:p w14:paraId="1C4C5A84" w14:textId="1298DD92" w:rsidR="001E33ED" w:rsidRPr="004B6B3E" w:rsidRDefault="001E33ED" w:rsidP="00E4062F">
      <w:pPr>
        <w:pStyle w:val="ListParagraph"/>
        <w:numPr>
          <w:ilvl w:val="0"/>
          <w:numId w:val="2"/>
        </w:numPr>
      </w:pPr>
      <w:r w:rsidRPr="0004026F">
        <w:rPr>
          <w:i/>
        </w:rPr>
        <w:t>Higher level for integration</w:t>
      </w:r>
      <w:r w:rsidRPr="004B6B3E">
        <w:t xml:space="preserve"> </w:t>
      </w:r>
      <w:r w:rsidR="00450B8C" w:rsidRPr="004B6B3E">
        <w:t xml:space="preserve">indicates which </w:t>
      </w:r>
      <w:r w:rsidR="00D843E7" w:rsidRPr="004B6B3E">
        <w:t>higher</w:t>
      </w:r>
      <w:r w:rsidR="004578AE">
        <w:t xml:space="preserve"> level</w:t>
      </w:r>
      <w:r w:rsidR="00450B8C" w:rsidRPr="004B6B3E">
        <w:t xml:space="preserve"> elements are to be used in the integration carried out for the calibration</w:t>
      </w:r>
      <w:r w:rsidRPr="004B6B3E">
        <w:t>.</w:t>
      </w:r>
    </w:p>
    <w:p w14:paraId="383946FB" w14:textId="6302A22B" w:rsidR="00B83F5A" w:rsidRPr="004B6B3E" w:rsidRDefault="001E33ED" w:rsidP="00B83F5A">
      <w:pPr>
        <w:pStyle w:val="ListParagraph"/>
        <w:numPr>
          <w:ilvl w:val="0"/>
          <w:numId w:val="2"/>
        </w:numPr>
      </w:pPr>
      <w:r w:rsidRPr="0004026F">
        <w:rPr>
          <w:i/>
        </w:rPr>
        <w:t>Name of calibrated level</w:t>
      </w:r>
      <w:r w:rsidR="007B7FAE" w:rsidRPr="004B6B3E">
        <w:t xml:space="preserve"> is the name for the output data file containing the new, calibrated statistical weight values.</w:t>
      </w:r>
    </w:p>
    <w:p w14:paraId="0864DA89" w14:textId="184A2326" w:rsidR="00B83F5A" w:rsidRDefault="00B83F5A" w:rsidP="00B83F5A">
      <w:pPr>
        <w:pStyle w:val="ListParagraph"/>
        <w:numPr>
          <w:ilvl w:val="0"/>
          <w:numId w:val="2"/>
        </w:numPr>
      </w:pPr>
      <w:r w:rsidRPr="0004026F">
        <w:rPr>
          <w:i/>
        </w:rPr>
        <w:t>Output Sample folder</w:t>
      </w:r>
      <w:r w:rsidRPr="004B6B3E">
        <w:t xml:space="preserve"> </w:t>
      </w:r>
      <w:r w:rsidR="00E92697" w:rsidRPr="004B6B3E">
        <w:t xml:space="preserve">specifies </w:t>
      </w:r>
      <w:r w:rsidRPr="004B6B3E">
        <w:t xml:space="preserve">the name of the folder where the </w:t>
      </w:r>
      <w:r w:rsidR="00E92697" w:rsidRPr="004B6B3E">
        <w:t xml:space="preserve">output </w:t>
      </w:r>
      <w:r w:rsidRPr="004B6B3E">
        <w:t>data</w:t>
      </w:r>
      <w:r w:rsidR="00E92697" w:rsidRPr="004B6B3E">
        <w:t xml:space="preserve"> file containing the new, calibrated statistical weight values</w:t>
      </w:r>
      <w:r w:rsidRPr="004B6B3E">
        <w:t xml:space="preserve"> will be saved.</w:t>
      </w:r>
      <w:r w:rsidR="007B3A97">
        <w:t xml:space="preserve"> If the cell is empty, the output sample folder is the given “Sample folder” (second column).</w:t>
      </w:r>
    </w:p>
    <w:p w14:paraId="3DE94445" w14:textId="5898FC8F" w:rsidR="00230E46" w:rsidRDefault="00426754" w:rsidP="00230E46">
      <w:pPr>
        <w:keepNext/>
        <w:jc w:val="center"/>
      </w:pPr>
      <w:r w:rsidRPr="00426754">
        <w:rPr>
          <w:noProof/>
        </w:rPr>
        <w:lastRenderedPageBreak/>
        <w:drawing>
          <wp:inline distT="0" distB="0" distL="0" distR="0" wp14:anchorId="001DE8B3" wp14:editId="429663C3">
            <wp:extent cx="5400040" cy="1722120"/>
            <wp:effectExtent l="95250" t="38100" r="29210" b="87630"/>
            <wp:docPr id="48" name="Picture 5">
              <a:extLst xmlns:a="http://schemas.openxmlformats.org/drawingml/2006/main">
                <a:ext uri="{FF2B5EF4-FFF2-40B4-BE49-F238E27FC236}">
                  <a16:creationId xmlns:a16="http://schemas.microsoft.com/office/drawing/2014/main" id="{31C7CFB1-69CA-4265-A399-429BABFD6F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1C7CFB1-69CA-4265-A399-429BABFD6FD6}"/>
                        </a:ext>
                      </a:extLst>
                    </pic:cNvPr>
                    <pic:cNvPicPr>
                      <a:picLocks noChangeAspect="1"/>
                    </pic:cNvPicPr>
                  </pic:nvPicPr>
                  <pic:blipFill>
                    <a:blip r:embed="rId39"/>
                    <a:stretch>
                      <a:fillRect/>
                    </a:stretch>
                  </pic:blipFill>
                  <pic:spPr>
                    <a:xfrm>
                      <a:off x="0" y="0"/>
                      <a:ext cx="5400040" cy="1722120"/>
                    </a:xfrm>
                    <a:prstGeom prst="rect">
                      <a:avLst/>
                    </a:prstGeom>
                    <a:ln>
                      <a:noFill/>
                    </a:ln>
                    <a:effectLst>
                      <a:outerShdw blurRad="50800" dist="38100" dir="8100000" algn="tr" rotWithShape="0">
                        <a:prstClr val="black">
                          <a:alpha val="40000"/>
                        </a:prstClr>
                      </a:outerShdw>
                    </a:effectLst>
                  </pic:spPr>
                </pic:pic>
              </a:graphicData>
            </a:graphic>
          </wp:inline>
        </w:drawing>
      </w:r>
    </w:p>
    <w:p w14:paraId="20207AF6" w14:textId="2491466B" w:rsidR="0043769B" w:rsidRPr="00CF1B3E" w:rsidRDefault="00230E46" w:rsidP="00230E46">
      <w:pPr>
        <w:pStyle w:val="Caption"/>
        <w:rPr>
          <w:b/>
        </w:rPr>
      </w:pPr>
      <w:bookmarkStart w:id="34" w:name="_Ref103114351"/>
      <w:r w:rsidRPr="00CF1B3E">
        <w:rPr>
          <w:b/>
        </w:rPr>
        <w:t xml:space="preserve">Figure </w:t>
      </w:r>
      <w:r w:rsidRPr="00CF1B3E">
        <w:rPr>
          <w:b/>
        </w:rPr>
        <w:fldChar w:fldCharType="begin"/>
      </w:r>
      <w:r w:rsidRPr="00CF1B3E">
        <w:rPr>
          <w:b/>
        </w:rPr>
        <w:instrText xml:space="preserve"> SEQ Figure \* ARABIC </w:instrText>
      </w:r>
      <w:r w:rsidRPr="00CF1B3E">
        <w:rPr>
          <w:b/>
        </w:rPr>
        <w:fldChar w:fldCharType="separate"/>
      </w:r>
      <w:r w:rsidR="0009316B">
        <w:rPr>
          <w:b/>
          <w:noProof/>
        </w:rPr>
        <w:t>8</w:t>
      </w:r>
      <w:r w:rsidRPr="00CF1B3E">
        <w:rPr>
          <w:b/>
        </w:rPr>
        <w:fldChar w:fldCharType="end"/>
      </w:r>
      <w:bookmarkEnd w:id="34"/>
      <w:r w:rsidR="00CF1B3E">
        <w:rPr>
          <w:b/>
          <w:noProof/>
        </w:rPr>
        <w:t xml:space="preserve">. </w:t>
      </w:r>
      <w:r w:rsidRPr="00CF1B3E">
        <w:rPr>
          <w:b/>
          <w:noProof/>
        </w:rPr>
        <w:t>A sample task table in the LEVEL CALIBRATOR module.</w:t>
      </w:r>
    </w:p>
    <w:p w14:paraId="11488855" w14:textId="2A0C69D4" w:rsidR="0043769B" w:rsidRDefault="0043769B"/>
    <w:p w14:paraId="1A51C5D1" w14:textId="77777777" w:rsidR="00DA0AA0" w:rsidRPr="004B6B3E" w:rsidRDefault="00DA0AA0" w:rsidP="00DA0AA0">
      <w:pPr>
        <w:pStyle w:val="Heading4"/>
      </w:pPr>
      <w:r w:rsidRPr="0004026F">
        <w:t>Advanced parameters</w:t>
      </w:r>
    </w:p>
    <w:p w14:paraId="491C9FD6" w14:textId="353E91A1" w:rsidR="00860A54" w:rsidRDefault="00DA0AA0" w:rsidP="00DA0AA0">
      <w:r w:rsidRPr="004B6B3E">
        <w:t xml:space="preserve">The </w:t>
      </w:r>
      <w:r w:rsidR="00B1432C">
        <w:t>LEVEL_CALIBRATOR</w:t>
      </w:r>
      <w:r w:rsidRPr="004B6B3E">
        <w:t xml:space="preserve"> module accepts the following additional parameters (</w:t>
      </w:r>
      <w:r w:rsidR="00B5603F">
        <w:fldChar w:fldCharType="begin"/>
      </w:r>
      <w:r w:rsidR="00B5603F">
        <w:instrText xml:space="preserve"> REF _Ref103114398 \h </w:instrText>
      </w:r>
      <w:r w:rsidR="00B5603F">
        <w:fldChar w:fldCharType="separate"/>
      </w:r>
      <w:r w:rsidR="0009316B" w:rsidRPr="00DA0AA0">
        <w:rPr>
          <w:b/>
        </w:rPr>
        <w:t xml:space="preserve">Figure </w:t>
      </w:r>
      <w:r w:rsidR="0009316B">
        <w:rPr>
          <w:b/>
          <w:noProof/>
        </w:rPr>
        <w:t>9</w:t>
      </w:r>
      <w:r w:rsidR="00B5603F">
        <w:fldChar w:fldCharType="end"/>
      </w:r>
      <w:r w:rsidRPr="004B6B3E">
        <w:t>):</w:t>
      </w:r>
      <w:r w:rsidR="00860A54" w:rsidRPr="00860A54">
        <w:t xml:space="preserve"> </w:t>
      </w:r>
    </w:p>
    <w:p w14:paraId="4E1E9DAB" w14:textId="4D1F8372" w:rsidR="00DA0AA0" w:rsidRPr="004B6B3E" w:rsidRDefault="00860A54" w:rsidP="00DA0AA0">
      <w:r w:rsidRPr="00E023D8">
        <w:t>To perform the calibration two parameters, have to be calculated: the k (weight constant), and the variance.</w:t>
      </w:r>
    </w:p>
    <w:p w14:paraId="61222494" w14:textId="46880C3C" w:rsidR="00DA0AA0" w:rsidRDefault="00D97F85" w:rsidP="00DA0AA0">
      <w:pPr>
        <w:pStyle w:val="ListParagraph"/>
        <w:numPr>
          <w:ilvl w:val="0"/>
          <w:numId w:val="3"/>
        </w:numPr>
      </w:pPr>
      <w:r>
        <w:rPr>
          <w:i/>
        </w:rPr>
        <w:t xml:space="preserve">K-constant </w:t>
      </w:r>
      <w:r w:rsidR="00DA0AA0" w:rsidRPr="004B6B3E">
        <w:t xml:space="preserve">sets a </w:t>
      </w:r>
      <w:r w:rsidR="00E023D8">
        <w:t xml:space="preserve">forced </w:t>
      </w:r>
      <w:r w:rsidR="00DA0AA0" w:rsidRPr="004B6B3E">
        <w:t xml:space="preserve">value for the </w:t>
      </w:r>
      <w:r w:rsidR="00E023D8">
        <w:t xml:space="preserve">k-constant. </w:t>
      </w:r>
      <w:r w:rsidR="00F97C54">
        <w:t>Using this parameter, the introduced value is forced as K-constant.</w:t>
      </w:r>
    </w:p>
    <w:p w14:paraId="3F56D22A" w14:textId="0A10E97B" w:rsidR="00447720" w:rsidRPr="004B6B3E" w:rsidRDefault="00447720" w:rsidP="00DA0AA0">
      <w:pPr>
        <w:pStyle w:val="ListParagraph"/>
        <w:numPr>
          <w:ilvl w:val="0"/>
          <w:numId w:val="3"/>
        </w:numPr>
      </w:pPr>
      <w:r w:rsidRPr="0004026F">
        <w:rPr>
          <w:i/>
        </w:rPr>
        <w:t>Var(x)</w:t>
      </w:r>
      <w:r w:rsidRPr="004B6B3E">
        <w:t xml:space="preserve"> sets a </w:t>
      </w:r>
      <w:r>
        <w:t xml:space="preserve">forced </w:t>
      </w:r>
      <w:r w:rsidRPr="004B6B3E">
        <w:t xml:space="preserve">value for the </w:t>
      </w:r>
      <w:r w:rsidR="00A55118">
        <w:t>variance</w:t>
      </w:r>
      <w:r>
        <w:t xml:space="preserve">. Using this parameter, the introduced value is forced as </w:t>
      </w:r>
      <w:r w:rsidR="006E10B5">
        <w:t>the variance</w:t>
      </w:r>
      <w:r>
        <w:t>.</w:t>
      </w:r>
    </w:p>
    <w:p w14:paraId="75E23048" w14:textId="1FEF9D86" w:rsidR="00DA0AA0" w:rsidRPr="004B6B3E" w:rsidRDefault="00222AA3" w:rsidP="00DA0AA0">
      <w:pPr>
        <w:pStyle w:val="ListParagraph"/>
        <w:numPr>
          <w:ilvl w:val="0"/>
          <w:numId w:val="3"/>
        </w:numPr>
      </w:pPr>
      <w:r w:rsidRPr="0004026F">
        <w:rPr>
          <w:i/>
        </w:rPr>
        <w:t>More params</w:t>
      </w:r>
      <w:r w:rsidRPr="004B6B3E">
        <w:t xml:space="preserve"> </w:t>
      </w:r>
      <w:r w:rsidR="008830D4" w:rsidRPr="008830D4">
        <w:t>allows adding more parameters to the internal programs of the module.</w:t>
      </w:r>
      <w:r w:rsidR="008830D4">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6A655D1E" w14:textId="06E3C97A" w:rsidR="00DA0AA0" w:rsidRDefault="00E805DB" w:rsidP="00DA0AA0">
      <w:pPr>
        <w:keepNext/>
      </w:pPr>
      <w:r w:rsidRPr="00E805DB">
        <w:rPr>
          <w:noProof/>
        </w:rPr>
        <w:drawing>
          <wp:inline distT="0" distB="0" distL="0" distR="0" wp14:anchorId="6BB5079D" wp14:editId="4B5F01B7">
            <wp:extent cx="5400040" cy="1269365"/>
            <wp:effectExtent l="95250" t="38100" r="29210" b="102235"/>
            <wp:docPr id="61" name="Picture 11">
              <a:extLst xmlns:a="http://schemas.openxmlformats.org/drawingml/2006/main">
                <a:ext uri="{FF2B5EF4-FFF2-40B4-BE49-F238E27FC236}">
                  <a16:creationId xmlns:a16="http://schemas.microsoft.com/office/drawing/2014/main" id="{2D177847-3FA0-4B0F-A878-0A896344FE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D177847-3FA0-4B0F-A878-0A896344FE02}"/>
                        </a:ext>
                      </a:extLst>
                    </pic:cNvPr>
                    <pic:cNvPicPr>
                      <a:picLocks noChangeAspect="1"/>
                    </pic:cNvPicPr>
                  </pic:nvPicPr>
                  <pic:blipFill>
                    <a:blip r:embed="rId40"/>
                    <a:stretch>
                      <a:fillRect/>
                    </a:stretch>
                  </pic:blipFill>
                  <pic:spPr>
                    <a:xfrm>
                      <a:off x="0" y="0"/>
                      <a:ext cx="5400040" cy="1269365"/>
                    </a:xfrm>
                    <a:prstGeom prst="rect">
                      <a:avLst/>
                    </a:prstGeom>
                    <a:effectLst>
                      <a:outerShdw blurRad="50800" dist="38100" dir="8100000" algn="tr" rotWithShape="0">
                        <a:prstClr val="black">
                          <a:alpha val="40000"/>
                        </a:prstClr>
                      </a:outerShdw>
                    </a:effectLst>
                  </pic:spPr>
                </pic:pic>
              </a:graphicData>
            </a:graphic>
          </wp:inline>
        </w:drawing>
      </w:r>
    </w:p>
    <w:p w14:paraId="3944AA9B" w14:textId="2F03694C" w:rsidR="00DA0AA0" w:rsidRPr="00DA0AA0" w:rsidRDefault="00DA0AA0" w:rsidP="00DA0AA0">
      <w:pPr>
        <w:pStyle w:val="Caption"/>
        <w:jc w:val="both"/>
        <w:rPr>
          <w:b/>
        </w:rPr>
      </w:pPr>
      <w:bookmarkStart w:id="35" w:name="_Ref103114398"/>
      <w:r w:rsidRPr="00DA0AA0">
        <w:rPr>
          <w:b/>
        </w:rPr>
        <w:t xml:space="preserve">Figure </w:t>
      </w:r>
      <w:r w:rsidRPr="00DA0AA0">
        <w:rPr>
          <w:b/>
        </w:rPr>
        <w:fldChar w:fldCharType="begin"/>
      </w:r>
      <w:r w:rsidRPr="00DA0AA0">
        <w:rPr>
          <w:b/>
        </w:rPr>
        <w:instrText xml:space="preserve"> SEQ Figure \* ARABIC </w:instrText>
      </w:r>
      <w:r w:rsidRPr="00DA0AA0">
        <w:rPr>
          <w:b/>
        </w:rPr>
        <w:fldChar w:fldCharType="separate"/>
      </w:r>
      <w:r w:rsidR="0009316B">
        <w:rPr>
          <w:b/>
          <w:noProof/>
        </w:rPr>
        <w:t>9</w:t>
      </w:r>
      <w:r w:rsidRPr="00DA0AA0">
        <w:rPr>
          <w:b/>
        </w:rPr>
        <w:fldChar w:fldCharType="end"/>
      </w:r>
      <w:bookmarkEnd w:id="35"/>
      <w:r w:rsidRPr="00DA0AA0">
        <w:rPr>
          <w:b/>
          <w:noProof/>
        </w:rPr>
        <w:t xml:space="preserve">. A task-table displaying advanced parameters for the </w:t>
      </w:r>
      <w:r w:rsidR="006B52E0">
        <w:rPr>
          <w:b/>
          <w:noProof/>
        </w:rPr>
        <w:t>LEVEL CALIBRATOR</w:t>
      </w:r>
      <w:r w:rsidRPr="00DA0AA0">
        <w:rPr>
          <w:b/>
          <w:noProof/>
        </w:rPr>
        <w:t xml:space="preserve"> module.</w:t>
      </w:r>
    </w:p>
    <w:p w14:paraId="40DFE64C" w14:textId="77777777" w:rsidR="00DA0AA0" w:rsidRDefault="00DA0AA0"/>
    <w:p w14:paraId="26A2EAF0" w14:textId="6C1ACE51" w:rsidR="00505284" w:rsidRPr="004B6B3E" w:rsidRDefault="005E0A62" w:rsidP="00BC7547">
      <w:pPr>
        <w:pStyle w:val="Heading3"/>
      </w:pPr>
      <w:bookmarkStart w:id="36" w:name="_INTEGRATE"/>
      <w:bookmarkEnd w:id="36"/>
      <w:r w:rsidRPr="004B6B3E">
        <w:rPr>
          <w:rFonts w:asciiTheme="minorHAnsi" w:hAnsiTheme="minorHAnsi"/>
        </w:rPr>
        <w:t>INTEGRATE</w:t>
      </w:r>
    </w:p>
    <w:p w14:paraId="531BCCA8" w14:textId="729E9CAF" w:rsidR="00E50033" w:rsidRPr="004B6B3E" w:rsidRDefault="00F02AC2" w:rsidP="00C953B1">
      <w:r w:rsidRPr="004B6B3E">
        <w:t xml:space="preserve">The INTEGRATE </w:t>
      </w:r>
      <w:r w:rsidR="00AE5490" w:rsidRPr="004B6B3E">
        <w:t>module</w:t>
      </w:r>
      <w:r w:rsidRPr="004B6B3E">
        <w:t xml:space="preserve"> </w:t>
      </w:r>
      <w:r w:rsidR="00C953B1" w:rsidRPr="004B6B3E">
        <w:t xml:space="preserve">performs </w:t>
      </w:r>
      <w:r w:rsidR="00020974" w:rsidRPr="004B6B3E">
        <w:t>stati</w:t>
      </w:r>
      <w:r w:rsidR="001745B1" w:rsidRPr="004B6B3E">
        <w:t xml:space="preserve">stical calculations based on the </w:t>
      </w:r>
      <w:r w:rsidR="00C953B1" w:rsidRPr="004B6B3E">
        <w:t>WSPP</w:t>
      </w:r>
      <w:r w:rsidR="001745B1" w:rsidRPr="004B6B3E">
        <w:t xml:space="preserve"> model </w:t>
      </w:r>
      <w:r w:rsidR="00C953B1" w:rsidRPr="004B6B3E">
        <w:t xml:space="preserve">by </w:t>
      </w:r>
      <w:r w:rsidR="001745B1" w:rsidRPr="004B6B3E">
        <w:t xml:space="preserve">iteratively </w:t>
      </w:r>
      <w:r w:rsidR="00C953B1" w:rsidRPr="004B6B3E">
        <w:t xml:space="preserve">applying the </w:t>
      </w:r>
      <w:r w:rsidR="001319B6" w:rsidRPr="004B6B3E">
        <w:t>generic integration a</w:t>
      </w:r>
      <w:r w:rsidR="00C953B1" w:rsidRPr="004B6B3E">
        <w:t>lgorithm (GIA</w:t>
      </w:r>
      <w:r w:rsidR="00D7724C" w:rsidRPr="004B6B3E">
        <w:t xml:space="preserve">) </w:t>
      </w:r>
      <w:r w:rsidR="00606F6D">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 </w:instrText>
      </w:r>
      <w:r w:rsidR="00C639F7">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DATA </w:instrText>
      </w:r>
      <w:r w:rsidR="00C639F7">
        <w:fldChar w:fldCharType="end"/>
      </w:r>
      <w:r w:rsidR="00606F6D">
        <w:fldChar w:fldCharType="separate"/>
      </w:r>
      <w:r w:rsidR="004433DF">
        <w:rPr>
          <w:noProof/>
        </w:rPr>
        <w:t>[3]</w:t>
      </w:r>
      <w:r w:rsidR="00606F6D">
        <w:fldChar w:fldCharType="end"/>
      </w:r>
      <w:r w:rsidR="001319B6" w:rsidRPr="004B6B3E">
        <w:t xml:space="preserve"> on calibrated data files (</w:t>
      </w:r>
      <w:r w:rsidR="00B5603F">
        <w:fldChar w:fldCharType="begin"/>
      </w:r>
      <w:r w:rsidR="00B5603F">
        <w:instrText xml:space="preserve"> REF _Ref103096863 \h </w:instrText>
      </w:r>
      <w:r w:rsidR="00B5603F">
        <w:fldChar w:fldCharType="separate"/>
      </w:r>
      <w:r w:rsidR="0009316B" w:rsidRPr="00AC26D4">
        <w:rPr>
          <w:b/>
        </w:rPr>
        <w:t xml:space="preserve">Figure </w:t>
      </w:r>
      <w:r w:rsidR="0009316B">
        <w:rPr>
          <w:b/>
          <w:noProof/>
        </w:rPr>
        <w:t>10</w:t>
      </w:r>
      <w:r w:rsidR="00B5603F">
        <w:fldChar w:fldCharType="end"/>
      </w:r>
      <w:r w:rsidR="001319B6" w:rsidRPr="004B6B3E">
        <w:t>)</w:t>
      </w:r>
      <w:r w:rsidR="00C953B1" w:rsidRPr="004B6B3E">
        <w:t xml:space="preserve">. </w:t>
      </w:r>
    </w:p>
    <w:p w14:paraId="6C873035" w14:textId="7AE681DE" w:rsidR="00F863CB" w:rsidRPr="004B6B3E" w:rsidRDefault="001319B6" w:rsidP="0040502F">
      <w:r w:rsidRPr="004B6B3E">
        <w:t>Integrations are carried out from</w:t>
      </w:r>
      <w:r w:rsidR="00C953B1" w:rsidRPr="004B6B3E">
        <w:t xml:space="preserve"> </w:t>
      </w:r>
      <w:r w:rsidR="005C38D4" w:rsidRPr="004B6B3E">
        <w:t>lower</w:t>
      </w:r>
      <w:r w:rsidRPr="004B6B3E">
        <w:t xml:space="preserve"> </w:t>
      </w:r>
      <w:r w:rsidR="00C953B1" w:rsidRPr="004B6B3E">
        <w:t xml:space="preserve">level data to </w:t>
      </w:r>
      <w:r w:rsidR="005C38D4" w:rsidRPr="004B6B3E">
        <w:t>higher</w:t>
      </w:r>
      <w:r w:rsidRPr="004B6B3E">
        <w:t xml:space="preserve"> </w:t>
      </w:r>
      <w:r w:rsidR="00C953B1" w:rsidRPr="004B6B3E">
        <w:t>level data</w:t>
      </w:r>
      <w:r w:rsidRPr="004B6B3E">
        <w:t xml:space="preserve"> (e.g. </w:t>
      </w:r>
      <w:r w:rsidR="005C38D4" w:rsidRPr="004B6B3E">
        <w:t xml:space="preserve">from </w:t>
      </w:r>
      <w:r w:rsidRPr="004B6B3E">
        <w:t xml:space="preserve">the </w:t>
      </w:r>
      <w:r w:rsidR="00C953B1" w:rsidRPr="004B6B3E">
        <w:t>peptide</w:t>
      </w:r>
      <w:r w:rsidRPr="004B6B3E">
        <w:t xml:space="preserve"> </w:t>
      </w:r>
      <w:r w:rsidR="00C953B1" w:rsidRPr="004B6B3E">
        <w:t xml:space="preserve">level to </w:t>
      </w:r>
      <w:r w:rsidRPr="004B6B3E">
        <w:t xml:space="preserve">the </w:t>
      </w:r>
      <w:r w:rsidR="00C953B1" w:rsidRPr="004B6B3E">
        <w:t>protein</w:t>
      </w:r>
      <w:r w:rsidRPr="004B6B3E">
        <w:t xml:space="preserve"> </w:t>
      </w:r>
      <w:r w:rsidR="00C953B1" w:rsidRPr="004B6B3E">
        <w:t>level</w:t>
      </w:r>
      <w:r w:rsidRPr="004B6B3E">
        <w:t xml:space="preserve"> and</w:t>
      </w:r>
      <w:r w:rsidR="005C38D4" w:rsidRPr="004B6B3E">
        <w:t xml:space="preserve"> from </w:t>
      </w:r>
      <w:r w:rsidRPr="004B6B3E">
        <w:t xml:space="preserve">the </w:t>
      </w:r>
      <w:r w:rsidR="00C953B1" w:rsidRPr="004B6B3E">
        <w:t>protein</w:t>
      </w:r>
      <w:r w:rsidRPr="004B6B3E">
        <w:t xml:space="preserve"> </w:t>
      </w:r>
      <w:r w:rsidR="00C953B1" w:rsidRPr="004B6B3E">
        <w:t xml:space="preserve">level </w:t>
      </w:r>
      <w:r w:rsidR="005C38D4" w:rsidRPr="004B6B3E">
        <w:t xml:space="preserve">to </w:t>
      </w:r>
      <w:r w:rsidRPr="004B6B3E">
        <w:t xml:space="preserve">the </w:t>
      </w:r>
      <w:r w:rsidR="005C38D4" w:rsidRPr="004B6B3E">
        <w:t>gene</w:t>
      </w:r>
      <w:r w:rsidRPr="004B6B3E">
        <w:t xml:space="preserve"> </w:t>
      </w:r>
      <w:r w:rsidR="005C38D4" w:rsidRPr="004B6B3E">
        <w:t>level</w:t>
      </w:r>
      <w:r w:rsidRPr="004B6B3E">
        <w:t>)</w:t>
      </w:r>
      <w:r w:rsidR="005C38D4" w:rsidRPr="004B6B3E">
        <w:t>.</w:t>
      </w:r>
    </w:p>
    <w:p w14:paraId="31E884A9" w14:textId="77777777" w:rsidR="00AC26D4" w:rsidRDefault="00095A3F" w:rsidP="00AC26D4">
      <w:pPr>
        <w:keepNext/>
        <w:jc w:val="center"/>
      </w:pPr>
      <w:r w:rsidRPr="004B6B3E">
        <w:rPr>
          <w:noProof/>
        </w:rPr>
        <w:lastRenderedPageBreak/>
        <w:drawing>
          <wp:inline distT="0" distB="0" distL="0" distR="0" wp14:anchorId="0456DA60" wp14:editId="13043E17">
            <wp:extent cx="4027964" cy="39433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34616" cy="3949863"/>
                    </a:xfrm>
                    <a:prstGeom prst="rect">
                      <a:avLst/>
                    </a:prstGeom>
                    <a:noFill/>
                  </pic:spPr>
                </pic:pic>
              </a:graphicData>
            </a:graphic>
          </wp:inline>
        </w:drawing>
      </w:r>
    </w:p>
    <w:p w14:paraId="19513FAB" w14:textId="3A0398DC" w:rsidR="001C208E" w:rsidRPr="004B6B3E" w:rsidRDefault="00AC26D4" w:rsidP="00AC26D4">
      <w:pPr>
        <w:pStyle w:val="Caption"/>
      </w:pPr>
      <w:bookmarkStart w:id="37" w:name="_Ref103096863"/>
      <w:r w:rsidRPr="00AC26D4">
        <w:rPr>
          <w:b/>
        </w:rPr>
        <w:t xml:space="preserve">Figure </w:t>
      </w:r>
      <w:r w:rsidRPr="00AC26D4">
        <w:rPr>
          <w:b/>
        </w:rPr>
        <w:fldChar w:fldCharType="begin"/>
      </w:r>
      <w:r w:rsidRPr="00AC26D4">
        <w:rPr>
          <w:b/>
        </w:rPr>
        <w:instrText xml:space="preserve"> SEQ Figure \* ARABIC </w:instrText>
      </w:r>
      <w:r w:rsidRPr="00AC26D4">
        <w:rPr>
          <w:b/>
        </w:rPr>
        <w:fldChar w:fldCharType="separate"/>
      </w:r>
      <w:r w:rsidR="0009316B">
        <w:rPr>
          <w:b/>
          <w:noProof/>
        </w:rPr>
        <w:t>10</w:t>
      </w:r>
      <w:r w:rsidRPr="00AC26D4">
        <w:rPr>
          <w:b/>
        </w:rPr>
        <w:fldChar w:fldCharType="end"/>
      </w:r>
      <w:bookmarkEnd w:id="37"/>
      <w:r w:rsidRPr="00AC26D4">
        <w:rPr>
          <w:b/>
        </w:rPr>
        <w:t>.</w:t>
      </w:r>
      <w:r w:rsidRPr="00AC26D4">
        <w:rPr>
          <w:b/>
          <w:noProof/>
        </w:rPr>
        <w:t xml:space="preserve"> Schematic representation of the INTEGRATE module.</w:t>
      </w:r>
      <w:r w:rsidRPr="007B56C1">
        <w:rPr>
          <w:noProof/>
        </w:rPr>
        <w:t xml:space="preserve"> The integration is carried out from any lower level to any higher level using the programs “SanXoT” and “SanXoTSieve” and the generic integration algorithm (GIA).</w:t>
      </w:r>
    </w:p>
    <w:p w14:paraId="6EE2CF13" w14:textId="77777777" w:rsidR="00F552ED" w:rsidRPr="004B6B3E" w:rsidRDefault="00F552ED" w:rsidP="00F552ED"/>
    <w:p w14:paraId="68E53F6F" w14:textId="6EAAE4A0" w:rsidR="005138D0" w:rsidRPr="004B6B3E" w:rsidRDefault="00EC1A6A" w:rsidP="005138D0">
      <w:r w:rsidRPr="004B6B3E">
        <w:t xml:space="preserve">More in detail, </w:t>
      </w:r>
      <w:r w:rsidR="003261FE" w:rsidRPr="004B6B3E">
        <w:t xml:space="preserve">the </w:t>
      </w:r>
      <w:r w:rsidR="007E3F9E" w:rsidRPr="004B6B3E">
        <w:t xml:space="preserve">INTEGRATE </w:t>
      </w:r>
      <w:r w:rsidR="003261FE" w:rsidRPr="004B6B3E">
        <w:t xml:space="preserve">module </w:t>
      </w:r>
      <w:r w:rsidR="005138D0" w:rsidRPr="004B6B3E">
        <w:t xml:space="preserve">needs </w:t>
      </w:r>
      <w:r w:rsidR="003261FE" w:rsidRPr="004B6B3E">
        <w:t xml:space="preserve">two TSV files </w:t>
      </w:r>
      <w:r w:rsidR="005138D0" w:rsidRPr="004B6B3E">
        <w:t>as input</w:t>
      </w:r>
      <w:r w:rsidR="003261FE" w:rsidRPr="004B6B3E">
        <w:t>s</w:t>
      </w:r>
      <w:r w:rsidR="005138D0" w:rsidRPr="004B6B3E">
        <w:t>:</w:t>
      </w:r>
    </w:p>
    <w:p w14:paraId="3DBF86CD" w14:textId="72B9CCE5" w:rsidR="005138D0" w:rsidRPr="004B6B3E" w:rsidRDefault="003261FE" w:rsidP="005138D0">
      <w:pPr>
        <w:pStyle w:val="ListParagraph"/>
        <w:numPr>
          <w:ilvl w:val="0"/>
          <w:numId w:val="1"/>
        </w:numPr>
      </w:pPr>
      <w:r w:rsidRPr="004B6B3E">
        <w:t>A d</w:t>
      </w:r>
      <w:r w:rsidR="005138D0" w:rsidRPr="004B6B3E">
        <w:t>ata file contain</w:t>
      </w:r>
      <w:r w:rsidRPr="004B6B3E">
        <w:t>ing</w:t>
      </w:r>
      <w:r w:rsidR="005138D0" w:rsidRPr="004B6B3E">
        <w:t xml:space="preserve"> </w:t>
      </w:r>
      <w:r w:rsidRPr="004B6B3E">
        <w:t>three data</w:t>
      </w:r>
      <w:r w:rsidR="005138D0" w:rsidRPr="004B6B3E">
        <w:t xml:space="preserve"> columns: identifier (a text string that is used to </w:t>
      </w:r>
      <w:r w:rsidRPr="004B6B3E">
        <w:t xml:space="preserve">unambiguously </w:t>
      </w:r>
      <w:r w:rsidR="005138D0" w:rsidRPr="004B6B3E">
        <w:t xml:space="preserve">identify </w:t>
      </w:r>
      <w:r w:rsidRPr="004B6B3E">
        <w:t xml:space="preserve">the </w:t>
      </w:r>
      <w:r w:rsidR="00D843E7" w:rsidRPr="004B6B3E">
        <w:t>low</w:t>
      </w:r>
      <w:r w:rsidR="004578AE">
        <w:t xml:space="preserve"> level</w:t>
      </w:r>
      <w:r w:rsidRPr="004B6B3E">
        <w:t xml:space="preserve"> </w:t>
      </w:r>
      <w:r w:rsidR="005138D0" w:rsidRPr="004B6B3E">
        <w:t>element</w:t>
      </w:r>
      <w:r w:rsidRPr="004B6B3E">
        <w:t>s</w:t>
      </w:r>
      <w:r w:rsidR="005138D0" w:rsidRPr="004B6B3E">
        <w:t>), quantitative value (</w:t>
      </w:r>
      <w:r w:rsidRPr="004B6B3E">
        <w:t>log</w:t>
      </w:r>
      <w:r w:rsidR="005138D0" w:rsidRPr="0004026F">
        <w:rPr>
          <w:vertAlign w:val="subscript"/>
        </w:rPr>
        <w:t>2</w:t>
      </w:r>
      <w:r w:rsidR="005138D0" w:rsidRPr="004B6B3E">
        <w:t>-ratio of the two measurements</w:t>
      </w:r>
      <w:r w:rsidRPr="004B6B3E">
        <w:t xml:space="preserve"> to be compared</w:t>
      </w:r>
      <w:r w:rsidR="005138D0" w:rsidRPr="004B6B3E">
        <w:t xml:space="preserve">) and </w:t>
      </w:r>
      <w:r w:rsidRPr="004B6B3E">
        <w:t xml:space="preserve">statistical </w:t>
      </w:r>
      <w:r w:rsidR="005138D0" w:rsidRPr="004B6B3E">
        <w:t>weight (a parameter that measures the accuracy of the quantitative value).</w:t>
      </w:r>
    </w:p>
    <w:p w14:paraId="77A33B83" w14:textId="361E38C3" w:rsidR="005138D0" w:rsidRPr="004B6B3E" w:rsidRDefault="003261FE" w:rsidP="005138D0">
      <w:pPr>
        <w:pStyle w:val="ListParagraph"/>
        <w:numPr>
          <w:ilvl w:val="0"/>
          <w:numId w:val="1"/>
        </w:numPr>
      </w:pPr>
      <w:r w:rsidRPr="004B6B3E">
        <w:t>A r</w:t>
      </w:r>
      <w:r w:rsidR="005138D0" w:rsidRPr="004B6B3E">
        <w:t xml:space="preserve">elation table, which </w:t>
      </w:r>
      <w:r w:rsidR="00FA0082" w:rsidRPr="004B6B3E">
        <w:t xml:space="preserve">links </w:t>
      </w:r>
      <w:r w:rsidR="005138D0" w:rsidRPr="004B6B3E">
        <w:t xml:space="preserve">the </w:t>
      </w:r>
      <w:r w:rsidR="00FA0082" w:rsidRPr="004B6B3E">
        <w:t xml:space="preserve">lower level </w:t>
      </w:r>
      <w:r w:rsidR="005138D0" w:rsidRPr="004B6B3E">
        <w:t xml:space="preserve">identifiers </w:t>
      </w:r>
      <w:r w:rsidR="00FA0082" w:rsidRPr="004B6B3E">
        <w:t>to</w:t>
      </w:r>
      <w:r w:rsidR="005138D0" w:rsidRPr="004B6B3E">
        <w:t xml:space="preserve"> those in the higher level. This file contains two columns</w:t>
      </w:r>
      <w:r w:rsidR="00FA0082" w:rsidRPr="004B6B3E">
        <w:t>:</w:t>
      </w:r>
      <w:r w:rsidR="005138D0" w:rsidRPr="004B6B3E">
        <w:t xml:space="preserve"> </w:t>
      </w:r>
      <w:r w:rsidR="00FA0082" w:rsidRPr="004B6B3E">
        <w:t>higher level identifiers on the left and lower level identifiers on the right.</w:t>
      </w:r>
    </w:p>
    <w:p w14:paraId="21D0F781" w14:textId="77777777" w:rsidR="00AC26D4" w:rsidRDefault="001C208E" w:rsidP="00AC26D4">
      <w:pPr>
        <w:keepNext/>
        <w:jc w:val="center"/>
      </w:pPr>
      <w:r w:rsidRPr="004B6B3E">
        <w:rPr>
          <w:noProof/>
        </w:rPr>
        <w:lastRenderedPageBreak/>
        <w:drawing>
          <wp:inline distT="0" distB="0" distL="0" distR="0" wp14:anchorId="24CEA816" wp14:editId="27132285">
            <wp:extent cx="5541645" cy="4993005"/>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41645" cy="4993005"/>
                    </a:xfrm>
                    <a:prstGeom prst="rect">
                      <a:avLst/>
                    </a:prstGeom>
                    <a:noFill/>
                  </pic:spPr>
                </pic:pic>
              </a:graphicData>
            </a:graphic>
          </wp:inline>
        </w:drawing>
      </w:r>
    </w:p>
    <w:p w14:paraId="4592A2D5" w14:textId="50BD77F8" w:rsidR="006B0CB0" w:rsidRPr="004B6B3E" w:rsidRDefault="00AC26D4" w:rsidP="00AC26D4">
      <w:pPr>
        <w:pStyle w:val="Caption"/>
      </w:pPr>
      <w:bookmarkStart w:id="38" w:name="_Ref103114442"/>
      <w:r w:rsidRPr="00AC26D4">
        <w:rPr>
          <w:b/>
        </w:rPr>
        <w:t xml:space="preserve">Figure </w:t>
      </w:r>
      <w:r w:rsidRPr="00AC26D4">
        <w:rPr>
          <w:b/>
        </w:rPr>
        <w:fldChar w:fldCharType="begin"/>
      </w:r>
      <w:r w:rsidRPr="00AC26D4">
        <w:rPr>
          <w:b/>
        </w:rPr>
        <w:instrText xml:space="preserve"> SEQ Figure \* ARABIC </w:instrText>
      </w:r>
      <w:r w:rsidRPr="00AC26D4">
        <w:rPr>
          <w:b/>
        </w:rPr>
        <w:fldChar w:fldCharType="separate"/>
      </w:r>
      <w:r w:rsidR="0009316B">
        <w:rPr>
          <w:b/>
          <w:noProof/>
        </w:rPr>
        <w:t>11</w:t>
      </w:r>
      <w:r w:rsidRPr="00AC26D4">
        <w:rPr>
          <w:b/>
        </w:rPr>
        <w:fldChar w:fldCharType="end"/>
      </w:r>
      <w:bookmarkEnd w:id="38"/>
      <w:r w:rsidRPr="00AC26D4">
        <w:rPr>
          <w:b/>
          <w:noProof/>
        </w:rPr>
        <w:t>. The INTEGRATE module flowchart.</w:t>
      </w:r>
      <w:r w:rsidRPr="008A2AD3">
        <w:rPr>
          <w:noProof/>
        </w:rPr>
        <w:t xml:space="preserve"> A first integration is done with “SanXoT” that calculates the variance; then “SanXoTSieve” removes outliers tagging them in a new relation table; finally, a second integration is done with “SanXoT” using the variance cal</w:t>
      </w:r>
      <w:r w:rsidR="00465123">
        <w:rPr>
          <w:noProof/>
        </w:rPr>
        <w:t>culated</w:t>
      </w:r>
      <w:r w:rsidR="00641B37">
        <w:rPr>
          <w:noProof/>
        </w:rPr>
        <w:t>.</w:t>
      </w:r>
    </w:p>
    <w:p w14:paraId="3983AC83" w14:textId="77777777" w:rsidR="00F552ED" w:rsidRPr="004B6B3E" w:rsidRDefault="00F552ED" w:rsidP="00F552ED"/>
    <w:p w14:paraId="2644335E" w14:textId="403DDFC8" w:rsidR="00E76A05" w:rsidRPr="004B6B3E" w:rsidRDefault="009A2D24" w:rsidP="00575B02">
      <w:r w:rsidRPr="004B6B3E">
        <w:t xml:space="preserve">For every </w:t>
      </w:r>
      <w:r w:rsidR="00545721" w:rsidRPr="004B6B3E">
        <w:t>integration</w:t>
      </w:r>
      <w:r w:rsidRPr="004B6B3E">
        <w:t xml:space="preserve">, </w:t>
      </w:r>
      <w:r w:rsidR="00E76A05" w:rsidRPr="004B6B3E">
        <w:t xml:space="preserve">the </w:t>
      </w:r>
      <w:proofErr w:type="spellStart"/>
      <w:r w:rsidR="00823210" w:rsidRPr="004B6B3E">
        <w:t>S</w:t>
      </w:r>
      <w:r w:rsidRPr="004B6B3E">
        <w:t>a</w:t>
      </w:r>
      <w:r w:rsidR="00823210" w:rsidRPr="004B6B3E">
        <w:t>nXoT</w:t>
      </w:r>
      <w:proofErr w:type="spellEnd"/>
      <w:r w:rsidR="00E76A05" w:rsidRPr="004B6B3E">
        <w:t xml:space="preserve"> program</w:t>
      </w:r>
      <w:r w:rsidRPr="004B6B3E">
        <w:t xml:space="preserve"> </w:t>
      </w:r>
      <w:r w:rsidR="00E76A05" w:rsidRPr="004B6B3E">
        <w:t xml:space="preserve">calculates the </w:t>
      </w:r>
      <w:r w:rsidR="00545721" w:rsidRPr="004B6B3E">
        <w:t>general variance using a robust iterative method</w:t>
      </w:r>
      <w:r w:rsidRPr="004B6B3E">
        <w:t>.</w:t>
      </w:r>
      <w:r w:rsidR="00E76A05" w:rsidRPr="004B6B3E">
        <w:t xml:space="preserve"> Then </w:t>
      </w:r>
      <w:proofErr w:type="spellStart"/>
      <w:r w:rsidR="00E76A05" w:rsidRPr="004B6B3E">
        <w:t>SanXoTSieve</w:t>
      </w:r>
      <w:proofErr w:type="spellEnd"/>
      <w:r w:rsidR="00E76A05" w:rsidRPr="004B6B3E">
        <w:t xml:space="preserve"> is used to tag outlier elements </w:t>
      </w:r>
      <w:r w:rsidR="00D97804">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D97804">
        <w:instrText xml:space="preserve"> ADDIN EN.CITE </w:instrText>
      </w:r>
      <w:r w:rsidR="00D97804">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D97804">
        <w:instrText xml:space="preserve"> ADDIN EN.CITE.DATA </w:instrText>
      </w:r>
      <w:r w:rsidR="00D97804">
        <w:fldChar w:fldCharType="end"/>
      </w:r>
      <w:r w:rsidR="00D97804">
        <w:fldChar w:fldCharType="separate"/>
      </w:r>
      <w:r w:rsidR="00D97804">
        <w:rPr>
          <w:noProof/>
        </w:rPr>
        <w:t>[2]</w:t>
      </w:r>
      <w:r w:rsidR="00D97804">
        <w:fldChar w:fldCharType="end"/>
      </w:r>
      <w:r w:rsidR="00E76A05" w:rsidRPr="004B6B3E">
        <w:t xml:space="preserve"> by assessing the probability </w:t>
      </w:r>
      <w:r w:rsidR="0060085C" w:rsidRPr="004B6B3E">
        <w:t xml:space="preserve">that a lower </w:t>
      </w:r>
      <w:r w:rsidR="00E76A05" w:rsidRPr="004B6B3E">
        <w:t xml:space="preserve">level </w:t>
      </w:r>
      <w:r w:rsidR="0060085C" w:rsidRPr="004B6B3E">
        <w:t xml:space="preserve">element be </w:t>
      </w:r>
      <w:r w:rsidR="00E76A05" w:rsidRPr="004B6B3E">
        <w:t xml:space="preserve">a significant outlier of the </w:t>
      </w:r>
      <w:r w:rsidR="0060085C" w:rsidRPr="004B6B3E">
        <w:t>standardized (i.e</w:t>
      </w:r>
      <w:r w:rsidR="00272443" w:rsidRPr="004B6B3E">
        <w:t>.</w:t>
      </w:r>
      <w:r w:rsidR="0060085C" w:rsidRPr="004B6B3E">
        <w:t xml:space="preserve"> N(0,1)) log</w:t>
      </w:r>
      <w:r w:rsidR="0060085C" w:rsidRPr="0004026F">
        <w:rPr>
          <w:vertAlign w:val="subscript"/>
        </w:rPr>
        <w:t>2</w:t>
      </w:r>
      <w:r w:rsidR="0060085C" w:rsidRPr="004B6B3E">
        <w:t>-ratio distribution</w:t>
      </w:r>
      <w:r w:rsidR="00E76A05" w:rsidRPr="004B6B3E">
        <w:t xml:space="preserve">. The most extreme outliers </w:t>
      </w:r>
      <w:r w:rsidR="0060085C" w:rsidRPr="004B6B3E">
        <w:t xml:space="preserve">are thus </w:t>
      </w:r>
      <w:r w:rsidR="00E76A05" w:rsidRPr="004B6B3E">
        <w:t xml:space="preserve">removed sequentially and the integration repeated until all outliers below a user-defined </w:t>
      </w:r>
      <w:r w:rsidR="00C54EE6" w:rsidRPr="004B6B3E">
        <w:t>false discovery rate (</w:t>
      </w:r>
      <w:r w:rsidR="00E76A05" w:rsidRPr="004B6B3E">
        <w:t>FDR</w:t>
      </w:r>
      <w:r w:rsidR="00C54EE6" w:rsidRPr="004B6B3E">
        <w:t>)</w:t>
      </w:r>
      <w:r w:rsidR="0060085C" w:rsidRPr="004B6B3E">
        <w:t xml:space="preserve"> threshold</w:t>
      </w:r>
      <w:r w:rsidR="00E76A05" w:rsidRPr="004B6B3E">
        <w:t xml:space="preserve"> </w:t>
      </w:r>
      <w:r w:rsidR="0060085C" w:rsidRPr="004B6B3E">
        <w:t xml:space="preserve">have been </w:t>
      </w:r>
      <w:r w:rsidR="00E76A05" w:rsidRPr="004B6B3E">
        <w:t>removed</w:t>
      </w:r>
      <w:r w:rsidR="0060085C" w:rsidRPr="004B6B3E">
        <w:t xml:space="preserve">. </w:t>
      </w:r>
      <w:r w:rsidR="00575B02" w:rsidRPr="004B6B3E">
        <w:t xml:space="preserve">Finally, </w:t>
      </w:r>
      <w:r w:rsidR="00E76A05" w:rsidRPr="004B6B3E">
        <w:t xml:space="preserve">a second integration is </w:t>
      </w:r>
      <w:r w:rsidR="00575B02" w:rsidRPr="004B6B3E">
        <w:t xml:space="preserve">carried out </w:t>
      </w:r>
      <w:r w:rsidR="00E76A05" w:rsidRPr="004B6B3E">
        <w:t xml:space="preserve">by </w:t>
      </w:r>
      <w:proofErr w:type="spellStart"/>
      <w:r w:rsidR="00575B02" w:rsidRPr="004B6B3E">
        <w:t>SanXoT</w:t>
      </w:r>
      <w:proofErr w:type="spellEnd"/>
      <w:r w:rsidR="00E76A05" w:rsidRPr="004B6B3E">
        <w:t xml:space="preserve"> using the variance calculated in the first integration and discarding the outliers tagged in the </w:t>
      </w:r>
      <w:r w:rsidR="00575B02" w:rsidRPr="004B6B3E">
        <w:t xml:space="preserve">new </w:t>
      </w:r>
      <w:r w:rsidR="00E76A05" w:rsidRPr="004B6B3E">
        <w:t>relation table</w:t>
      </w:r>
      <w:r w:rsidR="00575B02" w:rsidRPr="004B6B3E">
        <w:t xml:space="preserve"> (</w:t>
      </w:r>
      <w:r w:rsidR="00B5603F">
        <w:fldChar w:fldCharType="begin"/>
      </w:r>
      <w:r w:rsidR="00B5603F">
        <w:instrText xml:space="preserve"> REF _Ref103114442 \h </w:instrText>
      </w:r>
      <w:r w:rsidR="00B5603F">
        <w:fldChar w:fldCharType="separate"/>
      </w:r>
      <w:r w:rsidR="0009316B" w:rsidRPr="00AC26D4">
        <w:rPr>
          <w:b/>
        </w:rPr>
        <w:t xml:space="preserve">Figure </w:t>
      </w:r>
      <w:r w:rsidR="0009316B">
        <w:rPr>
          <w:b/>
          <w:noProof/>
        </w:rPr>
        <w:t>11</w:t>
      </w:r>
      <w:r w:rsidR="00B5603F">
        <w:fldChar w:fldCharType="end"/>
      </w:r>
      <w:r w:rsidR="00575B02" w:rsidRPr="004B6B3E">
        <w:t>)</w:t>
      </w:r>
      <w:r w:rsidR="00E76A05" w:rsidRPr="004B6B3E">
        <w:t>.</w:t>
      </w:r>
    </w:p>
    <w:p w14:paraId="70A6F4E8" w14:textId="0536FD9A" w:rsidR="00545721" w:rsidRPr="004B6B3E" w:rsidRDefault="009A2D24" w:rsidP="00545721">
      <w:r w:rsidRPr="004B6B3E">
        <w:t>The output data file</w:t>
      </w:r>
      <w:r w:rsidR="00575B02" w:rsidRPr="004B6B3E">
        <w:t>s</w:t>
      </w:r>
      <w:r w:rsidRPr="004B6B3E">
        <w:t xml:space="preserve"> generated by INTEGRATE contain the quantitative data for the higher level</w:t>
      </w:r>
      <w:r w:rsidR="00575B02" w:rsidRPr="004B6B3E">
        <w:t xml:space="preserve"> and </w:t>
      </w:r>
      <w:r w:rsidRPr="004B6B3E">
        <w:t>can be used as input</w:t>
      </w:r>
      <w:r w:rsidR="00575B02" w:rsidRPr="004B6B3E">
        <w:t>s</w:t>
      </w:r>
      <w:r w:rsidRPr="004B6B3E">
        <w:t xml:space="preserve"> to other modules</w:t>
      </w:r>
      <w:r w:rsidR="00575B02" w:rsidRPr="004B6B3E">
        <w:t>; i</w:t>
      </w:r>
      <w:r w:rsidR="00545721" w:rsidRPr="004B6B3E">
        <w:t>n addition, each</w:t>
      </w:r>
      <w:r w:rsidR="000A1CBF" w:rsidRPr="004B6B3E">
        <w:t xml:space="preserve"> </w:t>
      </w:r>
      <w:r w:rsidR="00545721" w:rsidRPr="004B6B3E">
        <w:t>integration generate</w:t>
      </w:r>
      <w:r w:rsidR="00575B02" w:rsidRPr="004B6B3E">
        <w:t>s</w:t>
      </w:r>
      <w:r w:rsidR="00545721" w:rsidRPr="004B6B3E">
        <w:t xml:space="preserve"> several additional files which contain information about the integration. </w:t>
      </w:r>
      <w:r w:rsidR="00575B02" w:rsidRPr="004B6B3E">
        <w:t xml:space="preserve">For further details see </w:t>
      </w:r>
      <w:proofErr w:type="spellStart"/>
      <w:r w:rsidR="00545721" w:rsidRPr="004B6B3E">
        <w:t>SanXoT</w:t>
      </w:r>
      <w:proofErr w:type="spellEnd"/>
      <w:r w:rsidR="00545721" w:rsidRPr="004B6B3E">
        <w:t xml:space="preserve"> </w:t>
      </w:r>
      <w:r w:rsidR="00575B02" w:rsidRPr="004B6B3E">
        <w:t>documentation</w:t>
      </w:r>
      <w:r w:rsidR="002F18D3" w:rsidRPr="004B6B3E">
        <w:t xml:space="preserve"> </w:t>
      </w:r>
      <w:r w:rsidR="00DC3ABE">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DC3ABE">
        <w:fldChar w:fldCharType="separate"/>
      </w:r>
      <w:r w:rsidR="00DC3ABE">
        <w:rPr>
          <w:noProof/>
        </w:rPr>
        <w:t>[1]</w:t>
      </w:r>
      <w:r w:rsidR="00DC3ABE">
        <w:fldChar w:fldCharType="end"/>
      </w:r>
      <w:r w:rsidR="00545721" w:rsidRPr="004B6B3E">
        <w:t>.</w:t>
      </w:r>
    </w:p>
    <w:p w14:paraId="77A18A20" w14:textId="4A78F6F9" w:rsidR="00F552ED" w:rsidRPr="004B6B3E" w:rsidRDefault="00F552ED" w:rsidP="00545721"/>
    <w:p w14:paraId="63E9C0EB" w14:textId="1DA782D4" w:rsidR="00C07D03" w:rsidRPr="004B6B3E" w:rsidRDefault="002311A4" w:rsidP="00BC7547">
      <w:pPr>
        <w:pStyle w:val="Heading4"/>
      </w:pPr>
      <w:r w:rsidRPr="004B6B3E">
        <w:lastRenderedPageBreak/>
        <w:t xml:space="preserve">Standard </w:t>
      </w:r>
      <w:r w:rsidR="00187FD8" w:rsidRPr="004B6B3E">
        <w:t>parameters</w:t>
      </w:r>
    </w:p>
    <w:p w14:paraId="199AE0F3" w14:textId="024B9EB8" w:rsidR="00C4147C" w:rsidRPr="004B6B3E" w:rsidRDefault="00C4147C" w:rsidP="0044361E">
      <w:r w:rsidRPr="004B6B3E">
        <w:t>The parameters</w:t>
      </w:r>
      <w:r w:rsidR="007A438A" w:rsidRPr="004B6B3E">
        <w:t xml:space="preserve"> to be provided in the INTEGRATE module task table </w:t>
      </w:r>
      <w:r w:rsidRPr="004B6B3E">
        <w:t>are</w:t>
      </w:r>
      <w:r w:rsidR="000B6EE4" w:rsidRPr="004B6B3E">
        <w:t xml:space="preserve"> (</w:t>
      </w:r>
      <w:r w:rsidR="00B5603F">
        <w:fldChar w:fldCharType="begin"/>
      </w:r>
      <w:r w:rsidR="00B5603F">
        <w:instrText xml:space="preserve"> REF _Ref103114454 \h </w:instrText>
      </w:r>
      <w:r w:rsidR="00B5603F">
        <w:fldChar w:fldCharType="separate"/>
      </w:r>
      <w:r w:rsidR="0009316B" w:rsidRPr="0032665E">
        <w:rPr>
          <w:b/>
        </w:rPr>
        <w:t xml:space="preserve">Figure </w:t>
      </w:r>
      <w:r w:rsidR="0009316B">
        <w:rPr>
          <w:b/>
          <w:noProof/>
        </w:rPr>
        <w:t>12</w:t>
      </w:r>
      <w:r w:rsidR="00B5603F">
        <w:fldChar w:fldCharType="end"/>
      </w:r>
      <w:r w:rsidR="000B6EE4" w:rsidRPr="004B6B3E">
        <w:t>)</w:t>
      </w:r>
      <w:r w:rsidRPr="004B6B3E">
        <w:t>:</w:t>
      </w:r>
    </w:p>
    <w:p w14:paraId="34504035" w14:textId="77777777" w:rsidR="007A438A" w:rsidRPr="004B6B3E" w:rsidRDefault="007A438A" w:rsidP="007A438A">
      <w:pPr>
        <w:pStyle w:val="ListParagraph"/>
        <w:numPr>
          <w:ilvl w:val="0"/>
          <w:numId w:val="2"/>
        </w:numPr>
      </w:pPr>
      <w:r w:rsidRPr="004B6B3E">
        <w:rPr>
          <w:i/>
        </w:rPr>
        <w:t>Forced execution</w:t>
      </w:r>
      <w:r w:rsidRPr="004B6B3E">
        <w:t>: This checkbox field indicates whether to force the execution or not.</w:t>
      </w:r>
    </w:p>
    <w:p w14:paraId="57E48B4F" w14:textId="687292F3" w:rsidR="00862201" w:rsidRPr="004B6B3E" w:rsidRDefault="00862201" w:rsidP="00C4147C">
      <w:pPr>
        <w:pStyle w:val="ListParagraph"/>
        <w:numPr>
          <w:ilvl w:val="0"/>
          <w:numId w:val="2"/>
        </w:numPr>
      </w:pPr>
      <w:r w:rsidRPr="0004026F">
        <w:rPr>
          <w:i/>
        </w:rPr>
        <w:t>Sample folder(s)</w:t>
      </w:r>
      <w:r w:rsidR="00A64F41" w:rsidRPr="004B6B3E">
        <w:t xml:space="preserve"> indicates the names of the folder</w:t>
      </w:r>
      <w:r w:rsidR="00706E85" w:rsidRPr="004B6B3E">
        <w:t>(</w:t>
      </w:r>
      <w:r w:rsidR="00A64F41" w:rsidRPr="004B6B3E">
        <w:t>s</w:t>
      </w:r>
      <w:r w:rsidR="00706E85" w:rsidRPr="004B6B3E">
        <w:t>)</w:t>
      </w:r>
      <w:r w:rsidR="00A64F41" w:rsidRPr="004B6B3E">
        <w:t xml:space="preserve"> where the lower</w:t>
      </w:r>
      <w:r w:rsidR="00706E85" w:rsidRPr="004B6B3E">
        <w:t xml:space="preserve"> </w:t>
      </w:r>
      <w:r w:rsidR="00A64F41" w:rsidRPr="004B6B3E">
        <w:t xml:space="preserve">level data </w:t>
      </w:r>
      <w:r w:rsidR="00706E85" w:rsidRPr="004B6B3E">
        <w:t xml:space="preserve">file </w:t>
      </w:r>
      <w:r w:rsidR="00A64F41" w:rsidRPr="004B6B3E">
        <w:t>is located.</w:t>
      </w:r>
    </w:p>
    <w:p w14:paraId="75C14C3C" w14:textId="6D474861" w:rsidR="00A64F41" w:rsidRPr="004B6B3E" w:rsidRDefault="005F7A2C" w:rsidP="003E4414">
      <w:pPr>
        <w:pStyle w:val="ListParagraph"/>
        <w:numPr>
          <w:ilvl w:val="0"/>
          <w:numId w:val="2"/>
        </w:numPr>
      </w:pPr>
      <w:r w:rsidRPr="0004026F">
        <w:rPr>
          <w:i/>
        </w:rPr>
        <w:t>Lower level</w:t>
      </w:r>
      <w:r w:rsidRPr="004B6B3E">
        <w:t xml:space="preserve"> </w:t>
      </w:r>
      <w:r w:rsidR="003E4414" w:rsidRPr="004B6B3E">
        <w:t xml:space="preserve">indicates the name of </w:t>
      </w:r>
      <w:r w:rsidR="00706E85" w:rsidRPr="004B6B3E">
        <w:t xml:space="preserve">the </w:t>
      </w:r>
      <w:r w:rsidR="003E4414" w:rsidRPr="004B6B3E">
        <w:t>lower</w:t>
      </w:r>
      <w:r w:rsidR="00706E85" w:rsidRPr="004B6B3E">
        <w:t xml:space="preserve"> </w:t>
      </w:r>
      <w:r w:rsidR="003E4414" w:rsidRPr="004B6B3E">
        <w:t>level</w:t>
      </w:r>
      <w:r w:rsidR="00706E85" w:rsidRPr="004B6B3E">
        <w:t xml:space="preserve"> data file to be used</w:t>
      </w:r>
      <w:r w:rsidR="003428B4" w:rsidRPr="004B6B3E">
        <w:t xml:space="preserve">. </w:t>
      </w:r>
      <w:r w:rsidR="00706E85" w:rsidRPr="004B6B3E">
        <w:t>This file</w:t>
      </w:r>
      <w:r w:rsidR="003428B4" w:rsidRPr="004B6B3E">
        <w:t xml:space="preserve"> contains three </w:t>
      </w:r>
      <w:r w:rsidR="00706E85" w:rsidRPr="004B6B3E">
        <w:t xml:space="preserve">data </w:t>
      </w:r>
      <w:r w:rsidR="003428B4" w:rsidRPr="004B6B3E">
        <w:t>columns</w:t>
      </w:r>
      <w:r w:rsidR="00706E85" w:rsidRPr="004B6B3E">
        <w:t>:</w:t>
      </w:r>
      <w:r w:rsidR="003428B4" w:rsidRPr="004B6B3E">
        <w:t xml:space="preserve"> identifier, quantitative value and </w:t>
      </w:r>
      <w:r w:rsidR="00706E85" w:rsidRPr="004B6B3E">
        <w:t xml:space="preserve">statistical </w:t>
      </w:r>
      <w:r w:rsidR="003428B4" w:rsidRPr="004B6B3E">
        <w:t>weight.</w:t>
      </w:r>
    </w:p>
    <w:p w14:paraId="13968147" w14:textId="2E97192E" w:rsidR="0044361E" w:rsidRPr="004B6B3E" w:rsidRDefault="003E4414" w:rsidP="0019734A">
      <w:pPr>
        <w:pStyle w:val="ListParagraph"/>
        <w:numPr>
          <w:ilvl w:val="0"/>
          <w:numId w:val="2"/>
        </w:numPr>
      </w:pPr>
      <w:r w:rsidRPr="0004026F">
        <w:rPr>
          <w:i/>
        </w:rPr>
        <w:t>Higher level</w:t>
      </w:r>
      <w:r w:rsidRPr="004B6B3E">
        <w:t xml:space="preserve"> indicates the name of </w:t>
      </w:r>
      <w:r w:rsidR="00706E85" w:rsidRPr="004B6B3E">
        <w:t xml:space="preserve">the </w:t>
      </w:r>
      <w:r w:rsidRPr="004B6B3E">
        <w:t>higher</w:t>
      </w:r>
      <w:r w:rsidR="00706E85" w:rsidRPr="004B6B3E">
        <w:t xml:space="preserve"> </w:t>
      </w:r>
      <w:r w:rsidRPr="004B6B3E">
        <w:t xml:space="preserve">level to </w:t>
      </w:r>
      <w:r w:rsidR="00706E85" w:rsidRPr="004B6B3E">
        <w:t xml:space="preserve">which the lower level elements will be </w:t>
      </w:r>
      <w:r w:rsidRPr="004B6B3E">
        <w:t>integrate</w:t>
      </w:r>
      <w:r w:rsidR="00706E85" w:rsidRPr="004B6B3E">
        <w:t>d</w:t>
      </w:r>
      <w:r w:rsidRPr="004B6B3E">
        <w:t>.</w:t>
      </w:r>
    </w:p>
    <w:p w14:paraId="316EE752" w14:textId="77777777" w:rsidR="0032665E" w:rsidRDefault="0032665E" w:rsidP="0032665E">
      <w:pPr>
        <w:keepNext/>
        <w:jc w:val="center"/>
      </w:pPr>
      <w:r w:rsidRPr="0032665E">
        <w:rPr>
          <w:noProof/>
        </w:rPr>
        <w:drawing>
          <wp:inline distT="0" distB="0" distL="0" distR="0" wp14:anchorId="18AE1904" wp14:editId="6A027136">
            <wp:extent cx="2572109" cy="1400370"/>
            <wp:effectExtent l="95250" t="38100" r="38100" b="104775"/>
            <wp:docPr id="52" name="Picture 6">
              <a:extLst xmlns:a="http://schemas.openxmlformats.org/drawingml/2006/main">
                <a:ext uri="{FF2B5EF4-FFF2-40B4-BE49-F238E27FC236}">
                  <a16:creationId xmlns:a16="http://schemas.microsoft.com/office/drawing/2014/main" id="{ABF50CB0-EF97-403E-9D5E-D8526BA550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BF50CB0-EF97-403E-9D5E-D8526BA550C6}"/>
                        </a:ext>
                      </a:extLst>
                    </pic:cNvPr>
                    <pic:cNvPicPr>
                      <a:picLocks noChangeAspect="1"/>
                    </pic:cNvPicPr>
                  </pic:nvPicPr>
                  <pic:blipFill>
                    <a:blip r:embed="rId43"/>
                    <a:stretch>
                      <a:fillRect/>
                    </a:stretch>
                  </pic:blipFill>
                  <pic:spPr>
                    <a:xfrm>
                      <a:off x="0" y="0"/>
                      <a:ext cx="2572109" cy="1400370"/>
                    </a:xfrm>
                    <a:prstGeom prst="rect">
                      <a:avLst/>
                    </a:prstGeom>
                    <a:effectLst>
                      <a:outerShdw blurRad="50800" dist="38100" dir="8100000" algn="tr" rotWithShape="0">
                        <a:prstClr val="black">
                          <a:alpha val="40000"/>
                        </a:prstClr>
                      </a:outerShdw>
                    </a:effectLst>
                  </pic:spPr>
                </pic:pic>
              </a:graphicData>
            </a:graphic>
          </wp:inline>
        </w:drawing>
      </w:r>
    </w:p>
    <w:p w14:paraId="0FEA2E6D" w14:textId="538B6CD5" w:rsidR="00C07D03" w:rsidRPr="0032665E" w:rsidRDefault="0032665E" w:rsidP="0032665E">
      <w:pPr>
        <w:pStyle w:val="Caption"/>
        <w:rPr>
          <w:b/>
        </w:rPr>
      </w:pPr>
      <w:bookmarkStart w:id="39" w:name="_Ref103114454"/>
      <w:r w:rsidRPr="0032665E">
        <w:rPr>
          <w:b/>
        </w:rPr>
        <w:t xml:space="preserve">Figure </w:t>
      </w:r>
      <w:r w:rsidRPr="0032665E">
        <w:rPr>
          <w:b/>
        </w:rPr>
        <w:fldChar w:fldCharType="begin"/>
      </w:r>
      <w:r w:rsidRPr="0032665E">
        <w:rPr>
          <w:b/>
        </w:rPr>
        <w:instrText xml:space="preserve"> SEQ Figure \* ARABIC </w:instrText>
      </w:r>
      <w:r w:rsidRPr="0032665E">
        <w:rPr>
          <w:b/>
        </w:rPr>
        <w:fldChar w:fldCharType="separate"/>
      </w:r>
      <w:r w:rsidR="0009316B">
        <w:rPr>
          <w:b/>
          <w:noProof/>
        </w:rPr>
        <w:t>12</w:t>
      </w:r>
      <w:r w:rsidRPr="0032665E">
        <w:rPr>
          <w:b/>
        </w:rPr>
        <w:fldChar w:fldCharType="end"/>
      </w:r>
      <w:bookmarkEnd w:id="39"/>
      <w:r w:rsidRPr="0032665E">
        <w:rPr>
          <w:b/>
          <w:noProof/>
        </w:rPr>
        <w:t>. A sample task-table in the INTEGRATE module.</w:t>
      </w:r>
    </w:p>
    <w:p w14:paraId="1A9CF6A9" w14:textId="77777777" w:rsidR="0032665E" w:rsidRPr="004B6B3E" w:rsidRDefault="0032665E" w:rsidP="00C4147C"/>
    <w:p w14:paraId="77AF1F65" w14:textId="77777777" w:rsidR="0044361E" w:rsidRPr="004B6B3E" w:rsidRDefault="0044361E" w:rsidP="00BC7547">
      <w:pPr>
        <w:pStyle w:val="Heading4"/>
      </w:pPr>
      <w:bookmarkStart w:id="40" w:name="_Advanced_parameters"/>
      <w:bookmarkEnd w:id="40"/>
      <w:r w:rsidRPr="004B6B3E">
        <w:t>Advanced parameters</w:t>
      </w:r>
    </w:p>
    <w:p w14:paraId="14546200" w14:textId="0249ED3E" w:rsidR="0044361E" w:rsidRPr="004B6B3E" w:rsidRDefault="00C4147C" w:rsidP="0044361E">
      <w:r w:rsidRPr="004B6B3E">
        <w:t>Th</w:t>
      </w:r>
      <w:r w:rsidR="000B6EE4" w:rsidRPr="004B6B3E">
        <w:t>e INTEGRATE</w:t>
      </w:r>
      <w:r w:rsidRPr="004B6B3E">
        <w:t xml:space="preserve"> </w:t>
      </w:r>
      <w:r w:rsidR="00401472" w:rsidRPr="004B6B3E">
        <w:t>module</w:t>
      </w:r>
      <w:r w:rsidRPr="004B6B3E">
        <w:t xml:space="preserve"> accepts </w:t>
      </w:r>
      <w:r w:rsidR="000B6EE4" w:rsidRPr="004B6B3E">
        <w:t xml:space="preserve">the following </w:t>
      </w:r>
      <w:r w:rsidR="00F95213" w:rsidRPr="004B6B3E">
        <w:t xml:space="preserve">additional </w:t>
      </w:r>
      <w:r w:rsidRPr="004B6B3E">
        <w:t>parameters</w:t>
      </w:r>
      <w:r w:rsidR="001877D9" w:rsidRPr="004B6B3E">
        <w:t xml:space="preserve"> (</w:t>
      </w:r>
      <w:r w:rsidR="00B5603F">
        <w:fldChar w:fldCharType="begin"/>
      </w:r>
      <w:r w:rsidR="00B5603F">
        <w:instrText xml:space="preserve"> REF _Ref103114466 \h </w:instrText>
      </w:r>
      <w:r w:rsidR="00B5603F">
        <w:fldChar w:fldCharType="separate"/>
      </w:r>
      <w:r w:rsidR="0009316B" w:rsidRPr="007F14DC">
        <w:rPr>
          <w:b/>
        </w:rPr>
        <w:t xml:space="preserve">Figure </w:t>
      </w:r>
      <w:r w:rsidR="0009316B">
        <w:rPr>
          <w:b/>
          <w:noProof/>
        </w:rPr>
        <w:t>13</w:t>
      </w:r>
      <w:r w:rsidR="00B5603F">
        <w:fldChar w:fldCharType="end"/>
      </w:r>
      <w:r w:rsidR="001877D9" w:rsidRPr="004B6B3E">
        <w:t>)</w:t>
      </w:r>
      <w:r w:rsidR="002C1E71" w:rsidRPr="004B6B3E">
        <w:t>:</w:t>
      </w:r>
    </w:p>
    <w:p w14:paraId="131C2C30" w14:textId="28651EA4" w:rsidR="00073C4C" w:rsidRDefault="00073C4C" w:rsidP="0019734A">
      <w:pPr>
        <w:pStyle w:val="ListParagraph"/>
        <w:numPr>
          <w:ilvl w:val="0"/>
          <w:numId w:val="3"/>
        </w:numPr>
      </w:pPr>
      <w:r w:rsidRPr="0004026F">
        <w:rPr>
          <w:i/>
        </w:rPr>
        <w:t>Output Sample folder</w:t>
      </w:r>
      <w:r w:rsidRPr="004B6B3E">
        <w:t xml:space="preserve"> is the name of the folder where the</w:t>
      </w:r>
      <w:r>
        <w:t xml:space="preserve"> </w:t>
      </w:r>
      <w:r w:rsidRPr="004B6B3E">
        <w:t xml:space="preserve">level data and statistics </w:t>
      </w:r>
      <w:r w:rsidR="00D843E7" w:rsidRPr="004B6B3E">
        <w:t>are saved</w:t>
      </w:r>
      <w:r w:rsidRPr="004B6B3E">
        <w:t>.</w:t>
      </w:r>
    </w:p>
    <w:p w14:paraId="6E417907" w14:textId="3F57A633" w:rsidR="00B13166" w:rsidRDefault="00C06AD8" w:rsidP="00B13166">
      <w:pPr>
        <w:pStyle w:val="ListParagraph"/>
        <w:numPr>
          <w:ilvl w:val="0"/>
          <w:numId w:val="3"/>
        </w:numPr>
      </w:pPr>
      <w:r w:rsidRPr="0004026F">
        <w:rPr>
          <w:i/>
        </w:rPr>
        <w:t>Tag</w:t>
      </w:r>
      <w:r w:rsidRPr="00C06AD8">
        <w:t xml:space="preserve"> is a text label that indicates which elements from the lower level are integrated into the </w:t>
      </w:r>
      <w:r w:rsidR="006E5DE2">
        <w:t>higher</w:t>
      </w:r>
      <w:r w:rsidRPr="00C06AD8">
        <w:t xml:space="preserve"> level. The tags must be specified in the third column of the corresponding </w:t>
      </w:r>
      <w:r w:rsidR="008576AD">
        <w:t>R</w:t>
      </w:r>
      <w:r w:rsidRPr="00C06AD8">
        <w:t xml:space="preserve">elation </w:t>
      </w:r>
      <w:r w:rsidR="00CC0966">
        <w:t>T</w:t>
      </w:r>
      <w:r w:rsidR="008576AD">
        <w:t>able</w:t>
      </w:r>
      <w:r w:rsidRPr="00C06AD8">
        <w:t xml:space="preserve">. This allows the user to discard elements for integration without needing to eliminate them from the </w:t>
      </w:r>
      <w:r w:rsidR="008576AD">
        <w:t>R</w:t>
      </w:r>
      <w:r w:rsidRPr="00C06AD8">
        <w:t xml:space="preserve">elation </w:t>
      </w:r>
      <w:r w:rsidR="008576AD">
        <w:t>Table</w:t>
      </w:r>
      <w:r w:rsidRPr="00C06AD8">
        <w:t xml:space="preserve">. Thus, if the label </w:t>
      </w:r>
      <w:r w:rsidR="00D843E7">
        <w:t>“</w:t>
      </w:r>
      <w:r w:rsidRPr="00C06AD8">
        <w:t>marked</w:t>
      </w:r>
      <w:r w:rsidR="00D843E7">
        <w:t>”</w:t>
      </w:r>
      <w:r w:rsidRPr="00C06AD8">
        <w:t xml:space="preserve"> is used as a Tag, only the lower level elements containing the label marked in the third column of the lower_level2higher_level </w:t>
      </w:r>
      <w:r w:rsidR="004217CE">
        <w:t>R</w:t>
      </w:r>
      <w:r w:rsidRPr="00C06AD8">
        <w:t xml:space="preserve">elation </w:t>
      </w:r>
      <w:r w:rsidR="004217CE">
        <w:t xml:space="preserve">Table </w:t>
      </w:r>
      <w:r w:rsidRPr="00C06AD8">
        <w:t xml:space="preserve">will be integrated. Logical operators can also be used in the Tag field to make complex </w:t>
      </w:r>
      <w:r w:rsidR="00B13166" w:rsidRPr="00C06AD8">
        <w:t>decisions</w:t>
      </w:r>
      <w:r w:rsidRPr="00C06AD8">
        <w:t>.</w:t>
      </w:r>
    </w:p>
    <w:p w14:paraId="0A4458F8" w14:textId="77777777" w:rsidR="00B13166" w:rsidRPr="00B13166" w:rsidRDefault="00B13166" w:rsidP="0004026F">
      <w:pPr>
        <w:pStyle w:val="ListParagraph"/>
      </w:pPr>
    </w:p>
    <w:p w14:paraId="239995D8" w14:textId="2FE13119" w:rsidR="00C52DAF" w:rsidRDefault="00881875" w:rsidP="0004026F">
      <w:pPr>
        <w:pStyle w:val="ListParagraph"/>
      </w:pPr>
      <w:r w:rsidRPr="00B13166">
        <w:rPr>
          <w:i/>
        </w:rPr>
        <w:t>Tag</w:t>
      </w:r>
      <w:r w:rsidRPr="00051B76">
        <w:t xml:space="preserve"> is a parameter to distinguish groups to perform the integration. </w:t>
      </w:r>
      <w:r w:rsidR="00854B2B">
        <w:t>F</w:t>
      </w:r>
      <w:r w:rsidR="001A743B">
        <w:t xml:space="preserve">or </w:t>
      </w:r>
      <w:r w:rsidR="00854B2B">
        <w:t>instance,</w:t>
      </w:r>
      <w:r w:rsidR="001A743B">
        <w:t xml:space="preserve"> if the user specifies “marked” the elements containing the label “marked” in the third column of the </w:t>
      </w:r>
      <w:r w:rsidR="00854B2B">
        <w:t>“</w:t>
      </w:r>
      <w:r w:rsidR="001A743B">
        <w:t>lower</w:t>
      </w:r>
      <w:r w:rsidR="00854B2B">
        <w:t>_level</w:t>
      </w:r>
      <w:r w:rsidR="001A743B">
        <w:t>2</w:t>
      </w:r>
      <w:r w:rsidR="00854B2B">
        <w:t>higher_level” R</w:t>
      </w:r>
      <w:r w:rsidR="001A743B">
        <w:t xml:space="preserve">elation </w:t>
      </w:r>
      <w:r w:rsidR="00854B2B">
        <w:t>T</w:t>
      </w:r>
      <w:r w:rsidR="001A743B">
        <w:t>able will be included in (or discarded from) the integration.</w:t>
      </w:r>
    </w:p>
    <w:p w14:paraId="32D3E886" w14:textId="48D4B59D" w:rsidR="00C52DAF" w:rsidRDefault="00BC2C6F" w:rsidP="00BC2C6F">
      <w:pPr>
        <w:pStyle w:val="ListParagraph"/>
      </w:pPr>
      <w:r>
        <w:t>The tag can be used by inclusion, such as</w:t>
      </w:r>
      <w:r w:rsidR="00805CE5">
        <w:t xml:space="preserve"> </w:t>
      </w:r>
      <w:r>
        <w:t>"mod"</w:t>
      </w:r>
      <w:r w:rsidR="00805CE5">
        <w:t xml:space="preserve"> </w:t>
      </w:r>
      <w:r>
        <w:t>or by exclusion, putting first the "!" symbol, such as</w:t>
      </w:r>
      <w:r w:rsidR="00805CE5">
        <w:t xml:space="preserve"> </w:t>
      </w:r>
      <w:r>
        <w:t>"!</w:t>
      </w:r>
      <w:r w:rsidR="00805CE5">
        <w:t>mod</w:t>
      </w:r>
      <w:r>
        <w:t>"</w:t>
      </w:r>
      <w:r w:rsidR="00805CE5">
        <w:t xml:space="preserve">.  </w:t>
      </w:r>
      <w:r>
        <w:t>Tags should be included in a third column of the</w:t>
      </w:r>
      <w:r w:rsidR="00C52DAF">
        <w:t xml:space="preserve"> </w:t>
      </w:r>
      <w:r>
        <w:t>relations file.</w:t>
      </w:r>
    </w:p>
    <w:p w14:paraId="313E0D51" w14:textId="77777777" w:rsidR="002D6973" w:rsidRDefault="002D6973" w:rsidP="00BC2C6F">
      <w:pPr>
        <w:pStyle w:val="ListParagraph"/>
      </w:pPr>
    </w:p>
    <w:p w14:paraId="2EF7EC85" w14:textId="239B6547" w:rsidR="00BC2C6F" w:rsidRDefault="00BC2C6F" w:rsidP="00BC2C6F">
      <w:pPr>
        <w:pStyle w:val="ListParagraph"/>
      </w:pPr>
      <w:r>
        <w:t>Different tags can be combined using logical operators</w:t>
      </w:r>
      <w:r w:rsidR="002D6973">
        <w:t xml:space="preserve"> </w:t>
      </w:r>
      <w:r>
        <w:t>"and" (&amp;), "or" (|), and "not" (!),</w:t>
      </w:r>
      <w:r w:rsidR="002D6973">
        <w:t xml:space="preserve"> </w:t>
      </w:r>
      <w:r>
        <w:t>and parentheses.</w:t>
      </w:r>
      <w:r w:rsidR="00805CE5">
        <w:t xml:space="preserve"> </w:t>
      </w:r>
      <w:r>
        <w:t>Some examples:</w:t>
      </w:r>
    </w:p>
    <w:p w14:paraId="78396FFF" w14:textId="3921F602" w:rsidR="00BC2C6F" w:rsidRDefault="00BC2C6F" w:rsidP="0004026F">
      <w:pPr>
        <w:pStyle w:val="ListParagraph"/>
        <w:ind w:firstLine="696"/>
      </w:pPr>
      <w:r>
        <w:t>!</w:t>
      </w:r>
      <w:proofErr w:type="spellStart"/>
      <w:r>
        <w:t>out&amp;mod</w:t>
      </w:r>
      <w:proofErr w:type="spellEnd"/>
    </w:p>
    <w:p w14:paraId="4E8A86FE" w14:textId="2AA4A54C" w:rsidR="00BC2C6F" w:rsidRDefault="00BC2C6F" w:rsidP="0004026F">
      <w:pPr>
        <w:pStyle w:val="ListParagraph"/>
        <w:ind w:firstLine="696"/>
      </w:pPr>
      <w:r>
        <w:t>!out&amp;(dig0|dig1)</w:t>
      </w:r>
    </w:p>
    <w:p w14:paraId="336993C5" w14:textId="3215409D" w:rsidR="00BC2C6F" w:rsidRDefault="002D6973" w:rsidP="0004026F">
      <w:pPr>
        <w:pStyle w:val="ListParagraph"/>
        <w:ind w:firstLine="696"/>
      </w:pPr>
      <w:r>
        <w:t>(</w:t>
      </w:r>
      <w:r w:rsidR="00BC2C6F">
        <w:t>!dig0&amp;!dig1)|mod1</w:t>
      </w:r>
    </w:p>
    <w:p w14:paraId="69BF8EF9" w14:textId="4F9DB964" w:rsidR="00BC2C6F" w:rsidRDefault="00BC2C6F" w:rsidP="002D6973">
      <w:pPr>
        <w:pStyle w:val="ListParagraph"/>
        <w:ind w:firstLine="696"/>
      </w:pPr>
      <w:r>
        <w:lastRenderedPageBreak/>
        <w:t>mod1|mod2|mod3</w:t>
      </w:r>
    </w:p>
    <w:p w14:paraId="70DE1E92" w14:textId="77777777" w:rsidR="002D6973" w:rsidRDefault="002D6973" w:rsidP="0004026F">
      <w:pPr>
        <w:pStyle w:val="ListParagraph"/>
        <w:ind w:firstLine="696"/>
      </w:pPr>
    </w:p>
    <w:p w14:paraId="4F1B2AD3" w14:textId="620452F3" w:rsidR="00805CE5" w:rsidRDefault="002D6973" w:rsidP="00805CE5">
      <w:pPr>
        <w:pStyle w:val="ListParagraph"/>
      </w:pPr>
      <w:r w:rsidRPr="0004026F">
        <w:rPr>
          <w:b/>
          <w:i/>
        </w:rPr>
        <w:t>Warning</w:t>
      </w:r>
      <w:r>
        <w:t>:</w:t>
      </w:r>
      <w:r w:rsidR="00805CE5">
        <w:t xml:space="preserve"> Unless specified otherwise by the user, by default </w:t>
      </w:r>
      <w:proofErr w:type="spellStart"/>
      <w:r w:rsidR="00805CE5">
        <w:t>iSanXoT</w:t>
      </w:r>
      <w:proofErr w:type="spellEnd"/>
      <w:r w:rsidR="00805CE5">
        <w:t xml:space="preserve"> eliminates outliers from the lower level according to </w:t>
      </w:r>
      <w:r w:rsidR="00E815A2">
        <w:t>an</w:t>
      </w:r>
      <w:r w:rsidR="00805CE5">
        <w:t xml:space="preserve"> FDR&lt;1% threshold.</w:t>
      </w:r>
    </w:p>
    <w:p w14:paraId="38C6887B" w14:textId="6046B2D9" w:rsidR="002D6973" w:rsidRDefault="00805CE5" w:rsidP="00805CE5">
      <w:pPr>
        <w:pStyle w:val="ListParagraph"/>
      </w:pPr>
      <w:proofErr w:type="spellStart"/>
      <w:r>
        <w:t>iSanXoT</w:t>
      </w:r>
      <w:proofErr w:type="spellEnd"/>
      <w:r>
        <w:t xml:space="preserve"> automatically adds the tag “out” in the third column of the relation table to label outliers, so that they are not integrated. It is not thus recommended to use this tag for other purposes.</w:t>
      </w:r>
    </w:p>
    <w:p w14:paraId="3779E1BC" w14:textId="77777777" w:rsidR="002D6973" w:rsidRDefault="002D6973" w:rsidP="00BC2C6F">
      <w:pPr>
        <w:pStyle w:val="ListParagraph"/>
      </w:pPr>
    </w:p>
    <w:p w14:paraId="2E379450" w14:textId="336EA9EE" w:rsidR="005B4279" w:rsidRDefault="005B4279" w:rsidP="00BC2C6F">
      <w:pPr>
        <w:pStyle w:val="ListParagraph"/>
      </w:pPr>
      <w:r w:rsidRPr="0004026F">
        <w:rPr>
          <w:b/>
          <w:i/>
        </w:rPr>
        <w:t>Note</w:t>
      </w:r>
      <w:r>
        <w:t xml:space="preserve"> that although the discarded elements will not be included in calculations, the parameter Z will be calculated and tabulated in the corresponding output (</w:t>
      </w:r>
      <w:proofErr w:type="spellStart"/>
      <w:r>
        <w:t>outStats</w:t>
      </w:r>
      <w:proofErr w:type="spellEnd"/>
      <w:r>
        <w:t>) file.</w:t>
      </w:r>
    </w:p>
    <w:p w14:paraId="1F0C2681" w14:textId="77777777" w:rsidR="002D6973" w:rsidRDefault="002D6973" w:rsidP="00BC2C6F">
      <w:pPr>
        <w:pStyle w:val="ListParagraph"/>
      </w:pPr>
    </w:p>
    <w:p w14:paraId="6868B014" w14:textId="77777777" w:rsidR="00601109" w:rsidRDefault="001A3D71" w:rsidP="00BC2C6F">
      <w:pPr>
        <w:pStyle w:val="ListParagraph"/>
      </w:pPr>
      <w:r w:rsidRPr="00051B76">
        <w:t xml:space="preserve">For further details see </w:t>
      </w:r>
      <w:proofErr w:type="spellStart"/>
      <w:r w:rsidRPr="00051B76">
        <w:t>SanXoT</w:t>
      </w:r>
      <w:proofErr w:type="spellEnd"/>
      <w:r w:rsidRPr="00051B76">
        <w:t xml:space="preserve"> </w:t>
      </w:r>
      <w:r>
        <w:t>wiki</w:t>
      </w:r>
    </w:p>
    <w:p w14:paraId="3D834731" w14:textId="4F634CBB" w:rsidR="001A3D71" w:rsidRDefault="00601109" w:rsidP="00BC2C6F">
      <w:pPr>
        <w:pStyle w:val="ListParagraph"/>
      </w:pPr>
      <w:r>
        <w:t>(</w:t>
      </w:r>
      <w:hyperlink r:id="rId44" w:history="1">
        <w:r w:rsidRPr="00271908">
          <w:rPr>
            <w:rStyle w:val="Hyperlink"/>
          </w:rPr>
          <w:t>https://www.cnic.es/wiki/proteomica/index.php/SanXoT_software_package</w:t>
        </w:r>
      </w:hyperlink>
      <w:r>
        <w:t>)</w:t>
      </w:r>
      <w:r w:rsidR="001A3D71" w:rsidRPr="00051B76">
        <w:t>.</w:t>
      </w:r>
    </w:p>
    <w:p w14:paraId="52B0B07B" w14:textId="77777777" w:rsidR="00BC2C6F" w:rsidRPr="00B12C86" w:rsidRDefault="00BC2C6F" w:rsidP="0004026F">
      <w:pPr>
        <w:pStyle w:val="ListParagraph"/>
      </w:pPr>
    </w:p>
    <w:p w14:paraId="33E2FC3B" w14:textId="04CE3F39" w:rsidR="00482D0D" w:rsidRPr="004B6B3E" w:rsidRDefault="00482D0D" w:rsidP="0019734A">
      <w:pPr>
        <w:pStyle w:val="ListParagraph"/>
        <w:numPr>
          <w:ilvl w:val="0"/>
          <w:numId w:val="3"/>
        </w:numPr>
      </w:pPr>
      <w:r w:rsidRPr="0004026F">
        <w:rPr>
          <w:i/>
        </w:rPr>
        <w:t>FDR</w:t>
      </w:r>
      <w:r w:rsidR="00AA417B" w:rsidRPr="004B6B3E">
        <w:t xml:space="preserve"> </w:t>
      </w:r>
      <w:r w:rsidR="00C54EE6" w:rsidRPr="004B6B3E">
        <w:t>is an FDR threshold other than the default value (</w:t>
      </w:r>
      <w:r w:rsidR="000B114D" w:rsidRPr="004B6B3E">
        <w:t>0.01</w:t>
      </w:r>
      <w:r w:rsidR="00C54EE6" w:rsidRPr="004B6B3E">
        <w:t>, i.e.</w:t>
      </w:r>
      <w:r w:rsidR="000B114D" w:rsidRPr="004B6B3E">
        <w:t xml:space="preserve"> 1%)</w:t>
      </w:r>
      <w:r w:rsidR="00C54EE6" w:rsidRPr="004B6B3E">
        <w:t xml:space="preserve"> for outlier removal</w:t>
      </w:r>
      <w:r w:rsidR="00DA7251" w:rsidRPr="004B6B3E">
        <w:t xml:space="preserve">. If </w:t>
      </w:r>
      <w:r w:rsidR="00C54EE6" w:rsidRPr="004B6B3E">
        <w:t xml:space="preserve">“0” is specified as the </w:t>
      </w:r>
      <w:r w:rsidR="00DA7251" w:rsidRPr="004B6B3E">
        <w:t>FDR</w:t>
      </w:r>
      <w:r w:rsidR="00C54EE6" w:rsidRPr="004B6B3E">
        <w:t xml:space="preserve"> value</w:t>
      </w:r>
      <w:r w:rsidR="00DA7251" w:rsidRPr="004B6B3E">
        <w:t xml:space="preserve">, then </w:t>
      </w:r>
      <w:r w:rsidR="00C54EE6" w:rsidRPr="004B6B3E">
        <w:t xml:space="preserve">no </w:t>
      </w:r>
      <w:r w:rsidR="00DA7251" w:rsidRPr="004B6B3E">
        <w:t xml:space="preserve">outliers </w:t>
      </w:r>
      <w:r w:rsidR="00C54EE6" w:rsidRPr="004B6B3E">
        <w:t xml:space="preserve">will be </w:t>
      </w:r>
      <w:r w:rsidR="00DA7251" w:rsidRPr="004B6B3E">
        <w:t>discarded.</w:t>
      </w:r>
    </w:p>
    <w:p w14:paraId="25F3406C" w14:textId="0A5EEFD5" w:rsidR="00482D0D" w:rsidRPr="004B6B3E" w:rsidRDefault="00482D0D" w:rsidP="002C1E71">
      <w:pPr>
        <w:pStyle w:val="ListParagraph"/>
        <w:numPr>
          <w:ilvl w:val="0"/>
          <w:numId w:val="3"/>
        </w:numPr>
      </w:pPr>
      <w:r w:rsidRPr="0004026F">
        <w:rPr>
          <w:i/>
        </w:rPr>
        <w:t>Var(x)</w:t>
      </w:r>
      <w:r w:rsidR="0068266D" w:rsidRPr="004B6B3E">
        <w:t xml:space="preserve"> </w:t>
      </w:r>
      <w:r w:rsidR="008C5A2E" w:rsidRPr="004B6B3E">
        <w:t>sets</w:t>
      </w:r>
      <w:r w:rsidR="00B74C13" w:rsidRPr="004B6B3E">
        <w:t xml:space="preserve"> </w:t>
      </w:r>
      <w:r w:rsidR="007A1BDD" w:rsidRPr="004B6B3E">
        <w:t xml:space="preserve">a fixed value </w:t>
      </w:r>
      <w:r w:rsidR="008C5A2E" w:rsidRPr="004B6B3E">
        <w:t xml:space="preserve">for </w:t>
      </w:r>
      <w:r w:rsidR="00B74C13" w:rsidRPr="004B6B3E">
        <w:t>the variance. The default value (</w:t>
      </w:r>
      <w:r w:rsidR="007D09E0" w:rsidRPr="004B6B3E">
        <w:t>blank) means</w:t>
      </w:r>
      <w:r w:rsidR="00B74C13" w:rsidRPr="004B6B3E">
        <w:t xml:space="preserve"> that </w:t>
      </w:r>
      <w:r w:rsidR="0068266D" w:rsidRPr="004B6B3E">
        <w:t xml:space="preserve">the variance </w:t>
      </w:r>
      <w:r w:rsidR="00B74C13" w:rsidRPr="004B6B3E">
        <w:t>will be iteratively calculated based on the Levenberg-Marquardt algorithm</w:t>
      </w:r>
      <w:r w:rsidR="003D7D43" w:rsidRPr="004B6B3E">
        <w:t xml:space="preserve"> in the first </w:t>
      </w:r>
      <w:r w:rsidR="003D7D43" w:rsidRPr="0004026F">
        <w:rPr>
          <w:i/>
        </w:rPr>
        <w:t>Lower level</w:t>
      </w:r>
      <w:r w:rsidR="003D2804">
        <w:rPr>
          <w:i/>
        </w:rPr>
        <w:t>-to-</w:t>
      </w:r>
      <w:r w:rsidR="003D7D43" w:rsidRPr="0004026F">
        <w:rPr>
          <w:i/>
        </w:rPr>
        <w:t>Higher level</w:t>
      </w:r>
      <w:r w:rsidR="003D7D43" w:rsidRPr="004B6B3E">
        <w:t xml:space="preserve"> integration</w:t>
      </w:r>
      <w:r w:rsidR="0068266D" w:rsidRPr="004B6B3E">
        <w:t>.</w:t>
      </w:r>
    </w:p>
    <w:p w14:paraId="7FFB32AB" w14:textId="2F839075" w:rsidR="00482D0D" w:rsidRPr="004B6B3E" w:rsidRDefault="00C518E6" w:rsidP="009647BC">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C2E4AFC" w14:textId="77777777" w:rsidR="007F14DC" w:rsidRDefault="007F14DC" w:rsidP="007F14DC">
      <w:pPr>
        <w:keepNext/>
        <w:jc w:val="center"/>
      </w:pPr>
      <w:r w:rsidRPr="007F14DC">
        <w:rPr>
          <w:noProof/>
        </w:rPr>
        <w:drawing>
          <wp:inline distT="0" distB="0" distL="0" distR="0" wp14:anchorId="07A7D7E9" wp14:editId="6FC580F2">
            <wp:extent cx="5400040" cy="1178560"/>
            <wp:effectExtent l="95250" t="38100" r="29210" b="97790"/>
            <wp:docPr id="53" name="Picture 9">
              <a:extLst xmlns:a="http://schemas.openxmlformats.org/drawingml/2006/main">
                <a:ext uri="{FF2B5EF4-FFF2-40B4-BE49-F238E27FC236}">
                  <a16:creationId xmlns:a16="http://schemas.microsoft.com/office/drawing/2014/main" id="{EF1FD29C-08C3-41F5-B6FA-E0569F28F6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F1FD29C-08C3-41F5-B6FA-E0569F28F67D}"/>
                        </a:ext>
                      </a:extLst>
                    </pic:cNvPr>
                    <pic:cNvPicPr>
                      <a:picLocks noChangeAspect="1"/>
                    </pic:cNvPicPr>
                  </pic:nvPicPr>
                  <pic:blipFill>
                    <a:blip r:embed="rId45"/>
                    <a:stretch>
                      <a:fillRect/>
                    </a:stretch>
                  </pic:blipFill>
                  <pic:spPr>
                    <a:xfrm>
                      <a:off x="0" y="0"/>
                      <a:ext cx="5400040" cy="1178560"/>
                    </a:xfrm>
                    <a:prstGeom prst="rect">
                      <a:avLst/>
                    </a:prstGeom>
                    <a:effectLst>
                      <a:outerShdw blurRad="50800" dist="38100" dir="8100000" algn="tr" rotWithShape="0">
                        <a:prstClr val="black">
                          <a:alpha val="40000"/>
                        </a:prstClr>
                      </a:outerShdw>
                    </a:effectLst>
                  </pic:spPr>
                </pic:pic>
              </a:graphicData>
            </a:graphic>
          </wp:inline>
        </w:drawing>
      </w:r>
    </w:p>
    <w:p w14:paraId="62D3B63E" w14:textId="0595EA1A" w:rsidR="00EF5DFE" w:rsidRPr="007F14DC" w:rsidRDefault="007F14DC" w:rsidP="007F14DC">
      <w:pPr>
        <w:pStyle w:val="Caption"/>
        <w:rPr>
          <w:b/>
        </w:rPr>
      </w:pPr>
      <w:bookmarkStart w:id="41" w:name="_Ref103114466"/>
      <w:r w:rsidRPr="007F14DC">
        <w:rPr>
          <w:b/>
        </w:rPr>
        <w:t xml:space="preserve">Figure </w:t>
      </w:r>
      <w:r w:rsidRPr="007F14DC">
        <w:rPr>
          <w:b/>
        </w:rPr>
        <w:fldChar w:fldCharType="begin"/>
      </w:r>
      <w:r w:rsidRPr="007F14DC">
        <w:rPr>
          <w:b/>
        </w:rPr>
        <w:instrText xml:space="preserve"> SEQ Figure \* ARABIC </w:instrText>
      </w:r>
      <w:r w:rsidRPr="007F14DC">
        <w:rPr>
          <w:b/>
        </w:rPr>
        <w:fldChar w:fldCharType="separate"/>
      </w:r>
      <w:r w:rsidR="0009316B">
        <w:rPr>
          <w:b/>
          <w:noProof/>
        </w:rPr>
        <w:t>13</w:t>
      </w:r>
      <w:r w:rsidRPr="007F14DC">
        <w:rPr>
          <w:b/>
        </w:rPr>
        <w:fldChar w:fldCharType="end"/>
      </w:r>
      <w:bookmarkEnd w:id="41"/>
      <w:r w:rsidRPr="007F14DC">
        <w:rPr>
          <w:b/>
          <w:noProof/>
        </w:rPr>
        <w:t>. A sample task-table displaying advanced parameters for the INTEGRATE module.</w:t>
      </w:r>
    </w:p>
    <w:p w14:paraId="6BB6B436" w14:textId="77777777" w:rsidR="00567C91" w:rsidRPr="004B6B3E" w:rsidRDefault="00567C91" w:rsidP="0068266D"/>
    <w:p w14:paraId="5B2C7AEB" w14:textId="1C2B1D32" w:rsidR="00800F13" w:rsidRPr="004B6B3E" w:rsidRDefault="00FD105E" w:rsidP="00BC7547">
      <w:pPr>
        <w:pStyle w:val="Heading3"/>
      </w:pPr>
      <w:bookmarkStart w:id="42" w:name="_NORCOMBINE"/>
      <w:bookmarkEnd w:id="42"/>
      <w:r w:rsidRPr="004B6B3E">
        <w:rPr>
          <w:rFonts w:asciiTheme="minorHAnsi" w:hAnsiTheme="minorHAnsi"/>
        </w:rPr>
        <w:t>NORCOMBINE</w:t>
      </w:r>
    </w:p>
    <w:p w14:paraId="54747A96" w14:textId="4543B7DD" w:rsidR="009C583F" w:rsidRPr="004B6B3E" w:rsidRDefault="007217D5" w:rsidP="009C583F">
      <w:r w:rsidRPr="004B6B3E">
        <w:t xml:space="preserve">The </w:t>
      </w:r>
      <w:r w:rsidR="009F755D" w:rsidRPr="004B6B3E">
        <w:t xml:space="preserve">NORCOMBINE </w:t>
      </w:r>
      <w:r w:rsidR="00401472" w:rsidRPr="004B6B3E">
        <w:t>module</w:t>
      </w:r>
      <w:r w:rsidR="009F755D" w:rsidRPr="004B6B3E">
        <w:t xml:space="preserve"> </w:t>
      </w:r>
      <w:r w:rsidRPr="004B6B3E">
        <w:t xml:space="preserve">combines </w:t>
      </w:r>
      <w:r w:rsidR="009C583F" w:rsidRPr="004B6B3E">
        <w:t>technical or biological replicates</w:t>
      </w:r>
      <w:r w:rsidR="008172E0" w:rsidRPr="004B6B3E">
        <w:t xml:space="preserve"> (</w:t>
      </w:r>
      <w:r w:rsidR="00B5603F">
        <w:fldChar w:fldCharType="begin"/>
      </w:r>
      <w:r w:rsidR="00B5603F">
        <w:instrText xml:space="preserve"> REF _Ref103114484 \h </w:instrText>
      </w:r>
      <w:r w:rsidR="00B5603F">
        <w:fldChar w:fldCharType="separate"/>
      </w:r>
      <w:r w:rsidR="0009316B" w:rsidRPr="00270310">
        <w:rPr>
          <w:b/>
        </w:rPr>
        <w:t xml:space="preserve">Figure </w:t>
      </w:r>
      <w:r w:rsidR="0009316B">
        <w:rPr>
          <w:b/>
          <w:noProof/>
        </w:rPr>
        <w:t>14</w:t>
      </w:r>
      <w:r w:rsidR="00B5603F">
        <w:fldChar w:fldCharType="end"/>
      </w:r>
      <w:r w:rsidR="008172E0" w:rsidRPr="004B6B3E">
        <w:t>)</w:t>
      </w:r>
      <w:r w:rsidR="009C583F" w:rsidRPr="004B6B3E">
        <w:t xml:space="preserve">. </w:t>
      </w:r>
      <w:r w:rsidR="003D37D4" w:rsidRPr="004B6B3E">
        <w:t>For example,</w:t>
      </w:r>
      <w:r w:rsidR="00303FCD" w:rsidRPr="004B6B3E">
        <w:t xml:space="preserve"> </w:t>
      </w:r>
      <w:r w:rsidRPr="004B6B3E">
        <w:t>NORCOMBINE can be used to merge the protein</w:t>
      </w:r>
      <w:r w:rsidR="004578AE">
        <w:t xml:space="preserve"> level</w:t>
      </w:r>
      <w:r w:rsidR="00054828" w:rsidRPr="004B6B3E">
        <w:t xml:space="preserve"> data from </w:t>
      </w:r>
      <w:r w:rsidR="008172E0" w:rsidRPr="004B6B3E">
        <w:t>4</w:t>
      </w:r>
      <w:r w:rsidRPr="004B6B3E">
        <w:t xml:space="preserve"> </w:t>
      </w:r>
      <w:r w:rsidR="00D8647C">
        <w:t xml:space="preserve">individual </w:t>
      </w:r>
      <w:r w:rsidRPr="004B6B3E">
        <w:t xml:space="preserve">patients </w:t>
      </w:r>
      <w:r w:rsidR="00D8647C">
        <w:t xml:space="preserve">and </w:t>
      </w:r>
      <w:r w:rsidR="00D8647C" w:rsidRPr="004B6B3E">
        <w:t>4</w:t>
      </w:r>
      <w:r w:rsidR="00D8647C">
        <w:t xml:space="preserve"> </w:t>
      </w:r>
      <w:r w:rsidR="00D8647C" w:rsidRPr="004B6B3E">
        <w:t>individual control</w:t>
      </w:r>
      <w:r w:rsidR="00D8647C">
        <w:t>s</w:t>
      </w:r>
      <w:r w:rsidR="00D8647C" w:rsidRPr="004B6B3E">
        <w:t xml:space="preserve"> into a patient-</w:t>
      </w:r>
      <w:r w:rsidR="00D8647C">
        <w:t xml:space="preserve"> and a control</w:t>
      </w:r>
      <w:r w:rsidR="004578AE">
        <w:t xml:space="preserve"> level</w:t>
      </w:r>
      <w:r w:rsidR="00D8647C" w:rsidRPr="004B6B3E">
        <w:t xml:space="preserve"> protein dataset</w:t>
      </w:r>
      <w:r w:rsidR="00D8647C">
        <w:t>, respectively</w:t>
      </w:r>
      <w:r w:rsidR="00054828" w:rsidRPr="004B6B3E">
        <w:t>.</w:t>
      </w:r>
    </w:p>
    <w:p w14:paraId="619B54AA" w14:textId="77777777" w:rsidR="00270310" w:rsidRDefault="00E00164" w:rsidP="00270310">
      <w:pPr>
        <w:keepNext/>
        <w:jc w:val="center"/>
      </w:pPr>
      <w:r w:rsidRPr="004B6B3E">
        <w:rPr>
          <w:noProof/>
        </w:rPr>
        <w:lastRenderedPageBreak/>
        <w:drawing>
          <wp:inline distT="0" distB="0" distL="0" distR="0" wp14:anchorId="273D3832" wp14:editId="72A1A49C">
            <wp:extent cx="4297114" cy="369651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07662" cy="3705583"/>
                    </a:xfrm>
                    <a:prstGeom prst="rect">
                      <a:avLst/>
                    </a:prstGeom>
                    <a:noFill/>
                  </pic:spPr>
                </pic:pic>
              </a:graphicData>
            </a:graphic>
          </wp:inline>
        </w:drawing>
      </w:r>
    </w:p>
    <w:p w14:paraId="0B905E2A" w14:textId="46A62145" w:rsidR="00E00164" w:rsidRPr="004B6B3E" w:rsidRDefault="00270310" w:rsidP="00E00164">
      <w:pPr>
        <w:pStyle w:val="Caption"/>
      </w:pPr>
      <w:bookmarkStart w:id="43" w:name="_Ref103114484"/>
      <w:r w:rsidRPr="00270310">
        <w:rPr>
          <w:b/>
        </w:rPr>
        <w:t xml:space="preserve">Figure </w:t>
      </w:r>
      <w:r w:rsidRPr="00270310">
        <w:rPr>
          <w:b/>
        </w:rPr>
        <w:fldChar w:fldCharType="begin"/>
      </w:r>
      <w:r w:rsidRPr="00270310">
        <w:rPr>
          <w:b/>
        </w:rPr>
        <w:instrText xml:space="preserve"> SEQ Figure \* ARABIC </w:instrText>
      </w:r>
      <w:r w:rsidRPr="00270310">
        <w:rPr>
          <w:b/>
        </w:rPr>
        <w:fldChar w:fldCharType="separate"/>
      </w:r>
      <w:r w:rsidR="0009316B">
        <w:rPr>
          <w:b/>
          <w:noProof/>
        </w:rPr>
        <w:t>14</w:t>
      </w:r>
      <w:r w:rsidRPr="00270310">
        <w:rPr>
          <w:b/>
        </w:rPr>
        <w:fldChar w:fldCharType="end"/>
      </w:r>
      <w:bookmarkEnd w:id="43"/>
      <w:r w:rsidRPr="00270310">
        <w:rPr>
          <w:b/>
        </w:rPr>
        <w:t>. Schematic representation of the NORCOMBINE module used to combine technical or biological replicates.</w:t>
      </w:r>
    </w:p>
    <w:p w14:paraId="52C87998" w14:textId="77777777" w:rsidR="00270310" w:rsidRDefault="00270310" w:rsidP="009C583F"/>
    <w:p w14:paraId="3C791AEB" w14:textId="72023FC8" w:rsidR="009C583F" w:rsidRPr="004B6B3E" w:rsidRDefault="00B73B80" w:rsidP="009C583F">
      <w:r w:rsidRPr="004B6B3E">
        <w:t>Experiment merging relies on the “</w:t>
      </w:r>
      <w:proofErr w:type="spellStart"/>
      <w:r w:rsidRPr="004B6B3E">
        <w:t>Cardenio</w:t>
      </w:r>
      <w:proofErr w:type="spellEnd"/>
      <w:r w:rsidRPr="004B6B3E">
        <w:t xml:space="preserve">” program </w:t>
      </w:r>
      <w:r w:rsidR="00F35B06" w:rsidRPr="004B6B3E">
        <w:t xml:space="preserve">from the </w:t>
      </w:r>
      <w:proofErr w:type="spellStart"/>
      <w:r w:rsidR="00F35B06" w:rsidRPr="004B6B3E">
        <w:t>SanXoT</w:t>
      </w:r>
      <w:proofErr w:type="spellEnd"/>
      <w:r w:rsidR="00F35B06" w:rsidRPr="004B6B3E">
        <w:t xml:space="preserve"> software package </w:t>
      </w:r>
      <w:r w:rsidR="00911252">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911252">
        <w:fldChar w:fldCharType="separate"/>
      </w:r>
      <w:r w:rsidR="00911252">
        <w:rPr>
          <w:noProof/>
        </w:rPr>
        <w:t>[1]</w:t>
      </w:r>
      <w:r w:rsidR="00911252">
        <w:fldChar w:fldCharType="end"/>
      </w:r>
      <w:r w:rsidR="00E37AF2" w:rsidRPr="004B6B3E">
        <w:t xml:space="preserve">, which </w:t>
      </w:r>
      <w:r w:rsidR="009C583F" w:rsidRPr="004B6B3E">
        <w:t xml:space="preserve">is used to generate </w:t>
      </w:r>
      <w:r w:rsidR="00E37AF2" w:rsidRPr="004B6B3E">
        <w:t>merged data files and relation tables that are later integrated to the grouped level using “</w:t>
      </w:r>
      <w:proofErr w:type="spellStart"/>
      <w:r w:rsidR="00E37AF2" w:rsidRPr="004B6B3E">
        <w:t>SanXoT</w:t>
      </w:r>
      <w:proofErr w:type="spellEnd"/>
      <w:r w:rsidR="00E37AF2" w:rsidRPr="004B6B3E">
        <w:t>” and “</w:t>
      </w:r>
      <w:proofErr w:type="spellStart"/>
      <w:r w:rsidR="00E37AF2" w:rsidRPr="004B6B3E">
        <w:t>SanXoTSieve</w:t>
      </w:r>
      <w:proofErr w:type="spellEnd"/>
      <w:r w:rsidR="00E37AF2" w:rsidRPr="004B6B3E">
        <w:t>” (</w:t>
      </w:r>
      <w:r w:rsidR="00B5603F">
        <w:fldChar w:fldCharType="begin"/>
      </w:r>
      <w:r w:rsidR="00B5603F">
        <w:instrText xml:space="preserve"> REF _Ref103114484 \h </w:instrText>
      </w:r>
      <w:r w:rsidR="00B5603F">
        <w:fldChar w:fldCharType="separate"/>
      </w:r>
      <w:r w:rsidR="0009316B" w:rsidRPr="00270310">
        <w:rPr>
          <w:b/>
        </w:rPr>
        <w:t xml:space="preserve">Figure </w:t>
      </w:r>
      <w:r w:rsidR="0009316B">
        <w:rPr>
          <w:b/>
          <w:noProof/>
        </w:rPr>
        <w:t>14</w:t>
      </w:r>
      <w:r w:rsidR="00B5603F">
        <w:fldChar w:fldCharType="end"/>
      </w:r>
      <w:r w:rsidR="00E37AF2" w:rsidRPr="004B6B3E">
        <w:t>).</w:t>
      </w:r>
    </w:p>
    <w:p w14:paraId="3A89F0DB" w14:textId="77777777" w:rsidR="00F552ED" w:rsidRPr="004B6B3E" w:rsidRDefault="00F552ED" w:rsidP="009C583F"/>
    <w:p w14:paraId="674D00CE" w14:textId="41FC8D56" w:rsidR="000B7730" w:rsidRPr="004B6B3E" w:rsidRDefault="00E90B33" w:rsidP="00FB115B">
      <w:r w:rsidRPr="004B6B3E">
        <w:t xml:space="preserve">NORCOMBINE requires </w:t>
      </w:r>
      <w:r w:rsidR="00C25285" w:rsidRPr="004B6B3E">
        <w:t xml:space="preserve">the </w:t>
      </w:r>
      <w:r w:rsidR="00703C3E" w:rsidRPr="004B6B3E">
        <w:t xml:space="preserve">user to specify which </w:t>
      </w:r>
      <w:proofErr w:type="spellStart"/>
      <w:r w:rsidR="00472AA6" w:rsidRPr="0004026F">
        <w:rPr>
          <w:i/>
        </w:rPr>
        <w:t>lowerNorm</w:t>
      </w:r>
      <w:proofErr w:type="spellEnd"/>
      <w:r w:rsidR="000946AF" w:rsidRPr="004B6B3E">
        <w:t xml:space="preserve"> </w:t>
      </w:r>
      <w:r w:rsidR="00703C3E" w:rsidRPr="004B6B3E">
        <w:t xml:space="preserve">files contain the necessary data for the samples to be combined. These </w:t>
      </w:r>
      <w:proofErr w:type="spellStart"/>
      <w:r w:rsidR="00703C3E" w:rsidRPr="0004026F">
        <w:rPr>
          <w:i/>
        </w:rPr>
        <w:t>lowerNorm</w:t>
      </w:r>
      <w:proofErr w:type="spellEnd"/>
      <w:r w:rsidR="00703C3E" w:rsidRPr="004B6B3E">
        <w:t xml:space="preserve"> files, previously </w:t>
      </w:r>
      <w:r w:rsidR="000946AF" w:rsidRPr="004B6B3E">
        <w:t xml:space="preserve">generated </w:t>
      </w:r>
      <w:r w:rsidR="00CD5E29" w:rsidRPr="004B6B3E">
        <w:t xml:space="preserve">by </w:t>
      </w:r>
      <w:r w:rsidRPr="004B6B3E">
        <w:t xml:space="preserve">the </w:t>
      </w:r>
      <w:r w:rsidR="00CD5E29" w:rsidRPr="004B6B3E">
        <w:t>INTEGRATE module</w:t>
      </w:r>
      <w:r w:rsidR="00703C3E" w:rsidRPr="004B6B3E">
        <w:t xml:space="preserve">, </w:t>
      </w:r>
      <w:r w:rsidR="005C0326" w:rsidRPr="004B6B3E">
        <w:t xml:space="preserve">display the lower level identifiers on the left, followed by the corresponding </w:t>
      </w:r>
      <w:proofErr w:type="spellStart"/>
      <w:r w:rsidR="005C0326" w:rsidRPr="004B6B3E">
        <w:t>centred</w:t>
      </w:r>
      <w:proofErr w:type="spellEnd"/>
      <w:r w:rsidR="005C0326" w:rsidRPr="004B6B3E">
        <w:t xml:space="preserve"> log</w:t>
      </w:r>
      <w:r w:rsidR="005C0326" w:rsidRPr="0004026F">
        <w:rPr>
          <w:vertAlign w:val="subscript"/>
        </w:rPr>
        <w:t>2</w:t>
      </w:r>
      <w:r w:rsidR="005C0326" w:rsidRPr="004B6B3E">
        <w:t xml:space="preserve">-ratio values (i.e. the values obtained after subtracting the </w:t>
      </w:r>
      <w:r w:rsidR="006A5E43" w:rsidRPr="004B6B3E">
        <w:t>high</w:t>
      </w:r>
      <w:r w:rsidR="004578AE">
        <w:t xml:space="preserve"> level</w:t>
      </w:r>
      <w:r w:rsidR="005C0326" w:rsidRPr="004B6B3E">
        <w:t xml:space="preserve"> value) in the second column</w:t>
      </w:r>
      <w:r w:rsidR="003F63ED" w:rsidRPr="004B6B3E">
        <w:t>,</w:t>
      </w:r>
      <w:r w:rsidR="005C0326" w:rsidRPr="004B6B3E">
        <w:t xml:space="preserve"> and either the </w:t>
      </w:r>
      <w:r w:rsidR="003F63ED" w:rsidRPr="004B6B3E">
        <w:t xml:space="preserve">integration </w:t>
      </w:r>
      <w:r w:rsidR="005C0326" w:rsidRPr="004B6B3E">
        <w:t>statistical weight (</w:t>
      </w:r>
      <w:r w:rsidR="003F63ED" w:rsidRPr="004B6B3E">
        <w:t xml:space="preserve">in the case of </w:t>
      </w:r>
      <w:proofErr w:type="spellStart"/>
      <w:r w:rsidR="003F63ED" w:rsidRPr="0004026F">
        <w:rPr>
          <w:i/>
        </w:rPr>
        <w:t>lowerNormV</w:t>
      </w:r>
      <w:proofErr w:type="spellEnd"/>
      <w:r w:rsidR="003F63ED" w:rsidRPr="004B6B3E">
        <w:t xml:space="preserve">) or the variance (for </w:t>
      </w:r>
      <w:proofErr w:type="spellStart"/>
      <w:r w:rsidR="003F63ED" w:rsidRPr="004B6B3E">
        <w:rPr>
          <w:i/>
        </w:rPr>
        <w:t>lowerNormW</w:t>
      </w:r>
      <w:proofErr w:type="spellEnd"/>
      <w:r w:rsidR="003F63ED" w:rsidRPr="004B6B3E">
        <w:rPr>
          <w:i/>
        </w:rPr>
        <w:t>).</w:t>
      </w:r>
      <w:r w:rsidR="00703C3E" w:rsidRPr="004B6B3E">
        <w:t xml:space="preserve"> </w:t>
      </w:r>
      <w:r w:rsidR="008172E0" w:rsidRPr="004B6B3E">
        <w:t xml:space="preserve">The </w:t>
      </w:r>
      <w:proofErr w:type="spellStart"/>
      <w:r w:rsidR="008172E0" w:rsidRPr="004B6B3E">
        <w:t>SanXoT</w:t>
      </w:r>
      <w:proofErr w:type="spellEnd"/>
      <w:r w:rsidR="008172E0" w:rsidRPr="004B6B3E">
        <w:t xml:space="preserve"> program “</w:t>
      </w:r>
      <w:proofErr w:type="spellStart"/>
      <w:r w:rsidR="008172E0" w:rsidRPr="004B6B3E">
        <w:t>Cardenio</w:t>
      </w:r>
      <w:proofErr w:type="spellEnd"/>
      <w:r w:rsidR="008172E0" w:rsidRPr="004B6B3E">
        <w:t xml:space="preserve">” </w:t>
      </w:r>
      <w:r w:rsidR="002A55D9">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2A55D9">
        <w:fldChar w:fldCharType="separate"/>
      </w:r>
      <w:r w:rsidR="002A55D9">
        <w:rPr>
          <w:noProof/>
        </w:rPr>
        <w:t>[1]</w:t>
      </w:r>
      <w:r w:rsidR="002A55D9">
        <w:fldChar w:fldCharType="end"/>
      </w:r>
      <w:r w:rsidR="008172E0" w:rsidRPr="004B6B3E">
        <w:t xml:space="preserve"> is then used to generate merged data files and relation tables that are later integrated to the grouped level using “</w:t>
      </w:r>
      <w:proofErr w:type="spellStart"/>
      <w:r w:rsidR="008172E0" w:rsidRPr="004B6B3E">
        <w:t>SanXoT</w:t>
      </w:r>
      <w:proofErr w:type="spellEnd"/>
      <w:r w:rsidR="008172E0" w:rsidRPr="004B6B3E">
        <w:t>” and “</w:t>
      </w:r>
      <w:proofErr w:type="spellStart"/>
      <w:r w:rsidR="008172E0" w:rsidRPr="004B6B3E">
        <w:t>SanXoTSieve</w:t>
      </w:r>
      <w:proofErr w:type="spellEnd"/>
      <w:r w:rsidR="008172E0" w:rsidRPr="004B6B3E">
        <w:t>” (</w:t>
      </w:r>
      <w:r w:rsidR="000620E8">
        <w:fldChar w:fldCharType="begin"/>
      </w:r>
      <w:r w:rsidR="000620E8">
        <w:instrText xml:space="preserve"> REF _Ref103114585 \h </w:instrText>
      </w:r>
      <w:r w:rsidR="000620E8">
        <w:fldChar w:fldCharType="separate"/>
      </w:r>
      <w:r w:rsidR="0009316B" w:rsidRPr="00EA07B2">
        <w:rPr>
          <w:b/>
        </w:rPr>
        <w:t xml:space="preserve">Figure </w:t>
      </w:r>
      <w:r w:rsidR="0009316B">
        <w:rPr>
          <w:b/>
          <w:noProof/>
        </w:rPr>
        <w:t>15</w:t>
      </w:r>
      <w:r w:rsidR="000620E8">
        <w:fldChar w:fldCharType="end"/>
      </w:r>
      <w:r w:rsidR="008172E0" w:rsidRPr="004B6B3E">
        <w:t>).</w:t>
      </w:r>
    </w:p>
    <w:p w14:paraId="497ECD47" w14:textId="77777777" w:rsidR="00EA07B2" w:rsidRDefault="00147C94" w:rsidP="00EA07B2">
      <w:pPr>
        <w:keepNext/>
        <w:jc w:val="center"/>
      </w:pPr>
      <w:r w:rsidRPr="004B6B3E">
        <w:rPr>
          <w:noProof/>
        </w:rPr>
        <w:lastRenderedPageBreak/>
        <w:drawing>
          <wp:inline distT="0" distB="0" distL="0" distR="0" wp14:anchorId="3E34FBB1" wp14:editId="11A89B6E">
            <wp:extent cx="4306409" cy="49720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1086" cy="4988995"/>
                    </a:xfrm>
                    <a:prstGeom prst="rect">
                      <a:avLst/>
                    </a:prstGeom>
                    <a:noFill/>
                  </pic:spPr>
                </pic:pic>
              </a:graphicData>
            </a:graphic>
          </wp:inline>
        </w:drawing>
      </w:r>
    </w:p>
    <w:p w14:paraId="44BED59B" w14:textId="51F07A2A" w:rsidR="00147C94" w:rsidRPr="00EA07B2" w:rsidRDefault="00EA07B2" w:rsidP="00EA07B2">
      <w:pPr>
        <w:pStyle w:val="Caption"/>
        <w:rPr>
          <w:b/>
        </w:rPr>
      </w:pPr>
      <w:bookmarkStart w:id="44" w:name="_Ref103114585"/>
      <w:r w:rsidRPr="00EA07B2">
        <w:rPr>
          <w:b/>
        </w:rPr>
        <w:t xml:space="preserve">Figure </w:t>
      </w:r>
      <w:r w:rsidRPr="00EA07B2">
        <w:rPr>
          <w:b/>
        </w:rPr>
        <w:fldChar w:fldCharType="begin"/>
      </w:r>
      <w:r w:rsidRPr="00EA07B2">
        <w:rPr>
          <w:b/>
        </w:rPr>
        <w:instrText xml:space="preserve"> SEQ Figure \* ARABIC </w:instrText>
      </w:r>
      <w:r w:rsidRPr="00EA07B2">
        <w:rPr>
          <w:b/>
        </w:rPr>
        <w:fldChar w:fldCharType="separate"/>
      </w:r>
      <w:r w:rsidR="0009316B">
        <w:rPr>
          <w:b/>
          <w:noProof/>
        </w:rPr>
        <w:t>15</w:t>
      </w:r>
      <w:r w:rsidRPr="00EA07B2">
        <w:rPr>
          <w:b/>
        </w:rPr>
        <w:fldChar w:fldCharType="end"/>
      </w:r>
      <w:bookmarkEnd w:id="44"/>
      <w:r w:rsidRPr="00EA07B2">
        <w:rPr>
          <w:b/>
        </w:rPr>
        <w:t>. The NORCOMBINE module flowchart.</w:t>
      </w:r>
    </w:p>
    <w:p w14:paraId="1C0906F5" w14:textId="77777777" w:rsidR="00F552ED" w:rsidRPr="004B6B3E" w:rsidRDefault="00F552ED" w:rsidP="00F552ED"/>
    <w:p w14:paraId="17BB0152" w14:textId="280E6BC9" w:rsidR="00E66FD1" w:rsidRPr="004B6B3E" w:rsidRDefault="00353D2A" w:rsidP="00BC7547">
      <w:pPr>
        <w:pStyle w:val="Heading4"/>
      </w:pPr>
      <w:r w:rsidRPr="004B6B3E">
        <w:t xml:space="preserve">Standard </w:t>
      </w:r>
      <w:r w:rsidR="00187FD8" w:rsidRPr="004B6B3E">
        <w:t>parameters</w:t>
      </w:r>
    </w:p>
    <w:p w14:paraId="7C2E5817" w14:textId="61C2C989" w:rsidR="00E66FD1" w:rsidRPr="004B6B3E" w:rsidRDefault="00E66FD1" w:rsidP="00E66FD1">
      <w:r w:rsidRPr="004B6B3E">
        <w:t xml:space="preserve">The </w:t>
      </w:r>
      <w:r w:rsidR="00353D2A" w:rsidRPr="004B6B3E">
        <w:t>default NORCOMBINE module task table shows the following fields</w:t>
      </w:r>
      <w:r w:rsidR="00A00A32" w:rsidRPr="004B6B3E">
        <w:t xml:space="preserve"> (</w:t>
      </w:r>
      <w:r w:rsidR="000620E8">
        <w:fldChar w:fldCharType="begin"/>
      </w:r>
      <w:r w:rsidR="000620E8">
        <w:instrText xml:space="preserve"> REF _Ref103114601 \h </w:instrText>
      </w:r>
      <w:r w:rsidR="000620E8">
        <w:fldChar w:fldCharType="separate"/>
      </w:r>
      <w:r w:rsidR="0009316B" w:rsidRPr="00BB6C19">
        <w:rPr>
          <w:b/>
        </w:rPr>
        <w:t xml:space="preserve">Figure </w:t>
      </w:r>
      <w:r w:rsidR="0009316B">
        <w:rPr>
          <w:b/>
          <w:noProof/>
        </w:rPr>
        <w:t>16</w:t>
      </w:r>
      <w:r w:rsidR="000620E8">
        <w:fldChar w:fldCharType="end"/>
      </w:r>
      <w:r w:rsidR="00A00A32" w:rsidRPr="004B6B3E">
        <w:t>)</w:t>
      </w:r>
      <w:r w:rsidRPr="004B6B3E">
        <w:t>:</w:t>
      </w:r>
    </w:p>
    <w:p w14:paraId="34352BD8" w14:textId="77777777" w:rsidR="00353D2A" w:rsidRPr="004B6B3E" w:rsidRDefault="00353D2A" w:rsidP="00353D2A">
      <w:pPr>
        <w:pStyle w:val="ListParagraph"/>
        <w:numPr>
          <w:ilvl w:val="0"/>
          <w:numId w:val="2"/>
        </w:numPr>
      </w:pPr>
      <w:r w:rsidRPr="004B6B3E">
        <w:rPr>
          <w:i/>
        </w:rPr>
        <w:t>Forced execution</w:t>
      </w:r>
      <w:r w:rsidRPr="004B6B3E">
        <w:t>: This checkbox field indicates whether to force the execution or not.</w:t>
      </w:r>
    </w:p>
    <w:p w14:paraId="3D9FA183" w14:textId="7F1690C8" w:rsidR="00E66FD1" w:rsidRPr="004B6B3E" w:rsidRDefault="00E66FD1" w:rsidP="00E66FD1">
      <w:pPr>
        <w:pStyle w:val="ListParagraph"/>
        <w:numPr>
          <w:ilvl w:val="0"/>
          <w:numId w:val="2"/>
        </w:numPr>
      </w:pPr>
      <w:r w:rsidRPr="0004026F">
        <w:rPr>
          <w:i/>
        </w:rPr>
        <w:t>Sample folders</w:t>
      </w:r>
      <w:r w:rsidRPr="004B6B3E">
        <w:t xml:space="preserve"> indicates the names of the folder</w:t>
      </w:r>
      <w:r w:rsidR="00353D2A" w:rsidRPr="004B6B3E">
        <w:t>(</w:t>
      </w:r>
      <w:r w:rsidRPr="004B6B3E">
        <w:t>s</w:t>
      </w:r>
      <w:r w:rsidR="00353D2A" w:rsidRPr="004B6B3E">
        <w:t>)</w:t>
      </w:r>
      <w:r w:rsidRPr="004B6B3E">
        <w:t xml:space="preserve"> </w:t>
      </w:r>
      <w:r w:rsidR="00353D2A" w:rsidRPr="004B6B3E">
        <w:t>containing the lower level data (samples) to be combined</w:t>
      </w:r>
      <w:r w:rsidRPr="004B6B3E">
        <w:t>.</w:t>
      </w:r>
    </w:p>
    <w:p w14:paraId="3003E8EC" w14:textId="7CBB6D28" w:rsidR="00E66FD1" w:rsidRPr="004B6B3E" w:rsidRDefault="00E66FD1" w:rsidP="00E66FD1">
      <w:pPr>
        <w:pStyle w:val="ListParagraph"/>
        <w:numPr>
          <w:ilvl w:val="0"/>
          <w:numId w:val="2"/>
        </w:numPr>
      </w:pPr>
      <w:r w:rsidRPr="0004026F">
        <w:rPr>
          <w:i/>
        </w:rPr>
        <w:t>Level</w:t>
      </w:r>
      <w:r w:rsidRPr="004B6B3E">
        <w:t xml:space="preserve"> indicates the </w:t>
      </w:r>
      <w:r w:rsidR="00DA4A61" w:rsidRPr="004B6B3E">
        <w:t>type of elements to be combined (e.g. peptides or proteins)</w:t>
      </w:r>
      <w:r w:rsidR="00967EAE" w:rsidRPr="004B6B3E">
        <w:t xml:space="preserve">. </w:t>
      </w:r>
    </w:p>
    <w:p w14:paraId="210B6068" w14:textId="07DB5904" w:rsidR="00E66FD1" w:rsidRPr="004B6B3E" w:rsidRDefault="00F07CA5" w:rsidP="00E66FD1">
      <w:pPr>
        <w:pStyle w:val="ListParagraph"/>
        <w:numPr>
          <w:ilvl w:val="0"/>
          <w:numId w:val="2"/>
        </w:numPr>
      </w:pPr>
      <w:r w:rsidRPr="0004026F">
        <w:rPr>
          <w:i/>
        </w:rPr>
        <w:t>Norm</w:t>
      </w:r>
      <w:r w:rsidRPr="004B6B3E">
        <w:t xml:space="preserve"> specifies the normalization scheme to be used </w:t>
      </w:r>
      <w:r w:rsidR="002B2210" w:rsidRPr="004B6B3E">
        <w:t>in the integrations</w:t>
      </w:r>
      <w:r w:rsidR="00E66FD1" w:rsidRPr="004B6B3E">
        <w:t>.</w:t>
      </w:r>
    </w:p>
    <w:p w14:paraId="4C7E31E0" w14:textId="466F7DD6" w:rsidR="00FD3322" w:rsidRPr="004B6B3E" w:rsidRDefault="00FD3322" w:rsidP="00E66FD1">
      <w:pPr>
        <w:pStyle w:val="ListParagraph"/>
        <w:numPr>
          <w:ilvl w:val="0"/>
          <w:numId w:val="2"/>
        </w:numPr>
      </w:pPr>
      <w:proofErr w:type="spellStart"/>
      <w:r w:rsidRPr="0004026F">
        <w:rPr>
          <w:i/>
        </w:rPr>
        <w:t>lowerNorm</w:t>
      </w:r>
      <w:proofErr w:type="spellEnd"/>
      <w:r w:rsidRPr="004B6B3E">
        <w:t xml:space="preserve"> </w:t>
      </w:r>
      <w:r w:rsidR="002B2210" w:rsidRPr="004B6B3E">
        <w:t xml:space="preserve">specifies </w:t>
      </w:r>
      <w:r w:rsidR="004C156F" w:rsidRPr="004B6B3E">
        <w:t xml:space="preserve">the type of </w:t>
      </w:r>
      <w:proofErr w:type="spellStart"/>
      <w:r w:rsidR="004C156F" w:rsidRPr="0004026F">
        <w:rPr>
          <w:i/>
        </w:rPr>
        <w:t>lower</w:t>
      </w:r>
      <w:r w:rsidR="002B2210" w:rsidRPr="0004026F">
        <w:rPr>
          <w:i/>
        </w:rPr>
        <w:t>Norm</w:t>
      </w:r>
      <w:proofErr w:type="spellEnd"/>
      <w:r w:rsidR="002B2210" w:rsidRPr="004B6B3E">
        <w:t xml:space="preserve"> file (see above)</w:t>
      </w:r>
      <w:r w:rsidR="00D8647C">
        <w:t xml:space="preserve"> </w:t>
      </w:r>
      <w:r w:rsidR="004C156F" w:rsidRPr="004B6B3E">
        <w:t xml:space="preserve">to </w:t>
      </w:r>
      <w:r w:rsidR="002B2210" w:rsidRPr="004B6B3E">
        <w:t xml:space="preserve">be </w:t>
      </w:r>
      <w:r w:rsidR="004C156F" w:rsidRPr="004B6B3E">
        <w:t>use</w:t>
      </w:r>
      <w:r w:rsidR="002B2210" w:rsidRPr="004B6B3E">
        <w:t>d</w:t>
      </w:r>
      <w:r w:rsidR="004C156F" w:rsidRPr="004B6B3E">
        <w:t>.</w:t>
      </w:r>
    </w:p>
    <w:p w14:paraId="204C2BC7" w14:textId="17F41E6F" w:rsidR="00011132" w:rsidRPr="004B6B3E" w:rsidRDefault="00011132" w:rsidP="00E66FD1">
      <w:pPr>
        <w:pStyle w:val="ListParagraph"/>
        <w:numPr>
          <w:ilvl w:val="0"/>
          <w:numId w:val="2"/>
        </w:numPr>
      </w:pPr>
      <w:r w:rsidRPr="0004026F">
        <w:rPr>
          <w:i/>
        </w:rPr>
        <w:t>Output Sample folder</w:t>
      </w:r>
      <w:r w:rsidRPr="004B6B3E">
        <w:t xml:space="preserve"> </w:t>
      </w:r>
      <w:r w:rsidR="002B2210" w:rsidRPr="004B6B3E">
        <w:t xml:space="preserve">is the </w:t>
      </w:r>
      <w:r w:rsidRPr="004B6B3E">
        <w:t xml:space="preserve">name of the folder where the </w:t>
      </w:r>
      <w:r w:rsidR="002B2210" w:rsidRPr="004B6B3E">
        <w:t>grouped</w:t>
      </w:r>
      <w:r w:rsidR="004578AE">
        <w:t xml:space="preserve"> level</w:t>
      </w:r>
      <w:r w:rsidR="002B2210" w:rsidRPr="004B6B3E">
        <w:t xml:space="preserve"> data and statistics are</w:t>
      </w:r>
      <w:r w:rsidRPr="004B6B3E">
        <w:t xml:space="preserve"> saved.</w:t>
      </w:r>
    </w:p>
    <w:p w14:paraId="167744B0" w14:textId="101DD61B" w:rsidR="00BB6C19" w:rsidRDefault="00D046F1" w:rsidP="00BB6C19">
      <w:pPr>
        <w:keepNext/>
        <w:jc w:val="center"/>
      </w:pPr>
      <w:r w:rsidRPr="00D046F1">
        <w:rPr>
          <w:noProof/>
        </w:rPr>
        <w:lastRenderedPageBreak/>
        <w:drawing>
          <wp:inline distT="0" distB="0" distL="0" distR="0" wp14:anchorId="63AB7617" wp14:editId="43DE379B">
            <wp:extent cx="4334480" cy="733527"/>
            <wp:effectExtent l="95250" t="38100" r="47625" b="104775"/>
            <wp:docPr id="4" name="Picture 3">
              <a:extLst xmlns:a="http://schemas.openxmlformats.org/drawingml/2006/main">
                <a:ext uri="{FF2B5EF4-FFF2-40B4-BE49-F238E27FC236}">
                  <a16:creationId xmlns:a16="http://schemas.microsoft.com/office/drawing/2014/main" id="{ED1319CE-86E7-428F-A355-C37E3C81C3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D1319CE-86E7-428F-A355-C37E3C81C368}"/>
                        </a:ext>
                      </a:extLst>
                    </pic:cNvPr>
                    <pic:cNvPicPr>
                      <a:picLocks noChangeAspect="1"/>
                    </pic:cNvPicPr>
                  </pic:nvPicPr>
                  <pic:blipFill>
                    <a:blip r:embed="rId48"/>
                    <a:stretch>
                      <a:fillRect/>
                    </a:stretch>
                  </pic:blipFill>
                  <pic:spPr>
                    <a:xfrm>
                      <a:off x="0" y="0"/>
                      <a:ext cx="4334480" cy="733527"/>
                    </a:xfrm>
                    <a:prstGeom prst="rect">
                      <a:avLst/>
                    </a:prstGeom>
                    <a:effectLst>
                      <a:outerShdw blurRad="50800" dist="38100" dir="8100000" algn="tr" rotWithShape="0">
                        <a:prstClr val="black">
                          <a:alpha val="40000"/>
                        </a:prstClr>
                      </a:outerShdw>
                    </a:effectLst>
                  </pic:spPr>
                </pic:pic>
              </a:graphicData>
            </a:graphic>
          </wp:inline>
        </w:drawing>
      </w:r>
    </w:p>
    <w:p w14:paraId="25383D1F" w14:textId="31D9E1D3" w:rsidR="00EF5DFE" w:rsidRPr="004B6B3E" w:rsidRDefault="00BB6C19" w:rsidP="00BB6C19">
      <w:pPr>
        <w:pStyle w:val="Caption"/>
      </w:pPr>
      <w:bookmarkStart w:id="45" w:name="_Ref103114601"/>
      <w:r w:rsidRPr="00BB6C19">
        <w:rPr>
          <w:b/>
        </w:rPr>
        <w:t xml:space="preserve">Figure </w:t>
      </w:r>
      <w:r w:rsidRPr="00BB6C19">
        <w:rPr>
          <w:b/>
        </w:rPr>
        <w:fldChar w:fldCharType="begin"/>
      </w:r>
      <w:r w:rsidRPr="00BB6C19">
        <w:rPr>
          <w:b/>
        </w:rPr>
        <w:instrText xml:space="preserve"> SEQ Figure \* ARABIC </w:instrText>
      </w:r>
      <w:r w:rsidRPr="00BB6C19">
        <w:rPr>
          <w:b/>
        </w:rPr>
        <w:fldChar w:fldCharType="separate"/>
      </w:r>
      <w:r w:rsidR="0009316B">
        <w:rPr>
          <w:b/>
          <w:noProof/>
        </w:rPr>
        <w:t>16</w:t>
      </w:r>
      <w:r w:rsidRPr="00BB6C19">
        <w:rPr>
          <w:b/>
        </w:rPr>
        <w:fldChar w:fldCharType="end"/>
      </w:r>
      <w:bookmarkEnd w:id="45"/>
      <w:r w:rsidRPr="00BB6C19">
        <w:rPr>
          <w:b/>
        </w:rPr>
        <w:t>. A sample task-table in the NORCOMBINE module.</w:t>
      </w:r>
      <w:r w:rsidRPr="0042089A">
        <w:t xml:space="preserve"> In this case, the asterisk wildcard has been used to select multiple sample folders.</w:t>
      </w:r>
    </w:p>
    <w:p w14:paraId="79D966C4" w14:textId="77777777" w:rsidR="00F552ED" w:rsidRPr="004B6B3E" w:rsidRDefault="00F552ED" w:rsidP="00F552ED"/>
    <w:p w14:paraId="496E4B04" w14:textId="77777777" w:rsidR="00B84493" w:rsidRPr="004B6B3E" w:rsidRDefault="00B84493" w:rsidP="00BC7547">
      <w:pPr>
        <w:pStyle w:val="Heading4"/>
      </w:pPr>
      <w:r w:rsidRPr="004B6B3E">
        <w:t>Advanced parameters</w:t>
      </w:r>
    </w:p>
    <w:p w14:paraId="2740AD80" w14:textId="3746CDDA" w:rsidR="00B84493" w:rsidRPr="004B6B3E" w:rsidRDefault="005B1519" w:rsidP="00B84493">
      <w:r w:rsidRPr="004B6B3E">
        <w:t xml:space="preserve">The NORCOMBINE </w:t>
      </w:r>
      <w:r w:rsidR="00B84493" w:rsidRPr="004B6B3E">
        <w:t xml:space="preserve">module accepts </w:t>
      </w:r>
      <w:r w:rsidRPr="004B6B3E">
        <w:t xml:space="preserve">the following </w:t>
      </w:r>
      <w:r w:rsidR="00F95213" w:rsidRPr="004B6B3E">
        <w:t xml:space="preserve">additional </w:t>
      </w:r>
      <w:r w:rsidR="00B84493" w:rsidRPr="004B6B3E">
        <w:t>parameters</w:t>
      </w:r>
      <w:r w:rsidRPr="004B6B3E">
        <w:t xml:space="preserve"> (</w:t>
      </w:r>
      <w:r w:rsidR="000620E8">
        <w:fldChar w:fldCharType="begin"/>
      </w:r>
      <w:r w:rsidR="000620E8">
        <w:instrText xml:space="preserve"> REF _Ref103114615 \h </w:instrText>
      </w:r>
      <w:r w:rsidR="000620E8">
        <w:fldChar w:fldCharType="separate"/>
      </w:r>
      <w:r w:rsidR="0009316B" w:rsidRPr="00751F24">
        <w:rPr>
          <w:b/>
        </w:rPr>
        <w:t xml:space="preserve">Figure </w:t>
      </w:r>
      <w:r w:rsidR="0009316B">
        <w:rPr>
          <w:b/>
          <w:noProof/>
        </w:rPr>
        <w:t>17</w:t>
      </w:r>
      <w:r w:rsidR="000620E8">
        <w:fldChar w:fldCharType="end"/>
      </w:r>
      <w:r w:rsidRPr="004B6B3E">
        <w:t>)</w:t>
      </w:r>
      <w:r w:rsidR="00FA1B81" w:rsidRPr="004B6B3E">
        <w:t>:</w:t>
      </w:r>
    </w:p>
    <w:p w14:paraId="499B9A21" w14:textId="382AFA20" w:rsidR="00DA3518" w:rsidRDefault="00205036" w:rsidP="00BF767F">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rsidR="00A3554B">
        <w:t>T</w:t>
      </w:r>
      <w:r>
        <w: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6A5E43">
        <w:t>“</w:t>
      </w:r>
      <w:r w:rsidRPr="00C06AD8">
        <w:t>marked</w:t>
      </w:r>
      <w:r w:rsidR="006A5E43">
        <w:t>”</w:t>
      </w:r>
      <w:r w:rsidRPr="00C06AD8">
        <w:t xml:space="preserve"> is used as a Tag, only the lower level elements containing the label marked in the third column of the lower_level2higher_level </w:t>
      </w:r>
      <w:r w:rsidR="00F04CC4">
        <w:t>R</w:t>
      </w:r>
      <w:r w:rsidRPr="00C06AD8">
        <w:t xml:space="preserve">elation </w:t>
      </w:r>
      <w:r w:rsidR="00F04CC4">
        <w:t xml:space="preserve">table </w:t>
      </w:r>
      <w:r w:rsidRPr="00C06AD8">
        <w:t>will be integrated. Logical operators can also be used in the Tag field to make complex decisions</w:t>
      </w:r>
      <w:r w:rsidR="00312BEC">
        <w:t>.</w:t>
      </w:r>
    </w:p>
    <w:p w14:paraId="29078425" w14:textId="1CAB2E0C" w:rsidR="00DA3518" w:rsidRPr="0004026F" w:rsidRDefault="00DA3518" w:rsidP="0004026F">
      <w:pPr>
        <w:pStyle w:val="ListParagraph"/>
        <w:rPr>
          <w:lang w:val="en-GB"/>
        </w:rPr>
      </w:pPr>
      <w:r w:rsidRPr="00DA3518">
        <w:rPr>
          <w:lang w:val="en-GB"/>
        </w:rPr>
        <w:t xml:space="preserve">By </w:t>
      </w:r>
      <w:r w:rsidR="001B036F" w:rsidRPr="00DA3518">
        <w:rPr>
          <w:lang w:val="en-GB"/>
        </w:rPr>
        <w:t>default,</w:t>
      </w:r>
      <w:r w:rsidRPr="00DA3518">
        <w:rPr>
          <w:lang w:val="en-GB"/>
        </w:rPr>
        <w:t xml:space="preserve"> </w:t>
      </w:r>
      <w:proofErr w:type="spellStart"/>
      <w:r w:rsidRPr="00DA3518">
        <w:rPr>
          <w:lang w:val="en-GB"/>
        </w:rPr>
        <w:t>iSanXoT</w:t>
      </w:r>
      <w:proofErr w:type="spellEnd"/>
      <w:r w:rsidRPr="00DA3518">
        <w:rPr>
          <w:lang w:val="en-GB"/>
        </w:rPr>
        <w:t xml:space="preserve"> eliminates outliers from the lower level according to an FDR&lt;1% threshold.</w:t>
      </w:r>
    </w:p>
    <w:p w14:paraId="08F0D83E" w14:textId="0C337270" w:rsidR="00F27EFD" w:rsidRPr="00051B76" w:rsidRDefault="00312BEC"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972B46">
        <w:t xml:space="preserve"> </w:t>
      </w:r>
    </w:p>
    <w:p w14:paraId="569C6FC2" w14:textId="7EA55551" w:rsidR="00B84493" w:rsidRPr="004B6B3E" w:rsidRDefault="0054528A" w:rsidP="00ED120B">
      <w:pPr>
        <w:pStyle w:val="ListParagraph"/>
        <w:numPr>
          <w:ilvl w:val="0"/>
          <w:numId w:val="3"/>
        </w:numPr>
      </w:pPr>
      <w:r w:rsidRPr="0004026F">
        <w:rPr>
          <w:i/>
        </w:rPr>
        <w:t>FDR</w:t>
      </w:r>
      <w:r w:rsidRPr="004B6B3E">
        <w:t xml:space="preserve"> </w:t>
      </w:r>
      <w:r w:rsidR="00503401" w:rsidRPr="004B6B3E">
        <w:t>is an FDR threshold other than the default value (0.01, i.e. 1%) for outlier removal. If “0” is specified as the FDR value, then no outliers will be discarded.</w:t>
      </w:r>
    </w:p>
    <w:p w14:paraId="4A78422A" w14:textId="2895BB4F" w:rsidR="00B84493" w:rsidRPr="004B6B3E" w:rsidRDefault="00B84493" w:rsidP="00B84493">
      <w:pPr>
        <w:pStyle w:val="ListParagraph"/>
        <w:numPr>
          <w:ilvl w:val="0"/>
          <w:numId w:val="3"/>
        </w:numPr>
      </w:pPr>
      <w:r w:rsidRPr="004B6B3E">
        <w:t>Var(x)</w:t>
      </w:r>
      <w:r w:rsidR="00B45E5A" w:rsidRPr="004B6B3E">
        <w:t xml:space="preserve"> </w:t>
      </w:r>
      <w:r w:rsidR="00C21C09" w:rsidRPr="004B6B3E">
        <w:t xml:space="preserve">sets a fixed value for the </w:t>
      </w:r>
      <w:r w:rsidR="00B45E5A" w:rsidRPr="004B6B3E">
        <w:t>variance. The default value (blank)</w:t>
      </w:r>
      <w:r w:rsidR="00CF6806">
        <w:t xml:space="preserve"> </w:t>
      </w:r>
      <w:r w:rsidR="00B45E5A" w:rsidRPr="004B6B3E">
        <w:t>means that the variance will be iteratively calculated based on the Levenberg-Marquardt algorithm</w:t>
      </w:r>
      <w:r w:rsidRPr="004B6B3E">
        <w:t>.</w:t>
      </w:r>
    </w:p>
    <w:p w14:paraId="028F1330" w14:textId="2CB9F11B" w:rsidR="001C208E" w:rsidRPr="004B6B3E" w:rsidRDefault="00465F1D"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795009A" w14:textId="35583BD9" w:rsidR="00751F24" w:rsidRDefault="002452B3" w:rsidP="00751F24">
      <w:pPr>
        <w:keepNext/>
        <w:jc w:val="center"/>
      </w:pPr>
      <w:r w:rsidRPr="002452B3">
        <w:rPr>
          <w:noProof/>
        </w:rPr>
        <w:drawing>
          <wp:inline distT="0" distB="0" distL="0" distR="0" wp14:anchorId="14FCD40B" wp14:editId="585FEE7C">
            <wp:extent cx="5400040" cy="574040"/>
            <wp:effectExtent l="95250" t="38100" r="29210" b="92710"/>
            <wp:docPr id="67" name="Picture 9">
              <a:extLst xmlns:a="http://schemas.openxmlformats.org/drawingml/2006/main">
                <a:ext uri="{FF2B5EF4-FFF2-40B4-BE49-F238E27FC236}">
                  <a16:creationId xmlns:a16="http://schemas.microsoft.com/office/drawing/2014/main" id="{39EE5846-D251-4178-9682-8A6BC4679F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9EE5846-D251-4178-9682-8A6BC4679FC3}"/>
                        </a:ext>
                      </a:extLst>
                    </pic:cNvPr>
                    <pic:cNvPicPr>
                      <a:picLocks noChangeAspect="1"/>
                    </pic:cNvPicPr>
                  </pic:nvPicPr>
                  <pic:blipFill>
                    <a:blip r:embed="rId49"/>
                    <a:stretch>
                      <a:fillRect/>
                    </a:stretch>
                  </pic:blipFill>
                  <pic:spPr>
                    <a:xfrm>
                      <a:off x="0" y="0"/>
                      <a:ext cx="5400040" cy="574040"/>
                    </a:xfrm>
                    <a:prstGeom prst="rect">
                      <a:avLst/>
                    </a:prstGeom>
                    <a:effectLst>
                      <a:outerShdw blurRad="50800" dist="38100" dir="8100000" algn="tr" rotWithShape="0">
                        <a:prstClr val="black">
                          <a:alpha val="40000"/>
                        </a:prstClr>
                      </a:outerShdw>
                    </a:effectLst>
                  </pic:spPr>
                </pic:pic>
              </a:graphicData>
            </a:graphic>
          </wp:inline>
        </w:drawing>
      </w:r>
    </w:p>
    <w:p w14:paraId="45DFC851" w14:textId="12F95C27" w:rsidR="001338A6" w:rsidRPr="00751F24" w:rsidRDefault="00751F24" w:rsidP="00751F24">
      <w:pPr>
        <w:pStyle w:val="Caption"/>
        <w:rPr>
          <w:b/>
        </w:rPr>
      </w:pPr>
      <w:bookmarkStart w:id="46" w:name="_Ref103114615"/>
      <w:r w:rsidRPr="00751F24">
        <w:rPr>
          <w:b/>
        </w:rPr>
        <w:t xml:space="preserve">Figure </w:t>
      </w:r>
      <w:r w:rsidRPr="00751F24">
        <w:rPr>
          <w:b/>
        </w:rPr>
        <w:fldChar w:fldCharType="begin"/>
      </w:r>
      <w:r w:rsidRPr="00751F24">
        <w:rPr>
          <w:b/>
        </w:rPr>
        <w:instrText xml:space="preserve"> SEQ Figure \* ARABIC </w:instrText>
      </w:r>
      <w:r w:rsidRPr="00751F24">
        <w:rPr>
          <w:b/>
        </w:rPr>
        <w:fldChar w:fldCharType="separate"/>
      </w:r>
      <w:r w:rsidR="0009316B">
        <w:rPr>
          <w:b/>
          <w:noProof/>
        </w:rPr>
        <w:t>17</w:t>
      </w:r>
      <w:r w:rsidRPr="00751F24">
        <w:rPr>
          <w:b/>
        </w:rPr>
        <w:fldChar w:fldCharType="end"/>
      </w:r>
      <w:bookmarkEnd w:id="46"/>
      <w:r w:rsidRPr="00751F24">
        <w:rPr>
          <w:b/>
        </w:rPr>
        <w:t>. A sample task table with advanced parameters in the NORCOMBINE module.</w:t>
      </w:r>
    </w:p>
    <w:p w14:paraId="7479A5D9" w14:textId="77777777" w:rsidR="001338A6" w:rsidRPr="004B6B3E" w:rsidRDefault="001338A6" w:rsidP="00C953B1"/>
    <w:p w14:paraId="79DC75BB" w14:textId="0AA721D8" w:rsidR="004F0C83" w:rsidRPr="004B6B3E" w:rsidRDefault="004F0C83" w:rsidP="00BC7547">
      <w:pPr>
        <w:pStyle w:val="Heading3"/>
      </w:pPr>
      <w:bookmarkStart w:id="47" w:name="_RATIOS"/>
      <w:bookmarkEnd w:id="47"/>
      <w:r w:rsidRPr="004B6B3E">
        <w:rPr>
          <w:rFonts w:asciiTheme="minorHAnsi" w:hAnsiTheme="minorHAnsi"/>
        </w:rPr>
        <w:t>RATIOS</w:t>
      </w:r>
    </w:p>
    <w:p w14:paraId="199D8989" w14:textId="2D4D6272" w:rsidR="00097A65" w:rsidRPr="004B6B3E" w:rsidRDefault="00DC2B04" w:rsidP="00C953B1">
      <w:r w:rsidRPr="004B6B3E">
        <w:t xml:space="preserve">This module </w:t>
      </w:r>
      <w:r w:rsidR="00394DCE" w:rsidRPr="004B6B3E">
        <w:t>prepares the</w:t>
      </w:r>
      <w:r w:rsidR="008123B7" w:rsidRPr="004B6B3E">
        <w:t xml:space="preserve"> data file and relation table required as a first step in the calculation of a ratio defined by the user (</w:t>
      </w:r>
      <w:proofErr w:type="spellStart"/>
      <w:r w:rsidR="008123B7" w:rsidRPr="004B6B3E">
        <w:t>e.g</w:t>
      </w:r>
      <w:proofErr w:type="spellEnd"/>
      <w:r w:rsidR="008123B7" w:rsidRPr="004B6B3E">
        <w:t xml:space="preserve"> KO vs WT). For that, the new log</w:t>
      </w:r>
      <w:r w:rsidR="008123B7" w:rsidRPr="0004026F">
        <w:rPr>
          <w:vertAlign w:val="subscript"/>
        </w:rPr>
        <w:t>2</w:t>
      </w:r>
      <w:r w:rsidR="008123B7" w:rsidRPr="004B6B3E">
        <w:t xml:space="preserve">-ratio </w:t>
      </w:r>
      <w:r w:rsidR="00CF48AA" w:rsidRPr="004B6B3E">
        <w:t xml:space="preserve">is calculated </w:t>
      </w:r>
      <w:r w:rsidR="008123B7" w:rsidRPr="004B6B3E">
        <w:t xml:space="preserve">as the difference between numerator and denominator values, whereas the </w:t>
      </w:r>
      <w:r w:rsidR="000B05C7" w:rsidRPr="004B6B3E">
        <w:t>corresponding</w:t>
      </w:r>
      <w:r w:rsidR="008123B7" w:rsidRPr="004B6B3E">
        <w:t xml:space="preserve"> statistical weight is assessed according to the method </w:t>
      </w:r>
      <w:r w:rsidR="00CF48AA" w:rsidRPr="004B6B3E">
        <w:t>indicated</w:t>
      </w:r>
      <w:r w:rsidR="008123B7" w:rsidRPr="004B6B3E">
        <w:t xml:space="preserve"> by the user</w:t>
      </w:r>
      <w:r w:rsidR="00CF48AA" w:rsidRPr="004B6B3E">
        <w:t xml:space="preserve"> in the V Method filed of the RATIOS task table</w:t>
      </w:r>
      <w:r w:rsidR="00EB2D06" w:rsidRPr="004B6B3E">
        <w:t xml:space="preserve"> (</w:t>
      </w:r>
      <w:r w:rsidR="000620E8">
        <w:fldChar w:fldCharType="begin"/>
      </w:r>
      <w:r w:rsidR="000620E8">
        <w:instrText xml:space="preserve"> REF _Ref103114679 \h </w:instrText>
      </w:r>
      <w:r w:rsidR="000620E8">
        <w:fldChar w:fldCharType="separate"/>
      </w:r>
      <w:r w:rsidR="0009316B" w:rsidRPr="004B6B3E">
        <w:rPr>
          <w:b/>
        </w:rPr>
        <w:t xml:space="preserve">Figure </w:t>
      </w:r>
      <w:r w:rsidR="0009316B">
        <w:rPr>
          <w:b/>
          <w:noProof/>
        </w:rPr>
        <w:t>18</w:t>
      </w:r>
      <w:r w:rsidR="000620E8">
        <w:fldChar w:fldCharType="end"/>
      </w:r>
      <w:r w:rsidR="000620E8">
        <w:t xml:space="preserve"> </w:t>
      </w:r>
      <w:r w:rsidR="00EB2D06" w:rsidRPr="004B6B3E">
        <w:t xml:space="preserve">and </w:t>
      </w:r>
      <w:r w:rsidR="000620E8">
        <w:fldChar w:fldCharType="begin"/>
      </w:r>
      <w:r w:rsidR="000620E8">
        <w:instrText xml:space="preserve"> REF _Ref103114687 \h </w:instrText>
      </w:r>
      <w:r w:rsidR="000620E8">
        <w:fldChar w:fldCharType="separate"/>
      </w:r>
      <w:r w:rsidR="0009316B" w:rsidRPr="004B6B3E">
        <w:rPr>
          <w:b/>
        </w:rPr>
        <w:t xml:space="preserve">Figure </w:t>
      </w:r>
      <w:r w:rsidR="0009316B">
        <w:rPr>
          <w:b/>
          <w:noProof/>
        </w:rPr>
        <w:t>19</w:t>
      </w:r>
      <w:r w:rsidR="000620E8">
        <w:fldChar w:fldCharType="end"/>
      </w:r>
      <w:r w:rsidR="00EB2D06" w:rsidRPr="004B6B3E">
        <w:t>)</w:t>
      </w:r>
      <w:r w:rsidR="00CF48AA" w:rsidRPr="004B6B3E">
        <w:t>:</w:t>
      </w:r>
      <w:r w:rsidR="008123B7" w:rsidRPr="004B6B3E">
        <w:t xml:space="preserve"> </w:t>
      </w:r>
    </w:p>
    <w:p w14:paraId="6BB0D12C" w14:textId="77777777" w:rsidR="00EB2D06" w:rsidRPr="004B6B3E" w:rsidRDefault="00EB2D06" w:rsidP="006305A1">
      <w:pPr>
        <w:pStyle w:val="ListParagraph"/>
        <w:numPr>
          <w:ilvl w:val="0"/>
          <w:numId w:val="4"/>
        </w:numPr>
      </w:pPr>
      <w:r w:rsidRPr="004B6B3E">
        <w:rPr>
          <w:i/>
        </w:rPr>
        <w:t>max</w:t>
      </w:r>
      <w:r w:rsidRPr="004B6B3E">
        <w:t xml:space="preserve"> uses the maximum value between the numerator and denominator statistical weight value. </w:t>
      </w:r>
    </w:p>
    <w:p w14:paraId="5FCE804F" w14:textId="78EE206C" w:rsidR="00CF66B7" w:rsidRPr="004B6B3E" w:rsidRDefault="00CF48AA" w:rsidP="006305A1">
      <w:pPr>
        <w:pStyle w:val="ListParagraph"/>
        <w:numPr>
          <w:ilvl w:val="0"/>
          <w:numId w:val="4"/>
        </w:numPr>
      </w:pPr>
      <w:r w:rsidRPr="0004026F">
        <w:rPr>
          <w:i/>
        </w:rPr>
        <w:t>form</w:t>
      </w:r>
      <w:r w:rsidRPr="004B6B3E">
        <w:t xml:space="preserve"> uses the </w:t>
      </w:r>
      <w:r w:rsidR="00CF66B7" w:rsidRPr="004B6B3E">
        <w:t>value resulting from 1/(1/</w:t>
      </w:r>
      <w:proofErr w:type="spellStart"/>
      <w:r w:rsidR="00CF66B7" w:rsidRPr="004B6B3E">
        <w:t>Vn</w:t>
      </w:r>
      <w:proofErr w:type="spellEnd"/>
      <w:r w:rsidR="00CF66B7" w:rsidRPr="004B6B3E">
        <w:t xml:space="preserve"> + 1/</w:t>
      </w:r>
      <w:proofErr w:type="spellStart"/>
      <w:r w:rsidR="00CF66B7" w:rsidRPr="004B6B3E">
        <w:t>Vd</w:t>
      </w:r>
      <w:proofErr w:type="spellEnd"/>
      <w:r w:rsidR="00CF66B7" w:rsidRPr="004B6B3E">
        <w:t xml:space="preserve">), where </w:t>
      </w:r>
      <w:proofErr w:type="spellStart"/>
      <w:r w:rsidR="00CF66B7" w:rsidRPr="004B6B3E">
        <w:t>Vn</w:t>
      </w:r>
      <w:proofErr w:type="spellEnd"/>
      <w:r w:rsidR="00CF66B7" w:rsidRPr="004B6B3E">
        <w:t xml:space="preserve"> and </w:t>
      </w:r>
      <w:proofErr w:type="spellStart"/>
      <w:r w:rsidR="00CF66B7" w:rsidRPr="004B6B3E">
        <w:t>Vd</w:t>
      </w:r>
      <w:proofErr w:type="spellEnd"/>
      <w:r w:rsidR="00CF66B7" w:rsidRPr="004B6B3E">
        <w:t xml:space="preserve"> are the statistical weight value for the numerator and the denominator, respectively.</w:t>
      </w:r>
    </w:p>
    <w:p w14:paraId="13A2F8C9" w14:textId="068EB264" w:rsidR="00FB5FDB" w:rsidRPr="004B6B3E" w:rsidRDefault="00CF66B7" w:rsidP="006305A1">
      <w:pPr>
        <w:pStyle w:val="ListParagraph"/>
        <w:numPr>
          <w:ilvl w:val="0"/>
          <w:numId w:val="4"/>
        </w:numPr>
      </w:pPr>
      <w:r w:rsidRPr="0004026F">
        <w:rPr>
          <w:i/>
        </w:rPr>
        <w:lastRenderedPageBreak/>
        <w:t>avg</w:t>
      </w:r>
      <w:r w:rsidRPr="004B6B3E">
        <w:t xml:space="preserve"> uses the average value between the numerator and denominator statistical weight value.</w:t>
      </w:r>
    </w:p>
    <w:p w14:paraId="6E2EF283" w14:textId="77777777" w:rsidR="001A3BE6" w:rsidRPr="004B6B3E" w:rsidRDefault="003436BA" w:rsidP="0060649C">
      <w:pPr>
        <w:keepNext/>
      </w:pPr>
      <w:r w:rsidRPr="004B6B3E">
        <w:rPr>
          <w:noProof/>
        </w:rPr>
        <w:drawing>
          <wp:inline distT="0" distB="0" distL="0" distR="0" wp14:anchorId="4F81C5FD" wp14:editId="40955C3E">
            <wp:extent cx="5535930" cy="1896110"/>
            <wp:effectExtent l="0" t="0" r="762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35930" cy="1896110"/>
                    </a:xfrm>
                    <a:prstGeom prst="rect">
                      <a:avLst/>
                    </a:prstGeom>
                    <a:noFill/>
                  </pic:spPr>
                </pic:pic>
              </a:graphicData>
            </a:graphic>
          </wp:inline>
        </w:drawing>
      </w:r>
    </w:p>
    <w:p w14:paraId="1A1A797A" w14:textId="046BFDCE" w:rsidR="001A3BE6" w:rsidRPr="004B6B3E" w:rsidRDefault="0060649C" w:rsidP="00BC7547">
      <w:pPr>
        <w:pStyle w:val="Caption"/>
        <w:rPr>
          <w:b/>
        </w:rPr>
      </w:pPr>
      <w:bookmarkStart w:id="48" w:name="_Ref10311467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18</w:t>
      </w:r>
      <w:r w:rsidRPr="004B6B3E">
        <w:rPr>
          <w:b/>
        </w:rPr>
        <w:fldChar w:fldCharType="end"/>
      </w:r>
      <w:bookmarkEnd w:id="48"/>
      <w:r w:rsidRPr="004B6B3E">
        <w:rPr>
          <w:b/>
        </w:rPr>
        <w:t xml:space="preserve">. </w:t>
      </w:r>
      <w:r w:rsidR="00EB2D06" w:rsidRPr="004B6B3E">
        <w:rPr>
          <w:b/>
        </w:rPr>
        <w:t>The RATIOS module f</w:t>
      </w:r>
      <w:r w:rsidRPr="004B6B3E">
        <w:rPr>
          <w:b/>
        </w:rPr>
        <w:t>lowchart.</w:t>
      </w:r>
    </w:p>
    <w:p w14:paraId="0343680C" w14:textId="77777777" w:rsidR="00F552ED" w:rsidRPr="004B6B3E" w:rsidRDefault="00F552ED" w:rsidP="00F552ED"/>
    <w:p w14:paraId="5F1A5BCC" w14:textId="50E35178" w:rsidR="008C238C" w:rsidRPr="004B6B3E" w:rsidRDefault="00EA3716" w:rsidP="008C238C">
      <w:r w:rsidRPr="004B6B3E">
        <w:t xml:space="preserve">The RATIOS module task table displays the following </w:t>
      </w:r>
      <w:r w:rsidR="008C238C" w:rsidRPr="004B6B3E">
        <w:t>parameter</w:t>
      </w:r>
      <w:r w:rsidRPr="004B6B3E">
        <w:t xml:space="preserve"> fields</w:t>
      </w:r>
      <w:r w:rsidR="006714FC" w:rsidRPr="004B6B3E">
        <w:t xml:space="preserve"> (</w:t>
      </w:r>
      <w:r w:rsidR="000620E8">
        <w:fldChar w:fldCharType="begin"/>
      </w:r>
      <w:r w:rsidR="000620E8">
        <w:instrText xml:space="preserve"> REF _Ref103114687 \h </w:instrText>
      </w:r>
      <w:r w:rsidR="000620E8">
        <w:fldChar w:fldCharType="separate"/>
      </w:r>
      <w:r w:rsidR="0009316B" w:rsidRPr="004B6B3E">
        <w:rPr>
          <w:b/>
        </w:rPr>
        <w:t xml:space="preserve">Figure </w:t>
      </w:r>
      <w:r w:rsidR="0009316B">
        <w:rPr>
          <w:b/>
          <w:noProof/>
        </w:rPr>
        <w:t>19</w:t>
      </w:r>
      <w:r w:rsidR="000620E8">
        <w:fldChar w:fldCharType="end"/>
      </w:r>
      <w:r w:rsidR="006714FC" w:rsidRPr="004B6B3E">
        <w:t>)</w:t>
      </w:r>
      <w:r w:rsidR="008C238C" w:rsidRPr="004B6B3E">
        <w:t>:</w:t>
      </w:r>
    </w:p>
    <w:p w14:paraId="43348FC0" w14:textId="77777777" w:rsidR="00EA3716" w:rsidRPr="004B6B3E" w:rsidRDefault="00EA3716" w:rsidP="00EA3716">
      <w:pPr>
        <w:pStyle w:val="ListParagraph"/>
        <w:numPr>
          <w:ilvl w:val="0"/>
          <w:numId w:val="2"/>
        </w:numPr>
      </w:pPr>
      <w:r w:rsidRPr="004B6B3E">
        <w:rPr>
          <w:i/>
        </w:rPr>
        <w:t>Forced execution</w:t>
      </w:r>
      <w:r w:rsidRPr="004B6B3E">
        <w:t>: This checkbox field indicates whether to force the execution or not.</w:t>
      </w:r>
    </w:p>
    <w:p w14:paraId="2D5CF7BB" w14:textId="3B700974" w:rsidR="006714FC" w:rsidRPr="004B6B3E" w:rsidRDefault="006714FC" w:rsidP="006714FC">
      <w:pPr>
        <w:pStyle w:val="ListParagraph"/>
        <w:numPr>
          <w:ilvl w:val="0"/>
          <w:numId w:val="2"/>
        </w:numPr>
      </w:pPr>
      <w:r w:rsidRPr="004B6B3E">
        <w:rPr>
          <w:i/>
        </w:rPr>
        <w:t>Ratio numerator column</w:t>
      </w:r>
      <w:r w:rsidRPr="004B6B3E">
        <w:t xml:space="preserve"> specifies the name of the folder containing the quantitative value to be used as a numerator for the new log</w:t>
      </w:r>
      <w:r w:rsidRPr="004B6B3E">
        <w:rPr>
          <w:vertAlign w:val="subscript"/>
        </w:rPr>
        <w:t>2</w:t>
      </w:r>
      <w:r w:rsidRPr="004B6B3E">
        <w:t>-ratio calculation.</w:t>
      </w:r>
    </w:p>
    <w:p w14:paraId="62987B60" w14:textId="59349C24" w:rsidR="006714FC" w:rsidRPr="004B6B3E" w:rsidRDefault="006714FC" w:rsidP="006714FC">
      <w:pPr>
        <w:pStyle w:val="ListParagraph"/>
        <w:numPr>
          <w:ilvl w:val="0"/>
          <w:numId w:val="2"/>
        </w:numPr>
      </w:pPr>
      <w:r w:rsidRPr="004B6B3E">
        <w:rPr>
          <w:i/>
        </w:rPr>
        <w:t>Ratio denominator column(s)</w:t>
      </w:r>
      <w:r w:rsidRPr="004B6B3E">
        <w:t xml:space="preserve"> specifies the name of the folder(s) containing the quantitative values to be used as a denominator for the new log</w:t>
      </w:r>
      <w:r w:rsidRPr="004B6B3E">
        <w:rPr>
          <w:vertAlign w:val="subscript"/>
        </w:rPr>
        <w:t>2</w:t>
      </w:r>
      <w:r w:rsidRPr="004B6B3E">
        <w:t>-ratio calculation.</w:t>
      </w:r>
      <w:r w:rsidR="00D93CC4">
        <w:t xml:space="preserve"> The sample folders have to be separated by comma.</w:t>
      </w:r>
    </w:p>
    <w:p w14:paraId="0EC205CB" w14:textId="3591D8E4" w:rsidR="006714FC" w:rsidRPr="004B6B3E" w:rsidRDefault="006714FC" w:rsidP="006714FC">
      <w:pPr>
        <w:pStyle w:val="ListParagraph"/>
        <w:numPr>
          <w:ilvl w:val="0"/>
          <w:numId w:val="2"/>
        </w:numPr>
      </w:pPr>
      <w:r w:rsidRPr="004B6B3E">
        <w:rPr>
          <w:i/>
        </w:rPr>
        <w:t xml:space="preserve">Level </w:t>
      </w:r>
      <w:r w:rsidRPr="004B6B3E">
        <w:t xml:space="preserve">designates the level (i.e. peptide, protein, gene or category) at </w:t>
      </w:r>
      <w:r w:rsidR="00BE7ADF" w:rsidRPr="004B6B3E">
        <w:t>which the ratio is to be calculated</w:t>
      </w:r>
      <w:r w:rsidRPr="004B6B3E">
        <w:t>.</w:t>
      </w:r>
    </w:p>
    <w:p w14:paraId="4464F026" w14:textId="12574FC1" w:rsidR="006714FC" w:rsidRPr="004B6B3E" w:rsidRDefault="006714FC" w:rsidP="006714FC">
      <w:pPr>
        <w:pStyle w:val="ListParagraph"/>
        <w:numPr>
          <w:ilvl w:val="0"/>
          <w:numId w:val="2"/>
        </w:numPr>
      </w:pPr>
      <w:r w:rsidRPr="004B6B3E">
        <w:rPr>
          <w:i/>
        </w:rPr>
        <w:t>Output Sample folder</w:t>
      </w:r>
      <w:r w:rsidRPr="004B6B3E">
        <w:t xml:space="preserve"> indicates the name of the folder where the </w:t>
      </w:r>
      <w:r w:rsidR="00BE7ADF" w:rsidRPr="004B6B3E">
        <w:t>resulting log</w:t>
      </w:r>
      <w:r w:rsidR="00BE7ADF" w:rsidRPr="0004026F">
        <w:rPr>
          <w:vertAlign w:val="subscript"/>
        </w:rPr>
        <w:t>2</w:t>
      </w:r>
      <w:r w:rsidR="00BE7ADF" w:rsidRPr="004B6B3E">
        <w:t xml:space="preserve">-ratio and statistical weight values will be saved (e.g. </w:t>
      </w:r>
      <w:proofErr w:type="spellStart"/>
      <w:r w:rsidR="00BE7ADF" w:rsidRPr="004B6B3E">
        <w:t>KO_vs_WT</w:t>
      </w:r>
      <w:proofErr w:type="spellEnd"/>
      <w:r w:rsidR="00BE7ADF" w:rsidRPr="004B6B3E">
        <w:t>)</w:t>
      </w:r>
      <w:r w:rsidRPr="004B6B3E">
        <w:t>.</w:t>
      </w:r>
    </w:p>
    <w:p w14:paraId="476A4AAB" w14:textId="39BA37ED" w:rsidR="00333739" w:rsidRPr="004B6B3E" w:rsidRDefault="003B3B64" w:rsidP="00994A73">
      <w:pPr>
        <w:keepNext/>
        <w:jc w:val="center"/>
      </w:pPr>
      <w:r w:rsidRPr="003B3B64">
        <w:rPr>
          <w:noProof/>
        </w:rPr>
        <w:drawing>
          <wp:inline distT="0" distB="0" distL="0" distR="0" wp14:anchorId="38005A10" wp14:editId="008BDEEC">
            <wp:extent cx="5353797" cy="504895"/>
            <wp:effectExtent l="95250" t="38100" r="37465" b="104775"/>
            <wp:docPr id="68" name="Picture 10">
              <a:extLst xmlns:a="http://schemas.openxmlformats.org/drawingml/2006/main">
                <a:ext uri="{FF2B5EF4-FFF2-40B4-BE49-F238E27FC236}">
                  <a16:creationId xmlns:a16="http://schemas.microsoft.com/office/drawing/2014/main" id="{CE9B3B60-F934-491F-A806-0D9BC6350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E9B3B60-F934-491F-A806-0D9BC6350C56}"/>
                        </a:ext>
                      </a:extLst>
                    </pic:cNvPr>
                    <pic:cNvPicPr>
                      <a:picLocks noChangeAspect="1"/>
                    </pic:cNvPicPr>
                  </pic:nvPicPr>
                  <pic:blipFill>
                    <a:blip r:embed="rId51"/>
                    <a:stretch>
                      <a:fillRect/>
                    </a:stretch>
                  </pic:blipFill>
                  <pic:spPr>
                    <a:xfrm>
                      <a:off x="0" y="0"/>
                      <a:ext cx="5353797" cy="504895"/>
                    </a:xfrm>
                    <a:prstGeom prst="rect">
                      <a:avLst/>
                    </a:prstGeom>
                    <a:effectLst>
                      <a:outerShdw blurRad="50800" dist="38100" dir="8100000" algn="tr" rotWithShape="0">
                        <a:prstClr val="black">
                          <a:alpha val="40000"/>
                        </a:prstClr>
                      </a:outerShdw>
                    </a:effectLst>
                  </pic:spPr>
                </pic:pic>
              </a:graphicData>
            </a:graphic>
          </wp:inline>
        </w:drawing>
      </w:r>
    </w:p>
    <w:p w14:paraId="53BF6759" w14:textId="22B41677" w:rsidR="00857BFF" w:rsidRPr="004B6B3E" w:rsidRDefault="00333739" w:rsidP="00333739">
      <w:pPr>
        <w:pStyle w:val="Caption"/>
        <w:rPr>
          <w:b/>
        </w:rPr>
      </w:pPr>
      <w:bookmarkStart w:id="49" w:name="_Ref10311468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19</w:t>
      </w:r>
      <w:r w:rsidRPr="004B6B3E">
        <w:rPr>
          <w:b/>
        </w:rPr>
        <w:fldChar w:fldCharType="end"/>
      </w:r>
      <w:bookmarkEnd w:id="49"/>
      <w:r w:rsidRPr="004B6B3E">
        <w:rPr>
          <w:b/>
        </w:rPr>
        <w:t xml:space="preserve">. </w:t>
      </w:r>
      <w:r w:rsidR="00924D1C" w:rsidRPr="004B6B3E">
        <w:rPr>
          <w:b/>
        </w:rPr>
        <w:t>A sample t</w:t>
      </w:r>
      <w:r w:rsidRPr="004B6B3E">
        <w:rPr>
          <w:b/>
        </w:rPr>
        <w:t>ask-</w:t>
      </w:r>
      <w:r w:rsidR="00924D1C" w:rsidRPr="004B6B3E">
        <w:rPr>
          <w:b/>
        </w:rPr>
        <w:t>t</w:t>
      </w:r>
      <w:r w:rsidRPr="004B6B3E">
        <w:rPr>
          <w:b/>
        </w:rPr>
        <w:t xml:space="preserve">able </w:t>
      </w:r>
      <w:r w:rsidR="00924D1C" w:rsidRPr="004B6B3E">
        <w:rPr>
          <w:b/>
        </w:rPr>
        <w:t xml:space="preserve">in the </w:t>
      </w:r>
      <w:r w:rsidRPr="004B6B3E">
        <w:rPr>
          <w:b/>
        </w:rPr>
        <w:t>RATIOS module.</w:t>
      </w:r>
    </w:p>
    <w:p w14:paraId="70ECAA61" w14:textId="77777777" w:rsidR="00857BFF" w:rsidRPr="004B6B3E" w:rsidRDefault="00857BFF" w:rsidP="007135DB"/>
    <w:p w14:paraId="42513E67" w14:textId="0881648D" w:rsidR="007135DB" w:rsidRPr="004B6B3E" w:rsidRDefault="00D51ECC" w:rsidP="00BC7547">
      <w:pPr>
        <w:pStyle w:val="Heading3"/>
      </w:pPr>
      <w:bookmarkStart w:id="50" w:name="_SBT"/>
      <w:bookmarkEnd w:id="50"/>
      <w:r w:rsidRPr="004B6B3E">
        <w:rPr>
          <w:rFonts w:asciiTheme="minorHAnsi" w:hAnsiTheme="minorHAnsi"/>
        </w:rPr>
        <w:t>SBT</w:t>
      </w:r>
    </w:p>
    <w:p w14:paraId="06A02621" w14:textId="69FB004A" w:rsidR="005679AC" w:rsidRPr="004B6B3E" w:rsidRDefault="00766E07" w:rsidP="00C953B1">
      <w:r w:rsidRPr="004B6B3E">
        <w:t xml:space="preserve">This module is based on </w:t>
      </w:r>
      <w:r w:rsidR="00F47479" w:rsidRPr="004B6B3E">
        <w:t>t</w:t>
      </w:r>
      <w:r w:rsidR="00D51ECC" w:rsidRPr="004B6B3E">
        <w:t xml:space="preserve">he </w:t>
      </w:r>
      <w:r w:rsidR="00233E19" w:rsidRPr="004B6B3E">
        <w:t>S</w:t>
      </w:r>
      <w:r w:rsidR="00D8647C">
        <w:t xml:space="preserve">ystems </w:t>
      </w:r>
      <w:r w:rsidR="00233E19" w:rsidRPr="004B6B3E">
        <w:t>B</w:t>
      </w:r>
      <w:r w:rsidR="00D8647C">
        <w:t xml:space="preserve">iology </w:t>
      </w:r>
      <w:r w:rsidR="00233E19" w:rsidRPr="004B6B3E">
        <w:t>T</w:t>
      </w:r>
      <w:r w:rsidR="00D8647C">
        <w:t>riangle (SBT)</w:t>
      </w:r>
      <w:r w:rsidR="00233E19" w:rsidRPr="004B6B3E">
        <w:t xml:space="preserve"> algorithm </w:t>
      </w:r>
      <w:r w:rsidR="00606F6D">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 </w:instrText>
      </w:r>
      <w:r w:rsidR="00C639F7">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DATA </w:instrText>
      </w:r>
      <w:r w:rsidR="00C639F7">
        <w:fldChar w:fldCharType="end"/>
      </w:r>
      <w:r w:rsidR="00606F6D">
        <w:fldChar w:fldCharType="separate"/>
      </w:r>
      <w:r w:rsidR="004433DF">
        <w:rPr>
          <w:noProof/>
        </w:rPr>
        <w:t>[3]</w:t>
      </w:r>
      <w:r w:rsidR="00606F6D">
        <w:fldChar w:fldCharType="end"/>
      </w:r>
      <w:r w:rsidR="00233E19" w:rsidRPr="004B6B3E">
        <w:t>,</w:t>
      </w:r>
      <w:r w:rsidR="005679AC" w:rsidRPr="004B6B3E">
        <w:t xml:space="preserve"> which performs an integration between the lower and the higher levels using the variance previously obtained in an integration between the lower and an intermediate level</w:t>
      </w:r>
      <w:r w:rsidR="00555A47">
        <w:t xml:space="preserve"> </w:t>
      </w:r>
      <w:r w:rsidR="00551C34" w:rsidRPr="004B6B3E">
        <w:t>(</w:t>
      </w:r>
      <w:r w:rsidR="00555A47">
        <w:fldChar w:fldCharType="begin"/>
      </w:r>
      <w:r w:rsidR="00555A47">
        <w:instrText xml:space="preserve"> REF _Ref103093681 \h </w:instrText>
      </w:r>
      <w:r w:rsidR="00555A47">
        <w:fldChar w:fldCharType="separate"/>
      </w:r>
      <w:r w:rsidR="0009316B" w:rsidRPr="004B6B3E">
        <w:rPr>
          <w:b/>
        </w:rPr>
        <w:t xml:space="preserve">Figure </w:t>
      </w:r>
      <w:r w:rsidR="0009316B">
        <w:rPr>
          <w:b/>
          <w:noProof/>
        </w:rPr>
        <w:t>20</w:t>
      </w:r>
      <w:r w:rsidR="00555A47">
        <w:fldChar w:fldCharType="end"/>
      </w:r>
      <w:r w:rsidR="00551C34" w:rsidRPr="004B6B3E">
        <w:t>)</w:t>
      </w:r>
      <w:r w:rsidR="005679AC" w:rsidRPr="004B6B3E">
        <w:t xml:space="preserve">. </w:t>
      </w:r>
      <w:r w:rsidR="00551C34" w:rsidRPr="004B6B3E">
        <w:t>Usually the SBT module is applied to carry out the protein</w:t>
      </w:r>
      <w:r w:rsidR="003D2804">
        <w:t>-to-</w:t>
      </w:r>
      <w:r w:rsidR="00551C34" w:rsidRPr="004B6B3E">
        <w:t>grand mean integration using the variance associated with the protein</w:t>
      </w:r>
      <w:r w:rsidR="003D2804">
        <w:t>-to-</w:t>
      </w:r>
      <w:r w:rsidR="00551C34" w:rsidRPr="004B6B3E">
        <w:t xml:space="preserve">category integration. </w:t>
      </w:r>
      <w:r w:rsidR="005679AC" w:rsidRPr="004B6B3E">
        <w:t xml:space="preserve"> </w:t>
      </w:r>
      <w:r w:rsidR="00233E19" w:rsidRPr="004B6B3E">
        <w:t xml:space="preserve"> </w:t>
      </w:r>
    </w:p>
    <w:p w14:paraId="76D11C7D" w14:textId="77777777" w:rsidR="007135DB" w:rsidRPr="004B6B3E" w:rsidRDefault="007135DB" w:rsidP="00C953B1"/>
    <w:p w14:paraId="4F3EE36A" w14:textId="77777777" w:rsidR="00B113B1" w:rsidRPr="004B6B3E" w:rsidRDefault="00B113B1" w:rsidP="00B113B1">
      <w:pPr>
        <w:keepNext/>
        <w:jc w:val="center"/>
      </w:pPr>
      <w:r w:rsidRPr="004B6B3E">
        <w:rPr>
          <w:noProof/>
        </w:rPr>
        <w:lastRenderedPageBreak/>
        <w:drawing>
          <wp:inline distT="0" distB="0" distL="0" distR="0" wp14:anchorId="675D37A0" wp14:editId="7E2BE058">
            <wp:extent cx="4158866" cy="414337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65989" cy="4150472"/>
                    </a:xfrm>
                    <a:prstGeom prst="rect">
                      <a:avLst/>
                    </a:prstGeom>
                    <a:noFill/>
                  </pic:spPr>
                </pic:pic>
              </a:graphicData>
            </a:graphic>
          </wp:inline>
        </w:drawing>
      </w:r>
    </w:p>
    <w:p w14:paraId="3AA74B06" w14:textId="53795C5C" w:rsidR="00D51ECC" w:rsidRPr="004B6B3E" w:rsidRDefault="00B113B1" w:rsidP="00BC7547">
      <w:pPr>
        <w:pStyle w:val="Caption"/>
        <w:rPr>
          <w:b/>
        </w:rPr>
      </w:pPr>
      <w:bookmarkStart w:id="51" w:name="_Ref103093681"/>
      <w:bookmarkStart w:id="52" w:name="_Ref10309373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0</w:t>
      </w:r>
      <w:r w:rsidRPr="004B6B3E">
        <w:rPr>
          <w:b/>
        </w:rPr>
        <w:fldChar w:fldCharType="end"/>
      </w:r>
      <w:bookmarkEnd w:id="51"/>
      <w:r w:rsidRPr="004B6B3E">
        <w:rPr>
          <w:b/>
        </w:rPr>
        <w:t xml:space="preserve">. </w:t>
      </w:r>
      <w:bookmarkStart w:id="53" w:name="_Ref103093692"/>
      <w:r w:rsidRPr="004B6B3E">
        <w:rPr>
          <w:b/>
        </w:rPr>
        <w:t>Schema</w:t>
      </w:r>
      <w:r w:rsidR="00930305" w:rsidRPr="004B6B3E">
        <w:rPr>
          <w:b/>
        </w:rPr>
        <w:t xml:space="preserve">tic representation </w:t>
      </w:r>
      <w:r w:rsidRPr="004B6B3E">
        <w:rPr>
          <w:b/>
        </w:rPr>
        <w:t xml:space="preserve">of </w:t>
      </w:r>
      <w:r w:rsidR="00930305" w:rsidRPr="004B6B3E">
        <w:rPr>
          <w:b/>
        </w:rPr>
        <w:t xml:space="preserve">the </w:t>
      </w:r>
      <w:r w:rsidRPr="004B6B3E">
        <w:rPr>
          <w:b/>
        </w:rPr>
        <w:t>SBT module.</w:t>
      </w:r>
      <w:bookmarkEnd w:id="52"/>
      <w:bookmarkEnd w:id="53"/>
    </w:p>
    <w:p w14:paraId="010E3949" w14:textId="77777777" w:rsidR="00F552ED" w:rsidRPr="004B6B3E" w:rsidRDefault="00F552ED" w:rsidP="00F552ED"/>
    <w:p w14:paraId="3EF60623" w14:textId="4B3BDFAC" w:rsidR="00CF6701" w:rsidRPr="004B6B3E" w:rsidRDefault="00A13F7E" w:rsidP="00BC7547">
      <w:pPr>
        <w:pStyle w:val="Heading4"/>
      </w:pPr>
      <w:r w:rsidRPr="004B6B3E">
        <w:t xml:space="preserve">Standard </w:t>
      </w:r>
      <w:r w:rsidR="00187FD8" w:rsidRPr="004B6B3E">
        <w:t>parameters</w:t>
      </w:r>
    </w:p>
    <w:p w14:paraId="7F564833" w14:textId="459A6F06" w:rsidR="00CF6701" w:rsidRPr="004B6B3E" w:rsidRDefault="00CF6701" w:rsidP="00CF6701">
      <w:r w:rsidRPr="004B6B3E">
        <w:t xml:space="preserve">The </w:t>
      </w:r>
      <w:r w:rsidR="00A13F7E" w:rsidRPr="004B6B3E">
        <w:t xml:space="preserve">standard </w:t>
      </w:r>
      <w:r w:rsidRPr="004B6B3E">
        <w:t>parameters</w:t>
      </w:r>
      <w:r w:rsidR="00A13F7E" w:rsidRPr="004B6B3E">
        <w:t xml:space="preserve"> to be entered in the SBT </w:t>
      </w:r>
      <w:r w:rsidRPr="004B6B3E">
        <w:t xml:space="preserve">module </w:t>
      </w:r>
      <w:r w:rsidR="00A13F7E" w:rsidRPr="004B6B3E">
        <w:t xml:space="preserve">task table </w:t>
      </w:r>
      <w:r w:rsidRPr="004B6B3E">
        <w:t>are</w:t>
      </w:r>
      <w:r w:rsidR="003C531F" w:rsidRPr="004B6B3E">
        <w:t xml:space="preserve"> (</w:t>
      </w:r>
      <w:r w:rsidR="008F0497">
        <w:fldChar w:fldCharType="begin"/>
      </w:r>
      <w:r w:rsidR="008F0497">
        <w:instrText xml:space="preserve"> REF _Ref103094105 \h </w:instrText>
      </w:r>
      <w:r w:rsidR="008F0497">
        <w:fldChar w:fldCharType="separate"/>
      </w:r>
      <w:r w:rsidR="0009316B" w:rsidRPr="004B6B3E">
        <w:rPr>
          <w:b/>
        </w:rPr>
        <w:t xml:space="preserve">Figure </w:t>
      </w:r>
      <w:r w:rsidR="0009316B">
        <w:rPr>
          <w:b/>
          <w:noProof/>
        </w:rPr>
        <w:t>21</w:t>
      </w:r>
      <w:r w:rsidR="008F0497">
        <w:fldChar w:fldCharType="end"/>
      </w:r>
      <w:r w:rsidR="003C531F" w:rsidRPr="004B6B3E">
        <w:t>)</w:t>
      </w:r>
      <w:r w:rsidRPr="004B6B3E">
        <w:t>:</w:t>
      </w:r>
    </w:p>
    <w:p w14:paraId="3B940F24" w14:textId="77777777" w:rsidR="00A13F7E" w:rsidRPr="004B6B3E" w:rsidRDefault="00A13F7E" w:rsidP="00A13F7E">
      <w:pPr>
        <w:pStyle w:val="ListParagraph"/>
        <w:numPr>
          <w:ilvl w:val="0"/>
          <w:numId w:val="2"/>
        </w:numPr>
      </w:pPr>
      <w:r w:rsidRPr="004B6B3E">
        <w:rPr>
          <w:i/>
        </w:rPr>
        <w:t>Forced execution</w:t>
      </w:r>
      <w:r w:rsidRPr="004B6B3E">
        <w:t>: This checkbox field indicates whether to force the execution or not.</w:t>
      </w:r>
    </w:p>
    <w:p w14:paraId="66A7E1F5" w14:textId="0B1DCBEA" w:rsidR="00CF6701" w:rsidRPr="004B6B3E" w:rsidRDefault="00CF6701" w:rsidP="00CF6701">
      <w:pPr>
        <w:pStyle w:val="ListParagraph"/>
        <w:numPr>
          <w:ilvl w:val="0"/>
          <w:numId w:val="2"/>
        </w:numPr>
      </w:pPr>
      <w:r w:rsidRPr="0004026F">
        <w:rPr>
          <w:i/>
        </w:rPr>
        <w:t>Sample folder(s)</w:t>
      </w:r>
      <w:r w:rsidRPr="004B6B3E">
        <w:t xml:space="preserve"> indicates the name of the folder</w:t>
      </w:r>
      <w:r w:rsidR="000C2D87" w:rsidRPr="004B6B3E">
        <w:t>(</w:t>
      </w:r>
      <w:r w:rsidRPr="004B6B3E">
        <w:t>s</w:t>
      </w:r>
      <w:r w:rsidR="000C2D87" w:rsidRPr="004B6B3E">
        <w:t>)</w:t>
      </w:r>
      <w:r w:rsidRPr="004B6B3E">
        <w:t xml:space="preserve"> where the </w:t>
      </w:r>
      <w:r w:rsidR="003C531F" w:rsidRPr="004B6B3E">
        <w:t xml:space="preserve">lower level </w:t>
      </w:r>
      <w:r w:rsidRPr="004B6B3E">
        <w:t xml:space="preserve">data </w:t>
      </w:r>
      <w:r w:rsidR="00E94810" w:rsidRPr="004B6B3E">
        <w:t xml:space="preserve">are </w:t>
      </w:r>
      <w:r w:rsidRPr="004B6B3E">
        <w:t>located.</w:t>
      </w:r>
    </w:p>
    <w:p w14:paraId="519470D5" w14:textId="2D36E271" w:rsidR="00CF6701" w:rsidRPr="004B6B3E" w:rsidRDefault="00CF6701" w:rsidP="00CF6701">
      <w:pPr>
        <w:pStyle w:val="ListParagraph"/>
        <w:numPr>
          <w:ilvl w:val="0"/>
          <w:numId w:val="2"/>
        </w:numPr>
      </w:pPr>
      <w:r w:rsidRPr="0004026F">
        <w:rPr>
          <w:i/>
        </w:rPr>
        <w:t>Lower level</w:t>
      </w:r>
      <w:r w:rsidRPr="004B6B3E">
        <w:t xml:space="preserve"> indicates the name of </w:t>
      </w:r>
      <w:r w:rsidR="003C531F" w:rsidRPr="004B6B3E">
        <w:t xml:space="preserve">the </w:t>
      </w:r>
      <w:r w:rsidRPr="004B6B3E">
        <w:t>lower</w:t>
      </w:r>
      <w:r w:rsidR="003C531F" w:rsidRPr="004B6B3E">
        <w:t xml:space="preserve"> </w:t>
      </w:r>
      <w:r w:rsidRPr="004B6B3E">
        <w:t>level</w:t>
      </w:r>
      <w:r w:rsidR="00AA6867" w:rsidRPr="004B6B3E">
        <w:t xml:space="preserve"> (</w:t>
      </w:r>
      <w:r w:rsidR="003C531F" w:rsidRPr="004B6B3E">
        <w:t xml:space="preserve">e.g. </w:t>
      </w:r>
      <w:r w:rsidR="00AA6867" w:rsidRPr="004B6B3E">
        <w:t>protein)</w:t>
      </w:r>
      <w:r w:rsidRPr="004B6B3E">
        <w:t>.</w:t>
      </w:r>
    </w:p>
    <w:p w14:paraId="46B98CBF" w14:textId="0DA660BB" w:rsidR="00AA6867" w:rsidRPr="004B6B3E" w:rsidRDefault="00AA6867" w:rsidP="00CF6701">
      <w:pPr>
        <w:pStyle w:val="ListParagraph"/>
        <w:numPr>
          <w:ilvl w:val="0"/>
          <w:numId w:val="2"/>
        </w:numPr>
      </w:pPr>
      <w:r w:rsidRPr="0004026F">
        <w:rPr>
          <w:i/>
        </w:rPr>
        <w:t>Intermediate level</w:t>
      </w:r>
      <w:r w:rsidRPr="004B6B3E">
        <w:t xml:space="preserve"> indicates the name of </w:t>
      </w:r>
      <w:r w:rsidR="003C531F" w:rsidRPr="004B6B3E">
        <w:t xml:space="preserve">the </w:t>
      </w:r>
      <w:r w:rsidRPr="004B6B3E">
        <w:t>intermediate</w:t>
      </w:r>
      <w:r w:rsidR="003C531F" w:rsidRPr="004B6B3E">
        <w:t xml:space="preserve"> </w:t>
      </w:r>
      <w:r w:rsidRPr="004B6B3E">
        <w:t>level (</w:t>
      </w:r>
      <w:r w:rsidR="003C531F" w:rsidRPr="004B6B3E">
        <w:t xml:space="preserve">e.g. </w:t>
      </w:r>
      <w:r w:rsidRPr="004B6B3E">
        <w:t>category).</w:t>
      </w:r>
    </w:p>
    <w:p w14:paraId="57594E68" w14:textId="337CE4AF" w:rsidR="002360BF" w:rsidRPr="004B6B3E" w:rsidRDefault="00AA6867" w:rsidP="00C953B1">
      <w:r w:rsidRPr="004B6B3E">
        <w:t>By default, the higher</w:t>
      </w:r>
      <w:r w:rsidR="003C531F" w:rsidRPr="004B6B3E">
        <w:t xml:space="preserve"> </w:t>
      </w:r>
      <w:r w:rsidRPr="004B6B3E">
        <w:t xml:space="preserve">level is the grand mean of </w:t>
      </w:r>
      <w:r w:rsidR="003C531F" w:rsidRPr="004B6B3E">
        <w:t>the lower level elements</w:t>
      </w:r>
      <w:r w:rsidRPr="004B6B3E">
        <w:t>.</w:t>
      </w:r>
    </w:p>
    <w:p w14:paraId="1821CF83" w14:textId="58FEFF54" w:rsidR="009F0F01" w:rsidRPr="004B6B3E" w:rsidRDefault="009C67E0" w:rsidP="00994A73">
      <w:pPr>
        <w:keepNext/>
        <w:jc w:val="center"/>
      </w:pPr>
      <w:r w:rsidRPr="009C67E0">
        <w:rPr>
          <w:noProof/>
        </w:rPr>
        <w:drawing>
          <wp:inline distT="0" distB="0" distL="0" distR="0" wp14:anchorId="49961FDE" wp14:editId="1F516623">
            <wp:extent cx="2667372" cy="514422"/>
            <wp:effectExtent l="95250" t="38100" r="38100" b="95250"/>
            <wp:docPr id="14" name="Picture 13">
              <a:extLst xmlns:a="http://schemas.openxmlformats.org/drawingml/2006/main">
                <a:ext uri="{FF2B5EF4-FFF2-40B4-BE49-F238E27FC236}">
                  <a16:creationId xmlns:a16="http://schemas.microsoft.com/office/drawing/2014/main" id="{7CF1BC8B-57E5-4239-A1B3-A0E51B5DA1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CF1BC8B-57E5-4239-A1B3-A0E51B5DA147}"/>
                        </a:ext>
                      </a:extLst>
                    </pic:cNvPr>
                    <pic:cNvPicPr>
                      <a:picLocks noChangeAspect="1"/>
                    </pic:cNvPicPr>
                  </pic:nvPicPr>
                  <pic:blipFill>
                    <a:blip r:embed="rId53"/>
                    <a:stretch>
                      <a:fillRect/>
                    </a:stretch>
                  </pic:blipFill>
                  <pic:spPr>
                    <a:xfrm>
                      <a:off x="0" y="0"/>
                      <a:ext cx="2667372" cy="514422"/>
                    </a:xfrm>
                    <a:prstGeom prst="rect">
                      <a:avLst/>
                    </a:prstGeom>
                    <a:effectLst>
                      <a:outerShdw blurRad="50800" dist="38100" dir="8100000" algn="tr" rotWithShape="0">
                        <a:prstClr val="black">
                          <a:alpha val="40000"/>
                        </a:prstClr>
                      </a:outerShdw>
                    </a:effectLst>
                  </pic:spPr>
                </pic:pic>
              </a:graphicData>
            </a:graphic>
          </wp:inline>
        </w:drawing>
      </w:r>
    </w:p>
    <w:p w14:paraId="6422A55C" w14:textId="1990EAF6" w:rsidR="002360BF" w:rsidRPr="004B6B3E" w:rsidRDefault="009F0F01" w:rsidP="009F0F01">
      <w:pPr>
        <w:pStyle w:val="Caption"/>
        <w:rPr>
          <w:b/>
        </w:rPr>
      </w:pPr>
      <w:bookmarkStart w:id="54" w:name="_Ref103094105"/>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1</w:t>
      </w:r>
      <w:r w:rsidRPr="004B6B3E">
        <w:rPr>
          <w:b/>
        </w:rPr>
        <w:fldChar w:fldCharType="end"/>
      </w:r>
      <w:bookmarkEnd w:id="54"/>
      <w:r w:rsidRPr="004B6B3E">
        <w:rPr>
          <w:b/>
        </w:rPr>
        <w:t xml:space="preserve">. </w:t>
      </w:r>
      <w:r w:rsidR="003C531F" w:rsidRPr="004B6B3E">
        <w:rPr>
          <w:b/>
        </w:rPr>
        <w:t>A sample t</w:t>
      </w:r>
      <w:r w:rsidRPr="004B6B3E">
        <w:rPr>
          <w:b/>
        </w:rPr>
        <w:t>ask</w:t>
      </w:r>
      <w:r w:rsidR="003C531F" w:rsidRPr="004B6B3E">
        <w:rPr>
          <w:b/>
        </w:rPr>
        <w:t xml:space="preserve"> t</w:t>
      </w:r>
      <w:r w:rsidRPr="004B6B3E">
        <w:rPr>
          <w:b/>
        </w:rPr>
        <w:t xml:space="preserve">able </w:t>
      </w:r>
      <w:r w:rsidR="003C531F" w:rsidRPr="004B6B3E">
        <w:rPr>
          <w:b/>
        </w:rPr>
        <w:t xml:space="preserve">in the </w:t>
      </w:r>
      <w:r w:rsidRPr="004B6B3E">
        <w:rPr>
          <w:b/>
        </w:rPr>
        <w:t>SBT module.</w:t>
      </w:r>
    </w:p>
    <w:p w14:paraId="4DFEFA0C" w14:textId="77777777" w:rsidR="00F552ED" w:rsidRPr="004B6B3E" w:rsidRDefault="00F552ED" w:rsidP="00F552ED"/>
    <w:p w14:paraId="202EB349" w14:textId="77777777" w:rsidR="00E84117" w:rsidRPr="004B6B3E" w:rsidRDefault="00E84117" w:rsidP="00BC7547">
      <w:pPr>
        <w:pStyle w:val="Heading4"/>
      </w:pPr>
      <w:r w:rsidRPr="004B6B3E">
        <w:t>Advanced parameters</w:t>
      </w:r>
    </w:p>
    <w:p w14:paraId="3AA0AA79" w14:textId="5821A389" w:rsidR="004726E0" w:rsidRPr="004B6B3E" w:rsidRDefault="00E84117" w:rsidP="00E84117">
      <w:r w:rsidRPr="004B6B3E">
        <w:t xml:space="preserve">This module accepts </w:t>
      </w:r>
      <w:r w:rsidR="00006D11" w:rsidRPr="004B6B3E">
        <w:t xml:space="preserve">the following </w:t>
      </w:r>
      <w:r w:rsidR="00F95213" w:rsidRPr="004B6B3E">
        <w:t xml:space="preserve">additional </w:t>
      </w:r>
      <w:r w:rsidRPr="004B6B3E">
        <w:t>parameters</w:t>
      </w:r>
      <w:r w:rsidR="000A5DBD" w:rsidRPr="004B6B3E">
        <w:t xml:space="preserve"> (</w:t>
      </w:r>
      <w:r w:rsidR="008F0497">
        <w:fldChar w:fldCharType="begin"/>
      </w:r>
      <w:r w:rsidR="008F0497">
        <w:instrText xml:space="preserve"> REF _Ref103094086 \h </w:instrText>
      </w:r>
      <w:r w:rsidR="008F0497">
        <w:fldChar w:fldCharType="separate"/>
      </w:r>
      <w:r w:rsidR="0009316B" w:rsidRPr="004B6B3E">
        <w:rPr>
          <w:b/>
        </w:rPr>
        <w:t xml:space="preserve">Figure </w:t>
      </w:r>
      <w:r w:rsidR="0009316B">
        <w:rPr>
          <w:b/>
          <w:noProof/>
        </w:rPr>
        <w:t>22</w:t>
      </w:r>
      <w:r w:rsidR="008F0497">
        <w:fldChar w:fldCharType="end"/>
      </w:r>
      <w:r w:rsidR="000A5DBD" w:rsidRPr="004B6B3E">
        <w:t>)</w:t>
      </w:r>
      <w:r w:rsidRPr="004B6B3E">
        <w:t>:</w:t>
      </w:r>
    </w:p>
    <w:p w14:paraId="40B8AB37" w14:textId="2943442B" w:rsidR="004726E0" w:rsidRPr="004B6B3E" w:rsidRDefault="004726E0" w:rsidP="00E84117">
      <w:pPr>
        <w:pStyle w:val="ListParagraph"/>
        <w:numPr>
          <w:ilvl w:val="0"/>
          <w:numId w:val="3"/>
        </w:numPr>
      </w:pPr>
      <w:r w:rsidRPr="0004026F">
        <w:rPr>
          <w:i/>
        </w:rPr>
        <w:lastRenderedPageBreak/>
        <w:t>Output Sample folder</w:t>
      </w:r>
      <w:r w:rsidR="003760A9" w:rsidRPr="004B6B3E">
        <w:t xml:space="preserve"> indicates </w:t>
      </w:r>
      <w:r w:rsidR="00B568E2" w:rsidRPr="004B6B3E">
        <w:t xml:space="preserve">an alternative folder to store </w:t>
      </w:r>
      <w:r w:rsidRPr="004B6B3E">
        <w:t>the resulting log</w:t>
      </w:r>
      <w:r w:rsidRPr="0004026F">
        <w:rPr>
          <w:vertAlign w:val="subscript"/>
        </w:rPr>
        <w:t>2</w:t>
      </w:r>
      <w:r w:rsidRPr="004B6B3E">
        <w:t>-ratio and statistical weight values</w:t>
      </w:r>
      <w:r w:rsidR="00B568E2" w:rsidRPr="004B6B3E">
        <w:t xml:space="preserve"> other than “Sample folder(s)”</w:t>
      </w:r>
      <w:r w:rsidRPr="004B6B3E">
        <w:t>.</w:t>
      </w:r>
    </w:p>
    <w:p w14:paraId="078D2CDC" w14:textId="32096749" w:rsidR="00156205" w:rsidRPr="004B6B3E" w:rsidRDefault="00156205" w:rsidP="00E84117">
      <w:pPr>
        <w:pStyle w:val="ListParagraph"/>
        <w:numPr>
          <w:ilvl w:val="0"/>
          <w:numId w:val="3"/>
        </w:numPr>
      </w:pPr>
      <w:r w:rsidRPr="0004026F">
        <w:rPr>
          <w:i/>
        </w:rPr>
        <w:t>Lower-Higher level</w:t>
      </w:r>
      <w:r w:rsidRPr="004B6B3E">
        <w:t xml:space="preserve"> and </w:t>
      </w:r>
      <w:r w:rsidRPr="0004026F">
        <w:rPr>
          <w:i/>
        </w:rPr>
        <w:t>Int(</w:t>
      </w:r>
      <w:proofErr w:type="spellStart"/>
      <w:r w:rsidRPr="0004026F">
        <w:rPr>
          <w:i/>
        </w:rPr>
        <w:t>ermediate</w:t>
      </w:r>
      <w:proofErr w:type="spellEnd"/>
      <w:r w:rsidRPr="0004026F">
        <w:rPr>
          <w:i/>
        </w:rPr>
        <w:t>)-Higher level</w:t>
      </w:r>
      <w:r w:rsidR="00B568E2" w:rsidRPr="004B6B3E">
        <w:rPr>
          <w:i/>
        </w:rPr>
        <w:t xml:space="preserve"> </w:t>
      </w:r>
      <w:r w:rsidR="00B568E2" w:rsidRPr="0004026F">
        <w:t>specif</w:t>
      </w:r>
      <w:r w:rsidR="00F30D0F" w:rsidRPr="0004026F">
        <w:t>y an alternative higher level other than the grand mean</w:t>
      </w:r>
      <w:r w:rsidR="00F30D0F" w:rsidRPr="004B6B3E">
        <w:t xml:space="preserve"> of the lower level el</w:t>
      </w:r>
      <w:r w:rsidR="00D8647C">
        <w:t>e</w:t>
      </w:r>
      <w:r w:rsidR="00F30D0F" w:rsidRPr="004B6B3E">
        <w:t>ments</w:t>
      </w:r>
      <w:r w:rsidRPr="004B6B3E">
        <w:t>.</w:t>
      </w:r>
    </w:p>
    <w:p w14:paraId="6894C2B1" w14:textId="0417B478" w:rsidR="00686155" w:rsidRDefault="001737CE" w:rsidP="008C3CC1">
      <w:pPr>
        <w:pStyle w:val="ListParagraph"/>
        <w:numPr>
          <w:ilvl w:val="0"/>
          <w:numId w:val="3"/>
        </w:numPr>
      </w:pPr>
      <w:r w:rsidRPr="0004026F">
        <w:rPr>
          <w:i/>
        </w:rPr>
        <w:t>Low(</w:t>
      </w:r>
      <w:proofErr w:type="spellStart"/>
      <w:r w:rsidRPr="0004026F">
        <w:rPr>
          <w:i/>
        </w:rPr>
        <w:t>er</w:t>
      </w:r>
      <w:proofErr w:type="spellEnd"/>
      <w:r w:rsidRPr="0004026F">
        <w:rPr>
          <w:i/>
        </w:rPr>
        <w:t>)</w:t>
      </w:r>
      <w:r w:rsidR="003D2804">
        <w:rPr>
          <w:i/>
        </w:rPr>
        <w:t>-to-</w:t>
      </w:r>
      <w:r w:rsidR="008531B1" w:rsidRPr="0004026F">
        <w:rPr>
          <w:i/>
        </w:rPr>
        <w:t>Int(</w:t>
      </w:r>
      <w:proofErr w:type="spellStart"/>
      <w:r w:rsidR="008531B1" w:rsidRPr="0004026F">
        <w:rPr>
          <w:i/>
        </w:rPr>
        <w:t>ermediate</w:t>
      </w:r>
      <w:proofErr w:type="spellEnd"/>
      <w:r w:rsidR="008531B1" w:rsidRPr="0004026F">
        <w:rPr>
          <w:i/>
        </w:rPr>
        <w:t>)</w:t>
      </w:r>
      <w:r w:rsidR="008531B1" w:rsidRPr="004B6B3E">
        <w:t xml:space="preserve"> </w:t>
      </w:r>
      <w:r w:rsidR="00E84117" w:rsidRPr="004B6B3E">
        <w:t>Tag</w:t>
      </w:r>
      <w:r w:rsidR="00FF061F" w:rsidRPr="004B6B3E">
        <w:t xml:space="preserve"> and </w:t>
      </w:r>
      <w:r w:rsidR="00FF061F" w:rsidRPr="0004026F">
        <w:rPr>
          <w:i/>
        </w:rPr>
        <w:t>Int(</w:t>
      </w:r>
      <w:proofErr w:type="spellStart"/>
      <w:r w:rsidR="00FF061F" w:rsidRPr="0004026F">
        <w:rPr>
          <w:i/>
        </w:rPr>
        <w:t>ermediate</w:t>
      </w:r>
      <w:proofErr w:type="spellEnd"/>
      <w:r w:rsidR="00FF061F" w:rsidRPr="0004026F">
        <w:rPr>
          <w:i/>
        </w:rPr>
        <w:t>)</w:t>
      </w:r>
      <w:r w:rsidR="003D2804">
        <w:rPr>
          <w:i/>
        </w:rPr>
        <w:t>-to-</w:t>
      </w:r>
      <w:proofErr w:type="spellStart"/>
      <w:r w:rsidR="00FF061F" w:rsidRPr="0004026F">
        <w:rPr>
          <w:i/>
        </w:rPr>
        <w:t>Hig</w:t>
      </w:r>
      <w:proofErr w:type="spellEnd"/>
      <w:r w:rsidR="00FF061F" w:rsidRPr="0004026F">
        <w:rPr>
          <w:i/>
        </w:rPr>
        <w:t>(her)</w:t>
      </w:r>
      <w:r w:rsidR="00FF061F" w:rsidRPr="002236A6">
        <w:t xml:space="preserve"> </w:t>
      </w:r>
      <w:r w:rsidR="002236A6" w:rsidRPr="0004026F">
        <w:t xml:space="preserve">are </w:t>
      </w:r>
      <w:r w:rsidR="002236A6">
        <w:t xml:space="preserve">the </w:t>
      </w:r>
      <w:r w:rsidR="00110A40" w:rsidRPr="00C06AD8">
        <w:t xml:space="preserve">text label that indicates which elements from the lower level are integrated into the </w:t>
      </w:r>
      <w:r w:rsidR="002236A6">
        <w:t xml:space="preserve">intermediate </w:t>
      </w:r>
      <w:r w:rsidR="00110A40" w:rsidRPr="00C06AD8">
        <w:t>level</w:t>
      </w:r>
      <w:r w:rsidR="00A254D9">
        <w:t xml:space="preserve">, and the intermediate level are integrated into higher level. </w:t>
      </w:r>
      <w:r w:rsidR="00110A40" w:rsidRPr="00C06AD8">
        <w:t xml:space="preserve">The tags must be specified in the third column of the corresponding </w:t>
      </w:r>
      <w:r w:rsidR="00110A40">
        <w:t>R</w:t>
      </w:r>
      <w:r w:rsidR="00110A40" w:rsidRPr="00C06AD8">
        <w:t xml:space="preserve">elation </w:t>
      </w:r>
      <w:r w:rsidR="002236A6">
        <w:t>T</w:t>
      </w:r>
      <w:r w:rsidR="00110A40">
        <w:t>able</w:t>
      </w:r>
      <w:r w:rsidR="00110A40" w:rsidRPr="00C06AD8">
        <w:t xml:space="preserve">. This allows the user to discard elements for integration without needing to eliminate them from the </w:t>
      </w:r>
      <w:r w:rsidR="00110A40">
        <w:t>R</w:t>
      </w:r>
      <w:r w:rsidR="00110A40" w:rsidRPr="00C06AD8">
        <w:t xml:space="preserve">elation </w:t>
      </w:r>
      <w:r w:rsidR="00110A40">
        <w:t>Table</w:t>
      </w:r>
      <w:r w:rsidR="00110A40" w:rsidRPr="00C06AD8">
        <w:t xml:space="preserve">. Thus, if the label </w:t>
      </w:r>
      <w:r w:rsidR="006A5E43">
        <w:t>“</w:t>
      </w:r>
      <w:r w:rsidR="00110A40" w:rsidRPr="00C06AD8">
        <w:t>marked</w:t>
      </w:r>
      <w:r w:rsidR="006A5E43">
        <w:t>”</w:t>
      </w:r>
      <w:r w:rsidR="00110A40" w:rsidRPr="00C06AD8">
        <w:t xml:space="preserve"> is used as a Tag, only the lower level elements containing the label marked in the third column of the lower_level2</w:t>
      </w:r>
      <w:r w:rsidR="002C7230">
        <w:t>intermediate</w:t>
      </w:r>
      <w:r w:rsidR="00110A40" w:rsidRPr="00C06AD8">
        <w:t xml:space="preserve">_level </w:t>
      </w:r>
      <w:r w:rsidR="00B243CD">
        <w:t>and intermediate_level2higher_level R</w:t>
      </w:r>
      <w:r w:rsidR="00110A40" w:rsidRPr="00C06AD8">
        <w:t xml:space="preserve">elation </w:t>
      </w:r>
      <w:r w:rsidR="00B243CD">
        <w:t xml:space="preserve">Tables </w:t>
      </w:r>
      <w:r w:rsidR="00110A40" w:rsidRPr="00C06AD8">
        <w:t>will be integrated. Logical operators can also be used in the Tag field to make complex decisions</w:t>
      </w:r>
      <w:r w:rsidR="00F870A1">
        <w:t>.</w:t>
      </w:r>
    </w:p>
    <w:p w14:paraId="01A8C618" w14:textId="42C441D6" w:rsidR="00686155" w:rsidRDefault="00686155" w:rsidP="00686155">
      <w:pPr>
        <w:pStyle w:val="ListParagraph"/>
      </w:pPr>
      <w:r w:rsidRPr="00DA3518">
        <w:rPr>
          <w:lang w:val="en-GB"/>
        </w:rPr>
        <w:t xml:space="preserve">By default, </w:t>
      </w:r>
      <w:proofErr w:type="spellStart"/>
      <w:r w:rsidRPr="00DA3518">
        <w:rPr>
          <w:lang w:val="en-GB"/>
        </w:rPr>
        <w:t>iSanXoT</w:t>
      </w:r>
      <w:proofErr w:type="spellEnd"/>
      <w:r w:rsidRPr="00DA3518">
        <w:rPr>
          <w:lang w:val="en-GB"/>
        </w:rPr>
        <w:t xml:space="preserve"> eliminates outliers from the lower level according to an FDR&lt;1% threshold.</w:t>
      </w:r>
    </w:p>
    <w:p w14:paraId="4DFE9929" w14:textId="2CF0D7E0" w:rsidR="00E84117" w:rsidRPr="004B6B3E" w:rsidRDefault="00F870A1"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008C3CC1" w:rsidRPr="0004026F" w:rsidDel="008C3CC1">
        <w:t xml:space="preserve"> </w:t>
      </w:r>
    </w:p>
    <w:p w14:paraId="3B469E4D" w14:textId="71B69C80" w:rsidR="00E84117" w:rsidRPr="004B6B3E" w:rsidRDefault="00C501D0" w:rsidP="00E84117">
      <w:pPr>
        <w:pStyle w:val="ListParagraph"/>
        <w:numPr>
          <w:ilvl w:val="0"/>
          <w:numId w:val="3"/>
        </w:numPr>
      </w:pPr>
      <w:r w:rsidRPr="0004026F">
        <w:rPr>
          <w:i/>
        </w:rPr>
        <w:t>Low(</w:t>
      </w:r>
      <w:proofErr w:type="spellStart"/>
      <w:r w:rsidRPr="0004026F">
        <w:rPr>
          <w:i/>
        </w:rPr>
        <w:t>er</w:t>
      </w:r>
      <w:proofErr w:type="spellEnd"/>
      <w:r w:rsidRPr="0004026F">
        <w:rPr>
          <w:i/>
        </w:rPr>
        <w:t>)</w:t>
      </w:r>
      <w:r w:rsidR="003D2804">
        <w:rPr>
          <w:i/>
        </w:rPr>
        <w:t>-to-</w:t>
      </w:r>
      <w:r w:rsidRPr="0004026F">
        <w:rPr>
          <w:i/>
        </w:rPr>
        <w:t>Int(</w:t>
      </w:r>
      <w:proofErr w:type="spellStart"/>
      <w:r w:rsidRPr="0004026F">
        <w:rPr>
          <w:i/>
        </w:rPr>
        <w:t>ermediate</w:t>
      </w:r>
      <w:proofErr w:type="spellEnd"/>
      <w:r w:rsidRPr="0004026F">
        <w:rPr>
          <w:i/>
        </w:rPr>
        <w:t xml:space="preserve">) FDR </w:t>
      </w:r>
      <w:r w:rsidRPr="004B6B3E">
        <w:t>and</w:t>
      </w:r>
      <w:r w:rsidRPr="0004026F">
        <w:rPr>
          <w:i/>
        </w:rPr>
        <w:t xml:space="preserve"> 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her) FDR</w:t>
      </w:r>
      <w:r w:rsidR="00977714" w:rsidRPr="004B6B3E">
        <w:t xml:space="preserve"> determine an FDR threshold other than the default value (0.01, i.e. 1%) for outlier removal in the </w:t>
      </w:r>
      <w:r w:rsidR="00A039A2" w:rsidRPr="004B6B3E">
        <w:t>lower level</w:t>
      </w:r>
      <w:r w:rsidR="003D2804">
        <w:t>-to-</w:t>
      </w:r>
      <w:r w:rsidR="00A039A2" w:rsidRPr="004B6B3E">
        <w:t>intermediate level and intermediate level</w:t>
      </w:r>
      <w:r w:rsidR="003D2804">
        <w:t>-to-</w:t>
      </w:r>
      <w:r w:rsidR="00A039A2" w:rsidRPr="004B6B3E">
        <w:t xml:space="preserve">higher level </w:t>
      </w:r>
      <w:r w:rsidR="00977714" w:rsidRPr="004B6B3E">
        <w:t xml:space="preserve">integration, </w:t>
      </w:r>
      <w:r w:rsidR="00A039A2" w:rsidRPr="004B6B3E">
        <w:t>respectively</w:t>
      </w:r>
      <w:r w:rsidR="00E84117" w:rsidRPr="004B6B3E">
        <w:t xml:space="preserve">. If </w:t>
      </w:r>
      <w:r w:rsidR="00977714" w:rsidRPr="004B6B3E">
        <w:t xml:space="preserve">“0” is specified as the </w:t>
      </w:r>
      <w:r w:rsidR="00E84117" w:rsidRPr="004B6B3E">
        <w:t>FDR</w:t>
      </w:r>
      <w:r w:rsidR="00977714" w:rsidRPr="004B6B3E">
        <w:t xml:space="preserve"> value, then no </w:t>
      </w:r>
      <w:r w:rsidR="00E84117" w:rsidRPr="004B6B3E">
        <w:t xml:space="preserve">outliers </w:t>
      </w:r>
      <w:r w:rsidR="00977714" w:rsidRPr="004B6B3E">
        <w:t>will be</w:t>
      </w:r>
      <w:r w:rsidR="00E84117" w:rsidRPr="004B6B3E">
        <w:t xml:space="preserve"> discarded.</w:t>
      </w:r>
    </w:p>
    <w:p w14:paraId="1F33B2BC" w14:textId="72364377" w:rsidR="00E84117" w:rsidRPr="004B6B3E" w:rsidRDefault="004276BF" w:rsidP="00E84117">
      <w:pPr>
        <w:pStyle w:val="ListParagraph"/>
        <w:numPr>
          <w:ilvl w:val="0"/>
          <w:numId w:val="3"/>
        </w:numPr>
      </w:pPr>
      <w:r w:rsidRPr="0004026F">
        <w:rPr>
          <w:i/>
        </w:rPr>
        <w:t>Low(</w:t>
      </w:r>
      <w:proofErr w:type="spellStart"/>
      <w:r w:rsidRPr="0004026F">
        <w:rPr>
          <w:i/>
        </w:rPr>
        <w:t>er</w:t>
      </w:r>
      <w:proofErr w:type="spellEnd"/>
      <w:r w:rsidRPr="0004026F">
        <w:rPr>
          <w:i/>
        </w:rPr>
        <w:t>)</w:t>
      </w:r>
      <w:r w:rsidR="003D2804">
        <w:rPr>
          <w:i/>
        </w:rPr>
        <w:t>-to-</w:t>
      </w:r>
      <w:r w:rsidRPr="0004026F">
        <w:rPr>
          <w:i/>
        </w:rPr>
        <w:t>Int(</w:t>
      </w:r>
      <w:proofErr w:type="spellStart"/>
      <w:r w:rsidRPr="0004026F">
        <w:rPr>
          <w:i/>
        </w:rPr>
        <w:t>ermediate</w:t>
      </w:r>
      <w:proofErr w:type="spellEnd"/>
      <w:r w:rsidRPr="0004026F">
        <w:rPr>
          <w:i/>
        </w:rPr>
        <w:t>) Var(x)</w:t>
      </w:r>
      <w:r w:rsidRPr="004B6B3E">
        <w:t xml:space="preserve"> and </w:t>
      </w:r>
      <w:r w:rsidRPr="0004026F">
        <w:rPr>
          <w:i/>
        </w:rPr>
        <w:t>Int(</w:t>
      </w:r>
      <w:proofErr w:type="spellStart"/>
      <w:r w:rsidRPr="0004026F">
        <w:rPr>
          <w:i/>
        </w:rPr>
        <w:t>ermediate</w:t>
      </w:r>
      <w:proofErr w:type="spellEnd"/>
      <w:r w:rsidRPr="0004026F">
        <w:rPr>
          <w:i/>
        </w:rPr>
        <w:t>)</w:t>
      </w:r>
      <w:r w:rsidR="003D2804">
        <w:rPr>
          <w:i/>
        </w:rPr>
        <w:t>-to-</w:t>
      </w:r>
      <w:proofErr w:type="spellStart"/>
      <w:r w:rsidRPr="0004026F">
        <w:rPr>
          <w:i/>
        </w:rPr>
        <w:t>Hig</w:t>
      </w:r>
      <w:proofErr w:type="spellEnd"/>
      <w:r w:rsidRPr="0004026F">
        <w:rPr>
          <w:i/>
        </w:rPr>
        <w:t xml:space="preserve">(her) </w:t>
      </w:r>
      <w:r w:rsidR="00E84117" w:rsidRPr="0004026F">
        <w:rPr>
          <w:i/>
        </w:rPr>
        <w:t>Var(x)</w:t>
      </w:r>
      <w:r w:rsidR="00977714" w:rsidRPr="004B6B3E">
        <w:t xml:space="preserve"> indicate the variance to be used in the</w:t>
      </w:r>
      <w:r w:rsidR="00F80016" w:rsidRPr="004B6B3E">
        <w:t xml:space="preserve"> lower level</w:t>
      </w:r>
      <w:r w:rsidR="003D2804">
        <w:t>-to-</w:t>
      </w:r>
      <w:r w:rsidR="00F80016" w:rsidRPr="004B6B3E">
        <w:t>intermediate level and intermediate level</w:t>
      </w:r>
      <w:r w:rsidR="003D2804">
        <w:t>-to-</w:t>
      </w:r>
      <w:r w:rsidR="00F80016" w:rsidRPr="004B6B3E">
        <w:t>higher level</w:t>
      </w:r>
      <w:r w:rsidR="005A3F1E" w:rsidRPr="004B6B3E">
        <w:t xml:space="preserve"> integration,</w:t>
      </w:r>
      <w:r w:rsidR="00F80016" w:rsidRPr="004B6B3E">
        <w:t xml:space="preserve"> respectively</w:t>
      </w:r>
      <w:r w:rsidR="005A3F1E" w:rsidRPr="004B6B3E">
        <w:t>, as an alternative to the variance calculated in the lower level</w:t>
      </w:r>
      <w:r w:rsidR="003D2804">
        <w:t>-to-</w:t>
      </w:r>
      <w:r w:rsidR="005A3F1E" w:rsidRPr="004B6B3E">
        <w:t>intermediate level integration</w:t>
      </w:r>
      <w:r w:rsidR="00E84117" w:rsidRPr="004B6B3E">
        <w:t>.</w:t>
      </w:r>
    </w:p>
    <w:p w14:paraId="1D5CAA12" w14:textId="2E966CF7" w:rsidR="002360BF" w:rsidRPr="004B6B3E" w:rsidRDefault="00992C62" w:rsidP="00C953B1">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06F52ADE" w14:textId="77777777" w:rsidR="00B46B49" w:rsidRPr="004B6B3E" w:rsidRDefault="002E6D6D" w:rsidP="007E00B6">
      <w:pPr>
        <w:keepNext/>
        <w:jc w:val="center"/>
      </w:pPr>
      <w:r w:rsidRPr="004B6B3E">
        <w:rPr>
          <w:noProof/>
        </w:rPr>
        <w:drawing>
          <wp:inline distT="0" distB="0" distL="0" distR="0" wp14:anchorId="2D7CAD49" wp14:editId="231088B0">
            <wp:extent cx="5273675" cy="16033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3675" cy="1603375"/>
                    </a:xfrm>
                    <a:prstGeom prst="rect">
                      <a:avLst/>
                    </a:prstGeom>
                    <a:noFill/>
                  </pic:spPr>
                </pic:pic>
              </a:graphicData>
            </a:graphic>
          </wp:inline>
        </w:drawing>
      </w:r>
    </w:p>
    <w:p w14:paraId="067A2E37" w14:textId="789ACDD7" w:rsidR="002360BF" w:rsidRPr="004B6B3E" w:rsidRDefault="00B46B49" w:rsidP="00B46B49">
      <w:pPr>
        <w:pStyle w:val="Caption"/>
        <w:rPr>
          <w:b/>
        </w:rPr>
      </w:pPr>
      <w:bookmarkStart w:id="55" w:name="_Ref103094086"/>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2</w:t>
      </w:r>
      <w:r w:rsidRPr="004B6B3E">
        <w:rPr>
          <w:b/>
        </w:rPr>
        <w:fldChar w:fldCharType="end"/>
      </w:r>
      <w:bookmarkEnd w:id="55"/>
      <w:r w:rsidRPr="004B6B3E">
        <w:rPr>
          <w:b/>
        </w:rPr>
        <w:t xml:space="preserve">. </w:t>
      </w:r>
      <w:r w:rsidR="00571128" w:rsidRPr="004B6B3E">
        <w:rPr>
          <w:b/>
        </w:rPr>
        <w:t>A sample task table with advanced parameters in the SBT module</w:t>
      </w:r>
      <w:r w:rsidRPr="004B6B3E">
        <w:rPr>
          <w:b/>
        </w:rPr>
        <w:t>.</w:t>
      </w:r>
    </w:p>
    <w:p w14:paraId="184BA3DD" w14:textId="7FB696BD" w:rsidR="00D51ECC" w:rsidRPr="004B6B3E" w:rsidRDefault="00D51ECC" w:rsidP="00C953B1"/>
    <w:p w14:paraId="1AC1D2AA" w14:textId="77777777" w:rsidR="00631D8F" w:rsidRPr="004B6B3E" w:rsidRDefault="00631D8F" w:rsidP="00C953B1"/>
    <w:p w14:paraId="58049167" w14:textId="77777777" w:rsidR="00631D8F" w:rsidRPr="004B6B3E" w:rsidRDefault="00631D8F" w:rsidP="0004026F">
      <w:pPr>
        <w:pStyle w:val="Heading2"/>
        <w:jc w:val="center"/>
      </w:pPr>
      <w:bookmarkStart w:id="56" w:name="_Compound_modules"/>
      <w:bookmarkEnd w:id="56"/>
      <w:r w:rsidRPr="004B6B3E">
        <w:t>Compound modules</w:t>
      </w:r>
    </w:p>
    <w:p w14:paraId="424AF788" w14:textId="77777777" w:rsidR="00631D8F" w:rsidRPr="004B6B3E" w:rsidRDefault="00631D8F" w:rsidP="00631D8F"/>
    <w:p w14:paraId="5106F173" w14:textId="54116A9A" w:rsidR="00631D8F" w:rsidRPr="004B6B3E" w:rsidRDefault="00631D8F" w:rsidP="00631D8F">
      <w:r w:rsidRPr="004B6B3E">
        <w:t xml:space="preserve">The Compound modules perform a sequence of consecutive integrations based on the WSPP statistical model </w:t>
      </w:r>
      <w:r w:rsidR="002F56B5">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2F56B5">
        <w:instrText xml:space="preserve"> ADDIN EN.CITE </w:instrText>
      </w:r>
      <w:r w:rsidR="002F56B5">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sidR="002F56B5">
        <w:instrText xml:space="preserve"> ADDIN EN.CITE.DATA </w:instrText>
      </w:r>
      <w:r w:rsidR="002F56B5">
        <w:fldChar w:fldCharType="end"/>
      </w:r>
      <w:r w:rsidR="002F56B5">
        <w:fldChar w:fldCharType="separate"/>
      </w:r>
      <w:r w:rsidR="002F56B5">
        <w:rPr>
          <w:noProof/>
        </w:rPr>
        <w:t>[2]</w:t>
      </w:r>
      <w:r w:rsidR="002F56B5">
        <w:fldChar w:fldCharType="end"/>
      </w:r>
      <w:r w:rsidRPr="004B6B3E">
        <w:t xml:space="preserve"> and the SBT algorithm </w:t>
      </w:r>
      <w:r w:rsidR="00606F6D">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 </w:instrText>
      </w:r>
      <w:r w:rsidR="00C639F7">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instrText xml:space="preserve"> ADDIN EN.CITE.DATA </w:instrText>
      </w:r>
      <w:r w:rsidR="00C639F7">
        <w:fldChar w:fldCharType="end"/>
      </w:r>
      <w:r w:rsidR="00606F6D">
        <w:fldChar w:fldCharType="separate"/>
      </w:r>
      <w:r w:rsidR="004433DF">
        <w:rPr>
          <w:noProof/>
        </w:rPr>
        <w:t>[3]</w:t>
      </w:r>
      <w:r w:rsidR="00606F6D">
        <w:fldChar w:fldCharType="end"/>
      </w:r>
      <w:r w:rsidRPr="004B6B3E">
        <w:t>.</w:t>
      </w:r>
      <w:r w:rsidR="008D6D0E">
        <w:t xml:space="preserve"> In addition, each module creates the initial level and calibrate this initial level. The WSPP-SBT and WSPPG-SBT modules create and calibrate the “scan” level; and the WPP-SBT and WPPG-SBT create and calibrate the “peptide” level.</w:t>
      </w:r>
    </w:p>
    <w:p w14:paraId="1269A8D7" w14:textId="77777777" w:rsidR="00631D8F" w:rsidRPr="004B6B3E" w:rsidRDefault="00631D8F" w:rsidP="00631D8F">
      <w:pPr>
        <w:pStyle w:val="Heading3"/>
      </w:pPr>
      <w:r w:rsidRPr="004B6B3E">
        <w:rPr>
          <w:rFonts w:asciiTheme="minorHAnsi" w:hAnsiTheme="minorHAnsi"/>
        </w:rPr>
        <w:lastRenderedPageBreak/>
        <w:t>WSPP-SBT</w:t>
      </w:r>
    </w:p>
    <w:p w14:paraId="7A7EEE55" w14:textId="4DE80653" w:rsidR="00631D8F" w:rsidRPr="004B6B3E" w:rsidRDefault="00631D8F" w:rsidP="00631D8F">
      <w:r w:rsidRPr="004B6B3E">
        <w:t>The WSPP-SBT module performs the following integrations: scan</w:t>
      </w:r>
      <w:r w:rsidR="0076255F">
        <w:t>-to-</w:t>
      </w:r>
      <w:r w:rsidRPr="004B6B3E">
        <w:t>peptide, peptide</w:t>
      </w:r>
      <w:r w:rsidR="0076255F">
        <w:t>-to-</w:t>
      </w:r>
      <w:r w:rsidRPr="004B6B3E">
        <w:t>protein, protein</w:t>
      </w:r>
      <w:r w:rsidR="0076255F">
        <w:t>-to-</w:t>
      </w:r>
      <w:r w:rsidRPr="004B6B3E">
        <w:t>category, protein</w:t>
      </w:r>
      <w:r w:rsidR="0076255F">
        <w:t>-to-</w:t>
      </w:r>
      <w:r w:rsidRPr="004B6B3E">
        <w:t>proteinall,</w:t>
      </w:r>
      <w:r w:rsidR="00C120E1">
        <w:t xml:space="preserve"> </w:t>
      </w:r>
      <w:r w:rsidRPr="004B6B3E">
        <w:t>and category</w:t>
      </w:r>
      <w:r w:rsidR="0076255F">
        <w:t>-to-</w:t>
      </w:r>
      <w:r w:rsidRPr="004B6B3E">
        <w:t>categoryall. In addition, the SBT algorithm is used to calculate the variance associated to the protein</w:t>
      </w:r>
      <w:r w:rsidR="0076255F">
        <w:t>-to-</w:t>
      </w:r>
      <w:r w:rsidRPr="004B6B3E">
        <w:t>category integration, which is applied to the protein</w:t>
      </w:r>
      <w:r w:rsidR="0076255F">
        <w:t>-to-</w:t>
      </w:r>
      <w:r w:rsidRPr="004B6B3E">
        <w:t>proteinall integration.</w:t>
      </w:r>
    </w:p>
    <w:p w14:paraId="728A35DA" w14:textId="77777777" w:rsidR="00631D8F" w:rsidRPr="004B6B3E" w:rsidRDefault="00631D8F" w:rsidP="00631D8F"/>
    <w:p w14:paraId="3B40D984" w14:textId="77777777" w:rsidR="00631D8F" w:rsidRPr="004B6B3E" w:rsidRDefault="00631D8F" w:rsidP="00631D8F">
      <w:pPr>
        <w:pStyle w:val="Heading4"/>
      </w:pPr>
      <w:r w:rsidRPr="004B6B3E">
        <w:t>Standard parameters</w:t>
      </w:r>
    </w:p>
    <w:p w14:paraId="41E57764" w14:textId="4BC149C6" w:rsidR="00631D8F" w:rsidRPr="004B6B3E" w:rsidRDefault="00631D8F" w:rsidP="00631D8F">
      <w:r w:rsidRPr="004B6B3E">
        <w:t>The standard parameters required by the WSPP-SBT module are (</w:t>
      </w:r>
      <w:r w:rsidR="00662DA0">
        <w:fldChar w:fldCharType="begin"/>
      </w:r>
      <w:r w:rsidR="00662DA0">
        <w:instrText xml:space="preserve"> REF _Ref103096252 \h </w:instrText>
      </w:r>
      <w:r w:rsidR="00662DA0">
        <w:fldChar w:fldCharType="separate"/>
      </w:r>
      <w:r w:rsidR="0009316B" w:rsidRPr="004B6B3E">
        <w:rPr>
          <w:b/>
        </w:rPr>
        <w:t xml:space="preserve">Figure </w:t>
      </w:r>
      <w:r w:rsidR="0009316B">
        <w:rPr>
          <w:b/>
          <w:noProof/>
        </w:rPr>
        <w:t>23</w:t>
      </w:r>
      <w:r w:rsidR="00662DA0">
        <w:fldChar w:fldCharType="end"/>
      </w:r>
      <w:r w:rsidRPr="004B6B3E">
        <w:t>):</w:t>
      </w:r>
    </w:p>
    <w:p w14:paraId="1B221A63"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065B0064" w14:textId="2845C0C1"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76255F">
        <w:t>-to-</w:t>
      </w:r>
      <w:r w:rsidRPr="004B6B3E">
        <w:t>peptide integration.</w:t>
      </w:r>
    </w:p>
    <w:p w14:paraId="6C2AA72F"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3B5CB262"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6E341A43"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5FE0732D"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40AF627C" w14:textId="54E7FDBF" w:rsidR="00631D8F" w:rsidRPr="004B6B3E" w:rsidRDefault="008D057A" w:rsidP="00631D8F">
      <w:pPr>
        <w:keepNext/>
        <w:jc w:val="center"/>
      </w:pPr>
      <w:r w:rsidRPr="008D057A">
        <w:rPr>
          <w:noProof/>
        </w:rPr>
        <w:drawing>
          <wp:inline distT="0" distB="0" distL="0" distR="0" wp14:anchorId="62FE5B8E" wp14:editId="530B4840">
            <wp:extent cx="5258534" cy="2048161"/>
            <wp:effectExtent l="95250" t="38100" r="37465" b="104775"/>
            <wp:docPr id="70" name="Picture 2">
              <a:extLst xmlns:a="http://schemas.openxmlformats.org/drawingml/2006/main">
                <a:ext uri="{FF2B5EF4-FFF2-40B4-BE49-F238E27FC236}">
                  <a16:creationId xmlns:a16="http://schemas.microsoft.com/office/drawing/2014/main" id="{E7302AA6-9534-4023-BE45-5DB93B7B71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7302AA6-9534-4023-BE45-5DB93B7B71D3}"/>
                        </a:ext>
                      </a:extLst>
                    </pic:cNvPr>
                    <pic:cNvPicPr>
                      <a:picLocks noChangeAspect="1"/>
                    </pic:cNvPicPr>
                  </pic:nvPicPr>
                  <pic:blipFill>
                    <a:blip r:embed="rId55"/>
                    <a:stretch>
                      <a:fillRect/>
                    </a:stretch>
                  </pic:blipFill>
                  <pic:spPr>
                    <a:xfrm>
                      <a:off x="0" y="0"/>
                      <a:ext cx="5258534" cy="2048161"/>
                    </a:xfrm>
                    <a:prstGeom prst="rect">
                      <a:avLst/>
                    </a:prstGeom>
                    <a:effectLst>
                      <a:outerShdw blurRad="50800" dist="38100" dir="8100000" algn="tr" rotWithShape="0">
                        <a:prstClr val="black">
                          <a:alpha val="40000"/>
                        </a:prstClr>
                      </a:outerShdw>
                    </a:effectLst>
                  </pic:spPr>
                </pic:pic>
              </a:graphicData>
            </a:graphic>
          </wp:inline>
        </w:drawing>
      </w:r>
    </w:p>
    <w:p w14:paraId="2362006C" w14:textId="595B7552" w:rsidR="00631D8F" w:rsidRPr="004B6B3E" w:rsidRDefault="00631D8F" w:rsidP="00631D8F">
      <w:pPr>
        <w:pStyle w:val="Caption"/>
        <w:rPr>
          <w:b/>
        </w:rPr>
      </w:pPr>
      <w:bookmarkStart w:id="57" w:name="_Ref103096252"/>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3</w:t>
      </w:r>
      <w:r w:rsidRPr="004B6B3E">
        <w:rPr>
          <w:b/>
        </w:rPr>
        <w:fldChar w:fldCharType="end"/>
      </w:r>
      <w:bookmarkEnd w:id="57"/>
      <w:r w:rsidRPr="004B6B3E">
        <w:rPr>
          <w:b/>
        </w:rPr>
        <w:t>. A sample task table in the WSPP-SBT, WSPPG-SBT, WPP-SBT, and WPPG-SBT modules.</w:t>
      </w:r>
    </w:p>
    <w:p w14:paraId="01B6ECC1" w14:textId="77777777" w:rsidR="00631D8F" w:rsidRPr="004B6B3E" w:rsidRDefault="00631D8F" w:rsidP="00631D8F"/>
    <w:p w14:paraId="61A56075" w14:textId="77777777" w:rsidR="00631D8F" w:rsidRPr="004B6B3E" w:rsidRDefault="00631D8F" w:rsidP="00631D8F">
      <w:pPr>
        <w:pStyle w:val="Heading4"/>
      </w:pPr>
      <w:r w:rsidRPr="004B6B3E">
        <w:t>Advanced parameters</w:t>
      </w:r>
    </w:p>
    <w:p w14:paraId="20725920" w14:textId="10F3894F" w:rsidR="00631D8F" w:rsidRPr="004B6B3E" w:rsidRDefault="00631D8F" w:rsidP="00631D8F">
      <w:r w:rsidRPr="004B6B3E">
        <w:t>The WSPP-SBT module accepts the following advanced parameters (</w:t>
      </w:r>
      <w:r w:rsidR="00662DA0">
        <w:fldChar w:fldCharType="begin"/>
      </w:r>
      <w:r w:rsidR="00662DA0">
        <w:instrText xml:space="preserve"> REF _Ref103096290 \h </w:instrText>
      </w:r>
      <w:r w:rsidR="00662DA0">
        <w:fldChar w:fldCharType="separate"/>
      </w:r>
      <w:r w:rsidR="0009316B" w:rsidRPr="004B6B3E">
        <w:rPr>
          <w:b/>
        </w:rPr>
        <w:t xml:space="preserve">Figure </w:t>
      </w:r>
      <w:r w:rsidR="0009316B">
        <w:rPr>
          <w:b/>
          <w:noProof/>
        </w:rPr>
        <w:t>24</w:t>
      </w:r>
      <w:r w:rsidR="00662DA0">
        <w:fldChar w:fldCharType="end"/>
      </w:r>
      <w:r w:rsidRPr="004B6B3E">
        <w:t>):</w:t>
      </w:r>
    </w:p>
    <w:p w14:paraId="2DA7948E" w14:textId="738F812E" w:rsidR="00CF315C"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565CDB" w:rsidRPr="00907E69">
        <w:t xml:space="preserve">are </w:t>
      </w:r>
      <w:r w:rsidR="00565CDB">
        <w:t xml:space="preserve">the </w:t>
      </w:r>
      <w:r w:rsidR="00565CDB" w:rsidRPr="00C06AD8">
        <w:t xml:space="preserve">text label that indicates which elements from the lower level </w:t>
      </w:r>
      <w:r w:rsidR="00565CDB">
        <w:t xml:space="preserve">(“p” and “c”) </w:t>
      </w:r>
      <w:r w:rsidR="00565CDB" w:rsidRPr="00C06AD8">
        <w:t xml:space="preserve">are integrated into the </w:t>
      </w:r>
      <w:r w:rsidR="00565CDB">
        <w:t xml:space="preserve">higher </w:t>
      </w:r>
      <w:r w:rsidR="00565CDB" w:rsidRPr="00C06AD8">
        <w:t>level</w:t>
      </w:r>
      <w:r w:rsidR="00565CDB">
        <w:t xml:space="preserve"> (“q” and “a”)</w:t>
      </w:r>
      <w:r w:rsidR="00565CDB" w:rsidRPr="00C06AD8">
        <w:t xml:space="preserve">. The tags must be specified in the third column of the corresponding </w:t>
      </w:r>
      <w:r w:rsidR="00565CDB">
        <w:t>R</w:t>
      </w:r>
      <w:r w:rsidR="00565CDB" w:rsidRPr="00C06AD8">
        <w:t xml:space="preserve">elation </w:t>
      </w:r>
      <w:r w:rsidR="00565CDB">
        <w:t>Table</w:t>
      </w:r>
      <w:r w:rsidR="00565CDB" w:rsidRPr="00C06AD8">
        <w:t xml:space="preserve">. This allows the user to discard elements for integration without needing to eliminate them from the </w:t>
      </w:r>
      <w:r w:rsidR="00565CDB">
        <w:t>R</w:t>
      </w:r>
      <w:r w:rsidR="00565CDB" w:rsidRPr="00C06AD8">
        <w:t xml:space="preserve">elation </w:t>
      </w:r>
      <w:r w:rsidR="00565CDB">
        <w:t>Table</w:t>
      </w:r>
      <w:r w:rsidR="00565CDB" w:rsidRPr="00C06AD8">
        <w:t xml:space="preserve">. Thus, if the label </w:t>
      </w:r>
      <w:r w:rsidR="004C6002">
        <w:t>“</w:t>
      </w:r>
      <w:r w:rsidR="00565CDB" w:rsidRPr="00C06AD8">
        <w:t>marked</w:t>
      </w:r>
      <w:r w:rsidR="004C6002">
        <w:t>”</w:t>
      </w:r>
      <w:r w:rsidR="00565CDB" w:rsidRPr="00C06AD8">
        <w:t xml:space="preserve"> is used as a Tag, only the lower level elements containing the label marked</w:t>
      </w:r>
      <w:r w:rsidR="00D81660">
        <w:t xml:space="preserve"> </w:t>
      </w:r>
      <w:r w:rsidR="00565CDB" w:rsidRPr="00C06AD8">
        <w:t>in the third column of the lower_level2</w:t>
      </w:r>
      <w:r w:rsidR="006B23AD">
        <w:t>higher</w:t>
      </w:r>
      <w:r w:rsidR="00565CDB" w:rsidRPr="00C06AD8">
        <w:t xml:space="preserve">_level </w:t>
      </w:r>
      <w:r w:rsidR="004A56BE">
        <w:lastRenderedPageBreak/>
        <w:t>R</w:t>
      </w:r>
      <w:r w:rsidR="00565CDB" w:rsidRPr="00C06AD8">
        <w:t xml:space="preserve">elation </w:t>
      </w:r>
      <w:r w:rsidR="004A56BE">
        <w:t xml:space="preserve">table </w:t>
      </w:r>
      <w:r w:rsidR="00565CDB" w:rsidRPr="00C06AD8">
        <w:t>will be integrated. Logical operators can also be used in the Tag field to make complex decisions</w:t>
      </w:r>
      <w:r w:rsidR="00426CFF">
        <w:t>.</w:t>
      </w:r>
    </w:p>
    <w:p w14:paraId="007A83BA" w14:textId="771C2D31" w:rsidR="00CF315C" w:rsidRDefault="00CF315C" w:rsidP="00CF315C">
      <w:pPr>
        <w:pStyle w:val="ListParagraph"/>
      </w:pPr>
      <w:r w:rsidRPr="00DA3518">
        <w:rPr>
          <w:lang w:val="en-GB"/>
        </w:rPr>
        <w:t xml:space="preserve">By default, </w:t>
      </w:r>
      <w:proofErr w:type="spellStart"/>
      <w:r w:rsidRPr="00DA3518">
        <w:rPr>
          <w:lang w:val="en-GB"/>
        </w:rPr>
        <w:t>iSanXoT</w:t>
      </w:r>
      <w:proofErr w:type="spellEnd"/>
      <w:r w:rsidRPr="00DA3518">
        <w:rPr>
          <w:lang w:val="en-GB"/>
        </w:rPr>
        <w:t xml:space="preserve"> eliminates outliers from the lower level according to an FDR&lt;1% threshold.</w:t>
      </w:r>
    </w:p>
    <w:p w14:paraId="5DD1EB54" w14:textId="03A08469" w:rsidR="00631D8F" w:rsidRPr="004B6B3E" w:rsidRDefault="00426CFF"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Del="00565CDB">
        <w:rPr>
          <w:rStyle w:val="CommentReference"/>
        </w:rPr>
        <w:t xml:space="preserve"> </w:t>
      </w:r>
    </w:p>
    <w:p w14:paraId="593DD306" w14:textId="1E873EBE"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c FDR</w:t>
      </w:r>
      <w:r w:rsidRPr="004B6B3E">
        <w:t xml:space="preserve"> establish an FDR threshold other than 0.01 (1%) for outlier removal in the integrations scan</w:t>
      </w:r>
      <w:r w:rsidR="003D2804">
        <w:t>-to-</w:t>
      </w:r>
      <w:r w:rsidRPr="004B6B3E">
        <w:t>peptide, peptide</w:t>
      </w:r>
      <w:r w:rsidR="003D2804">
        <w:t>-to-</w:t>
      </w:r>
      <w:r w:rsidRPr="004B6B3E">
        <w:t>protein, and protein</w:t>
      </w:r>
      <w:r w:rsidR="003D2804">
        <w:t>-to-</w:t>
      </w:r>
      <w:r w:rsidRPr="004B6B3E">
        <w:t>category, respectively. If FDR = 0 is selected, then the outliers are not discarded.</w:t>
      </w:r>
    </w:p>
    <w:p w14:paraId="33D58165" w14:textId="316CB373" w:rsidR="00631D8F" w:rsidRPr="004B6B3E" w:rsidRDefault="00631D8F" w:rsidP="00631D8F">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c Var(x)</w:t>
      </w:r>
      <w:r w:rsidRPr="004B6B3E">
        <w:t xml:space="preserve"> set a fixed value for the variance in the integrations scan</w:t>
      </w:r>
      <w:r w:rsidR="003D2804">
        <w:t>-to-</w:t>
      </w:r>
      <w:r w:rsidRPr="004B6B3E">
        <w:t>peptide, peptide</w:t>
      </w:r>
      <w:r w:rsidR="003D2804">
        <w:t>-to-</w:t>
      </w:r>
      <w:r w:rsidRPr="004B6B3E">
        <w:t>protein, and protein</w:t>
      </w:r>
      <w:r w:rsidR="003D2804">
        <w:t>-to-</w:t>
      </w:r>
      <w:r w:rsidRPr="004B6B3E">
        <w:t>category, respectively. By default, the variance will be iteratively calculated based on the Levenberg-Marquardt algorithm in the first lower level</w:t>
      </w:r>
      <w:r w:rsidR="0076255F">
        <w:t>-to-</w:t>
      </w:r>
      <w:r w:rsidRPr="004B6B3E">
        <w:t>higher level integration (</w:t>
      </w:r>
      <w:r w:rsidR="003A4768">
        <w:fldChar w:fldCharType="begin"/>
      </w:r>
      <w:r w:rsidR="003A4768">
        <w:instrText xml:space="preserve"> REF _Ref103096863 \h </w:instrText>
      </w:r>
      <w:r w:rsidR="003A4768">
        <w:fldChar w:fldCharType="separate"/>
      </w:r>
      <w:r w:rsidR="0009316B" w:rsidRPr="00AC26D4">
        <w:rPr>
          <w:b/>
        </w:rPr>
        <w:t xml:space="preserve">Figure </w:t>
      </w:r>
      <w:r w:rsidR="0009316B">
        <w:rPr>
          <w:b/>
          <w:noProof/>
        </w:rPr>
        <w:t>10</w:t>
      </w:r>
      <w:r w:rsidR="003A4768">
        <w:fldChar w:fldCharType="end"/>
      </w:r>
      <w:r w:rsidRPr="004B6B3E">
        <w:t>).</w:t>
      </w:r>
    </w:p>
    <w:p w14:paraId="20D1CEF8" w14:textId="012912A7"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2BFDBA51" w14:textId="77777777" w:rsidR="00631D8F" w:rsidRPr="004B6B3E" w:rsidRDefault="00631D8F" w:rsidP="00631D8F">
      <w:pPr>
        <w:keepNext/>
        <w:jc w:val="center"/>
      </w:pPr>
      <w:r w:rsidRPr="004B6B3E">
        <w:rPr>
          <w:noProof/>
        </w:rPr>
        <w:drawing>
          <wp:inline distT="0" distB="0" distL="0" distR="0" wp14:anchorId="7715E6C1" wp14:editId="724318EA">
            <wp:extent cx="5400040" cy="946785"/>
            <wp:effectExtent l="95250" t="38100" r="29210" b="1009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946785"/>
                    </a:xfrm>
                    <a:prstGeom prst="rect">
                      <a:avLst/>
                    </a:prstGeom>
                    <a:effectLst>
                      <a:outerShdw blurRad="50800" dist="38100" dir="8100000" algn="tr" rotWithShape="0">
                        <a:prstClr val="black">
                          <a:alpha val="40000"/>
                        </a:prstClr>
                      </a:outerShdw>
                    </a:effectLst>
                  </pic:spPr>
                </pic:pic>
              </a:graphicData>
            </a:graphic>
          </wp:inline>
        </w:drawing>
      </w:r>
    </w:p>
    <w:p w14:paraId="3FE16E12" w14:textId="2471363D" w:rsidR="00631D8F" w:rsidRPr="004B6B3E" w:rsidRDefault="00631D8F" w:rsidP="00631D8F">
      <w:pPr>
        <w:pStyle w:val="Caption"/>
        <w:rPr>
          <w:b/>
        </w:rPr>
      </w:pPr>
      <w:bookmarkStart w:id="58" w:name="_Ref103096290"/>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4</w:t>
      </w:r>
      <w:r w:rsidRPr="004B6B3E">
        <w:rPr>
          <w:b/>
        </w:rPr>
        <w:fldChar w:fldCharType="end"/>
      </w:r>
      <w:bookmarkEnd w:id="58"/>
      <w:r w:rsidRPr="004B6B3E">
        <w:rPr>
          <w:b/>
        </w:rPr>
        <w:t>. Task-Table with advanced parameters in the WSPP-SBT module.</w:t>
      </w:r>
    </w:p>
    <w:p w14:paraId="46488EAB" w14:textId="77777777" w:rsidR="00631D8F" w:rsidRPr="004B6B3E" w:rsidRDefault="00631D8F" w:rsidP="00631D8F"/>
    <w:p w14:paraId="6895FFB3" w14:textId="77777777" w:rsidR="00631D8F" w:rsidRPr="004B6B3E" w:rsidRDefault="00631D8F" w:rsidP="00631D8F">
      <w:pPr>
        <w:pStyle w:val="Heading3"/>
      </w:pPr>
      <w:r w:rsidRPr="004B6B3E">
        <w:rPr>
          <w:rFonts w:asciiTheme="minorHAnsi" w:hAnsiTheme="minorHAnsi"/>
        </w:rPr>
        <w:t>WSPPG-SBT</w:t>
      </w:r>
    </w:p>
    <w:p w14:paraId="5D7F5E1A" w14:textId="4FEAA954" w:rsidR="00631D8F" w:rsidRPr="004B6B3E" w:rsidRDefault="00631D8F" w:rsidP="00631D8F">
      <w:r w:rsidRPr="004B6B3E">
        <w:t>The WSPPG-SBT module performs the following integrations: scan</w:t>
      </w:r>
      <w:r w:rsidR="0076255F">
        <w:t>-to-</w:t>
      </w:r>
      <w:r w:rsidRPr="004B6B3E">
        <w:t>peptide, peptide</w:t>
      </w:r>
      <w:r w:rsidR="0076255F">
        <w:t>-to-</w:t>
      </w:r>
      <w:r w:rsidRPr="004B6B3E">
        <w:t>protein, protein</w:t>
      </w:r>
      <w:r w:rsidR="0076255F">
        <w:t>-to-</w:t>
      </w:r>
      <w:r w:rsidRPr="004B6B3E">
        <w:t>gene, gene</w:t>
      </w:r>
      <w:r w:rsidR="0076255F">
        <w:t>-to-</w:t>
      </w:r>
      <w:r w:rsidRPr="004B6B3E">
        <w:t>category,</w:t>
      </w:r>
      <w:r w:rsidR="003D2804">
        <w:t xml:space="preserve"> </w:t>
      </w:r>
      <w:r w:rsidRPr="004B6B3E">
        <w:t>gene</w:t>
      </w:r>
      <w:r w:rsidR="0076255F">
        <w:t>-to-</w:t>
      </w:r>
      <w:proofErr w:type="spellStart"/>
      <w:r w:rsidRPr="004B6B3E">
        <w:t>geneall</w:t>
      </w:r>
      <w:proofErr w:type="spellEnd"/>
      <w:r w:rsidRPr="004B6B3E">
        <w:t>, and category</w:t>
      </w:r>
      <w:r w:rsidR="003D2804">
        <w:t>-to-</w:t>
      </w:r>
      <w:r w:rsidRPr="004B6B3E">
        <w:t xml:space="preserve">categoryall. </w:t>
      </w:r>
      <w:r w:rsidRPr="008C4612">
        <w:t>In addition, the SBT algorithm is used to calculate the variance associated to the gen</w:t>
      </w:r>
      <w:r w:rsidR="003D2804">
        <w:t>-to-</w:t>
      </w:r>
      <w:r w:rsidRPr="008C4612">
        <w:t>category integration, which is applied to the gen</w:t>
      </w:r>
      <w:r w:rsidR="003D2804">
        <w:t>-to-</w:t>
      </w:r>
      <w:proofErr w:type="spellStart"/>
      <w:r w:rsidRPr="008C4612">
        <w:t>geneall</w:t>
      </w:r>
      <w:proofErr w:type="spellEnd"/>
      <w:r w:rsidRPr="008C4612">
        <w:t xml:space="preserve"> integration.</w:t>
      </w:r>
    </w:p>
    <w:p w14:paraId="7A49F0BF" w14:textId="77777777" w:rsidR="00631D8F" w:rsidRPr="004B6B3E" w:rsidRDefault="00631D8F" w:rsidP="00631D8F"/>
    <w:p w14:paraId="01A5BF69" w14:textId="77777777" w:rsidR="00631D8F" w:rsidRPr="004B6B3E" w:rsidRDefault="00631D8F" w:rsidP="00631D8F">
      <w:pPr>
        <w:pStyle w:val="Heading4"/>
      </w:pPr>
      <w:r w:rsidRPr="004B6B3E">
        <w:t>Standard parameters</w:t>
      </w:r>
    </w:p>
    <w:p w14:paraId="4EACC189" w14:textId="4F93D59C" w:rsidR="00631D8F" w:rsidRPr="004B6B3E" w:rsidRDefault="00631D8F" w:rsidP="00631D8F">
      <w:r w:rsidRPr="004B6B3E">
        <w:t>The standard parameters required by the WSPPG-SBT module are (</w:t>
      </w:r>
      <w:r w:rsidR="006F37B2">
        <w:fldChar w:fldCharType="begin"/>
      </w:r>
      <w:r w:rsidR="006F37B2">
        <w:instrText xml:space="preserve"> REF _Ref103096252 \h </w:instrText>
      </w:r>
      <w:r w:rsidR="006F37B2">
        <w:fldChar w:fldCharType="separate"/>
      </w:r>
      <w:r w:rsidR="0009316B" w:rsidRPr="004B6B3E">
        <w:rPr>
          <w:b/>
        </w:rPr>
        <w:t xml:space="preserve">Figure </w:t>
      </w:r>
      <w:r w:rsidR="0009316B">
        <w:rPr>
          <w:b/>
          <w:noProof/>
        </w:rPr>
        <w:t>23</w:t>
      </w:r>
      <w:r w:rsidR="006F37B2">
        <w:fldChar w:fldCharType="end"/>
      </w:r>
      <w:r w:rsidRPr="004B6B3E">
        <w:t>):</w:t>
      </w:r>
    </w:p>
    <w:p w14:paraId="54898CEC"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3BF00B1B" w14:textId="5068E54E"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2E6EEB1"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705FB4A5"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22A20E90"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3E157504"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5836F7F6" w14:textId="77777777" w:rsidR="00631D8F" w:rsidRPr="004B6B3E" w:rsidRDefault="00631D8F" w:rsidP="00631D8F"/>
    <w:p w14:paraId="4FD38C95" w14:textId="77777777" w:rsidR="00631D8F" w:rsidRPr="004B6B3E" w:rsidRDefault="00631D8F" w:rsidP="00631D8F">
      <w:pPr>
        <w:pStyle w:val="Heading4"/>
      </w:pPr>
      <w:r w:rsidRPr="004B6B3E">
        <w:lastRenderedPageBreak/>
        <w:t>Advanced parameters</w:t>
      </w:r>
    </w:p>
    <w:p w14:paraId="01C4FF68" w14:textId="37B1F4DF" w:rsidR="00631D8F" w:rsidRPr="004B6B3E" w:rsidRDefault="00631D8F" w:rsidP="00631D8F">
      <w:r w:rsidRPr="004B6B3E">
        <w:t>The WSPPG-SBT module accepts the following advanced parameters (</w:t>
      </w:r>
      <w:r w:rsidR="006F37B2">
        <w:fldChar w:fldCharType="begin"/>
      </w:r>
      <w:r w:rsidR="006F37B2">
        <w:instrText xml:space="preserve"> REF _Ref103096474 \h </w:instrText>
      </w:r>
      <w:r w:rsidR="006F37B2">
        <w:fldChar w:fldCharType="separate"/>
      </w:r>
      <w:r w:rsidR="0009316B" w:rsidRPr="004B6B3E">
        <w:rPr>
          <w:b/>
        </w:rPr>
        <w:t xml:space="preserve">Figure </w:t>
      </w:r>
      <w:r w:rsidR="0009316B">
        <w:rPr>
          <w:b/>
          <w:noProof/>
        </w:rPr>
        <w:t>25</w:t>
      </w:r>
      <w:r w:rsidR="006F37B2">
        <w:fldChar w:fldCharType="end"/>
      </w:r>
      <w:r w:rsidRPr="004B6B3E">
        <w:t>):</w:t>
      </w:r>
    </w:p>
    <w:p w14:paraId="0E965CA5" w14:textId="53244CDE" w:rsidR="00B6077C" w:rsidRDefault="00631D8F" w:rsidP="00631D8F">
      <w:pPr>
        <w:pStyle w:val="ListParagraph"/>
        <w:numPr>
          <w:ilvl w:val="0"/>
          <w:numId w:val="3"/>
        </w:numPr>
      </w:pPr>
      <w:r w:rsidRPr="004B6B3E">
        <w:rPr>
          <w:i/>
        </w:rPr>
        <w:t>p&gt;q Tag</w:t>
      </w:r>
      <w:r w:rsidRPr="004B6B3E">
        <w:t xml:space="preserve">, </w:t>
      </w:r>
      <w:r w:rsidRPr="004B6B3E">
        <w:rPr>
          <w:i/>
        </w:rPr>
        <w:t>q&gt;g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q” and “c”) </w:t>
      </w:r>
      <w:r w:rsidR="0099076C" w:rsidRPr="00C06AD8">
        <w:t xml:space="preserve">are integrated into the </w:t>
      </w:r>
      <w:r w:rsidR="0099076C">
        <w:t xml:space="preserve">higher </w:t>
      </w:r>
      <w:r w:rsidR="0099076C" w:rsidRPr="00C06AD8">
        <w:t>level</w:t>
      </w:r>
      <w:r w:rsidR="0099076C">
        <w:t xml:space="preserve"> (“q”, “g”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w:t>
      </w:r>
      <w:r w:rsidR="00D214B9">
        <w:t xml:space="preserve"> </w:t>
      </w:r>
      <w:r w:rsidR="0099076C" w:rsidRPr="00C06AD8">
        <w:t>in the third column of the lower_level2</w:t>
      </w:r>
      <w:r w:rsidR="0099076C">
        <w:t>higher</w:t>
      </w:r>
      <w:r w:rsidR="0099076C" w:rsidRPr="00C06AD8">
        <w:t xml:space="preserve">_level </w:t>
      </w:r>
      <w:r w:rsidR="004A56BE">
        <w:t>R</w:t>
      </w:r>
      <w:r w:rsidR="0099076C" w:rsidRPr="00C06AD8">
        <w:t xml:space="preserve">elation </w:t>
      </w:r>
      <w:r w:rsidR="004A56BE">
        <w:t xml:space="preserve">table </w:t>
      </w:r>
      <w:r w:rsidR="0099076C" w:rsidRPr="00C06AD8">
        <w:t>will be integrated. Logical operators can also be used in the Tag field to make complex decisions</w:t>
      </w:r>
      <w:r w:rsidR="00605EB3">
        <w:t>.</w:t>
      </w:r>
    </w:p>
    <w:p w14:paraId="23786608" w14:textId="5CEF07C9" w:rsidR="00B6077C" w:rsidRDefault="00B6077C" w:rsidP="00B6077C">
      <w:pPr>
        <w:pStyle w:val="ListParagraph"/>
      </w:pPr>
      <w:r w:rsidRPr="00DA3518">
        <w:rPr>
          <w:lang w:val="en-GB"/>
        </w:rPr>
        <w:t xml:space="preserve">By default, </w:t>
      </w:r>
      <w:proofErr w:type="spellStart"/>
      <w:r w:rsidRPr="00DA3518">
        <w:rPr>
          <w:lang w:val="en-GB"/>
        </w:rPr>
        <w:t>iSanXoT</w:t>
      </w:r>
      <w:proofErr w:type="spellEnd"/>
      <w:r w:rsidRPr="00DA3518">
        <w:rPr>
          <w:lang w:val="en-GB"/>
        </w:rPr>
        <w:t xml:space="preserve"> eliminates outliers from the lower level according to an FDR&lt;1% threshold.</w:t>
      </w:r>
    </w:p>
    <w:p w14:paraId="7D86F2FF" w14:textId="6E067D39" w:rsidR="00631D8F" w:rsidRPr="004B6B3E" w:rsidRDefault="00605EB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3D252603" w14:textId="17E3A1F4" w:rsidR="00631D8F" w:rsidRPr="004B6B3E" w:rsidRDefault="00631D8F" w:rsidP="00631D8F">
      <w:pPr>
        <w:pStyle w:val="ListParagraph"/>
        <w:numPr>
          <w:ilvl w:val="0"/>
          <w:numId w:val="3"/>
        </w:numPr>
      </w:pPr>
      <w:r w:rsidRPr="004B6B3E">
        <w:rPr>
          <w:i/>
        </w:rPr>
        <w:t>s&gt;p FDR</w:t>
      </w:r>
      <w:r w:rsidRPr="004B6B3E">
        <w:t xml:space="preserve">, </w:t>
      </w:r>
      <w:r w:rsidRPr="004B6B3E">
        <w:rPr>
          <w:i/>
        </w:rPr>
        <w:t>p&gt;q FDR</w:t>
      </w:r>
      <w:r w:rsidRPr="004B6B3E">
        <w:t xml:space="preserve">, </w:t>
      </w:r>
      <w:r w:rsidRPr="004B6B3E">
        <w:rPr>
          <w:i/>
        </w:rPr>
        <w:t>q&gt;g FDR</w:t>
      </w:r>
      <w:r w:rsidRPr="004B6B3E">
        <w:t xml:space="preserve">, </w:t>
      </w:r>
      <w:r w:rsidRPr="004B6B3E">
        <w:rPr>
          <w:i/>
        </w:rPr>
        <w:t>g&gt;c FDR</w:t>
      </w:r>
      <w:r w:rsidRPr="004B6B3E">
        <w:t xml:space="preserve"> establish an FDR threshold other than 0.01 (1%) for outlier removal in the following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553017EE" w14:textId="69C59ADA" w:rsidR="00631D8F" w:rsidRPr="004B6B3E" w:rsidRDefault="00631D8F" w:rsidP="002F6269">
      <w:pPr>
        <w:pStyle w:val="ListParagraph"/>
        <w:numPr>
          <w:ilvl w:val="0"/>
          <w:numId w:val="3"/>
        </w:numPr>
      </w:pPr>
      <w:r w:rsidRPr="004B6B3E">
        <w:rPr>
          <w:i/>
        </w:rPr>
        <w:t>s&gt;p Var(x)</w:t>
      </w:r>
      <w:r w:rsidRPr="004B6B3E">
        <w:t xml:space="preserve">, </w:t>
      </w:r>
      <w:r w:rsidRPr="004B6B3E">
        <w:rPr>
          <w:i/>
        </w:rPr>
        <w:t>p&gt;q Var(x)</w:t>
      </w:r>
      <w:r w:rsidRPr="004B6B3E">
        <w:t xml:space="preserve">, </w:t>
      </w:r>
      <w:r w:rsidRPr="004B6B3E">
        <w:rPr>
          <w:i/>
        </w:rPr>
        <w:t>q&gt;g Var(x)</w:t>
      </w:r>
      <w:r w:rsidRPr="004B6B3E">
        <w:t xml:space="preserve">, </w:t>
      </w:r>
      <w:r w:rsidRPr="004B6B3E">
        <w:rPr>
          <w:i/>
        </w:rPr>
        <w:t>g&gt;c Var(x)</w:t>
      </w:r>
      <w:r w:rsidRPr="004B6B3E">
        <w:t xml:space="preserve"> set a fixed value for the variance in the integrations: scan</w:t>
      </w:r>
      <w:r w:rsidR="003D2804">
        <w:t>-to-</w:t>
      </w:r>
      <w:r w:rsidRPr="004B6B3E">
        <w:t>peptide,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3A4768" w:rsidRPr="004B6B3E">
        <w:t xml:space="preserve"> (</w:t>
      </w:r>
      <w:r w:rsidR="003A4768">
        <w:fldChar w:fldCharType="begin"/>
      </w:r>
      <w:r w:rsidR="003A4768">
        <w:instrText xml:space="preserve"> REF _Ref103096863 \h </w:instrText>
      </w:r>
      <w:r w:rsidR="003A4768">
        <w:fldChar w:fldCharType="separate"/>
      </w:r>
      <w:r w:rsidR="0009316B" w:rsidRPr="00AC26D4">
        <w:rPr>
          <w:b/>
        </w:rPr>
        <w:t xml:space="preserve">Figure </w:t>
      </w:r>
      <w:r w:rsidR="0009316B">
        <w:rPr>
          <w:b/>
          <w:noProof/>
        </w:rPr>
        <w:t>10</w:t>
      </w:r>
      <w:r w:rsidR="003A4768">
        <w:fldChar w:fldCharType="end"/>
      </w:r>
      <w:r w:rsidR="003A4768" w:rsidRPr="004B6B3E">
        <w:t>).</w:t>
      </w:r>
    </w:p>
    <w:p w14:paraId="3112F34F" w14:textId="52D75366"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3F0CDC1D" w14:textId="77777777" w:rsidR="00631D8F" w:rsidRPr="004B6B3E" w:rsidRDefault="00631D8F" w:rsidP="00631D8F">
      <w:pPr>
        <w:keepNext/>
        <w:jc w:val="center"/>
      </w:pPr>
      <w:r w:rsidRPr="004B6B3E">
        <w:rPr>
          <w:noProof/>
        </w:rPr>
        <w:drawing>
          <wp:inline distT="0" distB="0" distL="0" distR="0" wp14:anchorId="778F04D7" wp14:editId="44EFD45E">
            <wp:extent cx="5400040" cy="513080"/>
            <wp:effectExtent l="95250" t="38100" r="29210" b="965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513080"/>
                    </a:xfrm>
                    <a:prstGeom prst="rect">
                      <a:avLst/>
                    </a:prstGeom>
                    <a:effectLst>
                      <a:outerShdw blurRad="50800" dist="38100" dir="8100000" algn="tr" rotWithShape="0">
                        <a:prstClr val="black">
                          <a:alpha val="40000"/>
                        </a:prstClr>
                      </a:outerShdw>
                    </a:effectLst>
                  </pic:spPr>
                </pic:pic>
              </a:graphicData>
            </a:graphic>
          </wp:inline>
        </w:drawing>
      </w:r>
    </w:p>
    <w:p w14:paraId="6B652A23" w14:textId="74D9B9D6" w:rsidR="00631D8F" w:rsidRPr="004B6B3E" w:rsidRDefault="00631D8F" w:rsidP="00631D8F">
      <w:pPr>
        <w:pStyle w:val="Caption"/>
        <w:rPr>
          <w:b/>
        </w:rPr>
      </w:pPr>
      <w:bookmarkStart w:id="59" w:name="_Ref103096474"/>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5</w:t>
      </w:r>
      <w:r w:rsidRPr="004B6B3E">
        <w:rPr>
          <w:b/>
        </w:rPr>
        <w:fldChar w:fldCharType="end"/>
      </w:r>
      <w:bookmarkEnd w:id="59"/>
      <w:r w:rsidRPr="004B6B3E">
        <w:rPr>
          <w:b/>
        </w:rPr>
        <w:t>. Task-table with advanced parameters in the WSPPG-SBT module.</w:t>
      </w:r>
    </w:p>
    <w:p w14:paraId="230E663F" w14:textId="77777777" w:rsidR="00631D8F" w:rsidRPr="004B6B3E" w:rsidRDefault="00631D8F" w:rsidP="00631D8F"/>
    <w:p w14:paraId="7A753728" w14:textId="77777777" w:rsidR="00631D8F" w:rsidRPr="004B6B3E" w:rsidRDefault="00631D8F" w:rsidP="00631D8F">
      <w:pPr>
        <w:pStyle w:val="Heading3"/>
      </w:pPr>
      <w:r w:rsidRPr="004B6B3E">
        <w:rPr>
          <w:rFonts w:asciiTheme="minorHAnsi" w:hAnsiTheme="minorHAnsi"/>
        </w:rPr>
        <w:t>WPP-SBT</w:t>
      </w:r>
    </w:p>
    <w:p w14:paraId="7DD1E32D" w14:textId="7D9D028D" w:rsidR="00631D8F" w:rsidRPr="004B6B3E" w:rsidRDefault="00631D8F" w:rsidP="00631D8F">
      <w:r w:rsidRPr="004B6B3E">
        <w:t>The WPP-SBT module performs the integrations peptide</w:t>
      </w:r>
      <w:r w:rsidR="003D2804">
        <w:t>-to-</w:t>
      </w:r>
      <w:r w:rsidRPr="004B6B3E">
        <w:t>protein,</w:t>
      </w:r>
      <w:r w:rsidR="003D2804">
        <w:t xml:space="preserve"> </w:t>
      </w:r>
      <w:r w:rsidRPr="004B6B3E">
        <w:t>protein</w:t>
      </w:r>
      <w:r w:rsidR="003D2804">
        <w:t>-to-</w:t>
      </w:r>
      <w:r w:rsidRPr="004B6B3E">
        <w:t xml:space="preserve">category, </w:t>
      </w:r>
      <w:r w:rsidR="003D2804" w:rsidRPr="004B6B3E">
        <w:t>p</w:t>
      </w:r>
      <w:r w:rsidR="003D2804">
        <w:t>rotein-to-protein</w:t>
      </w:r>
      <w:r w:rsidR="003D2804" w:rsidRPr="004B6B3E">
        <w:t xml:space="preserve">all </w:t>
      </w:r>
      <w:r w:rsidRPr="004B6B3E">
        <w:t>and category</w:t>
      </w:r>
      <w:r w:rsidR="003D2804">
        <w:t>-to-</w:t>
      </w:r>
      <w:r w:rsidRPr="004B6B3E">
        <w:t>categoryall. In addition, the SBT algorithm is used to calculate the variance associated to the protein</w:t>
      </w:r>
      <w:r w:rsidR="003D2804">
        <w:t>-to-</w:t>
      </w:r>
      <w:r w:rsidRPr="004B6B3E">
        <w:t>category integration, which is applied to the protein</w:t>
      </w:r>
      <w:r w:rsidR="003D2804">
        <w:t>-to-</w:t>
      </w:r>
      <w:r w:rsidRPr="004B6B3E">
        <w:t>proteinall integration.</w:t>
      </w:r>
    </w:p>
    <w:p w14:paraId="78053A0B" w14:textId="77777777" w:rsidR="00631D8F" w:rsidRPr="004B6B3E" w:rsidRDefault="00631D8F" w:rsidP="00631D8F"/>
    <w:p w14:paraId="7B90AC35" w14:textId="77777777" w:rsidR="00631D8F" w:rsidRPr="004B6B3E" w:rsidRDefault="00631D8F" w:rsidP="00631D8F">
      <w:pPr>
        <w:pStyle w:val="Heading4"/>
      </w:pPr>
      <w:r w:rsidRPr="004B6B3E">
        <w:t>Standard parameters</w:t>
      </w:r>
    </w:p>
    <w:p w14:paraId="782B62F7" w14:textId="5DF7ABFA" w:rsidR="00631D8F" w:rsidRPr="004B6B3E" w:rsidRDefault="00631D8F" w:rsidP="00631D8F">
      <w:r w:rsidRPr="004B6B3E">
        <w:t>The standard parameters required by the WPP-SBT module are (</w:t>
      </w:r>
      <w:r w:rsidR="006F37B2">
        <w:fldChar w:fldCharType="begin"/>
      </w:r>
      <w:r w:rsidR="006F37B2">
        <w:instrText xml:space="preserve"> REF _Ref103096252 \h </w:instrText>
      </w:r>
      <w:r w:rsidR="006F37B2">
        <w:fldChar w:fldCharType="separate"/>
      </w:r>
      <w:r w:rsidR="0009316B" w:rsidRPr="004B6B3E">
        <w:rPr>
          <w:b/>
        </w:rPr>
        <w:t xml:space="preserve">Figure </w:t>
      </w:r>
      <w:r w:rsidR="0009316B">
        <w:rPr>
          <w:b/>
          <w:noProof/>
        </w:rPr>
        <w:t>23</w:t>
      </w:r>
      <w:r w:rsidR="006F37B2">
        <w:fldChar w:fldCharType="end"/>
      </w:r>
      <w:r w:rsidRPr="004B6B3E">
        <w:t>):</w:t>
      </w:r>
    </w:p>
    <w:p w14:paraId="3380855B"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6488D5FD" w14:textId="0F328178"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70863442"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678FB0A6" w14:textId="77777777" w:rsidR="00631D8F" w:rsidRPr="004B6B3E" w:rsidRDefault="00631D8F" w:rsidP="00631D8F">
      <w:pPr>
        <w:pStyle w:val="ListParagraph"/>
        <w:numPr>
          <w:ilvl w:val="0"/>
          <w:numId w:val="2"/>
        </w:numPr>
      </w:pPr>
      <w:r w:rsidRPr="004B6B3E">
        <w:rPr>
          <w:i/>
        </w:rPr>
        <w:lastRenderedPageBreak/>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0E78C712"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A79AD31" w14:textId="5590E101"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38F61EB9" w14:textId="77777777" w:rsidR="00631D8F" w:rsidRPr="004B6B3E" w:rsidRDefault="00631D8F" w:rsidP="00631D8F"/>
    <w:p w14:paraId="55056497" w14:textId="77777777" w:rsidR="00631D8F" w:rsidRPr="004B6B3E" w:rsidRDefault="00631D8F" w:rsidP="00631D8F">
      <w:pPr>
        <w:pStyle w:val="Heading4"/>
      </w:pPr>
      <w:r w:rsidRPr="004B6B3E">
        <w:t>Advanced parameters</w:t>
      </w:r>
    </w:p>
    <w:p w14:paraId="4AF0D656" w14:textId="56E7EB72" w:rsidR="00631D8F" w:rsidRPr="004B6B3E" w:rsidRDefault="00631D8F" w:rsidP="00631D8F">
      <w:r w:rsidRPr="004B6B3E">
        <w:t>The WPP-SBT module accepts the following advanced parameters (</w:t>
      </w:r>
      <w:r w:rsidR="006F37B2">
        <w:fldChar w:fldCharType="begin"/>
      </w:r>
      <w:r w:rsidR="006F37B2">
        <w:instrText xml:space="preserve"> REF _Ref103096698 \h </w:instrText>
      </w:r>
      <w:r w:rsidR="006F37B2">
        <w:fldChar w:fldCharType="separate"/>
      </w:r>
      <w:r w:rsidR="0009316B" w:rsidRPr="004B6B3E">
        <w:rPr>
          <w:b/>
        </w:rPr>
        <w:t xml:space="preserve">Figure </w:t>
      </w:r>
      <w:r w:rsidR="0009316B">
        <w:rPr>
          <w:b/>
          <w:noProof/>
        </w:rPr>
        <w:t>26</w:t>
      </w:r>
      <w:r w:rsidR="006F37B2">
        <w:fldChar w:fldCharType="end"/>
      </w:r>
      <w:r w:rsidRPr="004B6B3E">
        <w:t>):</w:t>
      </w:r>
    </w:p>
    <w:p w14:paraId="0AD06A88" w14:textId="660F7700" w:rsidR="00BF45B6" w:rsidRDefault="00631D8F" w:rsidP="00631D8F">
      <w:pPr>
        <w:pStyle w:val="ListParagraph"/>
        <w:numPr>
          <w:ilvl w:val="0"/>
          <w:numId w:val="3"/>
        </w:numPr>
      </w:pPr>
      <w:r w:rsidRPr="004B6B3E">
        <w:rPr>
          <w:i/>
        </w:rPr>
        <w:t>p&gt;q Tag</w:t>
      </w:r>
      <w:r w:rsidRPr="004B6B3E">
        <w:t xml:space="preserve">, </w:t>
      </w:r>
      <w:r w:rsidRPr="004B6B3E">
        <w:rPr>
          <w:i/>
        </w:rPr>
        <w:t>p&gt;a Tag</w:t>
      </w:r>
      <w:r w:rsidRPr="004B6B3E">
        <w:t xml:space="preserve">, </w:t>
      </w:r>
      <w:r w:rsidRPr="004B6B3E">
        <w:rPr>
          <w:i/>
        </w:rPr>
        <w:t>c&gt;a Tag</w:t>
      </w:r>
      <w:r w:rsidRPr="004B6B3E">
        <w:t xml:space="preserve"> </w:t>
      </w:r>
      <w:r w:rsidR="0099076C" w:rsidRPr="00907E69">
        <w:t xml:space="preserve">are </w:t>
      </w:r>
      <w:r w:rsidR="0099076C">
        <w:t xml:space="preserve">the </w:t>
      </w:r>
      <w:r w:rsidR="0099076C" w:rsidRPr="00C06AD8">
        <w:t xml:space="preserve">text label that indicates which elements from the lower level </w:t>
      </w:r>
      <w:r w:rsidR="0099076C">
        <w:t xml:space="preserve">(“p” and “c”) </w:t>
      </w:r>
      <w:r w:rsidR="0099076C" w:rsidRPr="00C06AD8">
        <w:t xml:space="preserve">are integrated into the </w:t>
      </w:r>
      <w:r w:rsidR="0099076C">
        <w:t xml:space="preserve">higher </w:t>
      </w:r>
      <w:r w:rsidR="0099076C" w:rsidRPr="00C06AD8">
        <w:t>level</w:t>
      </w:r>
      <w:r w:rsidR="0099076C">
        <w:t xml:space="preserve"> (“q” and “a”)</w:t>
      </w:r>
      <w:r w:rsidR="0099076C" w:rsidRPr="00C06AD8">
        <w:t xml:space="preserve">. The tags must be specified in the third column of the corresponding </w:t>
      </w:r>
      <w:r w:rsidR="0099076C">
        <w:t>R</w:t>
      </w:r>
      <w:r w:rsidR="0099076C" w:rsidRPr="00C06AD8">
        <w:t xml:space="preserve">elation </w:t>
      </w:r>
      <w:r w:rsidR="0099076C">
        <w:t>Table</w:t>
      </w:r>
      <w:r w:rsidR="0099076C" w:rsidRPr="00C06AD8">
        <w:t xml:space="preserve">. This allows the user to discard elements for integration without needing to eliminate them from the </w:t>
      </w:r>
      <w:r w:rsidR="0099076C">
        <w:t>R</w:t>
      </w:r>
      <w:r w:rsidR="0099076C" w:rsidRPr="00C06AD8">
        <w:t xml:space="preserve">elation </w:t>
      </w:r>
      <w:r w:rsidR="0099076C">
        <w:t>Table</w:t>
      </w:r>
      <w:r w:rsidR="0099076C" w:rsidRPr="00C06AD8">
        <w:t xml:space="preserve">. Thus, if the label </w:t>
      </w:r>
      <w:r w:rsidR="00666F6E">
        <w:t>“</w:t>
      </w:r>
      <w:r w:rsidR="0099076C" w:rsidRPr="00C06AD8">
        <w:t>marked</w:t>
      </w:r>
      <w:r w:rsidR="00666F6E">
        <w:t>”</w:t>
      </w:r>
      <w:r w:rsidR="0099076C" w:rsidRPr="00C06AD8">
        <w:t xml:space="preserve"> is used as a Tag, only the lower level elements containing the label marked in the third column of the lower_level2</w:t>
      </w:r>
      <w:r w:rsidR="0099076C">
        <w:t>higher</w:t>
      </w:r>
      <w:r w:rsidR="0099076C" w:rsidRPr="00C06AD8">
        <w:t xml:space="preserve">_level </w:t>
      </w:r>
      <w:r w:rsidR="00D8053D">
        <w:t>R</w:t>
      </w:r>
      <w:r w:rsidR="0099076C" w:rsidRPr="00C06AD8">
        <w:t xml:space="preserve">elation </w:t>
      </w:r>
      <w:r w:rsidR="00D8053D">
        <w:t xml:space="preserve">Table </w:t>
      </w:r>
      <w:r w:rsidR="0099076C" w:rsidRPr="00C06AD8">
        <w:t>will be integrated. Logical operators can also be used in the Tag field to make complex decisions</w:t>
      </w:r>
      <w:r w:rsidR="00C51DF3">
        <w:t>.</w:t>
      </w:r>
    </w:p>
    <w:p w14:paraId="52FE9787" w14:textId="0C0803AB" w:rsidR="00BF45B6" w:rsidRDefault="00BF45B6" w:rsidP="00BF45B6">
      <w:pPr>
        <w:pStyle w:val="ListParagraph"/>
      </w:pPr>
      <w:r w:rsidRPr="00DA3518">
        <w:rPr>
          <w:lang w:val="en-GB"/>
        </w:rPr>
        <w:t xml:space="preserve">By default, </w:t>
      </w:r>
      <w:proofErr w:type="spellStart"/>
      <w:r w:rsidRPr="00DA3518">
        <w:rPr>
          <w:lang w:val="en-GB"/>
        </w:rPr>
        <w:t>iSanXoT</w:t>
      </w:r>
      <w:proofErr w:type="spellEnd"/>
      <w:r w:rsidRPr="00DA3518">
        <w:rPr>
          <w:lang w:val="en-GB"/>
        </w:rPr>
        <w:t xml:space="preserve"> eliminates outliers from the lower level according to an FDR&lt;1% threshold.</w:t>
      </w:r>
    </w:p>
    <w:p w14:paraId="145B8726" w14:textId="02B96C99" w:rsidR="00631D8F" w:rsidRPr="004B6B3E" w:rsidRDefault="00C51DF3"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165C717B" w14:textId="5684C2FE" w:rsidR="00631D8F" w:rsidRPr="004B6B3E" w:rsidRDefault="00631D8F" w:rsidP="00631D8F">
      <w:pPr>
        <w:pStyle w:val="ListParagraph"/>
        <w:numPr>
          <w:ilvl w:val="0"/>
          <w:numId w:val="3"/>
        </w:numPr>
      </w:pPr>
      <w:r w:rsidRPr="004B6B3E">
        <w:rPr>
          <w:i/>
        </w:rPr>
        <w:t>p&gt;q FDR</w:t>
      </w:r>
      <w:r w:rsidRPr="004B6B3E">
        <w:t xml:space="preserve">, </w:t>
      </w:r>
      <w:r w:rsidRPr="004B6B3E">
        <w:rPr>
          <w:i/>
        </w:rPr>
        <w:t>q&gt;c FDR</w:t>
      </w:r>
      <w:r w:rsidRPr="004B6B3E">
        <w:t xml:space="preserve"> establish an FDR threshold other than 0.01 (1%) for outlier removal in the peptide</w:t>
      </w:r>
      <w:r w:rsidR="003D2804">
        <w:t>-to-</w:t>
      </w:r>
      <w:r w:rsidRPr="004B6B3E">
        <w:t>protein and protein</w:t>
      </w:r>
      <w:r w:rsidR="003D2804">
        <w:t>-to-</w:t>
      </w:r>
      <w:r w:rsidRPr="004B6B3E">
        <w:t>category integrations, respectively. If FDR = 0 is selected, then the outliers are not discarded.</w:t>
      </w:r>
    </w:p>
    <w:p w14:paraId="737A49C2" w14:textId="1CF1F698" w:rsidR="00631D8F" w:rsidRPr="004B6B3E" w:rsidRDefault="00631D8F" w:rsidP="002F6269">
      <w:pPr>
        <w:pStyle w:val="ListParagraph"/>
        <w:numPr>
          <w:ilvl w:val="0"/>
          <w:numId w:val="3"/>
        </w:numPr>
      </w:pPr>
      <w:r w:rsidRPr="004B6B3E">
        <w:rPr>
          <w:i/>
        </w:rPr>
        <w:t>p&gt;q Var(x)</w:t>
      </w:r>
      <w:r w:rsidRPr="004B6B3E">
        <w:t xml:space="preserve">, </w:t>
      </w:r>
      <w:r w:rsidRPr="004B6B3E">
        <w:rPr>
          <w:i/>
        </w:rPr>
        <w:t>q&gt;c Var(x)</w:t>
      </w:r>
      <w:r w:rsidRPr="004B6B3E">
        <w:t xml:space="preserve"> set a fixed value for the variance in the peptide</w:t>
      </w:r>
      <w:r w:rsidR="003D2804">
        <w:t>-to-</w:t>
      </w:r>
      <w:r w:rsidRPr="004B6B3E">
        <w:t>protein and protein</w:t>
      </w:r>
      <w:r w:rsidR="003D2804">
        <w:t>-to-</w:t>
      </w:r>
      <w:r w:rsidRPr="004B6B3E">
        <w:t>category integrations, respectively. By default, the variance will be iteratively calculated based on the Levenberg-Marquardt algorithm in the first lower level</w:t>
      </w:r>
      <w:r w:rsidR="003D2804">
        <w:t>-to-</w:t>
      </w:r>
      <w:r w:rsidRPr="004B6B3E">
        <w:t xml:space="preserve">higher level integration </w:t>
      </w:r>
      <w:r w:rsidR="002F6269" w:rsidRPr="004B6B3E">
        <w:t>(</w:t>
      </w:r>
      <w:r w:rsidR="002F6269">
        <w:fldChar w:fldCharType="begin"/>
      </w:r>
      <w:r w:rsidR="002F6269">
        <w:instrText xml:space="preserve"> REF _Ref103096863 \h </w:instrText>
      </w:r>
      <w:r w:rsidR="002F6269">
        <w:fldChar w:fldCharType="separate"/>
      </w:r>
      <w:r w:rsidR="0009316B" w:rsidRPr="00AC26D4">
        <w:rPr>
          <w:b/>
        </w:rPr>
        <w:t xml:space="preserve">Figure </w:t>
      </w:r>
      <w:r w:rsidR="0009316B">
        <w:rPr>
          <w:b/>
          <w:noProof/>
        </w:rPr>
        <w:t>10</w:t>
      </w:r>
      <w:r w:rsidR="002F6269">
        <w:fldChar w:fldCharType="end"/>
      </w:r>
      <w:r w:rsidR="002F6269" w:rsidRPr="004B6B3E">
        <w:t>).</w:t>
      </w:r>
    </w:p>
    <w:p w14:paraId="356C7BA8" w14:textId="3670446C"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1DD0B054" w14:textId="77777777" w:rsidR="00631D8F" w:rsidRPr="004B6B3E" w:rsidRDefault="00631D8F" w:rsidP="00631D8F">
      <w:pPr>
        <w:keepNext/>
        <w:jc w:val="center"/>
      </w:pPr>
      <w:r w:rsidRPr="004B6B3E">
        <w:rPr>
          <w:noProof/>
        </w:rPr>
        <w:drawing>
          <wp:inline distT="0" distB="0" distL="0" distR="0" wp14:anchorId="236FF4BA" wp14:editId="4F7DA020">
            <wp:extent cx="4591691" cy="743054"/>
            <wp:effectExtent l="95250" t="38100" r="37465" b="952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91691" cy="743054"/>
                    </a:xfrm>
                    <a:prstGeom prst="rect">
                      <a:avLst/>
                    </a:prstGeom>
                    <a:effectLst>
                      <a:outerShdw blurRad="50800" dist="38100" dir="8100000" algn="tr" rotWithShape="0">
                        <a:prstClr val="black">
                          <a:alpha val="40000"/>
                        </a:prstClr>
                      </a:outerShdw>
                    </a:effectLst>
                  </pic:spPr>
                </pic:pic>
              </a:graphicData>
            </a:graphic>
          </wp:inline>
        </w:drawing>
      </w:r>
    </w:p>
    <w:p w14:paraId="6A094740" w14:textId="7CF7C7F1" w:rsidR="00631D8F" w:rsidRPr="004B6B3E" w:rsidRDefault="00631D8F" w:rsidP="00631D8F">
      <w:pPr>
        <w:pStyle w:val="Caption"/>
        <w:rPr>
          <w:b/>
        </w:rPr>
      </w:pPr>
      <w:bookmarkStart w:id="60" w:name="_Ref10309669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6</w:t>
      </w:r>
      <w:r w:rsidRPr="004B6B3E">
        <w:rPr>
          <w:b/>
        </w:rPr>
        <w:fldChar w:fldCharType="end"/>
      </w:r>
      <w:bookmarkEnd w:id="60"/>
      <w:r w:rsidRPr="004B6B3E">
        <w:rPr>
          <w:b/>
        </w:rPr>
        <w:t>. Task-table with advanced parameters in the WPP-SBT module.</w:t>
      </w:r>
    </w:p>
    <w:p w14:paraId="00FF600F" w14:textId="77777777" w:rsidR="00631D8F" w:rsidRPr="004B6B3E" w:rsidRDefault="00631D8F" w:rsidP="00631D8F"/>
    <w:p w14:paraId="6014D1F3" w14:textId="77777777" w:rsidR="00631D8F" w:rsidRPr="004B6B3E" w:rsidRDefault="00631D8F" w:rsidP="00631D8F">
      <w:pPr>
        <w:pStyle w:val="Heading3"/>
      </w:pPr>
      <w:r w:rsidRPr="004B6B3E">
        <w:rPr>
          <w:rFonts w:asciiTheme="minorHAnsi" w:hAnsiTheme="minorHAnsi"/>
        </w:rPr>
        <w:t>WPPG-SBT</w:t>
      </w:r>
    </w:p>
    <w:p w14:paraId="19C74174" w14:textId="0BFAE3B9" w:rsidR="00631D8F" w:rsidRPr="004B6B3E" w:rsidRDefault="00631D8F" w:rsidP="00631D8F">
      <w:r w:rsidRPr="004B6B3E">
        <w:t>The WPPG-SBT module performs the integrations peptide</w:t>
      </w:r>
      <w:r w:rsidR="003D2804">
        <w:t>-to-</w:t>
      </w:r>
      <w:r w:rsidRPr="004B6B3E">
        <w:t>protein, protein</w:t>
      </w:r>
      <w:r w:rsidR="003D2804">
        <w:t>-to-</w:t>
      </w:r>
      <w:r w:rsidRPr="004B6B3E">
        <w:t>gene, gene</w:t>
      </w:r>
      <w:r w:rsidR="003D2804">
        <w:t>-to-</w:t>
      </w:r>
      <w:r w:rsidRPr="004B6B3E">
        <w:t>category, gene</w:t>
      </w:r>
      <w:r w:rsidR="003D2804">
        <w:t>-to-</w:t>
      </w:r>
      <w:proofErr w:type="spellStart"/>
      <w:r w:rsidRPr="004B6B3E">
        <w:t>geneall</w:t>
      </w:r>
      <w:proofErr w:type="spellEnd"/>
      <w:r w:rsidRPr="004B6B3E">
        <w:t>,</w:t>
      </w:r>
      <w:r w:rsidR="00221550">
        <w:t xml:space="preserve"> </w:t>
      </w:r>
      <w:r w:rsidRPr="004B6B3E">
        <w:t>and category</w:t>
      </w:r>
      <w:r w:rsidR="003D2804">
        <w:t>-to-</w:t>
      </w:r>
      <w:r w:rsidRPr="004B6B3E">
        <w:t>categoryall</w:t>
      </w:r>
      <w:r w:rsidRPr="006F37B2">
        <w:t>. In addition, the SBT algorithm is used to calculate the variance associated to the gene</w:t>
      </w:r>
      <w:r w:rsidR="003D2804">
        <w:t>-to-</w:t>
      </w:r>
      <w:r w:rsidRPr="006F37B2">
        <w:t>category integration, which is applied to the gene</w:t>
      </w:r>
      <w:r w:rsidR="003D2804">
        <w:t>-to-</w:t>
      </w:r>
      <w:proofErr w:type="spellStart"/>
      <w:r w:rsidRPr="006F37B2">
        <w:t>geneall</w:t>
      </w:r>
      <w:proofErr w:type="spellEnd"/>
      <w:r w:rsidRPr="006F37B2">
        <w:t xml:space="preserve"> integration.</w:t>
      </w:r>
    </w:p>
    <w:p w14:paraId="0C26CCD8" w14:textId="77777777" w:rsidR="00631D8F" w:rsidRPr="004B6B3E" w:rsidRDefault="00631D8F" w:rsidP="00631D8F"/>
    <w:p w14:paraId="478D3BCE" w14:textId="77777777" w:rsidR="00631D8F" w:rsidRPr="004B6B3E" w:rsidRDefault="00631D8F" w:rsidP="00631D8F">
      <w:pPr>
        <w:pStyle w:val="Heading4"/>
      </w:pPr>
      <w:r w:rsidRPr="004B6B3E">
        <w:lastRenderedPageBreak/>
        <w:t>Standard parameters</w:t>
      </w:r>
    </w:p>
    <w:p w14:paraId="103C36AA" w14:textId="779A7763" w:rsidR="00631D8F" w:rsidRPr="004B6B3E" w:rsidRDefault="00631D8F" w:rsidP="00631D8F">
      <w:r w:rsidRPr="004B6B3E">
        <w:t>The standard parameters required by the WPPG-SBT module are (</w:t>
      </w:r>
      <w:r w:rsidR="00E04845">
        <w:fldChar w:fldCharType="begin"/>
      </w:r>
      <w:r w:rsidR="00E04845">
        <w:instrText xml:space="preserve"> REF _Ref103096252 \h </w:instrText>
      </w:r>
      <w:r w:rsidR="00E04845">
        <w:fldChar w:fldCharType="separate"/>
      </w:r>
      <w:r w:rsidR="0009316B" w:rsidRPr="004B6B3E">
        <w:rPr>
          <w:b/>
        </w:rPr>
        <w:t xml:space="preserve">Figure </w:t>
      </w:r>
      <w:r w:rsidR="0009316B">
        <w:rPr>
          <w:b/>
          <w:noProof/>
        </w:rPr>
        <w:t>23</w:t>
      </w:r>
      <w:r w:rsidR="00E04845">
        <w:fldChar w:fldCharType="end"/>
      </w:r>
      <w:r w:rsidRPr="004B6B3E">
        <w:t>):</w:t>
      </w:r>
    </w:p>
    <w:p w14:paraId="7109CFA7" w14:textId="77777777" w:rsidR="00631D8F" w:rsidRPr="004B6B3E" w:rsidRDefault="00631D8F" w:rsidP="00631D8F">
      <w:pPr>
        <w:pStyle w:val="ListParagraph"/>
        <w:numPr>
          <w:ilvl w:val="0"/>
          <w:numId w:val="2"/>
        </w:numPr>
      </w:pPr>
      <w:r w:rsidRPr="004B6B3E">
        <w:rPr>
          <w:i/>
        </w:rPr>
        <w:t>Forced execution</w:t>
      </w:r>
      <w:r w:rsidRPr="004B6B3E">
        <w:t>: This checkbox field indicates whether to force the execution or not.</w:t>
      </w:r>
    </w:p>
    <w:p w14:paraId="207026D7" w14:textId="78FCC076" w:rsidR="00631D8F" w:rsidRPr="004B6B3E" w:rsidRDefault="00631D8F" w:rsidP="00631D8F">
      <w:pPr>
        <w:pStyle w:val="ListParagraph"/>
        <w:numPr>
          <w:ilvl w:val="0"/>
          <w:numId w:val="2"/>
        </w:numPr>
      </w:pPr>
      <w:r w:rsidRPr="004B6B3E">
        <w:rPr>
          <w:i/>
        </w:rPr>
        <w:t>Experiment</w:t>
      </w:r>
      <w:r w:rsidRPr="004B6B3E">
        <w:t xml:space="preserve"> is the column header that designates which elements from the Identification file will be used in the starting scan</w:t>
      </w:r>
      <w:r w:rsidR="003D2804">
        <w:t>-to-</w:t>
      </w:r>
      <w:r w:rsidRPr="004B6B3E">
        <w:t>peptide integration.</w:t>
      </w:r>
    </w:p>
    <w:p w14:paraId="098ED29C" w14:textId="77777777" w:rsidR="00631D8F" w:rsidRPr="004B6B3E" w:rsidRDefault="00631D8F" w:rsidP="00631D8F">
      <w:pPr>
        <w:pStyle w:val="ListParagraph"/>
        <w:numPr>
          <w:ilvl w:val="0"/>
          <w:numId w:val="2"/>
        </w:numPr>
      </w:pPr>
      <w:r w:rsidRPr="004B6B3E">
        <w:rPr>
          <w:i/>
        </w:rPr>
        <w:t>Identifier column header</w:t>
      </w:r>
      <w:r w:rsidRPr="004B6B3E">
        <w:t xml:space="preserve"> is the identification file column header that unambiguously identifies the scans.</w:t>
      </w:r>
    </w:p>
    <w:p w14:paraId="47326F9B" w14:textId="77777777" w:rsidR="00631D8F" w:rsidRPr="004B6B3E" w:rsidRDefault="00631D8F" w:rsidP="00631D8F">
      <w:pPr>
        <w:pStyle w:val="ListParagraph"/>
        <w:numPr>
          <w:ilvl w:val="0"/>
          <w:numId w:val="2"/>
        </w:numPr>
      </w:pPr>
      <w:r w:rsidRPr="004B6B3E">
        <w:rPr>
          <w:i/>
        </w:rPr>
        <w:t>Ratio numerator</w:t>
      </w:r>
      <w:r w:rsidRPr="004B6B3E">
        <w:t xml:space="preserve"> specifies which identification file column header designates the quantitative values to be used as a numerator for the log</w:t>
      </w:r>
      <w:r w:rsidRPr="004B6B3E">
        <w:rPr>
          <w:vertAlign w:val="subscript"/>
        </w:rPr>
        <w:t>2</w:t>
      </w:r>
      <w:r w:rsidRPr="004B6B3E">
        <w:t>-ratio calculation.</w:t>
      </w:r>
    </w:p>
    <w:p w14:paraId="74F06B57" w14:textId="77777777" w:rsidR="00631D8F" w:rsidRPr="004B6B3E" w:rsidRDefault="00631D8F" w:rsidP="00631D8F">
      <w:pPr>
        <w:pStyle w:val="ListParagraph"/>
        <w:numPr>
          <w:ilvl w:val="0"/>
          <w:numId w:val="2"/>
        </w:numPr>
      </w:pPr>
      <w:r w:rsidRPr="004B6B3E">
        <w:rPr>
          <w:i/>
        </w:rPr>
        <w:t>Ratio denominator</w:t>
      </w:r>
      <w:r w:rsidRPr="004B6B3E">
        <w:t xml:space="preserve"> specifies which identification file column header designates the quantitative values to be used as a denominator for the log</w:t>
      </w:r>
      <w:r w:rsidRPr="004B6B3E">
        <w:rPr>
          <w:vertAlign w:val="subscript"/>
        </w:rPr>
        <w:t>2</w:t>
      </w:r>
      <w:r w:rsidRPr="004B6B3E">
        <w:t>-ratio calculation.</w:t>
      </w:r>
    </w:p>
    <w:p w14:paraId="4652E73C" w14:textId="77777777" w:rsidR="00631D8F" w:rsidRPr="004B6B3E" w:rsidRDefault="00631D8F" w:rsidP="00631D8F">
      <w:pPr>
        <w:pStyle w:val="ListParagraph"/>
        <w:numPr>
          <w:ilvl w:val="0"/>
          <w:numId w:val="2"/>
        </w:numPr>
      </w:pPr>
      <w:r w:rsidRPr="004B6B3E">
        <w:t>Output Sample folder: indicates the name of the folder where the resulting data files will be saved.</w:t>
      </w:r>
    </w:p>
    <w:p w14:paraId="757DC1BC" w14:textId="77777777" w:rsidR="00631D8F" w:rsidRPr="004B6B3E" w:rsidRDefault="00631D8F" w:rsidP="00631D8F"/>
    <w:p w14:paraId="747E3A70" w14:textId="77777777" w:rsidR="00631D8F" w:rsidRPr="004B6B3E" w:rsidRDefault="00631D8F" w:rsidP="00631D8F">
      <w:pPr>
        <w:pStyle w:val="Heading4"/>
      </w:pPr>
      <w:r w:rsidRPr="004B6B3E">
        <w:t>Advanced parameters</w:t>
      </w:r>
    </w:p>
    <w:p w14:paraId="2994BF51" w14:textId="1D723F1D" w:rsidR="00631D8F" w:rsidRPr="004B6B3E" w:rsidRDefault="00631D8F" w:rsidP="00631D8F">
      <w:r w:rsidRPr="004B6B3E">
        <w:t>The WPPG-SBT module accepts the following advanced parameters (</w:t>
      </w:r>
      <w:r w:rsidR="00E04845">
        <w:fldChar w:fldCharType="begin"/>
      </w:r>
      <w:r w:rsidR="00E04845">
        <w:instrText xml:space="preserve"> REF _Ref103097509 \h </w:instrText>
      </w:r>
      <w:r w:rsidR="00E04845">
        <w:fldChar w:fldCharType="separate"/>
      </w:r>
      <w:r w:rsidR="0009316B" w:rsidRPr="004B6B3E">
        <w:rPr>
          <w:b/>
        </w:rPr>
        <w:t xml:space="preserve">Figure </w:t>
      </w:r>
      <w:r w:rsidR="0009316B">
        <w:rPr>
          <w:b/>
          <w:noProof/>
        </w:rPr>
        <w:t>27</w:t>
      </w:r>
      <w:r w:rsidR="00E04845">
        <w:fldChar w:fldCharType="end"/>
      </w:r>
      <w:r w:rsidRPr="004B6B3E">
        <w:t>):</w:t>
      </w:r>
    </w:p>
    <w:p w14:paraId="430E56AF" w14:textId="611CEB6E" w:rsidR="00B51770" w:rsidRDefault="00631D8F" w:rsidP="00631D8F">
      <w:pPr>
        <w:pStyle w:val="ListParagraph"/>
        <w:numPr>
          <w:ilvl w:val="0"/>
          <w:numId w:val="3"/>
        </w:numPr>
      </w:pPr>
      <w:r w:rsidRPr="004B6B3E">
        <w:rPr>
          <w:i/>
        </w:rPr>
        <w:t>p&gt;q Tag</w:t>
      </w:r>
      <w:r w:rsidRPr="004B6B3E">
        <w:t xml:space="preserve">, </w:t>
      </w:r>
      <w:r w:rsidRPr="004B6B3E">
        <w:rPr>
          <w:i/>
        </w:rPr>
        <w:t>q&gt;g Tag, p&gt;a Tag, q&gt;a Tag,</w:t>
      </w:r>
      <w:r w:rsidRPr="004B6B3E">
        <w:t xml:space="preserve"> </w:t>
      </w:r>
      <w:r w:rsidRPr="004B6B3E">
        <w:rPr>
          <w:i/>
        </w:rPr>
        <w:t>c&gt;a Tag</w:t>
      </w:r>
      <w:r w:rsidRPr="004B6B3E">
        <w:t xml:space="preserve"> </w:t>
      </w:r>
      <w:r w:rsidR="004E4D20" w:rsidRPr="00907E69">
        <w:t xml:space="preserve">are </w:t>
      </w:r>
      <w:r w:rsidR="004E4D20">
        <w:t xml:space="preserve">the </w:t>
      </w:r>
      <w:r w:rsidR="004E4D20" w:rsidRPr="00C06AD8">
        <w:t xml:space="preserve">text label that indicates which elements from the lower level </w:t>
      </w:r>
      <w:r w:rsidR="004E4D20">
        <w:t xml:space="preserve">(“p”, “q” and “c”) </w:t>
      </w:r>
      <w:r w:rsidR="004E4D20" w:rsidRPr="00C06AD8">
        <w:t xml:space="preserve">are integrated into the </w:t>
      </w:r>
      <w:r w:rsidR="004E4D20">
        <w:t xml:space="preserve">higher </w:t>
      </w:r>
      <w:r w:rsidR="004E4D20" w:rsidRPr="00C06AD8">
        <w:t>level</w:t>
      </w:r>
      <w:r w:rsidR="004E4D20">
        <w:t xml:space="preserve"> (“q”, “g” and “a”)</w:t>
      </w:r>
      <w:r w:rsidR="004E4D20" w:rsidRPr="00C06AD8">
        <w:t xml:space="preserve">. The tags must be specified in the third column of the corresponding </w:t>
      </w:r>
      <w:r w:rsidR="004E4D20">
        <w:t>R</w:t>
      </w:r>
      <w:r w:rsidR="004E4D20" w:rsidRPr="00C06AD8">
        <w:t xml:space="preserve">elation </w:t>
      </w:r>
      <w:r w:rsidR="004E4D20">
        <w:t>Table</w:t>
      </w:r>
      <w:r w:rsidR="004E4D20" w:rsidRPr="00C06AD8">
        <w:t xml:space="preserve">. This allows the user to discard elements for integration without needing to eliminate them from the </w:t>
      </w:r>
      <w:r w:rsidR="004E4D20">
        <w:t>R</w:t>
      </w:r>
      <w:r w:rsidR="004E4D20" w:rsidRPr="00C06AD8">
        <w:t xml:space="preserve">elation </w:t>
      </w:r>
      <w:r w:rsidR="004E4D20">
        <w:t>Table</w:t>
      </w:r>
      <w:r w:rsidR="004E4D20" w:rsidRPr="00C06AD8">
        <w:t xml:space="preserve">. Thus, if the label </w:t>
      </w:r>
      <w:r w:rsidR="001F23D8">
        <w:t>“</w:t>
      </w:r>
      <w:r w:rsidR="004E4D20" w:rsidRPr="00C06AD8">
        <w:t>marked</w:t>
      </w:r>
      <w:r w:rsidR="001F23D8">
        <w:t>”</w:t>
      </w:r>
      <w:r w:rsidR="004E4D20" w:rsidRPr="00C06AD8">
        <w:t xml:space="preserve"> is used as a Tag, only the lower level elements containing the label marked in the third column of the lower_level2</w:t>
      </w:r>
      <w:r w:rsidR="004E4D20">
        <w:t>higher</w:t>
      </w:r>
      <w:r w:rsidR="004E4D20" w:rsidRPr="00C06AD8">
        <w:t xml:space="preserve">_level </w:t>
      </w:r>
      <w:r w:rsidR="00D8053D">
        <w:t>R</w:t>
      </w:r>
      <w:r w:rsidR="004E4D20" w:rsidRPr="00C06AD8">
        <w:t xml:space="preserve">elation </w:t>
      </w:r>
      <w:r w:rsidR="00D8053D">
        <w:t xml:space="preserve">table </w:t>
      </w:r>
      <w:r w:rsidR="004E4D20" w:rsidRPr="00C06AD8">
        <w:t>will be integrated. Logical operators can also be used in the Tag field to make complex decisions</w:t>
      </w:r>
      <w:r w:rsidR="007362D2">
        <w:t>.</w:t>
      </w:r>
    </w:p>
    <w:p w14:paraId="2C7E0E8F" w14:textId="7B014B5A" w:rsidR="00B51770" w:rsidRDefault="00B51770" w:rsidP="00B51770">
      <w:pPr>
        <w:pStyle w:val="ListParagraph"/>
      </w:pPr>
      <w:r w:rsidRPr="00DA3518">
        <w:rPr>
          <w:lang w:val="en-GB"/>
        </w:rPr>
        <w:t xml:space="preserve">By default, </w:t>
      </w:r>
      <w:proofErr w:type="spellStart"/>
      <w:r w:rsidRPr="00DA3518">
        <w:rPr>
          <w:lang w:val="en-GB"/>
        </w:rPr>
        <w:t>iSanXoT</w:t>
      </w:r>
      <w:proofErr w:type="spellEnd"/>
      <w:r w:rsidRPr="00DA3518">
        <w:rPr>
          <w:lang w:val="en-GB"/>
        </w:rPr>
        <w:t xml:space="preserve"> eliminates outliers from the lower level according to an FDR&lt;1% threshold.</w:t>
      </w:r>
    </w:p>
    <w:p w14:paraId="4A7C5E2B" w14:textId="7000231B" w:rsidR="00631D8F" w:rsidRPr="004B6B3E" w:rsidRDefault="007362D2"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p>
    <w:p w14:paraId="20356600" w14:textId="7A32670C" w:rsidR="00631D8F" w:rsidRPr="004B6B3E" w:rsidRDefault="00631D8F" w:rsidP="00631D8F">
      <w:pPr>
        <w:pStyle w:val="ListParagraph"/>
        <w:numPr>
          <w:ilvl w:val="0"/>
          <w:numId w:val="3"/>
        </w:numPr>
      </w:pPr>
      <w:r w:rsidRPr="004B6B3E">
        <w:rPr>
          <w:i/>
        </w:rPr>
        <w:t>p&gt;q FDR, q&gt;g FDR</w:t>
      </w:r>
      <w:r w:rsidRPr="004B6B3E">
        <w:t xml:space="preserve">, </w:t>
      </w:r>
      <w:r w:rsidRPr="004B6B3E">
        <w:rPr>
          <w:i/>
        </w:rPr>
        <w:t>g&gt;c FDR</w:t>
      </w:r>
      <w:r w:rsidRPr="004B6B3E">
        <w:t xml:space="preserve"> establish an FDR threshold other than 0.01 (1%) for outlier removal in the integrations peptide</w:t>
      </w:r>
      <w:r w:rsidR="003D2804">
        <w:t>-to-</w:t>
      </w:r>
      <w:r w:rsidRPr="004B6B3E">
        <w:t>protein, protein</w:t>
      </w:r>
      <w:r w:rsidR="003D2804">
        <w:t>-to-</w:t>
      </w:r>
      <w:r w:rsidRPr="004B6B3E">
        <w:t>gene, and gene</w:t>
      </w:r>
      <w:r w:rsidR="003D2804">
        <w:t>-to-</w:t>
      </w:r>
      <w:r w:rsidRPr="004B6B3E">
        <w:t>category, respectively. If FDR = 0 is selected, then the outliers are not discarded.</w:t>
      </w:r>
    </w:p>
    <w:p w14:paraId="3B96C154" w14:textId="7F8BA7A5" w:rsidR="00631D8F" w:rsidRPr="004B6B3E" w:rsidRDefault="00631D8F" w:rsidP="00170634">
      <w:pPr>
        <w:pStyle w:val="ListParagraph"/>
        <w:numPr>
          <w:ilvl w:val="0"/>
          <w:numId w:val="3"/>
        </w:numPr>
      </w:pPr>
      <w:r w:rsidRPr="004B6B3E">
        <w:rPr>
          <w:i/>
        </w:rPr>
        <w:t>p&gt;q Var(x)</w:t>
      </w:r>
      <w:r w:rsidRPr="004B6B3E">
        <w:t xml:space="preserve">, </w:t>
      </w:r>
      <w:r w:rsidRPr="004B6B3E">
        <w:rPr>
          <w:i/>
        </w:rPr>
        <w:t>q&gt;g Var(x), g&gt;c Var(x)</w:t>
      </w:r>
      <w:r w:rsidRPr="004B6B3E">
        <w:t xml:space="preserve"> set a fixed value for the variance in the integrations peptide</w:t>
      </w:r>
      <w:r w:rsidR="003D2804">
        <w:t>-to-</w:t>
      </w:r>
      <w:r w:rsidRPr="004B6B3E">
        <w:t>protein, protein</w:t>
      </w:r>
      <w:r w:rsidR="003D2804">
        <w:t>-to-</w:t>
      </w:r>
      <w:r w:rsidRPr="004B6B3E">
        <w:t>gene, and gene</w:t>
      </w:r>
      <w:r w:rsidR="003D2804">
        <w:t>-to-</w:t>
      </w:r>
      <w:r w:rsidRPr="004B6B3E">
        <w:t>category, respectively. By default, the variance will be iteratively calculated based on the Levenberg-Marquardt algorithm in the first lower level</w:t>
      </w:r>
      <w:r w:rsidR="003D2804">
        <w:t>-to-</w:t>
      </w:r>
      <w:r w:rsidRPr="004B6B3E">
        <w:t>higher level integration</w:t>
      </w:r>
      <w:r w:rsidR="00170634" w:rsidRPr="004B6B3E">
        <w:t xml:space="preserve"> (</w:t>
      </w:r>
      <w:r w:rsidR="00170634">
        <w:fldChar w:fldCharType="begin"/>
      </w:r>
      <w:r w:rsidR="00170634">
        <w:instrText xml:space="preserve"> REF _Ref103096863 \h </w:instrText>
      </w:r>
      <w:r w:rsidR="00170634">
        <w:fldChar w:fldCharType="separate"/>
      </w:r>
      <w:r w:rsidR="0009316B" w:rsidRPr="00AC26D4">
        <w:rPr>
          <w:b/>
        </w:rPr>
        <w:t xml:space="preserve">Figure </w:t>
      </w:r>
      <w:r w:rsidR="0009316B">
        <w:rPr>
          <w:b/>
          <w:noProof/>
        </w:rPr>
        <w:t>10</w:t>
      </w:r>
      <w:r w:rsidR="00170634">
        <w:fldChar w:fldCharType="end"/>
      </w:r>
      <w:r w:rsidR="00170634" w:rsidRPr="004B6B3E">
        <w:t>).</w:t>
      </w:r>
    </w:p>
    <w:p w14:paraId="21837741" w14:textId="74573256" w:rsidR="00631D8F" w:rsidRPr="004B6B3E" w:rsidRDefault="00992C62" w:rsidP="00631D8F">
      <w:pPr>
        <w:pStyle w:val="ListParagraph"/>
        <w:numPr>
          <w:ilvl w:val="0"/>
          <w:numId w:val="3"/>
        </w:numPr>
      </w:pPr>
      <w:r w:rsidRPr="00051B76">
        <w:rPr>
          <w:i/>
        </w:rPr>
        <w:t>More params</w:t>
      </w:r>
      <w:r w:rsidRPr="004B6B3E">
        <w:t xml:space="preserve"> </w:t>
      </w:r>
      <w:r w:rsidRPr="008830D4">
        <w:t>allows adding more parameters to the internal programs of the module.</w:t>
      </w:r>
      <w:r>
        <w:t xml:space="preserve"> </w:t>
      </w:r>
      <w:r w:rsidRPr="004B6B3E">
        <w:t xml:space="preserve">For more details see </w:t>
      </w:r>
      <w:hyperlink w:anchor="_More_params" w:history="1">
        <w:r w:rsidRPr="000E34F3">
          <w:rPr>
            <w:rStyle w:val="Hyperlink"/>
          </w:rPr>
          <w:t>More params</w:t>
        </w:r>
      </w:hyperlink>
      <w:r w:rsidRPr="004B6B3E">
        <w:t xml:space="preserve"> in the “Special Parameters” Section.</w:t>
      </w:r>
    </w:p>
    <w:p w14:paraId="4B82B3E2" w14:textId="77777777" w:rsidR="00631D8F" w:rsidRPr="004B6B3E" w:rsidRDefault="00631D8F" w:rsidP="00631D8F">
      <w:pPr>
        <w:keepNext/>
        <w:jc w:val="center"/>
      </w:pPr>
      <w:r w:rsidRPr="004B6B3E">
        <w:rPr>
          <w:noProof/>
        </w:rPr>
        <w:drawing>
          <wp:inline distT="0" distB="0" distL="0" distR="0" wp14:anchorId="049A39AF" wp14:editId="629319B2">
            <wp:extent cx="5400040" cy="598805"/>
            <wp:effectExtent l="95250" t="38100" r="29210" b="8699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598805"/>
                    </a:xfrm>
                    <a:prstGeom prst="rect">
                      <a:avLst/>
                    </a:prstGeom>
                    <a:effectLst>
                      <a:outerShdw blurRad="50800" dist="38100" dir="8100000" algn="tr" rotWithShape="0">
                        <a:prstClr val="black">
                          <a:alpha val="40000"/>
                        </a:prstClr>
                      </a:outerShdw>
                    </a:effectLst>
                  </pic:spPr>
                </pic:pic>
              </a:graphicData>
            </a:graphic>
          </wp:inline>
        </w:drawing>
      </w:r>
    </w:p>
    <w:p w14:paraId="703BB293" w14:textId="74810BB9" w:rsidR="00631D8F" w:rsidRPr="004B6B3E" w:rsidRDefault="00631D8F" w:rsidP="00631D8F">
      <w:pPr>
        <w:pStyle w:val="Caption"/>
        <w:rPr>
          <w:b/>
        </w:rPr>
      </w:pPr>
      <w:bookmarkStart w:id="61" w:name="_Ref10309750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7</w:t>
      </w:r>
      <w:r w:rsidRPr="004B6B3E">
        <w:rPr>
          <w:b/>
        </w:rPr>
        <w:fldChar w:fldCharType="end"/>
      </w:r>
      <w:bookmarkEnd w:id="61"/>
      <w:r w:rsidRPr="004B6B3E">
        <w:rPr>
          <w:b/>
        </w:rPr>
        <w:t>. Task-table with advanced parameters in the WPPG-SBT module.</w:t>
      </w:r>
    </w:p>
    <w:p w14:paraId="3D3EAA90" w14:textId="21E3AE55" w:rsidR="00631D8F" w:rsidRPr="004B6B3E" w:rsidRDefault="00631D8F" w:rsidP="00631D8F"/>
    <w:p w14:paraId="36A3C90C" w14:textId="77777777" w:rsidR="00B75818" w:rsidRPr="004B6B3E" w:rsidRDefault="00B75818" w:rsidP="00631D8F"/>
    <w:p w14:paraId="28DA0B63" w14:textId="3C452431" w:rsidR="000F1AF6" w:rsidRPr="004B6B3E" w:rsidRDefault="000F1AF6" w:rsidP="0004026F">
      <w:pPr>
        <w:pStyle w:val="Heading2"/>
        <w:jc w:val="center"/>
      </w:pPr>
      <w:bookmarkStart w:id="62" w:name="_Report_modules"/>
      <w:bookmarkStart w:id="63" w:name="_Reports_modules"/>
      <w:bookmarkEnd w:id="62"/>
      <w:bookmarkEnd w:id="63"/>
      <w:r w:rsidRPr="004B6B3E">
        <w:t>Report</w:t>
      </w:r>
      <w:r w:rsidR="00E100D9" w:rsidRPr="004B6B3E">
        <w:t>s</w:t>
      </w:r>
      <w:r w:rsidRPr="004B6B3E">
        <w:t xml:space="preserve"> modules</w:t>
      </w:r>
    </w:p>
    <w:p w14:paraId="4FF38DFC" w14:textId="77777777" w:rsidR="000F1AF6" w:rsidRPr="004B6B3E" w:rsidRDefault="000F1AF6" w:rsidP="000F1AF6"/>
    <w:p w14:paraId="4D9ADF27" w14:textId="4ABA1F31" w:rsidR="00AB21CF" w:rsidRPr="004B6B3E" w:rsidRDefault="00AF32D7" w:rsidP="00BC7547">
      <w:pPr>
        <w:pStyle w:val="Heading3"/>
      </w:pPr>
      <w:bookmarkStart w:id="64" w:name="_REPORT"/>
      <w:bookmarkEnd w:id="64"/>
      <w:r w:rsidRPr="004B6B3E">
        <w:rPr>
          <w:rFonts w:asciiTheme="minorHAnsi" w:hAnsiTheme="minorHAnsi"/>
        </w:rPr>
        <w:t>REPORT</w:t>
      </w:r>
    </w:p>
    <w:p w14:paraId="496FB681" w14:textId="12DF33F7" w:rsidR="00AF32D7" w:rsidRPr="004B6B3E" w:rsidRDefault="00056C1D" w:rsidP="00AF32D7">
      <w:r w:rsidRPr="004B6B3E">
        <w:t xml:space="preserve">The REPORT module allows the collection of </w:t>
      </w:r>
      <w:r w:rsidR="00042969" w:rsidRPr="004B6B3E">
        <w:t xml:space="preserve">the statistical </w:t>
      </w:r>
      <w:r w:rsidR="004F2768" w:rsidRPr="004B6B3E">
        <w:t>variables</w:t>
      </w:r>
      <w:r w:rsidR="00042969" w:rsidRPr="004B6B3E">
        <w:t xml:space="preserve"> </w:t>
      </w:r>
      <w:r w:rsidR="00E57717" w:rsidRPr="004B6B3E">
        <w:t xml:space="preserve">(n, </w:t>
      </w:r>
      <w:r w:rsidR="004F2768" w:rsidRPr="004B6B3E">
        <w:t xml:space="preserve">tags, </w:t>
      </w:r>
      <w:proofErr w:type="spellStart"/>
      <w:r w:rsidR="00E57717" w:rsidRPr="004B6B3E">
        <w:t>Xinf</w:t>
      </w:r>
      <w:proofErr w:type="spellEnd"/>
      <w:r w:rsidR="00E57717" w:rsidRPr="004B6B3E">
        <w:t xml:space="preserve">, </w:t>
      </w:r>
      <w:proofErr w:type="spellStart"/>
      <w:r w:rsidR="004F2768" w:rsidRPr="004B6B3E">
        <w:t>Vinf</w:t>
      </w:r>
      <w:proofErr w:type="spellEnd"/>
      <w:r w:rsidR="004F2768" w:rsidRPr="004B6B3E">
        <w:t xml:space="preserve">, </w:t>
      </w:r>
      <w:proofErr w:type="spellStart"/>
      <w:r w:rsidR="00E57717" w:rsidRPr="004B6B3E">
        <w:t>Xsup</w:t>
      </w:r>
      <w:proofErr w:type="spellEnd"/>
      <w:r w:rsidR="00E57717" w:rsidRPr="004B6B3E">
        <w:t xml:space="preserve">, </w:t>
      </w:r>
      <w:proofErr w:type="spellStart"/>
      <w:r w:rsidR="004F2768" w:rsidRPr="004B6B3E">
        <w:t>Vsup</w:t>
      </w:r>
      <w:proofErr w:type="spellEnd"/>
      <w:r w:rsidR="004F2768" w:rsidRPr="004B6B3E">
        <w:t xml:space="preserve">, </w:t>
      </w:r>
      <w:r w:rsidR="00E57717" w:rsidRPr="004B6B3E">
        <w:t xml:space="preserve">Z, and FDR) </w:t>
      </w:r>
      <w:r w:rsidR="00042969" w:rsidRPr="004B6B3E">
        <w:t xml:space="preserve">from the different </w:t>
      </w:r>
      <w:r w:rsidRPr="004B6B3E">
        <w:t>integration</w:t>
      </w:r>
      <w:r w:rsidR="00042969" w:rsidRPr="004B6B3E">
        <w:t xml:space="preserve">s performed </w:t>
      </w:r>
      <w:r w:rsidRPr="004B6B3E">
        <w:t>into result table</w:t>
      </w:r>
      <w:r w:rsidR="00042969" w:rsidRPr="004B6B3E">
        <w:t>s</w:t>
      </w:r>
      <w:r w:rsidRPr="004B6B3E">
        <w:t xml:space="preserve">. </w:t>
      </w:r>
    </w:p>
    <w:p w14:paraId="1BE21458" w14:textId="77777777" w:rsidR="00F552ED" w:rsidRPr="004B6B3E" w:rsidRDefault="00F552ED" w:rsidP="00AF32D7"/>
    <w:p w14:paraId="5DB95CCF" w14:textId="17D944F4" w:rsidR="007346ED" w:rsidRPr="004B6B3E" w:rsidRDefault="00042969" w:rsidP="00BC7547">
      <w:pPr>
        <w:pStyle w:val="Heading4"/>
      </w:pPr>
      <w:r w:rsidRPr="004B6B3E">
        <w:t xml:space="preserve">Standard </w:t>
      </w:r>
      <w:r w:rsidR="00187FD8" w:rsidRPr="004B6B3E">
        <w:t>parameters</w:t>
      </w:r>
    </w:p>
    <w:p w14:paraId="2B2A6B42" w14:textId="5841ED4B" w:rsidR="007346ED" w:rsidRPr="004B6B3E" w:rsidRDefault="007346ED" w:rsidP="007346ED">
      <w:r w:rsidRPr="004B6B3E">
        <w:t xml:space="preserve">The </w:t>
      </w:r>
      <w:r w:rsidR="00042969" w:rsidRPr="004B6B3E">
        <w:t xml:space="preserve">standard </w:t>
      </w:r>
      <w:r w:rsidRPr="004B6B3E">
        <w:t>parameters</w:t>
      </w:r>
      <w:r w:rsidR="00042969" w:rsidRPr="004B6B3E">
        <w:t xml:space="preserve"> showing in the REPORT task table</w:t>
      </w:r>
      <w:r w:rsidRPr="004B6B3E">
        <w:t xml:space="preserve"> are</w:t>
      </w:r>
      <w:r w:rsidR="00042969" w:rsidRPr="004B6B3E">
        <w:t xml:space="preserve"> (</w:t>
      </w:r>
      <w:r w:rsidR="00341AC8">
        <w:fldChar w:fldCharType="begin"/>
      </w:r>
      <w:r w:rsidR="00341AC8">
        <w:instrText xml:space="preserve"> REF _Ref103115700 \h </w:instrText>
      </w:r>
      <w:r w:rsidR="00341AC8">
        <w:fldChar w:fldCharType="separate"/>
      </w:r>
      <w:r w:rsidR="0009316B" w:rsidRPr="004B6B3E">
        <w:rPr>
          <w:b/>
        </w:rPr>
        <w:t xml:space="preserve">Figure </w:t>
      </w:r>
      <w:r w:rsidR="0009316B">
        <w:rPr>
          <w:b/>
          <w:noProof/>
        </w:rPr>
        <w:t>28</w:t>
      </w:r>
      <w:r w:rsidR="00341AC8">
        <w:fldChar w:fldCharType="end"/>
      </w:r>
      <w:r w:rsidR="00042969" w:rsidRPr="004B6B3E">
        <w:t>)</w:t>
      </w:r>
      <w:r w:rsidRPr="004B6B3E">
        <w:t>:</w:t>
      </w:r>
    </w:p>
    <w:p w14:paraId="4C66C145" w14:textId="77777777" w:rsidR="00042969" w:rsidRPr="004B6B3E" w:rsidRDefault="00042969" w:rsidP="00042969">
      <w:pPr>
        <w:pStyle w:val="ListParagraph"/>
        <w:numPr>
          <w:ilvl w:val="0"/>
          <w:numId w:val="2"/>
        </w:numPr>
      </w:pPr>
      <w:r w:rsidRPr="004B6B3E">
        <w:rPr>
          <w:i/>
        </w:rPr>
        <w:t>Forced execution</w:t>
      </w:r>
      <w:r w:rsidRPr="004B6B3E">
        <w:t>: This checkbox field indicates whether to force the execution or not.</w:t>
      </w:r>
    </w:p>
    <w:p w14:paraId="5C2BB6B6" w14:textId="5989B5C3" w:rsidR="007346ED" w:rsidRPr="004B6B3E" w:rsidRDefault="007346ED" w:rsidP="007346ED">
      <w:pPr>
        <w:pStyle w:val="ListParagraph"/>
        <w:numPr>
          <w:ilvl w:val="0"/>
          <w:numId w:val="2"/>
        </w:numPr>
      </w:pPr>
      <w:r w:rsidRPr="0004026F">
        <w:rPr>
          <w:i/>
        </w:rPr>
        <w:t>Sample folder(s)</w:t>
      </w:r>
      <w:r w:rsidR="00042969" w:rsidRPr="004B6B3E">
        <w:t xml:space="preserve"> </w:t>
      </w:r>
      <w:r w:rsidRPr="004B6B3E">
        <w:t>indicates the name</w:t>
      </w:r>
      <w:r w:rsidR="00042969" w:rsidRPr="004B6B3E">
        <w:t>(</w:t>
      </w:r>
      <w:r w:rsidRPr="004B6B3E">
        <w:t>s</w:t>
      </w:r>
      <w:r w:rsidR="00042969" w:rsidRPr="004B6B3E">
        <w:t>)</w:t>
      </w:r>
      <w:r w:rsidRPr="004B6B3E">
        <w:t xml:space="preserve"> of the folder</w:t>
      </w:r>
      <w:r w:rsidR="00042969" w:rsidRPr="004B6B3E">
        <w:t>(</w:t>
      </w:r>
      <w:r w:rsidRPr="004B6B3E">
        <w:t>s</w:t>
      </w:r>
      <w:r w:rsidR="00042969" w:rsidRPr="004B6B3E">
        <w:t>)</w:t>
      </w:r>
      <w:r w:rsidRPr="004B6B3E">
        <w:t xml:space="preserve"> where the </w:t>
      </w:r>
      <w:r w:rsidR="004F2768" w:rsidRPr="004B6B3E">
        <w:t xml:space="preserve">values of the </w:t>
      </w:r>
      <w:r w:rsidR="00163267" w:rsidRPr="004B6B3E">
        <w:t xml:space="preserve">statistical </w:t>
      </w:r>
      <w:r w:rsidR="004F2768" w:rsidRPr="004B6B3E">
        <w:t xml:space="preserve">variables </w:t>
      </w:r>
      <w:r w:rsidR="00E57717" w:rsidRPr="004B6B3E">
        <w:t xml:space="preserve">to be retrieved are </w:t>
      </w:r>
      <w:r w:rsidRPr="004B6B3E">
        <w:t>located.</w:t>
      </w:r>
    </w:p>
    <w:p w14:paraId="140D39FD" w14:textId="7D6F46B7" w:rsidR="007346ED" w:rsidRPr="004B6B3E" w:rsidRDefault="007346ED" w:rsidP="007346ED">
      <w:pPr>
        <w:pStyle w:val="ListParagraph"/>
        <w:numPr>
          <w:ilvl w:val="0"/>
          <w:numId w:val="2"/>
        </w:numPr>
      </w:pPr>
      <w:r w:rsidRPr="0004026F">
        <w:rPr>
          <w:i/>
        </w:rPr>
        <w:t>Lower level</w:t>
      </w:r>
      <w:r w:rsidRPr="004B6B3E">
        <w:t xml:space="preserve"> </w:t>
      </w:r>
      <w:r w:rsidR="00824805" w:rsidRPr="004B6B3E">
        <w:t>indicates the starting level (</w:t>
      </w:r>
      <w:r w:rsidR="00E57717" w:rsidRPr="004B6B3E">
        <w:t xml:space="preserve">i.e. </w:t>
      </w:r>
      <w:r w:rsidR="00824805" w:rsidRPr="004B6B3E">
        <w:t xml:space="preserve">peptide, protein, </w:t>
      </w:r>
      <w:r w:rsidR="00E57717" w:rsidRPr="004B6B3E">
        <w:t xml:space="preserve">or </w:t>
      </w:r>
      <w:r w:rsidR="00824805" w:rsidRPr="004B6B3E">
        <w:t xml:space="preserve">category) </w:t>
      </w:r>
      <w:r w:rsidR="00E57717" w:rsidRPr="004B6B3E">
        <w:t xml:space="preserve">for </w:t>
      </w:r>
      <w:r w:rsidR="00824805" w:rsidRPr="004B6B3E">
        <w:t xml:space="preserve">the integration whose </w:t>
      </w:r>
      <w:r w:rsidR="00E57717" w:rsidRPr="004B6B3E">
        <w:t xml:space="preserve">statistical </w:t>
      </w:r>
      <w:r w:rsidR="004F2768" w:rsidRPr="004B6B3E">
        <w:t>variables</w:t>
      </w:r>
      <w:r w:rsidR="00E57717" w:rsidRPr="004B6B3E">
        <w:t xml:space="preserve"> </w:t>
      </w:r>
      <w:r w:rsidR="00824805" w:rsidRPr="004B6B3E">
        <w:t>are to be reported</w:t>
      </w:r>
      <w:r w:rsidR="00152778" w:rsidRPr="004B6B3E">
        <w:t>.</w:t>
      </w:r>
    </w:p>
    <w:p w14:paraId="5A765887" w14:textId="56EFD1A0" w:rsidR="00D02523" w:rsidRPr="004B6B3E" w:rsidRDefault="00D02523" w:rsidP="007346ED">
      <w:pPr>
        <w:pStyle w:val="ListParagraph"/>
        <w:numPr>
          <w:ilvl w:val="0"/>
          <w:numId w:val="2"/>
        </w:numPr>
      </w:pPr>
      <w:r w:rsidRPr="0004026F">
        <w:rPr>
          <w:i/>
        </w:rPr>
        <w:t>Higher level</w:t>
      </w:r>
      <w:r w:rsidRPr="004B6B3E">
        <w:t xml:space="preserve"> </w:t>
      </w:r>
      <w:r w:rsidR="00824805" w:rsidRPr="004B6B3E">
        <w:t xml:space="preserve">indicates the ending level for the integration whose </w:t>
      </w:r>
      <w:r w:rsidR="004F2768" w:rsidRPr="004B6B3E">
        <w:t xml:space="preserve">statistical variables </w:t>
      </w:r>
      <w:r w:rsidR="00824805" w:rsidRPr="004B6B3E">
        <w:t>are to be reported</w:t>
      </w:r>
      <w:r w:rsidRPr="004B6B3E">
        <w:t>.</w:t>
      </w:r>
    </w:p>
    <w:p w14:paraId="092F2709" w14:textId="26D42B6F" w:rsidR="007346ED" w:rsidRPr="004B6B3E" w:rsidRDefault="000A3009" w:rsidP="00DB143E">
      <w:pPr>
        <w:pStyle w:val="ListParagraph"/>
        <w:numPr>
          <w:ilvl w:val="0"/>
          <w:numId w:val="2"/>
        </w:numPr>
      </w:pPr>
      <w:r w:rsidRPr="0004026F">
        <w:rPr>
          <w:i/>
        </w:rPr>
        <w:t>Reported vars</w:t>
      </w:r>
      <w:r w:rsidR="00ED3AEC" w:rsidRPr="004B6B3E">
        <w:t xml:space="preserve"> specifies which statistical variables will be reported. The </w:t>
      </w:r>
      <w:r w:rsidR="00DB143E" w:rsidRPr="004B6B3E">
        <w:t xml:space="preserve">available </w:t>
      </w:r>
      <w:r w:rsidR="00ED3AEC" w:rsidRPr="004B6B3E">
        <w:t xml:space="preserve">variables </w:t>
      </w:r>
      <w:r w:rsidR="00DB143E" w:rsidRPr="004B6B3E">
        <w:t xml:space="preserve">are n, tags, </w:t>
      </w:r>
      <w:proofErr w:type="spellStart"/>
      <w:r w:rsidR="004F2768" w:rsidRPr="004B6B3E">
        <w:t>Xinf</w:t>
      </w:r>
      <w:proofErr w:type="spellEnd"/>
      <w:r w:rsidR="004F2768" w:rsidRPr="004B6B3E">
        <w:t xml:space="preserve">, </w:t>
      </w:r>
      <w:proofErr w:type="spellStart"/>
      <w:r w:rsidR="004F2768" w:rsidRPr="004B6B3E">
        <w:t>Vinf</w:t>
      </w:r>
      <w:proofErr w:type="spellEnd"/>
      <w:r w:rsidR="004F2768" w:rsidRPr="004B6B3E">
        <w:t xml:space="preserve">, </w:t>
      </w:r>
      <w:proofErr w:type="spellStart"/>
      <w:r w:rsidR="004F2768" w:rsidRPr="004B6B3E">
        <w:t>Xsup</w:t>
      </w:r>
      <w:proofErr w:type="spellEnd"/>
      <w:r w:rsidR="004F2768" w:rsidRPr="004B6B3E">
        <w:t xml:space="preserve">, </w:t>
      </w:r>
      <w:proofErr w:type="spellStart"/>
      <w:r w:rsidR="004F2768" w:rsidRPr="004B6B3E">
        <w:t>Vsup</w:t>
      </w:r>
      <w:proofErr w:type="spellEnd"/>
      <w:r w:rsidR="004F2768" w:rsidRPr="004B6B3E">
        <w:t xml:space="preserve">, </w:t>
      </w:r>
      <w:r w:rsidR="00DB143E" w:rsidRPr="004B6B3E">
        <w:t>Z, FDR</w:t>
      </w:r>
      <w:r w:rsidR="00F50A68">
        <w:t>,</w:t>
      </w:r>
      <w:r w:rsidR="00E0748C">
        <w:t xml:space="preserve"> </w:t>
      </w:r>
      <w:proofErr w:type="spellStart"/>
      <w:r w:rsidR="00F50A68">
        <w:t>X’inf</w:t>
      </w:r>
      <w:proofErr w:type="spellEnd"/>
      <w:r w:rsidR="00E0748C">
        <w:t xml:space="preserve"> and </w:t>
      </w:r>
      <w:proofErr w:type="spellStart"/>
      <w:r w:rsidR="00E0748C">
        <w:t>Winf</w:t>
      </w:r>
      <w:proofErr w:type="spellEnd"/>
      <w:r w:rsidR="00E0748C">
        <w:t>.</w:t>
      </w:r>
    </w:p>
    <w:p w14:paraId="70F93EA3" w14:textId="3493162E" w:rsidR="00B6441A" w:rsidRPr="004B6B3E" w:rsidRDefault="007E7402" w:rsidP="00B6441A">
      <w:pPr>
        <w:pStyle w:val="ListParagraph"/>
        <w:numPr>
          <w:ilvl w:val="0"/>
          <w:numId w:val="2"/>
        </w:numPr>
      </w:pPr>
      <w:r w:rsidRPr="0004026F">
        <w:rPr>
          <w:i/>
        </w:rPr>
        <w:t>Output report</w:t>
      </w:r>
      <w:r w:rsidRPr="004B6B3E">
        <w:t xml:space="preserve"> is the report filename (without extension).</w:t>
      </w:r>
    </w:p>
    <w:p w14:paraId="54781CBA" w14:textId="3B50471F" w:rsidR="00F42690" w:rsidRPr="004B6B3E" w:rsidRDefault="00002F92" w:rsidP="007E00B6">
      <w:pPr>
        <w:keepNext/>
        <w:jc w:val="center"/>
      </w:pPr>
      <w:r w:rsidRPr="00002F92">
        <w:rPr>
          <w:noProof/>
        </w:rPr>
        <w:drawing>
          <wp:inline distT="0" distB="0" distL="0" distR="0" wp14:anchorId="11C5372F" wp14:editId="55E2C9CF">
            <wp:extent cx="4982270" cy="2915057"/>
            <wp:effectExtent l="95250" t="38100" r="27940" b="95250"/>
            <wp:docPr id="1" name="Picture 3">
              <a:extLst xmlns:a="http://schemas.openxmlformats.org/drawingml/2006/main">
                <a:ext uri="{FF2B5EF4-FFF2-40B4-BE49-F238E27FC236}">
                  <a16:creationId xmlns:a16="http://schemas.microsoft.com/office/drawing/2014/main" id="{3409B892-2A9A-4741-8251-EB2581ACBE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409B892-2A9A-4741-8251-EB2581ACBEA4}"/>
                        </a:ext>
                      </a:extLst>
                    </pic:cNvPr>
                    <pic:cNvPicPr>
                      <a:picLocks noChangeAspect="1"/>
                    </pic:cNvPicPr>
                  </pic:nvPicPr>
                  <pic:blipFill>
                    <a:blip r:embed="rId60"/>
                    <a:stretch>
                      <a:fillRect/>
                    </a:stretch>
                  </pic:blipFill>
                  <pic:spPr>
                    <a:xfrm>
                      <a:off x="0" y="0"/>
                      <a:ext cx="4982270" cy="2915057"/>
                    </a:xfrm>
                    <a:prstGeom prst="rect">
                      <a:avLst/>
                    </a:prstGeom>
                    <a:ln>
                      <a:noFill/>
                    </a:ln>
                    <a:effectLst>
                      <a:outerShdw blurRad="50800" dist="38100" dir="8100000" algn="tr" rotWithShape="0">
                        <a:prstClr val="black">
                          <a:alpha val="40000"/>
                        </a:prstClr>
                      </a:outerShdw>
                    </a:effectLst>
                  </pic:spPr>
                </pic:pic>
              </a:graphicData>
            </a:graphic>
          </wp:inline>
        </w:drawing>
      </w:r>
    </w:p>
    <w:p w14:paraId="1EF2E483" w14:textId="733C8A08" w:rsidR="00056C1D" w:rsidRPr="004B6B3E" w:rsidRDefault="00F42690" w:rsidP="002A51A0">
      <w:pPr>
        <w:pStyle w:val="Caption"/>
        <w:rPr>
          <w:b/>
        </w:rPr>
      </w:pPr>
      <w:bookmarkStart w:id="65" w:name="_Ref103115700"/>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8</w:t>
      </w:r>
      <w:r w:rsidRPr="004B6B3E">
        <w:rPr>
          <w:b/>
        </w:rPr>
        <w:fldChar w:fldCharType="end"/>
      </w:r>
      <w:bookmarkEnd w:id="65"/>
      <w:r w:rsidRPr="004B6B3E">
        <w:rPr>
          <w:b/>
        </w:rPr>
        <w:t xml:space="preserve">. </w:t>
      </w:r>
      <w:r w:rsidR="00571128" w:rsidRPr="004B6B3E">
        <w:rPr>
          <w:b/>
        </w:rPr>
        <w:t>A sample t</w:t>
      </w:r>
      <w:r w:rsidRPr="004B6B3E">
        <w:rPr>
          <w:b/>
        </w:rPr>
        <w:t>ask</w:t>
      </w:r>
      <w:r w:rsidR="00571128" w:rsidRPr="004B6B3E">
        <w:rPr>
          <w:b/>
        </w:rPr>
        <w:t xml:space="preserve"> table in the </w:t>
      </w:r>
      <w:r w:rsidRPr="004B6B3E">
        <w:rPr>
          <w:b/>
        </w:rPr>
        <w:t>REPORT module.</w:t>
      </w:r>
    </w:p>
    <w:p w14:paraId="06547CE1" w14:textId="77777777" w:rsidR="00F552ED" w:rsidRPr="004B6B3E" w:rsidRDefault="00F552ED" w:rsidP="00F552ED"/>
    <w:p w14:paraId="6735405E" w14:textId="3929053E" w:rsidR="002F3534" w:rsidRPr="004B6B3E" w:rsidRDefault="00571128" w:rsidP="002F3534">
      <w:r w:rsidRPr="004B6B3E">
        <w:t xml:space="preserve">For instance, the </w:t>
      </w:r>
      <w:r w:rsidR="002F3534" w:rsidRPr="004B6B3E">
        <w:t xml:space="preserve">first row of </w:t>
      </w:r>
      <w:r w:rsidR="00EF475B" w:rsidRPr="004B6B3E">
        <w:t xml:space="preserve">the </w:t>
      </w:r>
      <w:r w:rsidR="002F3534" w:rsidRPr="004B6B3E">
        <w:t>task</w:t>
      </w:r>
      <w:r w:rsidR="00EF475B" w:rsidRPr="004B6B3E">
        <w:t xml:space="preserve"> </w:t>
      </w:r>
      <w:r w:rsidR="002F3534" w:rsidRPr="004B6B3E">
        <w:t xml:space="preserve">table </w:t>
      </w:r>
      <w:r w:rsidR="00EF475B" w:rsidRPr="004B6B3E">
        <w:t xml:space="preserve">shown in </w:t>
      </w:r>
      <w:r w:rsidR="00353740">
        <w:fldChar w:fldCharType="begin"/>
      </w:r>
      <w:r w:rsidR="00353740">
        <w:instrText xml:space="preserve"> REF _Ref103115700 \h </w:instrText>
      </w:r>
      <w:r w:rsidR="00353740">
        <w:fldChar w:fldCharType="separate"/>
      </w:r>
      <w:r w:rsidR="0009316B" w:rsidRPr="004B6B3E">
        <w:rPr>
          <w:b/>
        </w:rPr>
        <w:t xml:space="preserve">Figure </w:t>
      </w:r>
      <w:r w:rsidR="0009316B">
        <w:rPr>
          <w:b/>
          <w:noProof/>
        </w:rPr>
        <w:t>28</w:t>
      </w:r>
      <w:r w:rsidR="00353740">
        <w:fldChar w:fldCharType="end"/>
      </w:r>
      <w:r w:rsidR="00EF475B" w:rsidRPr="004B6B3E">
        <w:t xml:space="preserve"> prompts the </w:t>
      </w:r>
      <w:r w:rsidR="00F82408" w:rsidRPr="004B6B3E">
        <w:t xml:space="preserve">REPORT </w:t>
      </w:r>
      <w:r w:rsidR="00EF475B" w:rsidRPr="004B6B3E">
        <w:t xml:space="preserve">module to read </w:t>
      </w:r>
      <w:r w:rsidR="002F3534" w:rsidRPr="004B6B3E">
        <w:t xml:space="preserve">the </w:t>
      </w:r>
      <w:r w:rsidR="00EF475B" w:rsidRPr="004B6B3E">
        <w:t xml:space="preserve">variable </w:t>
      </w:r>
      <w:r w:rsidR="002F3534" w:rsidRPr="004B6B3E">
        <w:t xml:space="preserve">“n” </w:t>
      </w:r>
      <w:r w:rsidR="004F6CF0" w:rsidRPr="004B6B3E">
        <w:t xml:space="preserve">from </w:t>
      </w:r>
      <w:r w:rsidR="002F3534" w:rsidRPr="004B6B3E">
        <w:t xml:space="preserve">the </w:t>
      </w:r>
      <w:r w:rsidR="00EF475B" w:rsidRPr="0004026F">
        <w:rPr>
          <w:i/>
        </w:rPr>
        <w:t>scan2peptide_outStats.tsv</w:t>
      </w:r>
      <w:r w:rsidR="00EF475B" w:rsidRPr="004B6B3E">
        <w:t xml:space="preserve"> file that contains the </w:t>
      </w:r>
      <w:r w:rsidR="002F3534" w:rsidRPr="004B6B3E">
        <w:t xml:space="preserve">statistical </w:t>
      </w:r>
      <w:r w:rsidR="00EF475B" w:rsidRPr="004B6B3E">
        <w:t xml:space="preserve">outcome from the </w:t>
      </w:r>
      <w:r w:rsidR="002F3534" w:rsidRPr="004B6B3E">
        <w:t>scan</w:t>
      </w:r>
      <w:r w:rsidR="003D2804">
        <w:t>-to-</w:t>
      </w:r>
      <w:r w:rsidR="004F6CF0" w:rsidRPr="004B6B3E">
        <w:t xml:space="preserve">peptide </w:t>
      </w:r>
      <w:r w:rsidR="001F23D8" w:rsidRPr="004B6B3E">
        <w:t>integration (</w:t>
      </w:r>
      <w:r w:rsidR="007F6064" w:rsidRPr="004B6B3E">
        <w:t>t</w:t>
      </w:r>
      <w:r w:rsidR="00F82408" w:rsidRPr="004B6B3E">
        <w:t>he</w:t>
      </w:r>
      <w:r w:rsidR="00C32AC0" w:rsidRPr="004B6B3E">
        <w:t xml:space="preserve"> </w:t>
      </w:r>
      <w:r w:rsidR="00D9382C" w:rsidRPr="004B6B3E">
        <w:t>asterisk wildcard</w:t>
      </w:r>
      <w:r w:rsidR="00F82408" w:rsidRPr="004B6B3E">
        <w:t xml:space="preserve"> character in </w:t>
      </w:r>
      <w:r w:rsidR="00F82408" w:rsidRPr="0004026F">
        <w:rPr>
          <w:i/>
        </w:rPr>
        <w:t xml:space="preserve">Sample </w:t>
      </w:r>
      <w:r w:rsidR="00F82408" w:rsidRPr="0004026F">
        <w:rPr>
          <w:i/>
        </w:rPr>
        <w:lastRenderedPageBreak/>
        <w:t>folder(s)</w:t>
      </w:r>
      <w:r w:rsidR="00F82408" w:rsidRPr="004B6B3E">
        <w:t xml:space="preserve"> causes REPORT to retrieve the “n” variable from every sample</w:t>
      </w:r>
      <w:r w:rsidR="007F6064" w:rsidRPr="004B6B3E">
        <w:t xml:space="preserve">). These “n” values are written to a report file named </w:t>
      </w:r>
      <w:r w:rsidR="00D9382C" w:rsidRPr="004B6B3E">
        <w:t>“</w:t>
      </w:r>
      <w:proofErr w:type="spellStart"/>
      <w:r w:rsidR="00D9382C" w:rsidRPr="004B6B3E">
        <w:t>Nscan_pep</w:t>
      </w:r>
      <w:proofErr w:type="spellEnd"/>
      <w:r w:rsidR="00D9382C" w:rsidRPr="004B6B3E">
        <w:t xml:space="preserve">” </w:t>
      </w:r>
      <w:r w:rsidR="007F6064" w:rsidRPr="004B6B3E">
        <w:t xml:space="preserve">that is stored </w:t>
      </w:r>
      <w:r w:rsidR="002A51A0" w:rsidRPr="004B6B3E">
        <w:t xml:space="preserve">in the </w:t>
      </w:r>
      <w:r w:rsidR="007F6064" w:rsidRPr="004B6B3E">
        <w:t xml:space="preserve">project </w:t>
      </w:r>
      <w:r w:rsidR="002A51A0" w:rsidRPr="004B6B3E">
        <w:t>“reports” folder.</w:t>
      </w:r>
    </w:p>
    <w:p w14:paraId="00F33AA2" w14:textId="2A787FE5" w:rsidR="006D3D4C" w:rsidRPr="004B6B3E" w:rsidRDefault="004F6CF0" w:rsidP="006D3D4C">
      <w:r w:rsidRPr="004B6B3E">
        <w:t xml:space="preserve">The second row </w:t>
      </w:r>
      <w:r w:rsidR="007F6064" w:rsidRPr="004B6B3E">
        <w:t xml:space="preserve">instructs the module to read </w:t>
      </w:r>
      <w:r w:rsidRPr="004B6B3E">
        <w:t xml:space="preserve">the </w:t>
      </w:r>
      <w:r w:rsidR="00EA0298" w:rsidRPr="004B6B3E">
        <w:t xml:space="preserve">variables </w:t>
      </w:r>
      <w:r w:rsidRPr="004B6B3E">
        <w:t>“</w:t>
      </w:r>
      <w:proofErr w:type="spellStart"/>
      <w:r w:rsidRPr="004B6B3E">
        <w:t>Xinf</w:t>
      </w:r>
      <w:proofErr w:type="spellEnd"/>
      <w:r w:rsidRPr="004B6B3E">
        <w:t>”</w:t>
      </w:r>
      <w:r w:rsidR="00002F92" w:rsidRPr="004B6B3E">
        <w:t>,</w:t>
      </w:r>
      <w:r w:rsidR="00002F92">
        <w:t xml:space="preserve"> “Z”</w:t>
      </w:r>
      <w:r w:rsidRPr="004B6B3E">
        <w:t xml:space="preserve"> and “FDR” from the statistical </w:t>
      </w:r>
      <w:r w:rsidR="007F6064" w:rsidRPr="004B6B3E">
        <w:t xml:space="preserve">outcome </w:t>
      </w:r>
      <w:r w:rsidRPr="004B6B3E">
        <w:t xml:space="preserve">of </w:t>
      </w:r>
      <w:r w:rsidR="007F6064" w:rsidRPr="004B6B3E">
        <w:t xml:space="preserve">the </w:t>
      </w:r>
      <w:r w:rsidRPr="004B6B3E">
        <w:t>peptide</w:t>
      </w:r>
      <w:r w:rsidR="003D2804">
        <w:t>-to-</w:t>
      </w:r>
      <w:r w:rsidRPr="004B6B3E">
        <w:t>protein integration</w:t>
      </w:r>
      <w:r w:rsidR="002F79BD" w:rsidRPr="004B6B3E">
        <w:t xml:space="preserve"> (once again for every sample)</w:t>
      </w:r>
      <w:r w:rsidR="00CB6CAE" w:rsidRPr="004B6B3E">
        <w:t xml:space="preserve">. </w:t>
      </w:r>
      <w:r w:rsidR="007F6064" w:rsidRPr="004B6B3E">
        <w:t xml:space="preserve">These values are written to </w:t>
      </w:r>
      <w:r w:rsidR="00CB6CAE" w:rsidRPr="004B6B3E">
        <w:t xml:space="preserve">a report file </w:t>
      </w:r>
      <w:r w:rsidR="002F79BD" w:rsidRPr="004B6B3E">
        <w:t xml:space="preserve">named </w:t>
      </w:r>
      <w:r w:rsidR="004975B0" w:rsidRPr="004B6B3E">
        <w:t>“</w:t>
      </w:r>
      <w:proofErr w:type="spellStart"/>
      <w:r w:rsidR="004975B0" w:rsidRPr="004B6B3E">
        <w:t>Nscan_Normpep_prot_XZ</w:t>
      </w:r>
      <w:proofErr w:type="spellEnd"/>
      <w:r w:rsidR="004975B0" w:rsidRPr="004B6B3E">
        <w:t>”</w:t>
      </w:r>
      <w:r w:rsidR="00CB6CAE" w:rsidRPr="004B6B3E">
        <w:t>.</w:t>
      </w:r>
    </w:p>
    <w:p w14:paraId="3CD77215" w14:textId="77777777" w:rsidR="00F552ED" w:rsidRPr="004B6B3E" w:rsidRDefault="00F552ED" w:rsidP="002F3534"/>
    <w:p w14:paraId="0904BFFF" w14:textId="77777777" w:rsidR="002D27F9" w:rsidRPr="004B6B3E" w:rsidRDefault="002D27F9" w:rsidP="00BC7547">
      <w:pPr>
        <w:pStyle w:val="Heading4"/>
      </w:pPr>
      <w:r w:rsidRPr="004B6B3E">
        <w:t>Advanced parameters</w:t>
      </w:r>
    </w:p>
    <w:p w14:paraId="16465BD7" w14:textId="30811277" w:rsidR="002D27F9" w:rsidRPr="004B6B3E" w:rsidRDefault="002D27F9" w:rsidP="002D27F9">
      <w:r w:rsidRPr="004B6B3E">
        <w:t>Th</w:t>
      </w:r>
      <w:r w:rsidR="00766864" w:rsidRPr="004B6B3E">
        <w:t>e REPORT</w:t>
      </w:r>
      <w:r w:rsidRPr="004B6B3E">
        <w:t xml:space="preserve"> module accepts </w:t>
      </w:r>
      <w:r w:rsidR="00766864" w:rsidRPr="004B6B3E">
        <w:t xml:space="preserve">the following </w:t>
      </w:r>
      <w:r w:rsidRPr="004B6B3E">
        <w:t>advanced parameters</w:t>
      </w:r>
      <w:r w:rsidR="00766864" w:rsidRPr="004B6B3E">
        <w:t xml:space="preserve"> (</w:t>
      </w:r>
      <w:r w:rsidR="00353740">
        <w:fldChar w:fldCharType="begin"/>
      </w:r>
      <w:r w:rsidR="00353740">
        <w:instrText xml:space="preserve"> REF _Ref103116151 \h </w:instrText>
      </w:r>
      <w:r w:rsidR="00353740">
        <w:fldChar w:fldCharType="separate"/>
      </w:r>
      <w:r w:rsidR="0009316B" w:rsidRPr="004B6B3E">
        <w:rPr>
          <w:b/>
        </w:rPr>
        <w:t xml:space="preserve">Figure </w:t>
      </w:r>
      <w:r w:rsidR="0009316B">
        <w:rPr>
          <w:b/>
          <w:noProof/>
        </w:rPr>
        <w:t>29</w:t>
      </w:r>
      <w:r w:rsidR="00353740">
        <w:fldChar w:fldCharType="end"/>
      </w:r>
      <w:r w:rsidR="00766864" w:rsidRPr="004B6B3E">
        <w:t>)</w:t>
      </w:r>
      <w:r w:rsidR="00523DFC" w:rsidRPr="004B6B3E">
        <w:t>:</w:t>
      </w:r>
    </w:p>
    <w:p w14:paraId="243DF9CC" w14:textId="002796E2" w:rsidR="00782930" w:rsidRPr="004B6B3E" w:rsidRDefault="002D27F9" w:rsidP="00782930">
      <w:pPr>
        <w:pStyle w:val="ListParagraph"/>
        <w:numPr>
          <w:ilvl w:val="0"/>
          <w:numId w:val="2"/>
        </w:numPr>
      </w:pPr>
      <w:r w:rsidRPr="0004026F">
        <w:rPr>
          <w:i/>
        </w:rPr>
        <w:t>Level names to show</w:t>
      </w:r>
      <w:r w:rsidRPr="004B6B3E">
        <w:t xml:space="preserve"> </w:t>
      </w:r>
      <w:r w:rsidR="00766864" w:rsidRPr="004B6B3E">
        <w:t xml:space="preserve">allows the user to </w:t>
      </w:r>
      <w:r w:rsidR="00472A2E" w:rsidRPr="004B6B3E">
        <w:t xml:space="preserve">restrict the elements </w:t>
      </w:r>
      <w:r w:rsidR="00BC1EAB" w:rsidRPr="004B6B3E">
        <w:t xml:space="preserve">to be written to the </w:t>
      </w:r>
      <w:r w:rsidR="00BC1EAB" w:rsidRPr="0004026F">
        <w:rPr>
          <w:i/>
        </w:rPr>
        <w:t>Output report</w:t>
      </w:r>
      <w:r w:rsidR="00BC1EAB" w:rsidRPr="004B6B3E">
        <w:t xml:space="preserve"> to those from the </w:t>
      </w:r>
      <w:r w:rsidR="00BC1EAB" w:rsidRPr="0004026F">
        <w:rPr>
          <w:i/>
        </w:rPr>
        <w:t>Lower level</w:t>
      </w:r>
      <w:r w:rsidR="00BC1EAB" w:rsidRPr="004B6B3E">
        <w:t xml:space="preserve"> or the </w:t>
      </w:r>
      <w:r w:rsidR="00BC1EAB" w:rsidRPr="0004026F">
        <w:rPr>
          <w:i/>
        </w:rPr>
        <w:t>Higher level</w:t>
      </w:r>
      <w:r w:rsidR="00BC1EAB" w:rsidRPr="004B6B3E">
        <w:t xml:space="preserve">. </w:t>
      </w:r>
      <w:r w:rsidRPr="004B6B3E">
        <w:t>B</w:t>
      </w:r>
      <w:r w:rsidR="00D818AC" w:rsidRPr="004B6B3E">
        <w:t xml:space="preserve">oth levels are used by </w:t>
      </w:r>
      <w:r w:rsidRPr="004B6B3E">
        <w:t>default.</w:t>
      </w:r>
    </w:p>
    <w:p w14:paraId="78A4C928" w14:textId="265B1E78" w:rsidR="00782930" w:rsidRPr="004B6B3E" w:rsidRDefault="004172D2" w:rsidP="0019734A">
      <w:pPr>
        <w:pStyle w:val="ListParagraph"/>
        <w:numPr>
          <w:ilvl w:val="0"/>
          <w:numId w:val="2"/>
        </w:numPr>
      </w:pPr>
      <w:r w:rsidRPr="0004026F">
        <w:rPr>
          <w:i/>
        </w:rPr>
        <w:t>Merge with report</w:t>
      </w:r>
      <w:r w:rsidR="00F14216" w:rsidRPr="004B6B3E">
        <w:t xml:space="preserve"> </w:t>
      </w:r>
      <w:r w:rsidR="00782930" w:rsidRPr="004B6B3E">
        <w:t xml:space="preserve">designates the file whose </w:t>
      </w:r>
      <w:r w:rsidR="00782930" w:rsidRPr="0004026F">
        <w:rPr>
          <w:i/>
        </w:rPr>
        <w:t>Reported vars</w:t>
      </w:r>
      <w:r w:rsidR="00782930" w:rsidRPr="004B6B3E">
        <w:t xml:space="preserve"> will be incorporated into </w:t>
      </w:r>
      <w:r w:rsidR="00D56B1F" w:rsidRPr="004B6B3E">
        <w:t xml:space="preserve">the </w:t>
      </w:r>
      <w:r w:rsidR="00782930" w:rsidRPr="0004026F">
        <w:rPr>
          <w:i/>
        </w:rPr>
        <w:t xml:space="preserve">Output </w:t>
      </w:r>
      <w:r w:rsidR="00D56B1F" w:rsidRPr="0004026F">
        <w:rPr>
          <w:i/>
        </w:rPr>
        <w:t>report</w:t>
      </w:r>
      <w:r w:rsidR="00D56B1F" w:rsidRPr="004B6B3E">
        <w:t xml:space="preserve"> </w:t>
      </w:r>
      <w:r w:rsidR="00782930" w:rsidRPr="004B6B3E">
        <w:t>after intersection with the latter file.</w:t>
      </w:r>
    </w:p>
    <w:p w14:paraId="64C5F502" w14:textId="462C2CE7" w:rsidR="007912BD" w:rsidRPr="004B6B3E" w:rsidRDefault="007912BD" w:rsidP="0019734A">
      <w:pPr>
        <w:pStyle w:val="ListParagraph"/>
        <w:numPr>
          <w:ilvl w:val="0"/>
          <w:numId w:val="2"/>
        </w:numPr>
      </w:pPr>
      <w:r w:rsidRPr="0004026F">
        <w:rPr>
          <w:i/>
        </w:rPr>
        <w:t>Add columns from relation table</w:t>
      </w:r>
      <w:r w:rsidRPr="004B6B3E">
        <w:t xml:space="preserve"> </w:t>
      </w:r>
      <w:r w:rsidR="002B0C3C" w:rsidRPr="004B6B3E">
        <w:t xml:space="preserve">appends </w:t>
      </w:r>
      <w:r w:rsidR="008B7590" w:rsidRPr="0004026F">
        <w:rPr>
          <w:i/>
        </w:rPr>
        <w:t>Lower level</w:t>
      </w:r>
      <w:r w:rsidR="008B7590" w:rsidRPr="004B6B3E">
        <w:t xml:space="preserve"> elements</w:t>
      </w:r>
      <w:r w:rsidR="00063BC6" w:rsidRPr="004B6B3E">
        <w:t xml:space="preserve">, </w:t>
      </w:r>
      <w:r w:rsidR="00E05D83" w:rsidRPr="004B6B3E">
        <w:t xml:space="preserve">extracted from the relation table </w:t>
      </w:r>
      <w:r w:rsidR="00063BC6" w:rsidRPr="004B6B3E">
        <w:t>designated,</w:t>
      </w:r>
      <w:r w:rsidR="00E05D83" w:rsidRPr="004B6B3E">
        <w:t xml:space="preserve"> to the </w:t>
      </w:r>
      <w:r w:rsidR="00E05D83" w:rsidRPr="0004026F">
        <w:rPr>
          <w:i/>
        </w:rPr>
        <w:t>Output report</w:t>
      </w:r>
      <w:r w:rsidR="00E05D83" w:rsidRPr="004B6B3E">
        <w:t>.</w:t>
      </w:r>
      <w:r w:rsidR="00814C76" w:rsidRPr="004B6B3E">
        <w:t xml:space="preserve"> </w:t>
      </w:r>
      <w:r w:rsidRPr="004B6B3E">
        <w:t xml:space="preserve">It is possible to </w:t>
      </w:r>
      <w:r w:rsidR="00814C76" w:rsidRPr="004B6B3E">
        <w:t xml:space="preserve">indicate </w:t>
      </w:r>
      <w:r w:rsidRPr="004B6B3E">
        <w:t xml:space="preserve">multiple </w:t>
      </w:r>
      <w:r w:rsidR="00814C76" w:rsidRPr="004B6B3E">
        <w:t xml:space="preserve">relation tables </w:t>
      </w:r>
      <w:r w:rsidRPr="004B6B3E">
        <w:t xml:space="preserve">separated by </w:t>
      </w:r>
      <w:r w:rsidR="00814C76" w:rsidRPr="004B6B3E">
        <w:t xml:space="preserve">a </w:t>
      </w:r>
      <w:r w:rsidRPr="004B6B3E">
        <w:t>comma.</w:t>
      </w:r>
    </w:p>
    <w:p w14:paraId="357B278E" w14:textId="26C5C655" w:rsidR="00782930" w:rsidRPr="004B6B3E" w:rsidRDefault="00F74665" w:rsidP="002A4162">
      <w:pPr>
        <w:pStyle w:val="ListParagraph"/>
        <w:numPr>
          <w:ilvl w:val="0"/>
          <w:numId w:val="2"/>
        </w:numPr>
      </w:pPr>
      <w:r w:rsidRPr="0004026F">
        <w:rPr>
          <w:i/>
        </w:rPr>
        <w:t>Filter</w:t>
      </w:r>
      <w:r w:rsidR="003F30D5" w:rsidRPr="004B6B3E">
        <w:t xml:space="preserve"> allows to </w:t>
      </w:r>
      <w:r w:rsidR="00DE55EC" w:rsidRPr="004B6B3E">
        <w:t>filter</w:t>
      </w:r>
      <w:r w:rsidRPr="004B6B3E">
        <w:t xml:space="preserve"> </w:t>
      </w:r>
      <w:r w:rsidR="009F5606" w:rsidRPr="004B6B3E">
        <w:t xml:space="preserve">the data </w:t>
      </w:r>
      <w:r w:rsidR="002821D7" w:rsidRPr="004B6B3E">
        <w:t xml:space="preserve">to be transferred to the </w:t>
      </w:r>
      <w:r w:rsidR="002821D7" w:rsidRPr="0004026F">
        <w:rPr>
          <w:i/>
        </w:rPr>
        <w:t xml:space="preserve">Output </w:t>
      </w:r>
      <w:r w:rsidR="009F5606" w:rsidRPr="0004026F">
        <w:rPr>
          <w:i/>
        </w:rPr>
        <w:t>report</w:t>
      </w:r>
      <w:r w:rsidR="009F5606" w:rsidRPr="004B6B3E">
        <w:t xml:space="preserve"> based on the </w:t>
      </w:r>
      <w:r w:rsidR="002821D7" w:rsidRPr="0004026F">
        <w:rPr>
          <w:i/>
        </w:rPr>
        <w:t>R</w:t>
      </w:r>
      <w:r w:rsidR="009F5606" w:rsidRPr="0004026F">
        <w:rPr>
          <w:i/>
        </w:rPr>
        <w:t>eported vars</w:t>
      </w:r>
      <w:r w:rsidR="009F5606" w:rsidRPr="004B6B3E">
        <w:t xml:space="preserve"> (n, Z, FDR, etc</w:t>
      </w:r>
      <w:r w:rsidR="002821D7" w:rsidRPr="004B6B3E">
        <w:t>.</w:t>
      </w:r>
      <w:r w:rsidR="009F5606" w:rsidRPr="004B6B3E">
        <w:t>). For more detail</w:t>
      </w:r>
      <w:r w:rsidR="002821D7" w:rsidRPr="004B6B3E">
        <w:t>s,</w:t>
      </w:r>
      <w:r w:rsidR="009F5606" w:rsidRPr="004B6B3E">
        <w:t xml:space="preserve"> </w:t>
      </w:r>
      <w:r w:rsidR="002821D7" w:rsidRPr="004B6B3E">
        <w:t xml:space="preserve">see </w:t>
      </w:r>
      <w:hyperlink w:anchor="_Filter_(for_REPORT" w:history="1">
        <w:r w:rsidR="009F5606" w:rsidRPr="00B766B2">
          <w:rPr>
            <w:rStyle w:val="Hyperlink"/>
          </w:rPr>
          <w:t>Filter</w:t>
        </w:r>
      </w:hyperlink>
      <w:r w:rsidR="009F5606" w:rsidRPr="004B6B3E">
        <w:t xml:space="preserve"> in </w:t>
      </w:r>
      <w:r w:rsidR="002821D7" w:rsidRPr="004B6B3E">
        <w:t xml:space="preserve">the </w:t>
      </w:r>
      <w:r w:rsidR="009F5606" w:rsidRPr="004B6B3E">
        <w:t xml:space="preserve">“Special Parameters” </w:t>
      </w:r>
      <w:r w:rsidR="002821D7" w:rsidRPr="004B6B3E">
        <w:t>S</w:t>
      </w:r>
      <w:r w:rsidR="009F5606" w:rsidRPr="004B6B3E">
        <w:t>ection.</w:t>
      </w:r>
    </w:p>
    <w:p w14:paraId="50A941DC" w14:textId="04BCC535" w:rsidR="00AE71B8" w:rsidRPr="004B6B3E" w:rsidRDefault="00B732C2" w:rsidP="007E00B6">
      <w:pPr>
        <w:keepNext/>
        <w:jc w:val="center"/>
      </w:pPr>
      <w:r w:rsidRPr="00B732C2">
        <w:rPr>
          <w:noProof/>
        </w:rPr>
        <w:drawing>
          <wp:inline distT="0" distB="0" distL="0" distR="0" wp14:anchorId="58E636ED" wp14:editId="5AD1DF45">
            <wp:extent cx="5400040" cy="2371090"/>
            <wp:effectExtent l="95250" t="38100" r="29210" b="86360"/>
            <wp:docPr id="5" name="Picture 4">
              <a:extLst xmlns:a="http://schemas.openxmlformats.org/drawingml/2006/main">
                <a:ext uri="{FF2B5EF4-FFF2-40B4-BE49-F238E27FC236}">
                  <a16:creationId xmlns:a16="http://schemas.microsoft.com/office/drawing/2014/main" id="{4D707B8E-CA04-4B01-B60B-5AFF3498F8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D707B8E-CA04-4B01-B60B-5AFF3498F860}"/>
                        </a:ext>
                      </a:extLst>
                    </pic:cNvPr>
                    <pic:cNvPicPr>
                      <a:picLocks noChangeAspect="1"/>
                    </pic:cNvPicPr>
                  </pic:nvPicPr>
                  <pic:blipFill>
                    <a:blip r:embed="rId61"/>
                    <a:stretch>
                      <a:fillRect/>
                    </a:stretch>
                  </pic:blipFill>
                  <pic:spPr>
                    <a:xfrm>
                      <a:off x="0" y="0"/>
                      <a:ext cx="5400040" cy="2371090"/>
                    </a:xfrm>
                    <a:prstGeom prst="rect">
                      <a:avLst/>
                    </a:prstGeom>
                    <a:effectLst>
                      <a:outerShdw blurRad="50800" dist="38100" dir="8100000" algn="tr" rotWithShape="0">
                        <a:prstClr val="black">
                          <a:alpha val="40000"/>
                        </a:prstClr>
                      </a:outerShdw>
                    </a:effectLst>
                  </pic:spPr>
                </pic:pic>
              </a:graphicData>
            </a:graphic>
          </wp:inline>
        </w:drawing>
      </w:r>
    </w:p>
    <w:p w14:paraId="08507582" w14:textId="23D85BCD" w:rsidR="00056C1D" w:rsidRPr="004B6B3E" w:rsidRDefault="00AE71B8" w:rsidP="004677AC">
      <w:pPr>
        <w:pStyle w:val="Caption"/>
        <w:rPr>
          <w:b/>
        </w:rPr>
      </w:pPr>
      <w:bookmarkStart w:id="66" w:name="_Ref103116151"/>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29</w:t>
      </w:r>
      <w:r w:rsidRPr="004B6B3E">
        <w:rPr>
          <w:b/>
        </w:rPr>
        <w:fldChar w:fldCharType="end"/>
      </w:r>
      <w:bookmarkEnd w:id="66"/>
      <w:r w:rsidRPr="004B6B3E">
        <w:rPr>
          <w:b/>
        </w:rPr>
        <w:t>.</w:t>
      </w:r>
      <w:r w:rsidR="004677AC" w:rsidRPr="004B6B3E">
        <w:rPr>
          <w:b/>
        </w:rPr>
        <w:t xml:space="preserve"> A sample</w:t>
      </w:r>
      <w:r w:rsidRPr="004B6B3E">
        <w:rPr>
          <w:b/>
        </w:rPr>
        <w:t xml:space="preserve"> </w:t>
      </w:r>
      <w:r w:rsidR="004677AC" w:rsidRPr="004B6B3E">
        <w:rPr>
          <w:b/>
        </w:rPr>
        <w:t>t</w:t>
      </w:r>
      <w:r w:rsidRPr="004B6B3E">
        <w:rPr>
          <w:b/>
        </w:rPr>
        <w:t>ask-</w:t>
      </w:r>
      <w:r w:rsidR="004677AC" w:rsidRPr="004B6B3E">
        <w:rPr>
          <w:b/>
        </w:rPr>
        <w:t>t</w:t>
      </w:r>
      <w:r w:rsidRPr="004B6B3E">
        <w:rPr>
          <w:b/>
        </w:rPr>
        <w:t xml:space="preserve">able with advanced parameters </w:t>
      </w:r>
      <w:r w:rsidR="004677AC" w:rsidRPr="004B6B3E">
        <w:rPr>
          <w:b/>
        </w:rPr>
        <w:t xml:space="preserve">in the </w:t>
      </w:r>
      <w:r w:rsidRPr="004B6B3E">
        <w:rPr>
          <w:b/>
        </w:rPr>
        <w:t>REPORT module.</w:t>
      </w:r>
    </w:p>
    <w:p w14:paraId="41F09184" w14:textId="77777777" w:rsidR="00F552ED" w:rsidRPr="004B6B3E" w:rsidRDefault="00F552ED" w:rsidP="00F552ED"/>
    <w:p w14:paraId="11B8B4E0" w14:textId="106E008B" w:rsidR="00056C1D" w:rsidRPr="004B6B3E" w:rsidRDefault="00D425FB" w:rsidP="002060F0">
      <w:r w:rsidRPr="004B6B3E">
        <w:t xml:space="preserve">The reports indicated under </w:t>
      </w:r>
      <w:r w:rsidRPr="0004026F">
        <w:rPr>
          <w:i/>
        </w:rPr>
        <w:t>Output report</w:t>
      </w:r>
      <w:r w:rsidRPr="004B6B3E">
        <w:t xml:space="preserve"> and </w:t>
      </w:r>
      <w:r w:rsidRPr="0004026F">
        <w:rPr>
          <w:i/>
        </w:rPr>
        <w:t>Merge with report</w:t>
      </w:r>
      <w:r w:rsidRPr="004B6B3E">
        <w:t xml:space="preserve"> are merged according to the column header that they share</w:t>
      </w:r>
      <w:r w:rsidR="004100EC" w:rsidRPr="004B6B3E">
        <w:t xml:space="preserve">. Thus, the REPORT task table shown in </w:t>
      </w:r>
      <w:r w:rsidR="00462B09">
        <w:fldChar w:fldCharType="begin"/>
      </w:r>
      <w:r w:rsidR="00462B09">
        <w:instrText xml:space="preserve"> REF _Ref103116369 \h </w:instrText>
      </w:r>
      <w:r w:rsidR="00462B09">
        <w:fldChar w:fldCharType="separate"/>
      </w:r>
      <w:r w:rsidR="0009316B" w:rsidRPr="004B6B3E">
        <w:rPr>
          <w:b/>
        </w:rPr>
        <w:t xml:space="preserve">Figure </w:t>
      </w:r>
      <w:r w:rsidR="0009316B">
        <w:rPr>
          <w:b/>
          <w:noProof/>
        </w:rPr>
        <w:t>30</w:t>
      </w:r>
      <w:r w:rsidR="00462B09">
        <w:fldChar w:fldCharType="end"/>
      </w:r>
      <w:r w:rsidR="00462B09">
        <w:t xml:space="preserve"> </w:t>
      </w:r>
      <w:r w:rsidR="004100EC" w:rsidRPr="004B6B3E">
        <w:t xml:space="preserve">will </w:t>
      </w:r>
      <w:r w:rsidR="00305D3D" w:rsidRPr="004B6B3E">
        <w:t xml:space="preserve">cause the module to </w:t>
      </w:r>
      <w:r w:rsidR="004100EC" w:rsidRPr="004B6B3E">
        <w:t>incorporate the number of scans per peptide</w:t>
      </w:r>
      <w:r w:rsidR="00305D3D" w:rsidRPr="004B6B3E">
        <w:t>,</w:t>
      </w:r>
      <w:r w:rsidR="004100EC" w:rsidRPr="004B6B3E">
        <w:t xml:space="preserve"> </w:t>
      </w:r>
      <w:r w:rsidR="00BB0860" w:rsidRPr="004B6B3E">
        <w:t>d</w:t>
      </w:r>
      <w:r w:rsidR="00305D3D" w:rsidRPr="004B6B3E">
        <w:t>i</w:t>
      </w:r>
      <w:r w:rsidR="00BB0860" w:rsidRPr="004B6B3E">
        <w:t>splayed</w:t>
      </w:r>
      <w:r w:rsidR="004100EC" w:rsidRPr="004B6B3E">
        <w:t xml:space="preserve"> in the report “</w:t>
      </w:r>
      <w:proofErr w:type="spellStart"/>
      <w:r w:rsidR="004100EC" w:rsidRPr="004B6B3E">
        <w:t>Nscan_pep</w:t>
      </w:r>
      <w:proofErr w:type="spellEnd"/>
      <w:r w:rsidR="004100EC" w:rsidRPr="004B6B3E">
        <w:t>”</w:t>
      </w:r>
      <w:r w:rsidR="00305D3D" w:rsidRPr="004B6B3E">
        <w:t>,</w:t>
      </w:r>
      <w:r w:rsidR="004100EC" w:rsidRPr="004B6B3E">
        <w:t xml:space="preserve"> to the report “</w:t>
      </w:r>
      <w:proofErr w:type="spellStart"/>
      <w:r w:rsidR="004100EC" w:rsidRPr="004B6B3E">
        <w:t>Nscan_Normpep_prot_XZ</w:t>
      </w:r>
      <w:proofErr w:type="spellEnd"/>
      <w:r w:rsidR="004100EC" w:rsidRPr="004B6B3E">
        <w:t xml:space="preserve">”, as these </w:t>
      </w:r>
      <w:r w:rsidR="00305D3D" w:rsidRPr="004B6B3E">
        <w:t xml:space="preserve">two reports </w:t>
      </w:r>
      <w:r w:rsidR="004100EC" w:rsidRPr="004B6B3E">
        <w:t xml:space="preserve">share the lower level elements </w:t>
      </w:r>
      <w:r w:rsidR="00305D3D" w:rsidRPr="004B6B3E">
        <w:t xml:space="preserve">showing under the </w:t>
      </w:r>
      <w:r w:rsidR="004100EC" w:rsidRPr="004B6B3E">
        <w:t>“peptide”</w:t>
      </w:r>
      <w:r w:rsidR="00305D3D" w:rsidRPr="004B6B3E">
        <w:t xml:space="preserve"> header.</w:t>
      </w:r>
    </w:p>
    <w:p w14:paraId="75FFB523" w14:textId="77777777" w:rsidR="0015072C" w:rsidRPr="004B6B3E" w:rsidRDefault="00691F35" w:rsidP="007E00B6">
      <w:pPr>
        <w:keepNext/>
        <w:jc w:val="center"/>
      </w:pPr>
      <w:r w:rsidRPr="004B6B3E">
        <w:rPr>
          <w:noProof/>
        </w:rPr>
        <w:lastRenderedPageBreak/>
        <w:drawing>
          <wp:inline distT="0" distB="0" distL="0" distR="0" wp14:anchorId="420DB67C" wp14:editId="33C6C677">
            <wp:extent cx="5604510" cy="1370277"/>
            <wp:effectExtent l="95250" t="38100" r="34290" b="971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41107" cy="1379225"/>
                    </a:xfrm>
                    <a:prstGeom prst="rect">
                      <a:avLst/>
                    </a:prstGeom>
                    <a:noFill/>
                    <a:effectLst>
                      <a:outerShdw blurRad="50800" dist="38100" dir="8100000" algn="tr" rotWithShape="0">
                        <a:prstClr val="black">
                          <a:alpha val="40000"/>
                        </a:prstClr>
                      </a:outerShdw>
                    </a:effectLst>
                  </pic:spPr>
                </pic:pic>
              </a:graphicData>
            </a:graphic>
          </wp:inline>
        </w:drawing>
      </w:r>
    </w:p>
    <w:p w14:paraId="6DD4EFA8" w14:textId="0D620076" w:rsidR="007912BD" w:rsidRPr="004B6B3E" w:rsidRDefault="0015072C" w:rsidP="0015072C">
      <w:pPr>
        <w:pStyle w:val="Caption"/>
      </w:pPr>
      <w:bookmarkStart w:id="67" w:name="_Ref103116369"/>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0</w:t>
      </w:r>
      <w:r w:rsidRPr="004B6B3E">
        <w:rPr>
          <w:b/>
        </w:rPr>
        <w:fldChar w:fldCharType="end"/>
      </w:r>
      <w:bookmarkEnd w:id="67"/>
      <w:r w:rsidRPr="004B6B3E">
        <w:rPr>
          <w:b/>
        </w:rPr>
        <w:t xml:space="preserve">. </w:t>
      </w:r>
      <w:r w:rsidR="001B6481" w:rsidRPr="004B6B3E">
        <w:rPr>
          <w:b/>
        </w:rPr>
        <w:t>Report merging in the REPORT module</w:t>
      </w:r>
      <w:r w:rsidRPr="004B6B3E">
        <w:rPr>
          <w:b/>
        </w:rPr>
        <w:t>.</w:t>
      </w:r>
      <w:r w:rsidR="007D29A8" w:rsidRPr="004B6B3E">
        <w:t xml:space="preserve"> The first </w:t>
      </w:r>
      <w:r w:rsidR="001B6481" w:rsidRPr="004B6B3E">
        <w:t xml:space="preserve">task table </w:t>
      </w:r>
      <w:r w:rsidR="007D29A8" w:rsidRPr="004B6B3E">
        <w:t xml:space="preserve">row creates a report </w:t>
      </w:r>
      <w:r w:rsidR="001B6481" w:rsidRPr="004B6B3E">
        <w:t>file (“</w:t>
      </w:r>
      <w:proofErr w:type="spellStart"/>
      <w:r w:rsidR="001B6481" w:rsidRPr="004B6B3E">
        <w:t>Nscan_pep</w:t>
      </w:r>
      <w:proofErr w:type="spellEnd"/>
      <w:r w:rsidR="001B6481" w:rsidRPr="004B6B3E">
        <w:t xml:space="preserve">”) </w:t>
      </w:r>
      <w:r w:rsidR="007D29A8" w:rsidRPr="004B6B3E">
        <w:t xml:space="preserve">with the (n)umber of </w:t>
      </w:r>
      <w:r w:rsidR="001B6481" w:rsidRPr="004B6B3E">
        <w:t xml:space="preserve">scans per </w:t>
      </w:r>
      <w:r w:rsidR="007D29A8" w:rsidRPr="004B6B3E">
        <w:t xml:space="preserve">peptide. </w:t>
      </w:r>
      <w:r w:rsidRPr="004B6B3E">
        <w:t>The second row</w:t>
      </w:r>
      <w:r w:rsidR="007D29A8" w:rsidRPr="004B6B3E">
        <w:t xml:space="preserve"> </w:t>
      </w:r>
      <w:r w:rsidRPr="004B6B3E">
        <w:t>create</w:t>
      </w:r>
      <w:r w:rsidR="007D29A8" w:rsidRPr="004B6B3E">
        <w:t>s</w:t>
      </w:r>
      <w:r w:rsidRPr="004B6B3E">
        <w:t xml:space="preserve"> a report file called “</w:t>
      </w:r>
      <w:proofErr w:type="spellStart"/>
      <w:r w:rsidRPr="004B6B3E">
        <w:t>Nscan_Normpep_prot</w:t>
      </w:r>
      <w:r w:rsidR="004100EC" w:rsidRPr="004B6B3E">
        <w:t>_</w:t>
      </w:r>
      <w:r w:rsidRPr="004B6B3E">
        <w:t>XZ</w:t>
      </w:r>
      <w:proofErr w:type="spellEnd"/>
      <w:r w:rsidRPr="004B6B3E">
        <w:t xml:space="preserve">” </w:t>
      </w:r>
      <w:r w:rsidR="001B6481" w:rsidRPr="004B6B3E">
        <w:t>that contains</w:t>
      </w:r>
      <w:r w:rsidR="00AB61EA" w:rsidRPr="004B6B3E">
        <w:t xml:space="preserve">, apart from </w:t>
      </w:r>
      <w:r w:rsidRPr="004B6B3E">
        <w:t>the variables “</w:t>
      </w:r>
      <w:proofErr w:type="spellStart"/>
      <w:r w:rsidRPr="004B6B3E">
        <w:t>Xinf</w:t>
      </w:r>
      <w:proofErr w:type="spellEnd"/>
      <w:r w:rsidRPr="004B6B3E">
        <w:t xml:space="preserve">”, “Z”, and “FDR” </w:t>
      </w:r>
      <w:r w:rsidR="001B6481" w:rsidRPr="004B6B3E">
        <w:t xml:space="preserve">coming from </w:t>
      </w:r>
      <w:r w:rsidRPr="004B6B3E">
        <w:t>the peptide</w:t>
      </w:r>
      <w:r w:rsidR="003D2804">
        <w:t>-to-</w:t>
      </w:r>
      <w:r w:rsidRPr="004B6B3E">
        <w:t>protein</w:t>
      </w:r>
      <w:r w:rsidR="001B6481" w:rsidRPr="004B6B3E">
        <w:t xml:space="preserve"> integration</w:t>
      </w:r>
      <w:r w:rsidR="00AB61EA" w:rsidRPr="004B6B3E">
        <w:t xml:space="preserve">, </w:t>
      </w:r>
      <w:r w:rsidR="002557D5" w:rsidRPr="004B6B3E">
        <w:t xml:space="preserve">the (n)umber of </w:t>
      </w:r>
      <w:r w:rsidR="00FB331B" w:rsidRPr="004B6B3E">
        <w:t xml:space="preserve">scans per </w:t>
      </w:r>
      <w:r w:rsidR="002557D5" w:rsidRPr="004B6B3E">
        <w:t>peptide</w:t>
      </w:r>
      <w:r w:rsidR="00AB61EA" w:rsidRPr="004B6B3E">
        <w:t xml:space="preserve"> previously stored in the </w:t>
      </w:r>
      <w:r w:rsidR="00BC129D" w:rsidRPr="004B6B3E">
        <w:t>“</w:t>
      </w:r>
      <w:proofErr w:type="spellStart"/>
      <w:r w:rsidR="00BC129D" w:rsidRPr="004B6B3E">
        <w:t>Nscan_pep</w:t>
      </w:r>
      <w:proofErr w:type="spellEnd"/>
      <w:r w:rsidR="00BC129D" w:rsidRPr="004B6B3E">
        <w:t>”</w:t>
      </w:r>
      <w:r w:rsidR="00AB61EA" w:rsidRPr="004B6B3E">
        <w:t xml:space="preserve"> report, as these two</w:t>
      </w:r>
      <w:r w:rsidR="00BC129D" w:rsidRPr="004B6B3E">
        <w:t xml:space="preserve"> report</w:t>
      </w:r>
      <w:r w:rsidR="00AB61EA" w:rsidRPr="004B6B3E">
        <w:t>s share</w:t>
      </w:r>
      <w:r w:rsidR="00BC129D" w:rsidRPr="004B6B3E">
        <w:t xml:space="preserve"> </w:t>
      </w:r>
      <w:r w:rsidR="00AB61EA" w:rsidRPr="004B6B3E">
        <w:t>the lower level elements showing under the “peptide” header</w:t>
      </w:r>
      <w:r w:rsidR="00BC129D" w:rsidRPr="004B6B3E">
        <w:t>.</w:t>
      </w:r>
    </w:p>
    <w:p w14:paraId="5FF6FB1A" w14:textId="77777777" w:rsidR="00F552ED" w:rsidRPr="004B6B3E" w:rsidRDefault="00F552ED" w:rsidP="00F552ED"/>
    <w:p w14:paraId="1CFAE842" w14:textId="5DCBF5CD" w:rsidR="004B5C96" w:rsidRPr="004B6B3E" w:rsidRDefault="009F2977" w:rsidP="000F5DC3">
      <w:r w:rsidRPr="004B6B3E">
        <w:t xml:space="preserve">In addition, it is possible to </w:t>
      </w:r>
      <w:r w:rsidR="00CF0A82" w:rsidRPr="004B6B3E">
        <w:t xml:space="preserve">incorporate additional data from one or more relation tables </w:t>
      </w:r>
      <w:r w:rsidRPr="004B6B3E">
        <w:t>into the report</w:t>
      </w:r>
      <w:r w:rsidR="00CF0A82" w:rsidRPr="004B6B3E">
        <w:t>s (</w:t>
      </w:r>
      <w:r w:rsidR="00462B09">
        <w:fldChar w:fldCharType="begin"/>
      </w:r>
      <w:r w:rsidR="00462B09">
        <w:instrText xml:space="preserve"> REF _Ref103116417 \h </w:instrText>
      </w:r>
      <w:r w:rsidR="00462B09">
        <w:fldChar w:fldCharType="separate"/>
      </w:r>
      <w:r w:rsidR="0009316B" w:rsidRPr="004B6B3E">
        <w:rPr>
          <w:b/>
        </w:rPr>
        <w:t xml:space="preserve">Figure </w:t>
      </w:r>
      <w:r w:rsidR="0009316B">
        <w:rPr>
          <w:b/>
          <w:noProof/>
        </w:rPr>
        <w:t>31</w:t>
      </w:r>
      <w:r w:rsidR="00462B09">
        <w:fldChar w:fldCharType="end"/>
      </w:r>
      <w:r w:rsidR="00CF0A82" w:rsidRPr="004B6B3E">
        <w:t>)</w:t>
      </w:r>
      <w:r w:rsidRPr="004B6B3E">
        <w:t>.</w:t>
      </w:r>
      <w:r w:rsidR="00565587" w:rsidRPr="004B6B3E">
        <w:t xml:space="preserve"> </w:t>
      </w:r>
      <w:r w:rsidR="00CF0A82" w:rsidRPr="004B6B3E">
        <w:t xml:space="preserve">When a given </w:t>
      </w:r>
      <w:r w:rsidR="00ED5286">
        <w:t>R</w:t>
      </w:r>
      <w:r w:rsidR="001F23D8" w:rsidRPr="004B6B3E">
        <w:t>elation</w:t>
      </w:r>
      <w:r w:rsidR="00CF0A82" w:rsidRPr="004B6B3E">
        <w:t xml:space="preserve"> </w:t>
      </w:r>
      <w:r w:rsidR="00ED5286">
        <w:t>T</w:t>
      </w:r>
      <w:r w:rsidR="00CF0A82" w:rsidRPr="004B6B3E">
        <w:t xml:space="preserve">able is indicated under </w:t>
      </w:r>
      <w:r w:rsidR="00CF0A82" w:rsidRPr="0004026F">
        <w:rPr>
          <w:i/>
        </w:rPr>
        <w:t>Add columns from relation table</w:t>
      </w:r>
      <w:r w:rsidR="00CF0A82" w:rsidRPr="004B6B3E">
        <w:t xml:space="preserve">, the REPORT module will first </w:t>
      </w:r>
      <w:r w:rsidR="00B968AB" w:rsidRPr="004B6B3E">
        <w:t xml:space="preserve">attempt to incorporate to the </w:t>
      </w:r>
      <w:r w:rsidR="00B968AB" w:rsidRPr="0004026F">
        <w:rPr>
          <w:i/>
        </w:rPr>
        <w:t>Output report</w:t>
      </w:r>
      <w:r w:rsidR="00B968AB" w:rsidRPr="004B6B3E">
        <w:t xml:space="preserve"> (“</w:t>
      </w:r>
      <w:proofErr w:type="spellStart"/>
      <w:r w:rsidR="00B968AB" w:rsidRPr="004B6B3E">
        <w:t>Npep_Quanprot_cat</w:t>
      </w:r>
      <w:proofErr w:type="spellEnd"/>
      <w:r w:rsidR="00B968AB" w:rsidRPr="004B6B3E">
        <w:t xml:space="preserve">” in the example) the elements related to the </w:t>
      </w:r>
      <w:r w:rsidR="00B968AB" w:rsidRPr="0004026F">
        <w:rPr>
          <w:i/>
        </w:rPr>
        <w:t>Lower level</w:t>
      </w:r>
      <w:r w:rsidR="00B968AB" w:rsidRPr="004B6B3E">
        <w:t xml:space="preserve"> (“protein” in this case) elements in the relation table. If the </w:t>
      </w:r>
      <w:r w:rsidR="00B968AB" w:rsidRPr="0004026F">
        <w:rPr>
          <w:i/>
        </w:rPr>
        <w:t>Lower level</w:t>
      </w:r>
      <w:r w:rsidR="00B968AB" w:rsidRPr="004B6B3E">
        <w:t xml:space="preserve"> </w:t>
      </w:r>
      <w:r w:rsidR="008E6FDC" w:rsidRPr="004B6B3E">
        <w:t xml:space="preserve">elements are missing in the relation table, then REPORT will try to incorporate the elements related to the Higher level (“category” in this case) instead. If neither the </w:t>
      </w:r>
      <w:r w:rsidR="008E6FDC" w:rsidRPr="0004026F">
        <w:rPr>
          <w:i/>
        </w:rPr>
        <w:t>Lower level</w:t>
      </w:r>
      <w:r w:rsidR="008E6FDC" w:rsidRPr="004B6B3E">
        <w:t xml:space="preserve"> nor the </w:t>
      </w:r>
      <w:r w:rsidR="008E6FDC" w:rsidRPr="0004026F">
        <w:rPr>
          <w:i/>
        </w:rPr>
        <w:t>Higher level</w:t>
      </w:r>
      <w:r w:rsidR="008E6FDC" w:rsidRPr="004B6B3E">
        <w:t xml:space="preserve"> can be found in the relation table, then no action is performed</w:t>
      </w:r>
      <w:r w:rsidR="000F5DC3" w:rsidRPr="004B6B3E">
        <w:t>.</w:t>
      </w:r>
      <w:r w:rsidR="00730C4F" w:rsidRPr="004B6B3E">
        <w:t xml:space="preserve"> </w:t>
      </w:r>
    </w:p>
    <w:p w14:paraId="60ACF8ED" w14:textId="77777777" w:rsidR="00AC630E" w:rsidRPr="004B6B3E" w:rsidRDefault="008F6254" w:rsidP="007E00B6">
      <w:pPr>
        <w:keepNext/>
        <w:jc w:val="center"/>
      </w:pPr>
      <w:r w:rsidRPr="004B6B3E">
        <w:rPr>
          <w:noProof/>
        </w:rPr>
        <w:drawing>
          <wp:inline distT="0" distB="0" distL="0" distR="0" wp14:anchorId="64F03F11" wp14:editId="182355A4">
            <wp:extent cx="5340932" cy="845185"/>
            <wp:effectExtent l="95250" t="38100" r="31750" b="8826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451227" cy="862639"/>
                    </a:xfrm>
                    <a:prstGeom prst="rect">
                      <a:avLst/>
                    </a:prstGeom>
                    <a:noFill/>
                    <a:effectLst>
                      <a:outerShdw blurRad="50800" dist="38100" dir="8100000" algn="tr" rotWithShape="0">
                        <a:prstClr val="black">
                          <a:alpha val="40000"/>
                        </a:prstClr>
                      </a:outerShdw>
                    </a:effectLst>
                  </pic:spPr>
                </pic:pic>
              </a:graphicData>
            </a:graphic>
          </wp:inline>
        </w:drawing>
      </w:r>
    </w:p>
    <w:p w14:paraId="66D68AD7" w14:textId="29CBE7EA" w:rsidR="0034192F" w:rsidRPr="004B6B3E" w:rsidRDefault="00AC630E" w:rsidP="00CA39D8">
      <w:pPr>
        <w:pStyle w:val="Caption"/>
      </w:pPr>
      <w:bookmarkStart w:id="68" w:name="_Ref103116417"/>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1</w:t>
      </w:r>
      <w:r w:rsidRPr="004B6B3E">
        <w:rPr>
          <w:b/>
        </w:rPr>
        <w:fldChar w:fldCharType="end"/>
      </w:r>
      <w:bookmarkEnd w:id="68"/>
      <w:r w:rsidRPr="004B6B3E">
        <w:rPr>
          <w:b/>
        </w:rPr>
        <w:t>. Add</w:t>
      </w:r>
      <w:r w:rsidR="00CC4C3F" w:rsidRPr="004B6B3E">
        <w:rPr>
          <w:b/>
        </w:rPr>
        <w:t>ing</w:t>
      </w:r>
      <w:r w:rsidRPr="004B6B3E">
        <w:rPr>
          <w:b/>
        </w:rPr>
        <w:t xml:space="preserve"> data from relation tables</w:t>
      </w:r>
      <w:r w:rsidR="00663E27" w:rsidRPr="004B6B3E">
        <w:rPr>
          <w:b/>
        </w:rPr>
        <w:t xml:space="preserve"> into the report files</w:t>
      </w:r>
      <w:r w:rsidRPr="004B6B3E">
        <w:rPr>
          <w:b/>
        </w:rPr>
        <w:t>.</w:t>
      </w:r>
      <w:r w:rsidR="00117697" w:rsidRPr="004B6B3E">
        <w:rPr>
          <w:b/>
        </w:rPr>
        <w:t xml:space="preserve"> </w:t>
      </w:r>
      <w:r w:rsidR="00117697" w:rsidRPr="004B6B3E">
        <w:t xml:space="preserve">The </w:t>
      </w:r>
      <w:r w:rsidR="00663E27" w:rsidRPr="004B6B3E">
        <w:t xml:space="preserve">relation table </w:t>
      </w:r>
      <w:r w:rsidR="00117697" w:rsidRPr="004B6B3E">
        <w:t xml:space="preserve">“protein2gene” contains </w:t>
      </w:r>
      <w:r w:rsidR="00663E27" w:rsidRPr="004B6B3E">
        <w:t xml:space="preserve">a </w:t>
      </w:r>
      <w:r w:rsidR="00117697" w:rsidRPr="004B6B3E">
        <w:t>column with protein identifiers</w:t>
      </w:r>
      <w:r w:rsidR="00663E27" w:rsidRPr="004B6B3E">
        <w:t xml:space="preserve"> under the </w:t>
      </w:r>
      <w:r w:rsidR="00117697" w:rsidRPr="004B6B3E">
        <w:t>“protein”</w:t>
      </w:r>
      <w:r w:rsidR="00663E27" w:rsidRPr="004B6B3E">
        <w:t xml:space="preserve"> header</w:t>
      </w:r>
      <w:r w:rsidR="0034192F" w:rsidRPr="004B6B3E">
        <w:t xml:space="preserve"> and another column with the </w:t>
      </w:r>
      <w:r w:rsidR="00663E27" w:rsidRPr="004B6B3E">
        <w:t xml:space="preserve">corresponding </w:t>
      </w:r>
      <w:r w:rsidR="0034192F" w:rsidRPr="004B6B3E">
        <w:t xml:space="preserve">gene </w:t>
      </w:r>
      <w:r w:rsidR="00663E27" w:rsidRPr="004B6B3E">
        <w:t>name under the “gene” header, whereas</w:t>
      </w:r>
      <w:r w:rsidR="00117697" w:rsidRPr="004B6B3E">
        <w:t xml:space="preserve"> </w:t>
      </w:r>
      <w:r w:rsidR="00663E27" w:rsidRPr="004B6B3E">
        <w:t>t</w:t>
      </w:r>
      <w:r w:rsidR="00DA7642" w:rsidRPr="004B6B3E">
        <w:t xml:space="preserve">he </w:t>
      </w:r>
      <w:r w:rsidR="00663E27" w:rsidRPr="004B6B3E">
        <w:t xml:space="preserve">relation table </w:t>
      </w:r>
      <w:r w:rsidR="00117697" w:rsidRPr="004B6B3E">
        <w:t xml:space="preserve">“protein2description” </w:t>
      </w:r>
      <w:r w:rsidR="0034192F" w:rsidRPr="004B6B3E">
        <w:t>contains</w:t>
      </w:r>
      <w:r w:rsidR="00663E27" w:rsidRPr="004B6B3E">
        <w:t xml:space="preserve">, apart from the “protein” elements, a column </w:t>
      </w:r>
      <w:r w:rsidR="0034192F" w:rsidRPr="004B6B3E">
        <w:t xml:space="preserve">with the </w:t>
      </w:r>
      <w:r w:rsidR="00663E27" w:rsidRPr="004B6B3E">
        <w:t xml:space="preserve">corresponding protein </w:t>
      </w:r>
      <w:r w:rsidR="0034192F" w:rsidRPr="004B6B3E">
        <w:t>description.</w:t>
      </w:r>
      <w:r w:rsidR="00730C4F" w:rsidRPr="004B6B3E">
        <w:t xml:space="preserve"> </w:t>
      </w:r>
      <w:r w:rsidR="00663E27" w:rsidRPr="004B6B3E">
        <w:t xml:space="preserve">The first task table row will prompt REPORT to </w:t>
      </w:r>
      <w:r w:rsidR="00960E8D" w:rsidRPr="004B6B3E">
        <w:t xml:space="preserve">incorporate the </w:t>
      </w:r>
      <w:r w:rsidR="00730C4F" w:rsidRPr="004B6B3E">
        <w:t xml:space="preserve">gene names and protein descriptions contained in </w:t>
      </w:r>
      <w:r w:rsidR="001F23D8" w:rsidRPr="004B6B3E">
        <w:t>the relation</w:t>
      </w:r>
      <w:r w:rsidR="00960E8D" w:rsidRPr="004B6B3E">
        <w:t xml:space="preserve"> tables to the report file </w:t>
      </w:r>
      <w:r w:rsidR="00730C4F" w:rsidRPr="004B6B3E">
        <w:t>“</w:t>
      </w:r>
      <w:proofErr w:type="spellStart"/>
      <w:r w:rsidR="00730C4F" w:rsidRPr="004B6B3E">
        <w:t>Npep_Quanprot_cat</w:t>
      </w:r>
      <w:proofErr w:type="spellEnd"/>
      <w:r w:rsidR="00730C4F" w:rsidRPr="004B6B3E">
        <w:t>” report file</w:t>
      </w:r>
      <w:r w:rsidR="00525DE0" w:rsidRPr="004B6B3E">
        <w:t>,</w:t>
      </w:r>
      <w:r w:rsidR="00730C4F" w:rsidRPr="004B6B3E">
        <w:t xml:space="preserve"> </w:t>
      </w:r>
      <w:r w:rsidR="00525DE0" w:rsidRPr="004B6B3E">
        <w:t xml:space="preserve">as “protein” is the </w:t>
      </w:r>
      <w:r w:rsidR="00525DE0" w:rsidRPr="0004026F">
        <w:rPr>
          <w:i w:val="0"/>
        </w:rPr>
        <w:t>Lower level</w:t>
      </w:r>
      <w:r w:rsidR="00525DE0" w:rsidRPr="004B6B3E">
        <w:t xml:space="preserve"> they all three </w:t>
      </w:r>
      <w:r w:rsidR="001F23D8" w:rsidRPr="004B6B3E">
        <w:t>shares</w:t>
      </w:r>
      <w:r w:rsidR="00730C4F" w:rsidRPr="004B6B3E">
        <w:t>.</w:t>
      </w:r>
    </w:p>
    <w:p w14:paraId="665043AF" w14:textId="77777777" w:rsidR="00F552ED" w:rsidRPr="004B6B3E" w:rsidRDefault="00F552ED" w:rsidP="00F552ED"/>
    <w:p w14:paraId="4F9945C7" w14:textId="2F9E7B85" w:rsidR="00330583" w:rsidRPr="004B6B3E" w:rsidRDefault="005D59B2" w:rsidP="00330583">
      <w:r w:rsidRPr="004B6B3E">
        <w:t>Finally</w:t>
      </w:r>
      <w:r w:rsidR="004800F6" w:rsidRPr="004B6B3E">
        <w:t>, the</w:t>
      </w:r>
      <w:r w:rsidR="002C784D" w:rsidRPr="004B6B3E">
        <w:t xml:space="preserve"> </w:t>
      </w:r>
      <w:r w:rsidR="00DE55EC" w:rsidRPr="004B6B3E">
        <w:t xml:space="preserve">report </w:t>
      </w:r>
      <w:r w:rsidR="00D114A6" w:rsidRPr="004B6B3E">
        <w:t xml:space="preserve">data </w:t>
      </w:r>
      <w:r w:rsidR="00DE55EC" w:rsidRPr="004B6B3E">
        <w:t>can</w:t>
      </w:r>
      <w:r w:rsidR="00D114A6" w:rsidRPr="004B6B3E">
        <w:t xml:space="preserve"> be filtered </w:t>
      </w:r>
      <w:r w:rsidR="00DE55EC" w:rsidRPr="004B6B3E">
        <w:t>performing logical operations</w:t>
      </w:r>
      <w:r w:rsidR="00FF1EF2" w:rsidRPr="004B6B3E">
        <w:t xml:space="preserve"> </w:t>
      </w:r>
      <w:r w:rsidR="00DE55EC" w:rsidRPr="004B6B3E">
        <w:t xml:space="preserve">with </w:t>
      </w:r>
      <w:r w:rsidR="00BF2F9F" w:rsidRPr="004B6B3E">
        <w:t>the</w:t>
      </w:r>
      <w:r w:rsidR="00DE55EC" w:rsidRPr="004B6B3E">
        <w:t xml:space="preserve"> </w:t>
      </w:r>
      <w:r w:rsidR="00DE55EC" w:rsidRPr="0004026F">
        <w:rPr>
          <w:i/>
        </w:rPr>
        <w:t>Reported vars</w:t>
      </w:r>
      <w:r w:rsidR="00DE55EC" w:rsidRPr="004B6B3E">
        <w:t xml:space="preserve"> in the </w:t>
      </w:r>
      <w:r w:rsidR="002C784D" w:rsidRPr="0004026F">
        <w:rPr>
          <w:i/>
        </w:rPr>
        <w:t>Filter</w:t>
      </w:r>
      <w:r w:rsidR="00DE55EC" w:rsidRPr="004B6B3E">
        <w:t xml:space="preserve"> field</w:t>
      </w:r>
      <w:r w:rsidR="00FF1EF2" w:rsidRPr="004B6B3E">
        <w:t xml:space="preserve">. </w:t>
      </w:r>
      <w:r w:rsidR="00BF2F9F" w:rsidRPr="004B6B3E">
        <w:t xml:space="preserve">For instance, </w:t>
      </w:r>
      <w:r w:rsidR="0017441A" w:rsidRPr="004B6B3E">
        <w:t>in the report task table displayed in</w:t>
      </w:r>
      <w:r w:rsidR="00462B09">
        <w:t xml:space="preserve"> </w:t>
      </w:r>
      <w:r w:rsidR="00462B09">
        <w:fldChar w:fldCharType="begin"/>
      </w:r>
      <w:r w:rsidR="00462B09">
        <w:instrText xml:space="preserve"> REF _Ref103116468 \h </w:instrText>
      </w:r>
      <w:r w:rsidR="00462B09">
        <w:fldChar w:fldCharType="separate"/>
      </w:r>
      <w:r w:rsidR="0009316B" w:rsidRPr="004B6B3E">
        <w:rPr>
          <w:b/>
        </w:rPr>
        <w:t xml:space="preserve">Figure </w:t>
      </w:r>
      <w:r w:rsidR="0009316B">
        <w:rPr>
          <w:b/>
          <w:noProof/>
        </w:rPr>
        <w:t>32</w:t>
      </w:r>
      <w:r w:rsidR="00462B09">
        <w:fldChar w:fldCharType="end"/>
      </w:r>
      <w:r w:rsidR="00330583" w:rsidRPr="004B6B3E">
        <w:t>:</w:t>
      </w:r>
    </w:p>
    <w:p w14:paraId="717C71DB" w14:textId="377C3D13" w:rsidR="00CF3BCD" w:rsidRPr="004B6B3E" w:rsidRDefault="00CF3BCD" w:rsidP="006305A1">
      <w:pPr>
        <w:pStyle w:val="ListParagraph"/>
        <w:numPr>
          <w:ilvl w:val="0"/>
          <w:numId w:val="5"/>
        </w:numPr>
      </w:pPr>
      <w:r w:rsidRPr="004B6B3E">
        <w:t xml:space="preserve">n_protein2category &lt;= 100, </w:t>
      </w:r>
      <w:r w:rsidR="0017441A" w:rsidRPr="004B6B3E">
        <w:t>filters out from the report the variables Z and FDR for the category</w:t>
      </w:r>
      <w:r w:rsidR="003D2804">
        <w:t>-to-</w:t>
      </w:r>
      <w:r w:rsidR="0017441A" w:rsidRPr="004B6B3E">
        <w:t xml:space="preserve">categoryall integration when </w:t>
      </w:r>
      <w:r w:rsidRPr="004B6B3E">
        <w:t xml:space="preserve">the (n)umber of </w:t>
      </w:r>
      <w:r w:rsidR="0017441A" w:rsidRPr="004B6B3E">
        <w:t xml:space="preserve">proteins per </w:t>
      </w:r>
      <w:r w:rsidRPr="004B6B3E">
        <w:t>categor</w:t>
      </w:r>
      <w:r w:rsidR="0017441A" w:rsidRPr="004B6B3E">
        <w:t>y</w:t>
      </w:r>
      <w:r w:rsidRPr="004B6B3E">
        <w:t xml:space="preserve"> is </w:t>
      </w:r>
      <w:r w:rsidR="0017441A" w:rsidRPr="004B6B3E">
        <w:t xml:space="preserve">greater </w:t>
      </w:r>
      <w:r w:rsidRPr="004B6B3E">
        <w:t>than 100.</w:t>
      </w:r>
    </w:p>
    <w:p w14:paraId="4E28DF96" w14:textId="0FBE66A2" w:rsidR="007F1FAF" w:rsidRPr="004B6B3E" w:rsidRDefault="00353865" w:rsidP="006305A1">
      <w:pPr>
        <w:pStyle w:val="ListParagraph"/>
        <w:numPr>
          <w:ilvl w:val="0"/>
          <w:numId w:val="5"/>
        </w:numPr>
      </w:pPr>
      <w:r w:rsidRPr="004B6B3E">
        <w:lastRenderedPageBreak/>
        <w:t xml:space="preserve">n_protein2category &gt;= </w:t>
      </w:r>
      <w:r w:rsidR="007F1FAF" w:rsidRPr="004B6B3E">
        <w:t>5 &amp;</w:t>
      </w:r>
      <w:r w:rsidRPr="004B6B3E">
        <w:t xml:space="preserve"> n_protein2category &lt;= 100</w:t>
      </w:r>
      <w:r w:rsidR="007F1FAF" w:rsidRPr="004B6B3E">
        <w:t xml:space="preserve"> retrieves the </w:t>
      </w:r>
      <w:r w:rsidR="0017441A" w:rsidRPr="004B6B3E">
        <w:t>variables Z and FDR for the category</w:t>
      </w:r>
      <w:r w:rsidR="003D2804">
        <w:t>-to-</w:t>
      </w:r>
      <w:r w:rsidR="0017441A" w:rsidRPr="004B6B3E">
        <w:t xml:space="preserve">categoryall integration when </w:t>
      </w:r>
      <w:r w:rsidR="007F1FAF" w:rsidRPr="004B6B3E">
        <w:t xml:space="preserve">the (n)umber of </w:t>
      </w:r>
      <w:r w:rsidR="0017441A" w:rsidRPr="004B6B3E">
        <w:t xml:space="preserve">proteins per </w:t>
      </w:r>
      <w:r w:rsidR="007F1FAF" w:rsidRPr="004B6B3E">
        <w:t>categor</w:t>
      </w:r>
      <w:r w:rsidR="0017441A" w:rsidRPr="004B6B3E">
        <w:t>y</w:t>
      </w:r>
      <w:r w:rsidR="007F1FAF" w:rsidRPr="004B6B3E">
        <w:t xml:space="preserve"> is</w:t>
      </w:r>
      <w:r w:rsidR="004C7448">
        <w:t xml:space="preserve"> </w:t>
      </w:r>
      <w:r w:rsidR="0017441A" w:rsidRPr="004B6B3E">
        <w:t>in the [5, 100] range</w:t>
      </w:r>
      <w:r w:rsidR="007F1FAF" w:rsidRPr="004B6B3E">
        <w:t>.</w:t>
      </w:r>
    </w:p>
    <w:p w14:paraId="11164F3E" w14:textId="7AE3A208" w:rsidR="00AC630E" w:rsidRPr="004B6B3E" w:rsidRDefault="00790693" w:rsidP="006305A1">
      <w:pPr>
        <w:pStyle w:val="ListParagraph"/>
        <w:numPr>
          <w:ilvl w:val="0"/>
          <w:numId w:val="5"/>
        </w:numPr>
      </w:pPr>
      <w:r w:rsidRPr="004B6B3E">
        <w:t>KO_vs_WT@FDR_category2categoryall &lt; 0.05</w:t>
      </w:r>
      <w:r w:rsidR="006B620B" w:rsidRPr="004B6B3E">
        <w:t xml:space="preserve">, retrieves the </w:t>
      </w:r>
      <w:r w:rsidR="0017441A" w:rsidRPr="004B6B3E">
        <w:t>variables Z and FDR for the category</w:t>
      </w:r>
      <w:r w:rsidR="003D2804">
        <w:t>-to-</w:t>
      </w:r>
      <w:r w:rsidR="0017441A" w:rsidRPr="004B6B3E">
        <w:t xml:space="preserve">categoryall integration </w:t>
      </w:r>
      <w:r w:rsidR="003857EE" w:rsidRPr="004B6B3E">
        <w:t>provided that</w:t>
      </w:r>
      <w:r w:rsidR="0017441A" w:rsidRPr="004B6B3E">
        <w:t xml:space="preserve"> </w:t>
      </w:r>
      <w:r w:rsidR="00CA39D8" w:rsidRPr="004B6B3E">
        <w:t xml:space="preserve">the FDR </w:t>
      </w:r>
      <w:r w:rsidR="003857EE" w:rsidRPr="004B6B3E">
        <w:t xml:space="preserve">corresponding to the </w:t>
      </w:r>
      <w:r w:rsidR="00CA39D8" w:rsidRPr="004B6B3E">
        <w:t>“</w:t>
      </w:r>
      <w:proofErr w:type="spellStart"/>
      <w:r w:rsidR="00CA39D8" w:rsidRPr="004B6B3E">
        <w:t>KO_vs_WT</w:t>
      </w:r>
      <w:proofErr w:type="spellEnd"/>
      <w:r w:rsidR="00CA39D8" w:rsidRPr="004B6B3E">
        <w:t xml:space="preserve">” samples is less than </w:t>
      </w:r>
      <w:r w:rsidR="003857EE" w:rsidRPr="004B6B3E">
        <w:t>0.05</w:t>
      </w:r>
      <w:r w:rsidR="00CA39D8" w:rsidRPr="004B6B3E">
        <w:t>.</w:t>
      </w:r>
    </w:p>
    <w:p w14:paraId="1FEAB785" w14:textId="77777777" w:rsidR="00D114A6" w:rsidRPr="004B6B3E" w:rsidRDefault="00353865" w:rsidP="007E00B6">
      <w:pPr>
        <w:keepNext/>
        <w:jc w:val="center"/>
      </w:pPr>
      <w:r w:rsidRPr="004B6B3E">
        <w:rPr>
          <w:noProof/>
        </w:rPr>
        <w:drawing>
          <wp:inline distT="0" distB="0" distL="0" distR="0" wp14:anchorId="5D20FFC1" wp14:editId="3208C41E">
            <wp:extent cx="5438775" cy="819292"/>
            <wp:effectExtent l="95250" t="38100" r="28575" b="952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22721" cy="862065"/>
                    </a:xfrm>
                    <a:prstGeom prst="rect">
                      <a:avLst/>
                    </a:prstGeom>
                    <a:noFill/>
                    <a:effectLst>
                      <a:outerShdw blurRad="50800" dist="38100" dir="8100000" algn="tr" rotWithShape="0">
                        <a:prstClr val="black">
                          <a:alpha val="40000"/>
                        </a:prstClr>
                      </a:outerShdw>
                    </a:effectLst>
                  </pic:spPr>
                </pic:pic>
              </a:graphicData>
            </a:graphic>
          </wp:inline>
        </w:drawing>
      </w:r>
    </w:p>
    <w:p w14:paraId="0A8F336D" w14:textId="75637D18" w:rsidR="004B5C96" w:rsidRPr="004B6B3E" w:rsidRDefault="00D114A6" w:rsidP="00D114A6">
      <w:pPr>
        <w:pStyle w:val="Caption"/>
        <w:rPr>
          <w:b/>
        </w:rPr>
      </w:pPr>
      <w:bookmarkStart w:id="69" w:name="_Ref10311646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2</w:t>
      </w:r>
      <w:r w:rsidRPr="004B6B3E">
        <w:rPr>
          <w:b/>
        </w:rPr>
        <w:fldChar w:fldCharType="end"/>
      </w:r>
      <w:bookmarkEnd w:id="69"/>
      <w:r w:rsidRPr="004B6B3E">
        <w:rPr>
          <w:b/>
        </w:rPr>
        <w:t>. Filtering the report data.</w:t>
      </w:r>
    </w:p>
    <w:p w14:paraId="5AC41D59" w14:textId="77777777" w:rsidR="00F552ED" w:rsidRPr="004B6B3E" w:rsidRDefault="00F552ED" w:rsidP="00F552ED"/>
    <w:p w14:paraId="32B4825D" w14:textId="7142749C" w:rsidR="00B24C00" w:rsidRPr="004B6B3E" w:rsidRDefault="00FB4AF5" w:rsidP="000668C1">
      <w:r w:rsidRPr="004B6B3E">
        <w:t>T</w:t>
      </w:r>
      <w:r w:rsidR="003857EE" w:rsidRPr="004B6B3E">
        <w:t xml:space="preserve">he compound </w:t>
      </w:r>
      <w:r w:rsidR="000668C1" w:rsidRPr="004B6B3E">
        <w:t xml:space="preserve">variables </w:t>
      </w:r>
      <w:r w:rsidR="00935BB5" w:rsidRPr="004B6B3E">
        <w:t>show</w:t>
      </w:r>
      <w:r w:rsidRPr="004B6B3E">
        <w:t>n</w:t>
      </w:r>
      <w:r w:rsidR="00935BB5" w:rsidRPr="004B6B3E">
        <w:t xml:space="preserve"> </w:t>
      </w:r>
      <w:r w:rsidR="000668C1" w:rsidRPr="004B6B3E">
        <w:t xml:space="preserve">in the </w:t>
      </w:r>
      <w:r w:rsidR="00935BB5" w:rsidRPr="0004026F">
        <w:rPr>
          <w:i/>
        </w:rPr>
        <w:t>Filter</w:t>
      </w:r>
      <w:r w:rsidR="00935BB5" w:rsidRPr="004B6B3E">
        <w:t xml:space="preserve"> field </w:t>
      </w:r>
      <w:r w:rsidRPr="004B6B3E">
        <w:t>on</w:t>
      </w:r>
      <w:r w:rsidR="00462B09">
        <w:t xml:space="preserve"> </w:t>
      </w:r>
      <w:r w:rsidR="00462B09">
        <w:fldChar w:fldCharType="begin"/>
      </w:r>
      <w:r w:rsidR="00462B09">
        <w:instrText xml:space="preserve"> REF _Ref103116468 \h </w:instrText>
      </w:r>
      <w:r w:rsidR="00462B09">
        <w:fldChar w:fldCharType="separate"/>
      </w:r>
      <w:r w:rsidR="0009316B" w:rsidRPr="004B6B3E">
        <w:rPr>
          <w:b/>
        </w:rPr>
        <w:t xml:space="preserve">Figure </w:t>
      </w:r>
      <w:r w:rsidR="0009316B">
        <w:rPr>
          <w:b/>
          <w:noProof/>
        </w:rPr>
        <w:t>32</w:t>
      </w:r>
      <w:r w:rsidR="00462B09">
        <w:fldChar w:fldCharType="end"/>
      </w:r>
      <w:r w:rsidR="00462B09">
        <w:t xml:space="preserve"> </w:t>
      </w:r>
      <w:r w:rsidRPr="004B6B3E">
        <w:t xml:space="preserve">follow the structure </w:t>
      </w:r>
      <w:r w:rsidRPr="0004026F">
        <w:rPr>
          <w:i/>
        </w:rPr>
        <w:t xml:space="preserve">Reported </w:t>
      </w:r>
      <w:proofErr w:type="spellStart"/>
      <w:r w:rsidRPr="0004026F">
        <w:rPr>
          <w:i/>
        </w:rPr>
        <w:t>var</w:t>
      </w:r>
      <w:r w:rsidRPr="004B6B3E">
        <w:t>_</w:t>
      </w:r>
      <w:r w:rsidRPr="0004026F">
        <w:rPr>
          <w:i/>
        </w:rPr>
        <w:t>integration</w:t>
      </w:r>
      <w:proofErr w:type="spellEnd"/>
      <w:r w:rsidRPr="004B6B3E">
        <w:t xml:space="preserve">, like </w:t>
      </w:r>
      <w:r w:rsidR="000668C1" w:rsidRPr="004B6B3E">
        <w:t>“n_protein2category”</w:t>
      </w:r>
      <w:r w:rsidRPr="004B6B3E">
        <w:t xml:space="preserve">. Such filter applies to all samples. </w:t>
      </w:r>
    </w:p>
    <w:p w14:paraId="51F9F23D" w14:textId="730BC955" w:rsidR="000668C1" w:rsidRPr="004B6B3E" w:rsidRDefault="000668C1" w:rsidP="000668C1">
      <w:r w:rsidRPr="004B6B3E">
        <w:t xml:space="preserve">However, the </w:t>
      </w:r>
      <w:r w:rsidR="00FB4AF5" w:rsidRPr="004B6B3E">
        <w:t xml:space="preserve">filter </w:t>
      </w:r>
      <w:r w:rsidRPr="004B6B3E">
        <w:t xml:space="preserve">“KO_vs_WT@FDR_category2categoryall” is applied </w:t>
      </w:r>
      <w:r w:rsidR="00FB4AF5" w:rsidRPr="004B6B3E">
        <w:t xml:space="preserve">based on </w:t>
      </w:r>
      <w:r w:rsidRPr="004B6B3E">
        <w:t xml:space="preserve">the </w:t>
      </w:r>
      <w:r w:rsidR="00FB4AF5" w:rsidRPr="004B6B3E">
        <w:t xml:space="preserve">variable </w:t>
      </w:r>
      <w:r w:rsidRPr="004B6B3E">
        <w:t>“FDR”</w:t>
      </w:r>
      <w:r w:rsidR="00BB0F3A">
        <w:t xml:space="preserve"> </w:t>
      </w:r>
      <w:r w:rsidR="00FB4AF5" w:rsidRPr="004B6B3E">
        <w:t>from the</w:t>
      </w:r>
      <w:r w:rsidRPr="004B6B3E">
        <w:t xml:space="preserve"> category</w:t>
      </w:r>
      <w:r w:rsidR="003D2804">
        <w:t>-to-</w:t>
      </w:r>
      <w:r w:rsidRPr="004B6B3E">
        <w:t>categoryall integration</w:t>
      </w:r>
      <w:r w:rsidR="00FB4AF5" w:rsidRPr="004B6B3E">
        <w:t>,</w:t>
      </w:r>
      <w:r w:rsidRPr="004B6B3E">
        <w:t xml:space="preserve"> but only </w:t>
      </w:r>
      <w:r w:rsidR="009A351D" w:rsidRPr="004B6B3E">
        <w:t xml:space="preserve">to </w:t>
      </w:r>
      <w:r w:rsidRPr="004B6B3E">
        <w:t xml:space="preserve">the </w:t>
      </w:r>
      <w:r w:rsidR="00D6232C" w:rsidRPr="004B6B3E">
        <w:t>“</w:t>
      </w:r>
      <w:proofErr w:type="spellStart"/>
      <w:r w:rsidRPr="004B6B3E">
        <w:t>KO_vs_WT</w:t>
      </w:r>
      <w:proofErr w:type="spellEnd"/>
      <w:r w:rsidR="00D6232C" w:rsidRPr="004B6B3E">
        <w:t>”</w:t>
      </w:r>
      <w:r w:rsidRPr="004B6B3E">
        <w:t xml:space="preserve"> sample.</w:t>
      </w:r>
      <w:r w:rsidR="008E3435" w:rsidRPr="004B6B3E">
        <w:t xml:space="preserve"> Moreover, the </w:t>
      </w:r>
      <w:r w:rsidR="009A351D" w:rsidRPr="004B6B3E">
        <w:t xml:space="preserve">filter </w:t>
      </w:r>
      <w:r w:rsidR="008E3435" w:rsidRPr="004B6B3E">
        <w:t xml:space="preserve">“WT1,WT2@FDR_category2categoryall” is applied </w:t>
      </w:r>
      <w:r w:rsidR="009A351D" w:rsidRPr="004B6B3E">
        <w:t xml:space="preserve">to </w:t>
      </w:r>
      <w:r w:rsidR="008E3435" w:rsidRPr="004B6B3E">
        <w:t>the “WT1” and “WT2” samples.</w:t>
      </w:r>
    </w:p>
    <w:p w14:paraId="7CCF00CC" w14:textId="77777777" w:rsidR="001331AD" w:rsidRPr="004B6B3E" w:rsidRDefault="001331AD" w:rsidP="0032766B"/>
    <w:p w14:paraId="2C5E8EDE" w14:textId="64D82915" w:rsidR="0032766B" w:rsidRPr="004B6B3E" w:rsidRDefault="0032766B" w:rsidP="00BC7547">
      <w:pPr>
        <w:pStyle w:val="Heading3"/>
      </w:pPr>
      <w:bookmarkStart w:id="70" w:name="_SANSON"/>
      <w:bookmarkEnd w:id="70"/>
      <w:r w:rsidRPr="004B6B3E">
        <w:rPr>
          <w:rFonts w:asciiTheme="minorHAnsi" w:hAnsiTheme="minorHAnsi"/>
        </w:rPr>
        <w:t>SANSON</w:t>
      </w:r>
    </w:p>
    <w:p w14:paraId="44D497BA" w14:textId="5ED88559" w:rsidR="00D80D73" w:rsidRPr="004B6B3E" w:rsidRDefault="00E36A61" w:rsidP="00AD7B23">
      <w:r w:rsidRPr="004B6B3E">
        <w:t xml:space="preserve">The SANSON module </w:t>
      </w:r>
      <w:r w:rsidR="00B50A53" w:rsidRPr="004B6B3E">
        <w:t>generates a similarity graph showing the relationship between functional categories based on their protein components</w:t>
      </w:r>
      <w:r w:rsidR="00AD7B23" w:rsidRPr="004B6B3E">
        <w:t xml:space="preserve">. </w:t>
      </w:r>
    </w:p>
    <w:p w14:paraId="194EAA41" w14:textId="77777777" w:rsidR="00F552ED" w:rsidRPr="004B6B3E" w:rsidRDefault="00F552ED" w:rsidP="00AD7B23"/>
    <w:p w14:paraId="2ACD8F3E" w14:textId="3380970D" w:rsidR="00D80D73" w:rsidRPr="004B6B3E" w:rsidRDefault="009D5D04" w:rsidP="00A12C98">
      <w:pPr>
        <w:pStyle w:val="Heading4"/>
      </w:pPr>
      <w:r w:rsidRPr="004B6B3E">
        <w:t xml:space="preserve">Standard </w:t>
      </w:r>
      <w:r w:rsidR="00D80D73" w:rsidRPr="004B6B3E">
        <w:t>parameters</w:t>
      </w:r>
    </w:p>
    <w:p w14:paraId="2AFCFABE" w14:textId="6B231D3C" w:rsidR="00D80D73" w:rsidRPr="004B6B3E" w:rsidRDefault="00D80D73" w:rsidP="00D80D73">
      <w:r w:rsidRPr="004B6B3E">
        <w:t xml:space="preserve">The </w:t>
      </w:r>
      <w:r w:rsidR="009D5D04" w:rsidRPr="004B6B3E">
        <w:t xml:space="preserve">standard </w:t>
      </w:r>
      <w:r w:rsidRPr="004B6B3E">
        <w:t>parameters</w:t>
      </w:r>
      <w:r w:rsidR="009D5D04" w:rsidRPr="004B6B3E">
        <w:t xml:space="preserve"> to be provided for </w:t>
      </w:r>
      <w:r w:rsidRPr="004B6B3E">
        <w:t>this module are</w:t>
      </w:r>
      <w:r w:rsidR="009D5D04" w:rsidRPr="004B6B3E">
        <w:t xml:space="preserve"> (</w:t>
      </w:r>
      <w:r w:rsidR="003F0818">
        <w:fldChar w:fldCharType="begin"/>
      </w:r>
      <w:r w:rsidR="003F0818">
        <w:instrText xml:space="preserve"> REF _Ref103116548 \h </w:instrText>
      </w:r>
      <w:r w:rsidR="003F0818">
        <w:fldChar w:fldCharType="separate"/>
      </w:r>
      <w:r w:rsidR="0009316B" w:rsidRPr="004B6B3E">
        <w:rPr>
          <w:b/>
        </w:rPr>
        <w:t xml:space="preserve">Figure </w:t>
      </w:r>
      <w:r w:rsidR="0009316B">
        <w:rPr>
          <w:b/>
          <w:noProof/>
        </w:rPr>
        <w:t>33</w:t>
      </w:r>
      <w:r w:rsidR="003F0818">
        <w:fldChar w:fldCharType="end"/>
      </w:r>
      <w:r w:rsidR="009D5D04" w:rsidRPr="004B6B3E">
        <w:t>)</w:t>
      </w:r>
      <w:r w:rsidRPr="004B6B3E">
        <w:t>:</w:t>
      </w:r>
    </w:p>
    <w:p w14:paraId="3374F70D" w14:textId="77777777" w:rsidR="00B50A53" w:rsidRPr="004B6B3E" w:rsidRDefault="00B50A53" w:rsidP="00B50A53">
      <w:pPr>
        <w:pStyle w:val="ListParagraph"/>
        <w:numPr>
          <w:ilvl w:val="0"/>
          <w:numId w:val="2"/>
        </w:numPr>
      </w:pPr>
      <w:r w:rsidRPr="004B6B3E">
        <w:rPr>
          <w:i/>
        </w:rPr>
        <w:t>Forced execution</w:t>
      </w:r>
      <w:r w:rsidRPr="004B6B3E">
        <w:t>: This checkbox field indicates whether to force the execution or not.</w:t>
      </w:r>
    </w:p>
    <w:p w14:paraId="231C8BAA" w14:textId="76BC2B6B" w:rsidR="00D80D73" w:rsidRPr="004B6B3E" w:rsidRDefault="00D80D73" w:rsidP="00D80D73">
      <w:pPr>
        <w:pStyle w:val="ListParagraph"/>
        <w:numPr>
          <w:ilvl w:val="0"/>
          <w:numId w:val="2"/>
        </w:numPr>
      </w:pPr>
      <w:r w:rsidRPr="0004026F">
        <w:rPr>
          <w:i/>
        </w:rPr>
        <w:t>Sample folder(s)</w:t>
      </w:r>
      <w:r w:rsidRPr="004B6B3E">
        <w:t xml:space="preserve"> indicates the names of the folder</w:t>
      </w:r>
      <w:r w:rsidR="009D5D04" w:rsidRPr="004B6B3E">
        <w:t>(</w:t>
      </w:r>
      <w:r w:rsidRPr="004B6B3E">
        <w:t>s</w:t>
      </w:r>
      <w:r w:rsidR="009D5D04" w:rsidRPr="004B6B3E">
        <w:t>)</w:t>
      </w:r>
      <w:r w:rsidRPr="004B6B3E">
        <w:t xml:space="preserve"> where the lower</w:t>
      </w:r>
      <w:r w:rsidR="009D5D04" w:rsidRPr="004B6B3E">
        <w:t xml:space="preserve"> </w:t>
      </w:r>
      <w:r w:rsidRPr="004B6B3E">
        <w:t xml:space="preserve">level data </w:t>
      </w:r>
      <w:r w:rsidR="009D5D04" w:rsidRPr="004B6B3E">
        <w:t xml:space="preserve">file </w:t>
      </w:r>
      <w:r w:rsidRPr="004B6B3E">
        <w:t>is located.</w:t>
      </w:r>
    </w:p>
    <w:p w14:paraId="1926AAF6" w14:textId="451E1DEF" w:rsidR="00D80D73" w:rsidRPr="004B6B3E" w:rsidRDefault="001C34D8" w:rsidP="00D80D73">
      <w:pPr>
        <w:pStyle w:val="ListParagraph"/>
        <w:numPr>
          <w:ilvl w:val="0"/>
          <w:numId w:val="2"/>
        </w:numPr>
      </w:pPr>
      <w:r w:rsidRPr="0004026F">
        <w:rPr>
          <w:i/>
        </w:rPr>
        <w:t>Lower level</w:t>
      </w:r>
      <w:r w:rsidR="00CE1760" w:rsidRPr="004B6B3E">
        <w:t xml:space="preserve"> indicates the name of </w:t>
      </w:r>
      <w:r w:rsidR="009D5D04" w:rsidRPr="004B6B3E">
        <w:t xml:space="preserve">the </w:t>
      </w:r>
      <w:r w:rsidR="00CE1760" w:rsidRPr="004B6B3E">
        <w:t>lower</w:t>
      </w:r>
      <w:r w:rsidR="009D5D04" w:rsidRPr="004B6B3E">
        <w:t xml:space="preserve"> </w:t>
      </w:r>
      <w:r w:rsidR="00CE1760" w:rsidRPr="004B6B3E">
        <w:t xml:space="preserve">level </w:t>
      </w:r>
      <w:r w:rsidR="009D5D04" w:rsidRPr="004B6B3E">
        <w:t>elements (“protein” in this case) to be used</w:t>
      </w:r>
      <w:r w:rsidR="00CE1760" w:rsidRPr="004B6B3E">
        <w:t>.</w:t>
      </w:r>
    </w:p>
    <w:p w14:paraId="7B796DAA" w14:textId="3E839AB9" w:rsidR="00D80D73" w:rsidRPr="004B6B3E" w:rsidRDefault="00D80D73" w:rsidP="00AD7B23">
      <w:pPr>
        <w:pStyle w:val="ListParagraph"/>
        <w:numPr>
          <w:ilvl w:val="0"/>
          <w:numId w:val="2"/>
        </w:numPr>
      </w:pPr>
      <w:r w:rsidRPr="0004026F">
        <w:rPr>
          <w:i/>
        </w:rPr>
        <w:t>Higher level</w:t>
      </w:r>
      <w:r w:rsidRPr="004B6B3E">
        <w:t xml:space="preserve"> indicates the name of </w:t>
      </w:r>
      <w:r w:rsidR="009D5D04" w:rsidRPr="004B6B3E">
        <w:t xml:space="preserve">the </w:t>
      </w:r>
      <w:r w:rsidRPr="004B6B3E">
        <w:t>higher</w:t>
      </w:r>
      <w:r w:rsidR="009D5D04" w:rsidRPr="004B6B3E">
        <w:t xml:space="preserve"> </w:t>
      </w:r>
      <w:r w:rsidRPr="004B6B3E">
        <w:t xml:space="preserve">level </w:t>
      </w:r>
      <w:r w:rsidR="009D5D04" w:rsidRPr="004B6B3E">
        <w:t xml:space="preserve">(“category” in this case) </w:t>
      </w:r>
      <w:r w:rsidRPr="004B6B3E">
        <w:t xml:space="preserve">to </w:t>
      </w:r>
      <w:r w:rsidR="009D5D04" w:rsidRPr="004B6B3E">
        <w:t xml:space="preserve">which the lower level elements will be </w:t>
      </w:r>
      <w:r w:rsidRPr="004B6B3E">
        <w:t>integrate</w:t>
      </w:r>
      <w:r w:rsidR="009D5D04" w:rsidRPr="004B6B3E">
        <w:t>d</w:t>
      </w:r>
      <w:r w:rsidR="00694670" w:rsidRPr="004B6B3E">
        <w:t>.</w:t>
      </w:r>
    </w:p>
    <w:p w14:paraId="7C710BD7" w14:textId="20CF641D" w:rsidR="00217A5F" w:rsidRPr="004B6B3E" w:rsidRDefault="00217A5F" w:rsidP="00217A5F">
      <w:pPr>
        <w:pStyle w:val="ListParagraph"/>
        <w:numPr>
          <w:ilvl w:val="0"/>
          <w:numId w:val="2"/>
        </w:numPr>
      </w:pPr>
      <w:r w:rsidRPr="0004026F">
        <w:rPr>
          <w:i/>
        </w:rPr>
        <w:t>Output Sample folder</w:t>
      </w:r>
      <w:r w:rsidR="004677AC" w:rsidRPr="004B6B3E">
        <w:rPr>
          <w:i/>
        </w:rPr>
        <w:t xml:space="preserve"> </w:t>
      </w:r>
      <w:r w:rsidR="004677AC" w:rsidRPr="004B6B3E">
        <w:t xml:space="preserve">designates a </w:t>
      </w:r>
      <w:r w:rsidRPr="004B6B3E">
        <w:t xml:space="preserve">folder </w:t>
      </w:r>
      <w:r w:rsidR="004677AC" w:rsidRPr="004B6B3E">
        <w:t xml:space="preserve">other than </w:t>
      </w:r>
      <w:r w:rsidR="004677AC" w:rsidRPr="0004026F">
        <w:rPr>
          <w:i/>
        </w:rPr>
        <w:t>Sample folder(s)</w:t>
      </w:r>
      <w:r w:rsidR="004677AC" w:rsidRPr="004B6B3E">
        <w:t xml:space="preserve"> </w:t>
      </w:r>
      <w:r w:rsidRPr="004B6B3E">
        <w:t>where the result</w:t>
      </w:r>
      <w:r w:rsidR="004677AC" w:rsidRPr="004B6B3E">
        <w:t>s will</w:t>
      </w:r>
      <w:r w:rsidRPr="004B6B3E">
        <w:t xml:space="preserve"> be saved.</w:t>
      </w:r>
    </w:p>
    <w:p w14:paraId="17E02554" w14:textId="252B20F2" w:rsidR="00935F69" w:rsidRPr="004B6B3E" w:rsidRDefault="00976519" w:rsidP="007E00B6">
      <w:pPr>
        <w:keepNext/>
        <w:jc w:val="center"/>
      </w:pPr>
      <w:r w:rsidRPr="00976519">
        <w:rPr>
          <w:noProof/>
        </w:rPr>
        <w:drawing>
          <wp:inline distT="0" distB="0" distL="0" distR="0" wp14:anchorId="029BB19E" wp14:editId="29F9BBBD">
            <wp:extent cx="3534268" cy="504895"/>
            <wp:effectExtent l="95250" t="38100" r="47625" b="104775"/>
            <wp:docPr id="8" name="Picture 7">
              <a:extLst xmlns:a="http://schemas.openxmlformats.org/drawingml/2006/main">
                <a:ext uri="{FF2B5EF4-FFF2-40B4-BE49-F238E27FC236}">
                  <a16:creationId xmlns:a16="http://schemas.microsoft.com/office/drawing/2014/main" id="{B2686F50-E633-4148-95BF-03C669F36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2686F50-E633-4148-95BF-03C669F36D87}"/>
                        </a:ext>
                      </a:extLst>
                    </pic:cNvPr>
                    <pic:cNvPicPr>
                      <a:picLocks noChangeAspect="1"/>
                    </pic:cNvPicPr>
                  </pic:nvPicPr>
                  <pic:blipFill>
                    <a:blip r:embed="rId65"/>
                    <a:stretch>
                      <a:fillRect/>
                    </a:stretch>
                  </pic:blipFill>
                  <pic:spPr>
                    <a:xfrm>
                      <a:off x="0" y="0"/>
                      <a:ext cx="3534268" cy="504895"/>
                    </a:xfrm>
                    <a:prstGeom prst="rect">
                      <a:avLst/>
                    </a:prstGeom>
                    <a:effectLst>
                      <a:outerShdw blurRad="50800" dist="38100" dir="8100000" algn="tr" rotWithShape="0">
                        <a:prstClr val="black">
                          <a:alpha val="40000"/>
                        </a:prstClr>
                      </a:outerShdw>
                    </a:effectLst>
                  </pic:spPr>
                </pic:pic>
              </a:graphicData>
            </a:graphic>
          </wp:inline>
        </w:drawing>
      </w:r>
    </w:p>
    <w:p w14:paraId="0D04C27D" w14:textId="1A550686" w:rsidR="00D80D73" w:rsidRPr="004B6B3E" w:rsidRDefault="00935F69" w:rsidP="00101959">
      <w:pPr>
        <w:pStyle w:val="Caption"/>
        <w:rPr>
          <w:b/>
        </w:rPr>
      </w:pPr>
      <w:bookmarkStart w:id="71" w:name="_Ref103116548"/>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3</w:t>
      </w:r>
      <w:r w:rsidRPr="004B6B3E">
        <w:rPr>
          <w:b/>
        </w:rPr>
        <w:fldChar w:fldCharType="end"/>
      </w:r>
      <w:bookmarkEnd w:id="71"/>
      <w:r w:rsidRPr="004B6B3E">
        <w:rPr>
          <w:b/>
        </w:rPr>
        <w:t xml:space="preserve">. </w:t>
      </w:r>
      <w:r w:rsidR="00265868" w:rsidRPr="004B6B3E">
        <w:rPr>
          <w:b/>
        </w:rPr>
        <w:t>A sample t</w:t>
      </w:r>
      <w:r w:rsidRPr="004B6B3E">
        <w:rPr>
          <w:b/>
        </w:rPr>
        <w:t>ask</w:t>
      </w:r>
      <w:r w:rsidR="00265868" w:rsidRPr="004B6B3E">
        <w:rPr>
          <w:b/>
        </w:rPr>
        <w:t xml:space="preserve"> t</w:t>
      </w:r>
      <w:r w:rsidRPr="004B6B3E">
        <w:rPr>
          <w:b/>
        </w:rPr>
        <w:t xml:space="preserve">able </w:t>
      </w:r>
      <w:r w:rsidR="00265868" w:rsidRPr="004B6B3E">
        <w:rPr>
          <w:b/>
        </w:rPr>
        <w:t xml:space="preserve">in the </w:t>
      </w:r>
      <w:r w:rsidRPr="004B6B3E">
        <w:rPr>
          <w:b/>
        </w:rPr>
        <w:t>SANSON module.</w:t>
      </w:r>
    </w:p>
    <w:p w14:paraId="778ABCF8" w14:textId="77777777" w:rsidR="00241AEF" w:rsidRPr="004B6B3E" w:rsidRDefault="00241AEF" w:rsidP="00241AEF"/>
    <w:p w14:paraId="0AA5E704" w14:textId="77777777" w:rsidR="00774226" w:rsidRPr="004B6B3E" w:rsidRDefault="00774226" w:rsidP="00A12C98">
      <w:pPr>
        <w:pStyle w:val="Heading4"/>
      </w:pPr>
      <w:r w:rsidRPr="004B6B3E">
        <w:t>Advanced parameters</w:t>
      </w:r>
    </w:p>
    <w:p w14:paraId="199C415F" w14:textId="41328ADE" w:rsidR="00774226" w:rsidRPr="004B6B3E" w:rsidRDefault="00774226" w:rsidP="00774226">
      <w:r w:rsidRPr="004B6B3E">
        <w:t>Th</w:t>
      </w:r>
      <w:r w:rsidR="009D5D04" w:rsidRPr="004B6B3E">
        <w:t xml:space="preserve">e SANSON </w:t>
      </w:r>
      <w:r w:rsidRPr="004B6B3E">
        <w:t xml:space="preserve">module accepts </w:t>
      </w:r>
      <w:r w:rsidR="009D5D04" w:rsidRPr="004B6B3E">
        <w:t xml:space="preserve">the following </w:t>
      </w:r>
      <w:r w:rsidR="004677AC" w:rsidRPr="004B6B3E">
        <w:t xml:space="preserve">additional </w:t>
      </w:r>
      <w:r w:rsidRPr="004B6B3E">
        <w:t>parameters</w:t>
      </w:r>
      <w:r w:rsidR="004677AC" w:rsidRPr="004B6B3E">
        <w:t xml:space="preserve"> (</w:t>
      </w:r>
      <w:r w:rsidR="003F0818">
        <w:fldChar w:fldCharType="begin"/>
      </w:r>
      <w:r w:rsidR="003F0818">
        <w:instrText xml:space="preserve"> REF _Ref103116564 \h </w:instrText>
      </w:r>
      <w:r w:rsidR="003F0818">
        <w:fldChar w:fldCharType="separate"/>
      </w:r>
      <w:r w:rsidR="0009316B" w:rsidRPr="004B6B3E">
        <w:rPr>
          <w:b/>
        </w:rPr>
        <w:t xml:space="preserve">Figure </w:t>
      </w:r>
      <w:r w:rsidR="0009316B">
        <w:rPr>
          <w:b/>
          <w:noProof/>
        </w:rPr>
        <w:t>34</w:t>
      </w:r>
      <w:r w:rsidR="003F0818">
        <w:fldChar w:fldCharType="end"/>
      </w:r>
      <w:r w:rsidR="004677AC" w:rsidRPr="004B6B3E">
        <w:t>)</w:t>
      </w:r>
      <w:r w:rsidRPr="004B6B3E">
        <w:t>:</w:t>
      </w:r>
    </w:p>
    <w:p w14:paraId="1A84A6D7" w14:textId="78F63A0A" w:rsidR="007F4860" w:rsidRPr="004B6B3E" w:rsidRDefault="007F4860" w:rsidP="007F4860">
      <w:pPr>
        <w:pStyle w:val="ListParagraph"/>
        <w:numPr>
          <w:ilvl w:val="0"/>
          <w:numId w:val="3"/>
        </w:numPr>
      </w:pPr>
      <w:r w:rsidRPr="0004026F">
        <w:rPr>
          <w:i/>
        </w:rPr>
        <w:t>Lower norm</w:t>
      </w:r>
      <w:r w:rsidRPr="004B6B3E">
        <w:t xml:space="preserve"> specifies the normalization scheme to be used with the lower level</w:t>
      </w:r>
      <w:r w:rsidR="00E51443" w:rsidRPr="004B6B3E">
        <w:t xml:space="preserve"> elements</w:t>
      </w:r>
      <w:r w:rsidRPr="004B6B3E">
        <w:t>.</w:t>
      </w:r>
      <w:r w:rsidR="00E51443" w:rsidRPr="004B6B3E">
        <w:t xml:space="preserve"> The default value is </w:t>
      </w:r>
      <w:r w:rsidR="009B67C3" w:rsidRPr="004B6B3E">
        <w:t>included the normalization of lower level to all.</w:t>
      </w:r>
    </w:p>
    <w:p w14:paraId="6E014AF6" w14:textId="3AC45353" w:rsidR="007F4860" w:rsidRPr="004B6B3E" w:rsidRDefault="007F4860" w:rsidP="00774226">
      <w:pPr>
        <w:pStyle w:val="ListParagraph"/>
        <w:numPr>
          <w:ilvl w:val="0"/>
          <w:numId w:val="3"/>
        </w:numPr>
      </w:pPr>
      <w:r w:rsidRPr="0004026F">
        <w:rPr>
          <w:i/>
        </w:rPr>
        <w:t>Higher norm</w:t>
      </w:r>
      <w:r w:rsidRPr="004B6B3E">
        <w:t xml:space="preserve"> specifies the normalization scheme to be used with the </w:t>
      </w:r>
      <w:r w:rsidR="001B2F5E" w:rsidRPr="004B6B3E">
        <w:t>higher</w:t>
      </w:r>
      <w:r w:rsidR="004578AE">
        <w:t xml:space="preserve"> level</w:t>
      </w:r>
      <w:r w:rsidR="00E51443" w:rsidRPr="004B6B3E">
        <w:t xml:space="preserve"> elements</w:t>
      </w:r>
      <w:r w:rsidRPr="004B6B3E">
        <w:t>.</w:t>
      </w:r>
      <w:r w:rsidR="00E51443" w:rsidRPr="004B6B3E">
        <w:t xml:space="preserve"> The default value is</w:t>
      </w:r>
      <w:r w:rsidR="009B67C3" w:rsidRPr="004B6B3E">
        <w:t xml:space="preserve"> included the normalization of higher level to all.</w:t>
      </w:r>
    </w:p>
    <w:p w14:paraId="018EE144" w14:textId="3307C225" w:rsidR="00A148E1" w:rsidRDefault="00F9409D" w:rsidP="00715FE8">
      <w:pPr>
        <w:pStyle w:val="ListParagraph"/>
        <w:numPr>
          <w:ilvl w:val="0"/>
          <w:numId w:val="3"/>
        </w:numPr>
      </w:pPr>
      <w:r w:rsidRPr="00907E69">
        <w:rPr>
          <w:i/>
        </w:rPr>
        <w:t>Tag</w:t>
      </w:r>
      <w:r w:rsidRPr="00C06AD8">
        <w:t xml:space="preserve"> is a text label that indicates which elements from the lower level are integrated into the </w:t>
      </w:r>
      <w:r>
        <w:t>higher</w:t>
      </w:r>
      <w:r w:rsidRPr="00C06AD8">
        <w:t xml:space="preserve"> level. The tags must be specified in the third column of the corresponding </w:t>
      </w:r>
      <w:r>
        <w:t>R</w:t>
      </w:r>
      <w:r w:rsidRPr="00C06AD8">
        <w:t xml:space="preserve">elation </w:t>
      </w:r>
      <w:r>
        <w:t>Table</w:t>
      </w:r>
      <w:r w:rsidRPr="00C06AD8">
        <w:t xml:space="preserve">. This allows the user to discard elements for integration without needing to eliminate them from the </w:t>
      </w:r>
      <w:r>
        <w:t>R</w:t>
      </w:r>
      <w:r w:rsidRPr="00C06AD8">
        <w:t xml:space="preserve">elation </w:t>
      </w:r>
      <w:r>
        <w:t>Table</w:t>
      </w:r>
      <w:r w:rsidRPr="00C06AD8">
        <w:t xml:space="preserve">. Thus, if the label </w:t>
      </w:r>
      <w:r w:rsidR="001B2F5E">
        <w:t>“</w:t>
      </w:r>
      <w:r w:rsidRPr="00C06AD8">
        <w:t>marked</w:t>
      </w:r>
      <w:r w:rsidR="001B2F5E">
        <w:t>”</w:t>
      </w:r>
      <w:r w:rsidRPr="00C06AD8">
        <w:t xml:space="preserve"> is used as a Tag, only the lower level elements containing the label marked in the third column of the lower_level2higher_level </w:t>
      </w:r>
      <w:r w:rsidR="00E71453">
        <w:t>R</w:t>
      </w:r>
      <w:r w:rsidRPr="00C06AD8">
        <w:t xml:space="preserve">elation </w:t>
      </w:r>
      <w:r w:rsidR="00E71453">
        <w:t xml:space="preserve">table </w:t>
      </w:r>
      <w:r w:rsidRPr="00C06AD8">
        <w:t>will be integrated. Logical operators can also be used in the Tag field to make complex decisions</w:t>
      </w:r>
      <w:r w:rsidR="00E23EFB">
        <w:t>.</w:t>
      </w:r>
    </w:p>
    <w:p w14:paraId="6C855383" w14:textId="51E1B190" w:rsidR="00A148E1" w:rsidRDefault="00A148E1" w:rsidP="00A148E1">
      <w:pPr>
        <w:pStyle w:val="ListParagraph"/>
      </w:pPr>
      <w:r w:rsidRPr="00DA3518">
        <w:rPr>
          <w:lang w:val="en-GB"/>
        </w:rPr>
        <w:t xml:space="preserve">By default, </w:t>
      </w:r>
      <w:proofErr w:type="spellStart"/>
      <w:r w:rsidRPr="00DA3518">
        <w:rPr>
          <w:lang w:val="en-GB"/>
        </w:rPr>
        <w:t>iSanXoT</w:t>
      </w:r>
      <w:proofErr w:type="spellEnd"/>
      <w:r w:rsidRPr="00DA3518">
        <w:rPr>
          <w:lang w:val="en-GB"/>
        </w:rPr>
        <w:t xml:space="preserve"> eliminates outliers from the lower level according to an FDR&lt;1% threshold.</w:t>
      </w:r>
    </w:p>
    <w:p w14:paraId="1327D81A" w14:textId="694A5814" w:rsidR="00715FE8" w:rsidRPr="004B6B3E" w:rsidRDefault="00E23EFB" w:rsidP="0004026F">
      <w:pPr>
        <w:pStyle w:val="ListParagraph"/>
      </w:pPr>
      <w:r>
        <w:t xml:space="preserve">For further details, read the Advanced Parameters for the </w:t>
      </w:r>
      <w:hyperlink w:anchor="_Advanced_parameters" w:history="1">
        <w:r w:rsidRPr="00205036">
          <w:rPr>
            <w:rStyle w:val="Hyperlink"/>
          </w:rPr>
          <w:t>INTEGRATE</w:t>
        </w:r>
      </w:hyperlink>
      <w:r>
        <w:t xml:space="preserve"> module</w:t>
      </w:r>
      <w:r w:rsidRPr="00C06AD8">
        <w:t>.</w:t>
      </w:r>
      <w:r w:rsidRPr="004B6B3E" w:rsidDel="00F9409D">
        <w:rPr>
          <w:i/>
        </w:rPr>
        <w:t xml:space="preserve"> </w:t>
      </w:r>
    </w:p>
    <w:p w14:paraId="6B48BAA5" w14:textId="6421E230" w:rsidR="00D80D73" w:rsidRPr="004B6B3E" w:rsidRDefault="00B47BE9" w:rsidP="005750D6">
      <w:pPr>
        <w:pStyle w:val="ListParagraph"/>
        <w:numPr>
          <w:ilvl w:val="0"/>
          <w:numId w:val="3"/>
        </w:numPr>
      </w:pPr>
      <w:r w:rsidRPr="004B6B3E">
        <w:rPr>
          <w:i/>
        </w:rPr>
        <w:t>Filter</w:t>
      </w:r>
      <w:r w:rsidRPr="004B6B3E">
        <w:t xml:space="preserve"> allows to filter the data based on the FDR </w:t>
      </w:r>
      <w:r w:rsidR="00715FE8" w:rsidRPr="004B6B3E">
        <w:t xml:space="preserve">and number of proteins. </w:t>
      </w:r>
      <w:r w:rsidRPr="004B6B3E">
        <w:t xml:space="preserve">For more details, see </w:t>
      </w:r>
      <w:hyperlink w:anchor="_Filter_param_(in" w:history="1">
        <w:r w:rsidRPr="003F57A8">
          <w:rPr>
            <w:rStyle w:val="Hyperlink"/>
          </w:rPr>
          <w:t>Filter</w:t>
        </w:r>
      </w:hyperlink>
      <w:r w:rsidRPr="004B6B3E">
        <w:t xml:space="preserve"> in the “Special Parameters” Section.</w:t>
      </w:r>
    </w:p>
    <w:p w14:paraId="602D324B" w14:textId="0956A570" w:rsidR="00E75F5B" w:rsidRPr="004B6B3E" w:rsidRDefault="003C18FD" w:rsidP="00101959">
      <w:pPr>
        <w:keepNext/>
        <w:jc w:val="center"/>
      </w:pPr>
      <w:r w:rsidRPr="003C18FD">
        <w:rPr>
          <w:noProof/>
        </w:rPr>
        <w:drawing>
          <wp:inline distT="0" distB="0" distL="0" distR="0" wp14:anchorId="5C15763A" wp14:editId="39041FA3">
            <wp:extent cx="5400040" cy="427355"/>
            <wp:effectExtent l="95250" t="38100" r="29210" b="86995"/>
            <wp:docPr id="6" name="Picture 2">
              <a:extLst xmlns:a="http://schemas.openxmlformats.org/drawingml/2006/main">
                <a:ext uri="{FF2B5EF4-FFF2-40B4-BE49-F238E27FC236}">
                  <a16:creationId xmlns:a16="http://schemas.microsoft.com/office/drawing/2014/main" id="{26E28C9F-BA04-405B-9859-5222C12DC2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6E28C9F-BA04-405B-9859-5222C12DC250}"/>
                        </a:ext>
                      </a:extLst>
                    </pic:cNvPr>
                    <pic:cNvPicPr>
                      <a:picLocks noChangeAspect="1"/>
                    </pic:cNvPicPr>
                  </pic:nvPicPr>
                  <pic:blipFill>
                    <a:blip r:embed="rId66"/>
                    <a:stretch>
                      <a:fillRect/>
                    </a:stretch>
                  </pic:blipFill>
                  <pic:spPr>
                    <a:xfrm>
                      <a:off x="0" y="0"/>
                      <a:ext cx="5400040" cy="427355"/>
                    </a:xfrm>
                    <a:prstGeom prst="rect">
                      <a:avLst/>
                    </a:prstGeom>
                    <a:effectLst>
                      <a:outerShdw blurRad="50800" dist="38100" dir="8100000" algn="tr" rotWithShape="0">
                        <a:prstClr val="black">
                          <a:alpha val="40000"/>
                        </a:prstClr>
                      </a:outerShdw>
                    </a:effectLst>
                  </pic:spPr>
                </pic:pic>
              </a:graphicData>
            </a:graphic>
          </wp:inline>
        </w:drawing>
      </w:r>
    </w:p>
    <w:p w14:paraId="40EF45E1" w14:textId="28060CC3" w:rsidR="00D80D73" w:rsidRPr="004B6B3E" w:rsidRDefault="00E75F5B" w:rsidP="00101959">
      <w:pPr>
        <w:pStyle w:val="Caption"/>
        <w:rPr>
          <w:b/>
        </w:rPr>
      </w:pPr>
      <w:bookmarkStart w:id="72" w:name="_Ref103116564"/>
      <w:r w:rsidRPr="004B6B3E">
        <w:rPr>
          <w:b/>
        </w:rPr>
        <w:t xml:space="preserve">Figure </w:t>
      </w:r>
      <w:r w:rsidRPr="004B6B3E">
        <w:rPr>
          <w:b/>
        </w:rPr>
        <w:fldChar w:fldCharType="begin"/>
      </w:r>
      <w:r w:rsidRPr="004B6B3E">
        <w:rPr>
          <w:b/>
        </w:rPr>
        <w:instrText xml:space="preserve"> SEQ Figure \* ARABIC </w:instrText>
      </w:r>
      <w:r w:rsidRPr="004B6B3E">
        <w:rPr>
          <w:b/>
        </w:rPr>
        <w:fldChar w:fldCharType="separate"/>
      </w:r>
      <w:r w:rsidR="0009316B">
        <w:rPr>
          <w:b/>
          <w:noProof/>
        </w:rPr>
        <w:t>34</w:t>
      </w:r>
      <w:r w:rsidRPr="004B6B3E">
        <w:rPr>
          <w:b/>
        </w:rPr>
        <w:fldChar w:fldCharType="end"/>
      </w:r>
      <w:bookmarkEnd w:id="72"/>
      <w:r w:rsidRPr="004B6B3E">
        <w:rPr>
          <w:b/>
        </w:rPr>
        <w:t xml:space="preserve">. </w:t>
      </w:r>
      <w:r w:rsidR="00265868" w:rsidRPr="004B6B3E">
        <w:rPr>
          <w:b/>
        </w:rPr>
        <w:t>A sample t</w:t>
      </w:r>
      <w:r w:rsidRPr="004B6B3E">
        <w:rPr>
          <w:b/>
        </w:rPr>
        <w:t>ask-</w:t>
      </w:r>
      <w:r w:rsidR="00265868" w:rsidRPr="004B6B3E">
        <w:rPr>
          <w:b/>
        </w:rPr>
        <w:t>t</w:t>
      </w:r>
      <w:r w:rsidRPr="004B6B3E">
        <w:rPr>
          <w:b/>
        </w:rPr>
        <w:t xml:space="preserve">able with advanced parameters </w:t>
      </w:r>
      <w:r w:rsidR="00265868" w:rsidRPr="004B6B3E">
        <w:rPr>
          <w:b/>
        </w:rPr>
        <w:t xml:space="preserve">in the </w:t>
      </w:r>
      <w:r w:rsidRPr="004B6B3E">
        <w:rPr>
          <w:b/>
        </w:rPr>
        <w:t>SANSON module.</w:t>
      </w:r>
    </w:p>
    <w:p w14:paraId="3658B263" w14:textId="77777777" w:rsidR="0019734A" w:rsidRPr="004B6B3E" w:rsidRDefault="0019734A" w:rsidP="0019734A"/>
    <w:p w14:paraId="03C05E27" w14:textId="77777777" w:rsidR="0032766B" w:rsidRPr="004B6B3E" w:rsidRDefault="0032766B" w:rsidP="00AF32D7"/>
    <w:p w14:paraId="386B5C2B" w14:textId="77777777" w:rsidR="00505C33" w:rsidRPr="004B6B3E" w:rsidRDefault="00505C33" w:rsidP="00505C33">
      <w:bookmarkStart w:id="73" w:name="_Complete_Modules"/>
      <w:bookmarkStart w:id="74" w:name="_WSPP-SBT"/>
      <w:bookmarkStart w:id="75" w:name="_WSPPG-SBT"/>
      <w:bookmarkStart w:id="76" w:name="_WPP-SBT"/>
      <w:bookmarkStart w:id="77" w:name="_WPPG-SBT"/>
      <w:bookmarkEnd w:id="73"/>
      <w:bookmarkEnd w:id="74"/>
      <w:bookmarkEnd w:id="75"/>
      <w:bookmarkEnd w:id="76"/>
      <w:bookmarkEnd w:id="77"/>
    </w:p>
    <w:p w14:paraId="09BBBB0F" w14:textId="77777777" w:rsidR="007F0C69" w:rsidRPr="004B6B3E" w:rsidRDefault="007F0C69" w:rsidP="003607C3">
      <w:pPr>
        <w:pStyle w:val="Heading2"/>
      </w:pPr>
      <w:bookmarkStart w:id="78" w:name="_Special_parameters"/>
      <w:bookmarkEnd w:id="78"/>
      <w:r w:rsidRPr="004B6B3E">
        <w:t>Special parameters</w:t>
      </w:r>
    </w:p>
    <w:p w14:paraId="79B558EC" w14:textId="77777777" w:rsidR="007E755B" w:rsidRPr="004B6B3E" w:rsidRDefault="007E755B" w:rsidP="007E755B">
      <w:bookmarkStart w:id="79" w:name="_Keywords_for_the"/>
      <w:bookmarkEnd w:id="79"/>
    </w:p>
    <w:p w14:paraId="3D214082" w14:textId="77777777" w:rsidR="00084715" w:rsidRPr="004B6B3E" w:rsidRDefault="00084715" w:rsidP="00084715">
      <w:pPr>
        <w:pStyle w:val="Heading3"/>
      </w:pPr>
      <w:bookmarkStart w:id="80" w:name="_Multiple_samples"/>
      <w:bookmarkEnd w:id="80"/>
      <w:r w:rsidRPr="004B6B3E">
        <w:t>Multiple samples</w:t>
      </w:r>
    </w:p>
    <w:p w14:paraId="3FB48EEC" w14:textId="5252F4A8" w:rsidR="00084715" w:rsidRPr="004B6B3E" w:rsidRDefault="0070329E" w:rsidP="00084715">
      <w:r w:rsidRPr="004B6B3E">
        <w:t xml:space="preserve">The “Sample folder(s)” field of the different module task tables admit </w:t>
      </w:r>
      <w:r w:rsidR="00730E1F" w:rsidRPr="004B6B3E">
        <w:t xml:space="preserve">multiple </w:t>
      </w:r>
      <w:r w:rsidR="000806B1" w:rsidRPr="004B6B3E">
        <w:t xml:space="preserve">samples. For </w:t>
      </w:r>
      <w:r w:rsidRPr="004B6B3E">
        <w:t>instance</w:t>
      </w:r>
      <w:r w:rsidR="000806B1" w:rsidRPr="004B6B3E">
        <w:t xml:space="preserve">, </w:t>
      </w:r>
      <w:r w:rsidR="0014575D" w:rsidRPr="004B6B3E">
        <w:t xml:space="preserve">let's </w:t>
      </w:r>
      <w:r w:rsidR="00CC5023" w:rsidRPr="004B6B3E">
        <w:t>consider the</w:t>
      </w:r>
      <w:r w:rsidR="00084715" w:rsidRPr="004B6B3E">
        <w:t xml:space="preserve"> </w:t>
      </w:r>
      <w:r w:rsidRPr="004B6B3E">
        <w:t xml:space="preserve">samples created with the following LEVEL CREATOR </w:t>
      </w:r>
      <w:r w:rsidR="00084715" w:rsidRPr="004B6B3E">
        <w:t>task</w:t>
      </w:r>
      <w:r w:rsidRPr="004B6B3E">
        <w:t xml:space="preserve"> </w:t>
      </w:r>
      <w:r w:rsidR="00084715" w:rsidRPr="004B6B3E">
        <w:t>table:</w:t>
      </w:r>
    </w:p>
    <w:p w14:paraId="0CDBC975" w14:textId="77777777" w:rsidR="00084715" w:rsidRPr="004B6B3E" w:rsidRDefault="00084715" w:rsidP="00101959">
      <w:pPr>
        <w:jc w:val="center"/>
      </w:pPr>
      <w:r w:rsidRPr="004B6B3E">
        <w:rPr>
          <w:noProof/>
        </w:rPr>
        <w:drawing>
          <wp:inline distT="0" distB="0" distL="0" distR="0" wp14:anchorId="271E51BD" wp14:editId="005B6900">
            <wp:extent cx="5400040" cy="1538605"/>
            <wp:effectExtent l="95250" t="38100" r="29210" b="9969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66CC392F" w14:textId="094AA8A5" w:rsidR="00231B28" w:rsidRPr="004B6B3E" w:rsidRDefault="00CC5023" w:rsidP="00084715">
      <w:r w:rsidRPr="004B6B3E">
        <w:lastRenderedPageBreak/>
        <w:t>W</w:t>
      </w:r>
      <w:r w:rsidR="000806B1" w:rsidRPr="004B6B3E">
        <w:t xml:space="preserve">e can </w:t>
      </w:r>
      <w:r w:rsidR="00B743C7" w:rsidRPr="004B6B3E">
        <w:t xml:space="preserve">include </w:t>
      </w:r>
      <w:r w:rsidR="000806B1" w:rsidRPr="004B6B3E">
        <w:t xml:space="preserve">multiple samples separated by </w:t>
      </w:r>
      <w:r w:rsidR="00B743C7" w:rsidRPr="004B6B3E">
        <w:t xml:space="preserve">a </w:t>
      </w:r>
      <w:r w:rsidR="000806B1" w:rsidRPr="004B6B3E">
        <w:t>comma</w:t>
      </w:r>
      <w:r w:rsidR="00B743C7" w:rsidRPr="004B6B3E">
        <w:t>, for example, in the INTEGRATE module task table:</w:t>
      </w:r>
      <w:r w:rsidR="000806B1" w:rsidRPr="004B6B3E">
        <w:t xml:space="preserve"> </w:t>
      </w:r>
    </w:p>
    <w:p w14:paraId="43BABC4E" w14:textId="5A722969" w:rsidR="00231B28" w:rsidRPr="004B6B3E" w:rsidRDefault="005C23A0" w:rsidP="00101959">
      <w:pPr>
        <w:jc w:val="center"/>
      </w:pPr>
      <w:r w:rsidRPr="005C23A0">
        <w:rPr>
          <w:noProof/>
        </w:rPr>
        <w:drawing>
          <wp:inline distT="0" distB="0" distL="0" distR="0" wp14:anchorId="5E0791BD" wp14:editId="6DA9A5B5">
            <wp:extent cx="5400040" cy="2051685"/>
            <wp:effectExtent l="95250" t="38100" r="29210" b="10096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40" cy="2051685"/>
                    </a:xfrm>
                    <a:prstGeom prst="rect">
                      <a:avLst/>
                    </a:prstGeom>
                    <a:effectLst>
                      <a:outerShdw blurRad="50800" dist="38100" dir="8100000" algn="tr" rotWithShape="0">
                        <a:prstClr val="black">
                          <a:alpha val="40000"/>
                        </a:prstClr>
                      </a:outerShdw>
                    </a:effectLst>
                  </pic:spPr>
                </pic:pic>
              </a:graphicData>
            </a:graphic>
          </wp:inline>
        </w:drawing>
      </w:r>
    </w:p>
    <w:p w14:paraId="6DD6DC51" w14:textId="77777777" w:rsidR="007E755B" w:rsidRPr="004B6B3E" w:rsidRDefault="007E755B" w:rsidP="00084715"/>
    <w:p w14:paraId="66CF036A" w14:textId="77777777" w:rsidR="00505C33" w:rsidRPr="004B6B3E" w:rsidRDefault="00505C33" w:rsidP="003607C3">
      <w:pPr>
        <w:pStyle w:val="Heading3"/>
      </w:pPr>
      <w:bookmarkStart w:id="81" w:name="_Asterisk_is_our"/>
      <w:bookmarkEnd w:id="81"/>
      <w:r w:rsidRPr="004B6B3E">
        <w:t>Asterisk is our jack of all trades</w:t>
      </w:r>
    </w:p>
    <w:p w14:paraId="2EC2DA3E" w14:textId="79BEB39C" w:rsidR="007F0C69" w:rsidRPr="004B6B3E" w:rsidRDefault="00A164A9" w:rsidP="007F0C69">
      <w:r w:rsidRPr="004B6B3E">
        <w:t xml:space="preserve">The module task tables admit the </w:t>
      </w:r>
      <w:r w:rsidR="0014575D" w:rsidRPr="004B6B3E">
        <w:t xml:space="preserve">usage of the asterisk symbol as a wildcard character. </w:t>
      </w:r>
      <w:r w:rsidR="005846CC" w:rsidRPr="004B6B3E">
        <w:t>Let’s once more c</w:t>
      </w:r>
      <w:r w:rsidR="0014575D" w:rsidRPr="004B6B3E">
        <w:t>onsider</w:t>
      </w:r>
      <w:r w:rsidR="008E349F" w:rsidRPr="004B6B3E">
        <w:t xml:space="preserve"> the </w:t>
      </w:r>
      <w:r w:rsidR="005846CC" w:rsidRPr="004B6B3E">
        <w:t>samples created with the following LEVEL CREATOR task table</w:t>
      </w:r>
      <w:r w:rsidR="008E349F" w:rsidRPr="004B6B3E">
        <w:t>:</w:t>
      </w:r>
    </w:p>
    <w:p w14:paraId="043B431C" w14:textId="77777777" w:rsidR="008E349F" w:rsidRPr="004B6B3E" w:rsidRDefault="008E349F" w:rsidP="00101959">
      <w:pPr>
        <w:jc w:val="center"/>
      </w:pPr>
      <w:r w:rsidRPr="004B6B3E">
        <w:rPr>
          <w:noProof/>
        </w:rPr>
        <w:drawing>
          <wp:inline distT="0" distB="0" distL="0" distR="0" wp14:anchorId="00C5BCA7" wp14:editId="5C8B706A">
            <wp:extent cx="5400040" cy="1538605"/>
            <wp:effectExtent l="95250" t="38100" r="29210" b="9969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1538605"/>
                    </a:xfrm>
                    <a:prstGeom prst="rect">
                      <a:avLst/>
                    </a:prstGeom>
                    <a:effectLst>
                      <a:outerShdw blurRad="50800" dist="38100" dir="8100000" algn="tr" rotWithShape="0">
                        <a:prstClr val="black">
                          <a:alpha val="40000"/>
                        </a:prstClr>
                      </a:outerShdw>
                    </a:effectLst>
                  </pic:spPr>
                </pic:pic>
              </a:graphicData>
            </a:graphic>
          </wp:inline>
        </w:drawing>
      </w:r>
    </w:p>
    <w:p w14:paraId="708A40B1" w14:textId="1ACB5822" w:rsidR="008E349F" w:rsidRPr="004B6B3E" w:rsidRDefault="008E349F" w:rsidP="007F0C69">
      <w:r w:rsidRPr="004B6B3E">
        <w:t xml:space="preserve">Each </w:t>
      </w:r>
      <w:r w:rsidR="00164141" w:rsidRPr="004B6B3E">
        <w:t xml:space="preserve">row </w:t>
      </w:r>
      <w:r w:rsidR="00ED3473" w:rsidRPr="004B6B3E">
        <w:t xml:space="preserve">calculates a </w:t>
      </w:r>
      <w:r w:rsidRPr="004B6B3E">
        <w:t>ratio</w:t>
      </w:r>
      <w:r w:rsidR="00164141" w:rsidRPr="004B6B3E">
        <w:t xml:space="preserve"> </w:t>
      </w:r>
      <w:r w:rsidR="00ED3473" w:rsidRPr="004B6B3E">
        <w:t xml:space="preserve">that is </w:t>
      </w:r>
      <w:r w:rsidRPr="004B6B3E">
        <w:t xml:space="preserve">saved </w:t>
      </w:r>
      <w:r w:rsidR="00ED3473" w:rsidRPr="004B6B3E">
        <w:t xml:space="preserve">to the </w:t>
      </w:r>
      <w:r w:rsidRPr="004B6B3E">
        <w:t xml:space="preserve">corresponding </w:t>
      </w:r>
      <w:r w:rsidRPr="0004026F">
        <w:rPr>
          <w:i/>
        </w:rPr>
        <w:t>Ou</w:t>
      </w:r>
      <w:r w:rsidR="000E298B" w:rsidRPr="0004026F">
        <w:rPr>
          <w:i/>
        </w:rPr>
        <w:t>t</w:t>
      </w:r>
      <w:r w:rsidRPr="0004026F">
        <w:rPr>
          <w:i/>
        </w:rPr>
        <w:t>put Sample folder</w:t>
      </w:r>
      <w:r w:rsidR="00164141" w:rsidRPr="004B6B3E">
        <w:t xml:space="preserve">. </w:t>
      </w:r>
      <w:r w:rsidR="00ED3473" w:rsidRPr="004B6B3E">
        <w:t xml:space="preserve">Thus, </w:t>
      </w:r>
      <w:r w:rsidRPr="004B6B3E">
        <w:t xml:space="preserve">the </w:t>
      </w:r>
      <w:r w:rsidR="00897FFA" w:rsidRPr="004B6B3E">
        <w:t xml:space="preserve">ratio of 113 </w:t>
      </w:r>
      <w:r w:rsidR="00ED3473" w:rsidRPr="004B6B3E">
        <w:t xml:space="preserve">to </w:t>
      </w:r>
      <w:r w:rsidR="00897FFA" w:rsidRPr="004B6B3E">
        <w:t xml:space="preserve">the mean of </w:t>
      </w:r>
      <w:r w:rsidR="00F551B7" w:rsidRPr="004B6B3E">
        <w:t>113,</w:t>
      </w:r>
      <w:r w:rsidR="00ED3473" w:rsidRPr="004B6B3E">
        <w:t xml:space="preserve"> </w:t>
      </w:r>
      <w:r w:rsidR="00F551B7" w:rsidRPr="004B6B3E">
        <w:t>114,</w:t>
      </w:r>
      <w:r w:rsidR="00ED3473" w:rsidRPr="004B6B3E">
        <w:t xml:space="preserve"> </w:t>
      </w:r>
      <w:r w:rsidR="00F551B7" w:rsidRPr="004B6B3E">
        <w:t>115,</w:t>
      </w:r>
      <w:r w:rsidR="00ED3473" w:rsidRPr="004B6B3E">
        <w:t xml:space="preserve"> and </w:t>
      </w:r>
      <w:r w:rsidR="00F551B7" w:rsidRPr="004B6B3E">
        <w:t>116</w:t>
      </w:r>
      <w:r w:rsidR="00897FFA" w:rsidRPr="004B6B3E">
        <w:t xml:space="preserve"> </w:t>
      </w:r>
      <w:r w:rsidR="00F551B7" w:rsidRPr="004B6B3E">
        <w:t xml:space="preserve">is saved </w:t>
      </w:r>
      <w:r w:rsidR="00182050" w:rsidRPr="004B6B3E">
        <w:t xml:space="preserve">to the </w:t>
      </w:r>
      <w:r w:rsidR="00897FFA" w:rsidRPr="004B6B3E">
        <w:t>“</w:t>
      </w:r>
      <w:proofErr w:type="spellStart"/>
      <w:r w:rsidR="00182050" w:rsidRPr="004B6B3E">
        <w:t>Jurkat</w:t>
      </w:r>
      <w:r w:rsidR="00897FFA" w:rsidRPr="004B6B3E">
        <w:t>_WT</w:t>
      </w:r>
      <w:proofErr w:type="spellEnd"/>
      <w:r w:rsidR="00897FFA" w:rsidRPr="004B6B3E">
        <w:t>/WT_1”</w:t>
      </w:r>
      <w:r w:rsidR="00182050" w:rsidRPr="004B6B3E">
        <w:t xml:space="preserve"> folder;</w:t>
      </w:r>
      <w:r w:rsidR="00897FFA" w:rsidRPr="004B6B3E">
        <w:t xml:space="preserve"> the </w:t>
      </w:r>
      <w:r w:rsidR="00182050" w:rsidRPr="004B6B3E">
        <w:t xml:space="preserve">114 </w:t>
      </w:r>
      <w:r w:rsidR="001C34D8" w:rsidRPr="004B6B3E">
        <w:t>to the mean of 113, 114, 115</w:t>
      </w:r>
      <w:r w:rsidR="001C34D8">
        <w:t xml:space="preserve"> </w:t>
      </w:r>
      <w:r w:rsidR="00C746F8" w:rsidRPr="004B6B3E">
        <w:t>ratios</w:t>
      </w:r>
      <w:r w:rsidR="00897FFA" w:rsidRPr="004B6B3E">
        <w:t xml:space="preserve"> is saved </w:t>
      </w:r>
      <w:r w:rsidR="00182050" w:rsidRPr="004B6B3E">
        <w:t xml:space="preserve">to </w:t>
      </w:r>
      <w:r w:rsidR="00897FFA" w:rsidRPr="004B6B3E">
        <w:t>“</w:t>
      </w:r>
      <w:proofErr w:type="spellStart"/>
      <w:r w:rsidR="00897FFA" w:rsidRPr="004B6B3E">
        <w:t>Ju</w:t>
      </w:r>
      <w:r w:rsidR="00182050" w:rsidRPr="004B6B3E">
        <w:t>r</w:t>
      </w:r>
      <w:r w:rsidR="00897FFA" w:rsidRPr="004B6B3E">
        <w:t>kat_WT</w:t>
      </w:r>
      <w:proofErr w:type="spellEnd"/>
      <w:r w:rsidR="00897FFA" w:rsidRPr="004B6B3E">
        <w:t>/WT_2”, and so on.</w:t>
      </w:r>
      <w:r w:rsidR="00522BB6" w:rsidRPr="004B6B3E">
        <w:t xml:space="preserve"> One way to create the task</w:t>
      </w:r>
      <w:r w:rsidR="00646269" w:rsidRPr="004B6B3E">
        <w:t xml:space="preserve"> </w:t>
      </w:r>
      <w:r w:rsidR="00522BB6" w:rsidRPr="004B6B3E">
        <w:t xml:space="preserve">table of </w:t>
      </w:r>
      <w:r w:rsidR="00646269" w:rsidRPr="004B6B3E">
        <w:t xml:space="preserve">the </w:t>
      </w:r>
      <w:r w:rsidR="00522BB6" w:rsidRPr="004B6B3E">
        <w:t>INTEGRATE module could be</w:t>
      </w:r>
      <w:r w:rsidR="001F5CC2" w:rsidRPr="004B6B3E">
        <w:t xml:space="preserve"> </w:t>
      </w:r>
      <w:r w:rsidR="00646269" w:rsidRPr="004B6B3E">
        <w:t>the following, where each row represents an integration for a given sample:</w:t>
      </w:r>
    </w:p>
    <w:p w14:paraId="02E0B6FF" w14:textId="77777777" w:rsidR="00522BB6" w:rsidRPr="004B6B3E" w:rsidRDefault="00522BB6" w:rsidP="00101959">
      <w:pPr>
        <w:jc w:val="center"/>
      </w:pPr>
      <w:r w:rsidRPr="004B6B3E">
        <w:rPr>
          <w:noProof/>
        </w:rPr>
        <w:lastRenderedPageBreak/>
        <w:drawing>
          <wp:inline distT="0" distB="0" distL="0" distR="0" wp14:anchorId="6BE59152" wp14:editId="6543F0FE">
            <wp:extent cx="2028825" cy="2817813"/>
            <wp:effectExtent l="95250" t="38100" r="28575" b="971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38512" cy="2831267"/>
                    </a:xfrm>
                    <a:prstGeom prst="rect">
                      <a:avLst/>
                    </a:prstGeom>
                    <a:effectLst>
                      <a:outerShdw blurRad="50800" dist="38100" dir="8100000" algn="tr" rotWithShape="0">
                        <a:prstClr val="black">
                          <a:alpha val="40000"/>
                        </a:prstClr>
                      </a:outerShdw>
                    </a:effectLst>
                  </pic:spPr>
                </pic:pic>
              </a:graphicData>
            </a:graphic>
          </wp:inline>
        </w:drawing>
      </w:r>
    </w:p>
    <w:p w14:paraId="01D90F4F" w14:textId="4986B530" w:rsidR="008E349F" w:rsidRPr="004B6B3E" w:rsidRDefault="00C954B7" w:rsidP="007F0C69">
      <w:r w:rsidRPr="004B6B3E">
        <w:t xml:space="preserve">However, </w:t>
      </w:r>
      <w:r w:rsidR="00646269" w:rsidRPr="004B6B3E">
        <w:t xml:space="preserve">this task table can be simplified </w:t>
      </w:r>
      <w:r w:rsidR="00FB3A69" w:rsidRPr="004B6B3E">
        <w:t>applying</w:t>
      </w:r>
      <w:r w:rsidRPr="004B6B3E">
        <w:t xml:space="preserve"> the asterisk wildcard.</w:t>
      </w:r>
      <w:r w:rsidR="008962B1" w:rsidRPr="004B6B3E">
        <w:t xml:space="preserve"> </w:t>
      </w:r>
      <w:r w:rsidR="00646269" w:rsidRPr="004B6B3E">
        <w:t>For instance, t</w:t>
      </w:r>
      <w:r w:rsidR="008962B1" w:rsidRPr="004B6B3E">
        <w:t xml:space="preserve">he task-table below allows to </w:t>
      </w:r>
      <w:r w:rsidR="00646269" w:rsidRPr="004B6B3E">
        <w:t xml:space="preserve">indicate </w:t>
      </w:r>
      <w:r w:rsidR="008962B1" w:rsidRPr="004B6B3E">
        <w:t>multiple sample folders</w:t>
      </w:r>
      <w:r w:rsidR="00646269" w:rsidRPr="004B6B3E">
        <w:t xml:space="preserve">, namely every folder starting with </w:t>
      </w:r>
      <w:r w:rsidR="008962B1" w:rsidRPr="004B6B3E">
        <w:t>“</w:t>
      </w:r>
      <w:proofErr w:type="spellStart"/>
      <w:r w:rsidR="00646269" w:rsidRPr="004B6B3E">
        <w:t>Jurkat</w:t>
      </w:r>
      <w:r w:rsidR="008962B1" w:rsidRPr="004B6B3E">
        <w:t>_WT</w:t>
      </w:r>
      <w:proofErr w:type="spellEnd"/>
      <w:r w:rsidR="00646269" w:rsidRPr="004B6B3E">
        <w:t>/</w:t>
      </w:r>
      <w:r w:rsidR="008962B1" w:rsidRPr="004B6B3E">
        <w:t xml:space="preserve">” </w:t>
      </w:r>
      <w:r w:rsidR="00646269" w:rsidRPr="004B6B3E">
        <w:t xml:space="preserve">or </w:t>
      </w:r>
      <w:r w:rsidR="008962B1" w:rsidRPr="004B6B3E">
        <w:t>“</w:t>
      </w:r>
      <w:proofErr w:type="spellStart"/>
      <w:r w:rsidR="00646269" w:rsidRPr="004B6B3E">
        <w:t>Jurkat</w:t>
      </w:r>
      <w:r w:rsidR="008962B1" w:rsidRPr="004B6B3E">
        <w:t>_KO</w:t>
      </w:r>
      <w:proofErr w:type="spellEnd"/>
      <w:r w:rsidR="00646269" w:rsidRPr="004B6B3E">
        <w:t>/</w:t>
      </w:r>
      <w:r w:rsidR="008962B1" w:rsidRPr="004B6B3E">
        <w:t>”.</w:t>
      </w:r>
    </w:p>
    <w:p w14:paraId="7F2D05CA" w14:textId="77777777" w:rsidR="008962B1" w:rsidRPr="004B6B3E" w:rsidRDefault="008E349F" w:rsidP="00101959">
      <w:pPr>
        <w:jc w:val="center"/>
      </w:pPr>
      <w:r w:rsidRPr="004B6B3E">
        <w:rPr>
          <w:noProof/>
        </w:rPr>
        <w:drawing>
          <wp:inline distT="0" distB="0" distL="0" distR="0" wp14:anchorId="135104F5" wp14:editId="46F8CF04">
            <wp:extent cx="2505425" cy="2495898"/>
            <wp:effectExtent l="95250" t="38100" r="47625" b="952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505425" cy="2495898"/>
                    </a:xfrm>
                    <a:prstGeom prst="rect">
                      <a:avLst/>
                    </a:prstGeom>
                    <a:effectLst>
                      <a:outerShdw blurRad="50800" dist="38100" dir="8100000" algn="tr" rotWithShape="0">
                        <a:prstClr val="black">
                          <a:alpha val="40000"/>
                        </a:prstClr>
                      </a:outerShdw>
                    </a:effectLst>
                  </pic:spPr>
                </pic:pic>
              </a:graphicData>
            </a:graphic>
          </wp:inline>
        </w:drawing>
      </w:r>
    </w:p>
    <w:p w14:paraId="7D442124" w14:textId="1871926A" w:rsidR="007F5079" w:rsidRPr="004B6B3E" w:rsidRDefault="000B1C58" w:rsidP="007F0C69">
      <w:r w:rsidRPr="004B6B3E">
        <w:t>We can reduce this expression e</w:t>
      </w:r>
      <w:r w:rsidR="008962B1" w:rsidRPr="004B6B3E">
        <w:t>ven more</w:t>
      </w:r>
      <w:r w:rsidRPr="004B6B3E">
        <w:t xml:space="preserve"> using </w:t>
      </w:r>
      <w:r w:rsidR="00646269" w:rsidRPr="004B6B3E">
        <w:t xml:space="preserve">just an </w:t>
      </w:r>
      <w:r w:rsidRPr="004B6B3E">
        <w:t>asterisk</w:t>
      </w:r>
      <w:r w:rsidR="00646269" w:rsidRPr="004B6B3E">
        <w:t>:</w:t>
      </w:r>
      <w:r w:rsidRPr="004B6B3E">
        <w:t xml:space="preserve"> </w:t>
      </w:r>
      <w:r w:rsidR="00646269" w:rsidRPr="004B6B3E">
        <w:t>t</w:t>
      </w:r>
      <w:r w:rsidRPr="004B6B3E">
        <w:t>he first row of the following task</w:t>
      </w:r>
      <w:r w:rsidR="00646269" w:rsidRPr="004B6B3E">
        <w:t xml:space="preserve"> </w:t>
      </w:r>
      <w:r w:rsidRPr="004B6B3E">
        <w:t xml:space="preserve">table </w:t>
      </w:r>
      <w:r w:rsidR="00646269" w:rsidRPr="004B6B3E">
        <w:t>performs the integrations peptide</w:t>
      </w:r>
      <w:r w:rsidR="003D2804">
        <w:t>-to-</w:t>
      </w:r>
      <w:r w:rsidR="00646269" w:rsidRPr="004B6B3E">
        <w:t>protein, protein</w:t>
      </w:r>
      <w:r w:rsidR="003D2804">
        <w:t>-to-</w:t>
      </w:r>
      <w:r w:rsidR="00646269" w:rsidRPr="004B6B3E">
        <w:t>category, peptide</w:t>
      </w:r>
      <w:r w:rsidR="003D2804">
        <w:t>-to-</w:t>
      </w:r>
      <w:proofErr w:type="spellStart"/>
      <w:r w:rsidR="00646269" w:rsidRPr="004B6B3E">
        <w:t>peptideall</w:t>
      </w:r>
      <w:proofErr w:type="spellEnd"/>
      <w:r w:rsidR="00646269" w:rsidRPr="004B6B3E">
        <w:t>, protein</w:t>
      </w:r>
      <w:r w:rsidR="003D2804">
        <w:t>-to-</w:t>
      </w:r>
      <w:r w:rsidR="00646269" w:rsidRPr="004B6B3E">
        <w:t>proteinall, and category</w:t>
      </w:r>
      <w:r w:rsidR="003D2804">
        <w:t>-to-</w:t>
      </w:r>
      <w:r w:rsidR="00646269" w:rsidRPr="004B6B3E">
        <w:t>categoryall in every sample folder defined with LEVEL CREATOR.</w:t>
      </w:r>
    </w:p>
    <w:p w14:paraId="39B86A13" w14:textId="77777777" w:rsidR="00C954B7" w:rsidRPr="004B6B3E" w:rsidRDefault="00C954B7" w:rsidP="00101959">
      <w:pPr>
        <w:jc w:val="center"/>
      </w:pPr>
      <w:r w:rsidRPr="004B6B3E">
        <w:rPr>
          <w:noProof/>
        </w:rPr>
        <w:drawing>
          <wp:inline distT="0" distB="0" distL="0" distR="0" wp14:anchorId="482E088E" wp14:editId="49685AD9">
            <wp:extent cx="2591162" cy="1400370"/>
            <wp:effectExtent l="95250" t="38100" r="38100" b="857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91162" cy="1400370"/>
                    </a:xfrm>
                    <a:prstGeom prst="rect">
                      <a:avLst/>
                    </a:prstGeom>
                    <a:effectLst>
                      <a:outerShdw blurRad="50800" dist="38100" dir="8100000" algn="tr" rotWithShape="0">
                        <a:prstClr val="black">
                          <a:alpha val="40000"/>
                        </a:prstClr>
                      </a:outerShdw>
                    </a:effectLst>
                  </pic:spPr>
                </pic:pic>
              </a:graphicData>
            </a:graphic>
          </wp:inline>
        </w:drawing>
      </w:r>
    </w:p>
    <w:p w14:paraId="72CA2873" w14:textId="0A9F1357" w:rsidR="00C954B7" w:rsidRDefault="00C954B7" w:rsidP="007F0C69"/>
    <w:p w14:paraId="13B5B11F" w14:textId="36ABE15B" w:rsidR="002513DD" w:rsidRDefault="002513DD" w:rsidP="002513DD">
      <w:pPr>
        <w:pStyle w:val="Heading3"/>
      </w:pPr>
      <w:r>
        <w:t xml:space="preserve">Multiple samples in </w:t>
      </w:r>
      <w:r w:rsidR="00597D9A">
        <w:t>the inputs and outputs</w:t>
      </w:r>
    </w:p>
    <w:p w14:paraId="7AF121FE" w14:textId="29A8C7B1" w:rsidR="00597D9A" w:rsidRDefault="00EA202F" w:rsidP="00597D9A">
      <w:r>
        <w:t>In the cases we have multiple input samples separated by comma but we want to save the results in another output sample folder, we indicate them in the same way giving the output folders separated by comma. It is required to provide the same number of folders:</w:t>
      </w:r>
    </w:p>
    <w:p w14:paraId="4B0194F6" w14:textId="26D03152" w:rsidR="00EA202F" w:rsidRDefault="008B5FCD" w:rsidP="008B5FCD">
      <w:pPr>
        <w:jc w:val="center"/>
      </w:pPr>
      <w:r w:rsidRPr="008B5FCD">
        <w:rPr>
          <w:noProof/>
        </w:rPr>
        <w:drawing>
          <wp:inline distT="0" distB="0" distL="0" distR="0" wp14:anchorId="1C00CC97" wp14:editId="0B831650">
            <wp:extent cx="5400040" cy="2129790"/>
            <wp:effectExtent l="95250" t="38100" r="29210" b="990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40" cy="2129790"/>
                    </a:xfrm>
                    <a:prstGeom prst="rect">
                      <a:avLst/>
                    </a:prstGeom>
                    <a:effectLst>
                      <a:outerShdw blurRad="50800" dist="38100" dir="8100000" algn="tr" rotWithShape="0">
                        <a:prstClr val="black">
                          <a:alpha val="40000"/>
                        </a:prstClr>
                      </a:outerShdw>
                    </a:effectLst>
                  </pic:spPr>
                </pic:pic>
              </a:graphicData>
            </a:graphic>
          </wp:inline>
        </w:drawing>
      </w:r>
    </w:p>
    <w:p w14:paraId="7AA9C234" w14:textId="7D283586" w:rsidR="007047FE" w:rsidRDefault="008B5FCD" w:rsidP="00597D9A">
      <w:r>
        <w:t xml:space="preserve">In the same way happens with the asterisk character (jack of all trades). </w:t>
      </w:r>
      <w:r w:rsidR="003100A2">
        <w:t xml:space="preserve">In the “Output Sample folder(s)” we can add a suffix in the </w:t>
      </w:r>
      <w:r w:rsidR="007047FE">
        <w:t>input samples</w:t>
      </w:r>
      <w:r w:rsidR="00F330D8">
        <w:t xml:space="preserve">. The </w:t>
      </w:r>
      <w:r w:rsidR="007047FE">
        <w:t xml:space="preserve">following </w:t>
      </w:r>
      <w:r w:rsidR="00F330D8">
        <w:t>task-table illustrate that the output sample folders would be contain the “_New” suffix</w:t>
      </w:r>
      <w:r w:rsidR="007047FE">
        <w:t>:</w:t>
      </w:r>
    </w:p>
    <w:p w14:paraId="3BD5DD6A" w14:textId="6A14DBDC" w:rsidR="00597D9A" w:rsidRDefault="0015499F" w:rsidP="0015499F">
      <w:pPr>
        <w:jc w:val="center"/>
      </w:pPr>
      <w:r w:rsidRPr="0015499F">
        <w:rPr>
          <w:noProof/>
        </w:rPr>
        <w:drawing>
          <wp:inline distT="0" distB="0" distL="0" distR="0" wp14:anchorId="0405AF34" wp14:editId="59552AF1">
            <wp:extent cx="4525006" cy="1390844"/>
            <wp:effectExtent l="95250" t="38100" r="47625" b="952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5006" cy="1390844"/>
                    </a:xfrm>
                    <a:prstGeom prst="rect">
                      <a:avLst/>
                    </a:prstGeom>
                    <a:effectLst>
                      <a:outerShdw blurRad="50800" dist="38100" dir="8100000" algn="tr" rotWithShape="0">
                        <a:prstClr val="black">
                          <a:alpha val="40000"/>
                        </a:prstClr>
                      </a:outerShdw>
                    </a:effectLst>
                  </pic:spPr>
                </pic:pic>
              </a:graphicData>
            </a:graphic>
          </wp:inline>
        </w:drawing>
      </w:r>
    </w:p>
    <w:p w14:paraId="275BB791" w14:textId="6FF0D9DD" w:rsidR="008B5FCD" w:rsidRDefault="000C7D87" w:rsidP="00597D9A">
      <w:r>
        <w:t xml:space="preserve">In addition, </w:t>
      </w:r>
      <w:r w:rsidR="00BA2503">
        <w:t xml:space="preserve">we can rename the </w:t>
      </w:r>
      <w:r w:rsidR="00247365">
        <w:t>subfolder adding the new name in the “Output Sample folder(s)” or add a new subfolder:</w:t>
      </w:r>
    </w:p>
    <w:p w14:paraId="5E5C7992" w14:textId="3FE1A6C5" w:rsidR="0015499F" w:rsidRDefault="00BA2503" w:rsidP="00BA2503">
      <w:pPr>
        <w:jc w:val="center"/>
      </w:pPr>
      <w:r w:rsidRPr="00BA2503">
        <w:rPr>
          <w:noProof/>
        </w:rPr>
        <w:drawing>
          <wp:inline distT="0" distB="0" distL="0" distR="0" wp14:anchorId="4EC7B0ED" wp14:editId="1A3BC555">
            <wp:extent cx="3686689" cy="1609950"/>
            <wp:effectExtent l="95250" t="38100" r="28575" b="1047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86689" cy="1609950"/>
                    </a:xfrm>
                    <a:prstGeom prst="rect">
                      <a:avLst/>
                    </a:prstGeom>
                    <a:effectLst>
                      <a:outerShdw blurRad="50800" dist="38100" dir="8100000" algn="tr" rotWithShape="0">
                        <a:prstClr val="black">
                          <a:alpha val="40000"/>
                        </a:prstClr>
                      </a:outerShdw>
                    </a:effectLst>
                  </pic:spPr>
                </pic:pic>
              </a:graphicData>
            </a:graphic>
          </wp:inline>
        </w:drawing>
      </w:r>
    </w:p>
    <w:p w14:paraId="7F0626E3" w14:textId="77777777" w:rsidR="00BA2503" w:rsidRPr="00597D9A" w:rsidRDefault="00BA2503" w:rsidP="00597D9A"/>
    <w:p w14:paraId="507EC3E7" w14:textId="77777777" w:rsidR="00505C33" w:rsidRPr="004B6B3E" w:rsidRDefault="00505C33" w:rsidP="003607C3">
      <w:pPr>
        <w:pStyle w:val="Heading3"/>
      </w:pPr>
      <w:bookmarkStart w:id="82" w:name="_More_params"/>
      <w:bookmarkEnd w:id="82"/>
      <w:r w:rsidRPr="004B6B3E">
        <w:lastRenderedPageBreak/>
        <w:t>More params</w:t>
      </w:r>
    </w:p>
    <w:p w14:paraId="4F048A3F" w14:textId="6E3E11A6" w:rsidR="00A759D8" w:rsidRPr="004B6B3E" w:rsidRDefault="008B5589" w:rsidP="00A759D8">
      <w:pPr>
        <w:rPr>
          <w:color w:val="FF0000"/>
        </w:rPr>
      </w:pPr>
      <w:r w:rsidRPr="004B6B3E">
        <w:t xml:space="preserve">Some </w:t>
      </w:r>
      <w:r w:rsidR="000B3A2D" w:rsidRPr="004B6B3E">
        <w:t>modules accept a column parameter in the Task-Table called “More params”. This column allow</w:t>
      </w:r>
      <w:r w:rsidR="00A759D8" w:rsidRPr="004B6B3E">
        <w:t>s</w:t>
      </w:r>
      <w:r w:rsidR="000B3A2D" w:rsidRPr="004B6B3E">
        <w:t xml:space="preserve"> you to provide advanced parameters for the </w:t>
      </w:r>
      <w:proofErr w:type="spellStart"/>
      <w:r w:rsidR="000B3A2D" w:rsidRPr="004B6B3E">
        <w:t>SanXoT</w:t>
      </w:r>
      <w:proofErr w:type="spellEnd"/>
      <w:r w:rsidR="000B3A2D" w:rsidRPr="004B6B3E">
        <w:t xml:space="preserve"> programs </w:t>
      </w:r>
      <w:r w:rsidR="00A12A3E">
        <w:fldChar w:fldCharType="begin"/>
      </w:r>
      <w:r w:rsidR="00C639F7">
        <w:instrText xml:space="preserve"> ADDIN EN.CITE &lt;EndNote&gt;&lt;Cite&gt;&lt;Author&gt;Trevisan-Herraz&lt;/Author&gt;&lt;Year&gt;2019&lt;/Year&gt;&lt;RecNum&gt;8&lt;/RecNum&gt;&lt;DisplayText&gt;[1]&lt;/DisplayText&gt;&lt;record&gt;&lt;rec-number&gt;8&lt;/rec-number&gt;&lt;foreign-keys&gt;&lt;key app="EN" db-id="9xwdp9tear9t59ef2t1x2dth5asa92wwas95" timestamp="1664898565" guid="70c36edc-d7fb-4863-9c5a-754fdf1991af"&gt;8&lt;/key&gt;&lt;/foreign-keys&gt;&lt;ref-type name="Journal Article"&gt;17&lt;/ref-type&gt;&lt;contributors&gt;&lt;authors&gt;&lt;author&gt;Trevisan-Herraz, M.&lt;/author&gt;&lt;author&gt;Bagwan, N.&lt;/author&gt;&lt;author&gt;Garcia-Marques, F.&lt;/author&gt;&lt;author&gt;Rodriguez, J. M.&lt;/author&gt;&lt;author&gt;Jorge, I.&lt;/author&gt;&lt;author&gt;Ezkurdia, I.&lt;/author&gt;&lt;author&gt;Bonzon-Kulichenko, E.&lt;/author&gt;&lt;author&gt;Vazquez, J.&lt;/author&gt;&lt;/authors&gt;&lt;/contributors&gt;&lt;auth-address&gt;Vascular Pathophysiology Area, Cardiovascular Proteomics Laboratory, Centro Nacional de Investigaciones Cardiovasculares Carlos III (CNIC), Madrid, Spain.&amp;#xD;Centro de Investigacion Biomedica en Red de Enfermedades Cardiovasculares (CIBERCV), Madrid, Spain.&lt;/auth-address&gt;&lt;titles&gt;&lt;title&gt;SanXoT: a modular and versatile package for the quantitative analysis of high-throughput proteomics experiments&lt;/title&gt;&lt;secondary-title&gt;Bioinformatics&lt;/secondary-title&gt;&lt;/titles&gt;&lt;periodical&gt;&lt;full-title&gt;Bioinformatics&lt;/full-title&gt;&lt;/periodical&gt;&lt;pages&gt;1594-1596&lt;/pages&gt;&lt;volume&gt;35&lt;/volume&gt;&lt;number&gt;9&lt;/number&gt;&lt;keywords&gt;&lt;keyword&gt;Mass Spectrometry&lt;/keyword&gt;&lt;keyword&gt;Peptides&lt;/keyword&gt;&lt;keyword&gt;Proteins&lt;/keyword&gt;&lt;keyword&gt;*Proteomics&lt;/keyword&gt;&lt;keyword&gt;*Software&lt;/keyword&gt;&lt;/keywords&gt;&lt;dates&gt;&lt;year&gt;2019&lt;/year&gt;&lt;pub-dates&gt;&lt;date&gt;May 1&lt;/date&gt;&lt;/pub-dates&gt;&lt;/dates&gt;&lt;isbn&gt;1367-4811 (Electronic)&amp;#xD;1367-4803 (Linking)&lt;/isbn&gt;&lt;accession-num&gt;30252043&lt;/accession-num&gt;&lt;urls&gt;&lt;related-urls&gt;&lt;url&gt;https://www.ncbi.nlm.nih.gov/pubmed/30252043&lt;/url&gt;&lt;/related-urls&gt;&lt;/urls&gt;&lt;custom2&gt;PMC6499250&lt;/custom2&gt;&lt;electronic-resource-num&gt;10.1093/bioinformatics/bty815&lt;/electronic-resource-num&gt;&lt;/record&gt;&lt;/Cite&gt;&lt;/EndNote&gt;</w:instrText>
      </w:r>
      <w:r w:rsidR="00A12A3E">
        <w:fldChar w:fldCharType="separate"/>
      </w:r>
      <w:r w:rsidR="00A12A3E">
        <w:rPr>
          <w:noProof/>
        </w:rPr>
        <w:t>[1]</w:t>
      </w:r>
      <w:r w:rsidR="00A12A3E">
        <w:fldChar w:fldCharType="end"/>
      </w:r>
      <w:r w:rsidR="000B3A2D" w:rsidRPr="004B6B3E">
        <w:t>.</w:t>
      </w:r>
      <w:r w:rsidR="00A759D8" w:rsidRPr="004B6B3E">
        <w:t xml:space="preserve"> The program descriptions are in the following wiki link:</w:t>
      </w:r>
    </w:p>
    <w:p w14:paraId="7C3861A2" w14:textId="70F98388" w:rsidR="00A759D8" w:rsidRPr="004B6B3E" w:rsidRDefault="00D80190" w:rsidP="00A759D8">
      <w:pPr>
        <w:rPr>
          <w:color w:val="FF0000"/>
        </w:rPr>
      </w:pPr>
      <w:hyperlink r:id="rId75" w:history="1">
        <w:r w:rsidR="00A759D8" w:rsidRPr="004B6B3E">
          <w:rPr>
            <w:rStyle w:val="Hyperlink"/>
          </w:rPr>
          <w:t>https://www.cnic.es/wiki/proteomica/index.php/SanXoT_software_package</w:t>
        </w:r>
      </w:hyperlink>
    </w:p>
    <w:p w14:paraId="69C6FEA8" w14:textId="6B927635" w:rsidR="00A759D8" w:rsidRPr="004B6B3E" w:rsidRDefault="00A759D8" w:rsidP="00505C33"/>
    <w:p w14:paraId="3BDBF295" w14:textId="6B706E84" w:rsidR="00B44485" w:rsidRPr="004B6B3E" w:rsidRDefault="00B44485" w:rsidP="00B44485">
      <w:r w:rsidRPr="004B6B3E">
        <w:t xml:space="preserve">The </w:t>
      </w:r>
      <w:proofErr w:type="spellStart"/>
      <w:r w:rsidRPr="004B6B3E">
        <w:t>iSanXoT</w:t>
      </w:r>
      <w:proofErr w:type="spellEnd"/>
      <w:r w:rsidRPr="004B6B3E">
        <w:t xml:space="preserve"> module are composed by several programs of </w:t>
      </w:r>
      <w:proofErr w:type="spellStart"/>
      <w:r w:rsidRPr="004B6B3E">
        <w:t>SanXoT</w:t>
      </w:r>
      <w:proofErr w:type="spellEnd"/>
      <w:r w:rsidRPr="004B6B3E">
        <w:t xml:space="preserve">. For this reason, the “More params” </w:t>
      </w:r>
      <w:r w:rsidR="00D31B22" w:rsidRPr="004B6B3E">
        <w:t>of a module accepts the advanced parameters of composed programs indicated by a name.</w:t>
      </w:r>
    </w:p>
    <w:p w14:paraId="7FF60B4D" w14:textId="784F0265" w:rsidR="00B44485" w:rsidRPr="004B6B3E" w:rsidRDefault="00D31B22" w:rsidP="00D31B22">
      <w:r w:rsidRPr="004B6B3E">
        <w:t xml:space="preserve">For example, </w:t>
      </w:r>
    </w:p>
    <w:p w14:paraId="1D1C8CA0" w14:textId="052CCC91" w:rsidR="00B44485" w:rsidRPr="004B6B3E" w:rsidRDefault="00B44485" w:rsidP="00D31B22">
      <w:pPr>
        <w:ind w:left="708"/>
      </w:pPr>
      <w:r w:rsidRPr="004B6B3E">
        <w:t>INTEGRATE:</w:t>
      </w:r>
    </w:p>
    <w:p w14:paraId="6B4B8F25" w14:textId="2EFD9211" w:rsidR="00B44485" w:rsidRPr="004B6B3E" w:rsidRDefault="00B44485" w:rsidP="00D31B22">
      <w:pPr>
        <w:ind w:left="708" w:firstLine="708"/>
      </w:pPr>
      <w:r w:rsidRPr="004B6B3E">
        <w:t>"sanxot1": " -</w:t>
      </w:r>
      <w:r w:rsidR="00872FFE" w:rsidRPr="004B6B3E">
        <w:t>m</w:t>
      </w:r>
      <w:r w:rsidRPr="004B6B3E">
        <w:t xml:space="preserve"> 300 -</w:t>
      </w:r>
      <w:r w:rsidR="00872FFE" w:rsidRPr="004B6B3E">
        <w:t>g</w:t>
      </w:r>
      <w:r w:rsidRPr="004B6B3E">
        <w:t xml:space="preserve"> ", "sanxot2": "-</w:t>
      </w:r>
      <w:r w:rsidR="00397561" w:rsidRPr="004B6B3E">
        <w:t>s --</w:t>
      </w:r>
      <w:proofErr w:type="spellStart"/>
      <w:r w:rsidR="00397561" w:rsidRPr="004B6B3E">
        <w:t>sweepdecimals</w:t>
      </w:r>
      <w:proofErr w:type="spellEnd"/>
      <w:r w:rsidR="00397561" w:rsidRPr="004B6B3E">
        <w:t>=2.5</w:t>
      </w:r>
      <w:r w:rsidRPr="004B6B3E">
        <w:t>"</w:t>
      </w:r>
    </w:p>
    <w:p w14:paraId="26FB7117" w14:textId="190E0ECF" w:rsidR="00D31B22" w:rsidRPr="004B6B3E" w:rsidRDefault="00D31B22" w:rsidP="00D31B22">
      <w:r w:rsidRPr="004B6B3E">
        <w:t>In above example the first “</w:t>
      </w:r>
      <w:proofErr w:type="spellStart"/>
      <w:r w:rsidRPr="004B6B3E">
        <w:t>sanxot</w:t>
      </w:r>
      <w:proofErr w:type="spellEnd"/>
      <w:r w:rsidRPr="004B6B3E">
        <w:t xml:space="preserve">” </w:t>
      </w:r>
      <w:r w:rsidR="00872FFE" w:rsidRPr="004B6B3E">
        <w:t xml:space="preserve">program </w:t>
      </w:r>
      <w:r w:rsidRPr="004B6B3E">
        <w:t>that compose the INTEGRATE module, receives the “-</w:t>
      </w:r>
      <w:r w:rsidR="00872FFE" w:rsidRPr="004B6B3E">
        <w:t>m</w:t>
      </w:r>
      <w:r w:rsidRPr="004B6B3E">
        <w:t xml:space="preserve"> 300 -</w:t>
      </w:r>
      <w:r w:rsidR="00872FFE" w:rsidRPr="004B6B3E">
        <w:t>g</w:t>
      </w:r>
      <w:r w:rsidRPr="004B6B3E">
        <w:t>” as parameter, and the second “</w:t>
      </w:r>
      <w:proofErr w:type="spellStart"/>
      <w:r w:rsidRPr="004B6B3E">
        <w:t>sanxot</w:t>
      </w:r>
      <w:proofErr w:type="spellEnd"/>
      <w:r w:rsidRPr="004B6B3E">
        <w:t xml:space="preserve">” receives also the parameter </w:t>
      </w:r>
      <w:r w:rsidR="00397561" w:rsidRPr="004B6B3E">
        <w:t>"-s --</w:t>
      </w:r>
      <w:proofErr w:type="spellStart"/>
      <w:r w:rsidR="00397561" w:rsidRPr="004B6B3E">
        <w:t>sweepdecimals</w:t>
      </w:r>
      <w:proofErr w:type="spellEnd"/>
      <w:r w:rsidR="00397561" w:rsidRPr="004B6B3E">
        <w:t>=2.5"</w:t>
      </w:r>
      <w:r w:rsidRPr="004B6B3E">
        <w:t>.</w:t>
      </w:r>
    </w:p>
    <w:p w14:paraId="4CBF610C" w14:textId="776E3108" w:rsidR="00B44485" w:rsidRPr="004B6B3E" w:rsidRDefault="00B44485" w:rsidP="00D31B22">
      <w:pPr>
        <w:ind w:left="708"/>
      </w:pPr>
      <w:r w:rsidRPr="004B6B3E">
        <w:t>WSPP</w:t>
      </w:r>
      <w:r w:rsidR="00495F4A" w:rsidRPr="004B6B3E">
        <w:t>-</w:t>
      </w:r>
      <w:r w:rsidRPr="004B6B3E">
        <w:t>SBT:</w:t>
      </w:r>
    </w:p>
    <w:p w14:paraId="64FAE4B2" w14:textId="5B4EF71D" w:rsidR="00B44485" w:rsidRPr="004B6B3E" w:rsidRDefault="00B44485" w:rsidP="0004026F">
      <w:pPr>
        <w:ind w:left="708" w:firstLine="708"/>
      </w:pPr>
      <w:r w:rsidRPr="004B6B3E">
        <w:t>"p2q_sanxot2": " -</w:t>
      </w:r>
      <w:r w:rsidR="00E65DA9" w:rsidRPr="004B6B3E">
        <w:t>m</w:t>
      </w:r>
      <w:r w:rsidRPr="004B6B3E">
        <w:t xml:space="preserve"> 100 -</w:t>
      </w:r>
      <w:r w:rsidR="00E65DA9" w:rsidRPr="004B6B3E">
        <w:t>s</w:t>
      </w:r>
      <w:r w:rsidRPr="004B6B3E">
        <w:t xml:space="preserve"> ", "q2a_sanxot1": "-</w:t>
      </w:r>
      <w:r w:rsidR="00E65DA9" w:rsidRPr="004B6B3E">
        <w:t>m</w:t>
      </w:r>
      <w:r w:rsidRPr="004B6B3E">
        <w:t xml:space="preserve"> </w:t>
      </w:r>
      <w:r w:rsidR="00E65DA9" w:rsidRPr="004B6B3E">
        <w:t>10</w:t>
      </w:r>
      <w:r w:rsidRPr="004B6B3E">
        <w:t>0"</w:t>
      </w:r>
    </w:p>
    <w:p w14:paraId="49B83BD3" w14:textId="21147FEE" w:rsidR="00B44485" w:rsidRPr="004B6B3E" w:rsidRDefault="00D31B22" w:rsidP="00505C33">
      <w:r w:rsidRPr="004B6B3E">
        <w:t xml:space="preserve">In this example, </w:t>
      </w:r>
      <w:r w:rsidR="00495F4A" w:rsidRPr="004B6B3E">
        <w:t>the WSPP-SBT module has multiple integrations: scan</w:t>
      </w:r>
      <w:r w:rsidR="003D2804">
        <w:t>-to-</w:t>
      </w:r>
      <w:r w:rsidR="00495F4A" w:rsidRPr="004B6B3E">
        <w:t>peptide, peptide</w:t>
      </w:r>
      <w:r w:rsidR="003D2804">
        <w:t>-to-</w:t>
      </w:r>
      <w:r w:rsidR="00495F4A" w:rsidRPr="004B6B3E">
        <w:t xml:space="preserve">protein, etc. For more information, see the WSPP-SBT section. </w:t>
      </w:r>
      <w:r w:rsidR="00872FFE" w:rsidRPr="004B6B3E">
        <w:t xml:space="preserve">Thus, </w:t>
      </w:r>
      <w:r w:rsidR="00495F4A" w:rsidRPr="004B6B3E">
        <w:t>the second “</w:t>
      </w:r>
      <w:proofErr w:type="spellStart"/>
      <w:r w:rsidR="00495F4A" w:rsidRPr="004B6B3E">
        <w:t>sanxot</w:t>
      </w:r>
      <w:proofErr w:type="spellEnd"/>
      <w:r w:rsidR="00495F4A" w:rsidRPr="004B6B3E">
        <w:t xml:space="preserve">” </w:t>
      </w:r>
      <w:r w:rsidR="00872FFE" w:rsidRPr="004B6B3E">
        <w:t xml:space="preserve">program </w:t>
      </w:r>
      <w:r w:rsidR="00495F4A" w:rsidRPr="004B6B3E">
        <w:t>of peptide</w:t>
      </w:r>
      <w:r w:rsidR="003D2804">
        <w:t>-to-</w:t>
      </w:r>
      <w:r w:rsidR="00495F4A" w:rsidRPr="004B6B3E">
        <w:t xml:space="preserve">protein </w:t>
      </w:r>
      <w:r w:rsidR="00872FFE" w:rsidRPr="004B6B3E">
        <w:t xml:space="preserve">(q) </w:t>
      </w:r>
      <w:r w:rsidR="00495F4A" w:rsidRPr="004B6B3E">
        <w:t xml:space="preserve">integration </w:t>
      </w:r>
      <w:r w:rsidR="00872FFE" w:rsidRPr="004B6B3E">
        <w:t>will receive the parameter “-</w:t>
      </w:r>
      <w:r w:rsidR="00E65DA9" w:rsidRPr="004B6B3E">
        <w:t>m</w:t>
      </w:r>
      <w:r w:rsidR="00872FFE" w:rsidRPr="004B6B3E">
        <w:t xml:space="preserve"> 100 -</w:t>
      </w:r>
      <w:r w:rsidR="00E65DA9" w:rsidRPr="004B6B3E">
        <w:t>s</w:t>
      </w:r>
      <w:r w:rsidR="00872FFE" w:rsidRPr="004B6B3E">
        <w:t xml:space="preserve">”, </w:t>
      </w:r>
      <w:r w:rsidR="00E65DA9" w:rsidRPr="004B6B3E">
        <w:t>and then, the first “</w:t>
      </w:r>
      <w:proofErr w:type="spellStart"/>
      <w:r w:rsidR="00E65DA9" w:rsidRPr="004B6B3E">
        <w:t>sanxot</w:t>
      </w:r>
      <w:proofErr w:type="spellEnd"/>
      <w:r w:rsidR="00E65DA9" w:rsidRPr="004B6B3E">
        <w:t>” of protein (q)</w:t>
      </w:r>
      <w:r w:rsidR="003D2804">
        <w:t>-to-</w:t>
      </w:r>
      <w:r w:rsidR="00E65DA9" w:rsidRPr="004B6B3E">
        <w:t>proteinall (a) integration will receive the “-m 100”.</w:t>
      </w:r>
    </w:p>
    <w:p w14:paraId="57FA9CE6" w14:textId="77777777" w:rsidR="004465A2" w:rsidRPr="004B6B3E" w:rsidRDefault="004465A2" w:rsidP="00505C33"/>
    <w:p w14:paraId="18ED32EC" w14:textId="77D10B6A" w:rsidR="00A759D8" w:rsidRPr="004B6B3E" w:rsidRDefault="004465A2" w:rsidP="004465A2">
      <w:pPr>
        <w:pStyle w:val="Heading4"/>
      </w:pPr>
      <w:r w:rsidRPr="004B6B3E">
        <w:t xml:space="preserve">The program names for each Module </w:t>
      </w:r>
    </w:p>
    <w:p w14:paraId="46C6EE4C" w14:textId="75F2A337" w:rsidR="00756DBF" w:rsidRPr="004B6B3E" w:rsidRDefault="00756DBF" w:rsidP="00505C33">
      <w:r w:rsidRPr="004B6B3E">
        <w:t xml:space="preserve">INTEGRATE: sanxot1, </w:t>
      </w:r>
      <w:proofErr w:type="spellStart"/>
      <w:r w:rsidRPr="004B6B3E">
        <w:t>sanxotsieve</w:t>
      </w:r>
      <w:proofErr w:type="spellEnd"/>
      <w:r w:rsidRPr="004B6B3E">
        <w:t>, sanxot2</w:t>
      </w:r>
    </w:p>
    <w:p w14:paraId="786C78A0" w14:textId="64FED5C0" w:rsidR="00EB1868" w:rsidRPr="004B6B3E" w:rsidRDefault="00EB1868" w:rsidP="00505C33">
      <w:r w:rsidRPr="004B6B3E">
        <w:t xml:space="preserve">NORCOMBINE: </w:t>
      </w:r>
      <w:proofErr w:type="spellStart"/>
      <w:r w:rsidRPr="004B6B3E">
        <w:t>create_exp_tags</w:t>
      </w:r>
      <w:proofErr w:type="spellEnd"/>
      <w:r w:rsidRPr="004B6B3E">
        <w:t xml:space="preserve">, </w:t>
      </w:r>
      <w:proofErr w:type="spellStart"/>
      <w:r w:rsidRPr="004B6B3E">
        <w:t>cardenio</w:t>
      </w:r>
      <w:proofErr w:type="spellEnd"/>
      <w:r w:rsidRPr="004B6B3E">
        <w:t xml:space="preserve">, sanxot1, </w:t>
      </w:r>
      <w:proofErr w:type="spellStart"/>
      <w:r w:rsidRPr="004B6B3E">
        <w:t>sanxotsieve</w:t>
      </w:r>
      <w:proofErr w:type="spellEnd"/>
      <w:r w:rsidRPr="004B6B3E">
        <w:t xml:space="preserve">, sanxot2 </w:t>
      </w:r>
    </w:p>
    <w:p w14:paraId="24A28A09" w14:textId="6732E00B" w:rsidR="00EB1868" w:rsidRPr="004B6B3E" w:rsidRDefault="00D51636" w:rsidP="00D51636">
      <w:r w:rsidRPr="004B6B3E">
        <w:t>SBT: l2i_sanxot1, l2i_sanxotsieve, l2i_sanxot2, i2h_sanxot1, i2h_sanxotsieve, i2h_sanxot2, l2h_sanxot1, l2h_sanxotsieve, l2h_sanxot2</w:t>
      </w:r>
    </w:p>
    <w:p w14:paraId="3FDD1BC4" w14:textId="423BEEE8" w:rsidR="00CF1294" w:rsidRPr="004B6B3E" w:rsidRDefault="00CF1294" w:rsidP="00CF1294">
      <w:r w:rsidRPr="004B6B3E">
        <w:t xml:space="preserve">WSPP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q2c_sanxot1, q2c_sanxotsieve, q2c_sanxot2, p2a_sanxot1, p2a_sanxotsieve, p2a_sanxot2, q2a_sanxot1, q2a_sanxotsieve, q2a_sanxot2, c2a_sanxot1, c2a_sanxotsieve, c2a_sanxot2</w:t>
      </w:r>
    </w:p>
    <w:p w14:paraId="25CA0184" w14:textId="5B46CA07" w:rsidR="00D51636" w:rsidRPr="004B6B3E" w:rsidRDefault="00CF1294" w:rsidP="00D51636">
      <w:r w:rsidRPr="004B6B3E">
        <w:t xml:space="preserve">WSPPG_SBT: </w:t>
      </w:r>
      <w:proofErr w:type="spellStart"/>
      <w:r w:rsidRPr="004B6B3E">
        <w:t>level_creator</w:t>
      </w:r>
      <w:proofErr w:type="spellEnd"/>
      <w:r w:rsidRPr="004B6B3E">
        <w:t xml:space="preserve">, </w:t>
      </w:r>
      <w:proofErr w:type="spellStart"/>
      <w:r w:rsidRPr="004B6B3E">
        <w:t>klibrate</w:t>
      </w:r>
      <w:proofErr w:type="spellEnd"/>
      <w:r w:rsidRPr="004B6B3E">
        <w:t>, s2p_sanxot1, s2p_sanxotsieve, s2p_sanxot2, p2q_sanxot1, p2q_sanxotsieve, p2q_sanxot2, p2g_sanxot1, p2g_sanxotsieve, p2g_sanxot2, q2g_sanxot1, q2g_sanxotsieve, q2g_sanxot2, g2c_sanxot1, g2c_sanxotsieve, g2c_sanxot2, p2a_sanxot1, p2a_sanxotsieve, p2a_sanxot2, q2a_sanxot1, q2a_sanxotsieve, q2a_sanxot2, g2a_sanxot1, g2a_sanxotsieve, g2a_sanxot2, c2a_sanxot1, c2a_sanxotsieve, c2a_sanxot2</w:t>
      </w:r>
    </w:p>
    <w:p w14:paraId="0F79F7B5" w14:textId="47C7297F" w:rsidR="00A830FC" w:rsidRPr="004B6B3E" w:rsidRDefault="00C9294B" w:rsidP="00C9294B">
      <w:r w:rsidRPr="004B6B3E">
        <w:lastRenderedPageBreak/>
        <w:t>WPP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q2c_sanxot1</w:t>
      </w:r>
      <w:r w:rsidR="00A830FC" w:rsidRPr="004B6B3E">
        <w:t xml:space="preserve">, </w:t>
      </w:r>
      <w:r w:rsidRPr="004B6B3E">
        <w:t>q2c_sanxotsieve</w:t>
      </w:r>
      <w:r w:rsidR="00A830FC" w:rsidRPr="004B6B3E">
        <w:t xml:space="preserve">, </w:t>
      </w:r>
      <w:r w:rsidRPr="004B6B3E">
        <w:t>q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5A3EFDA6" w14:textId="3E3EB1C5" w:rsidR="007B7E1C" w:rsidRPr="004B6B3E" w:rsidRDefault="00C9294B" w:rsidP="00505C33">
      <w:r w:rsidRPr="004B6B3E">
        <w:t>WPPG_SBT</w:t>
      </w:r>
      <w:r w:rsidR="00A830FC" w:rsidRPr="004B6B3E">
        <w:t xml:space="preserve">: </w:t>
      </w:r>
      <w:proofErr w:type="spellStart"/>
      <w:r w:rsidRPr="004B6B3E">
        <w:t>level_creator</w:t>
      </w:r>
      <w:proofErr w:type="spellEnd"/>
      <w:r w:rsidR="00A830FC" w:rsidRPr="004B6B3E">
        <w:t xml:space="preserve">, </w:t>
      </w:r>
      <w:proofErr w:type="spellStart"/>
      <w:r w:rsidRPr="004B6B3E">
        <w:t>klibrate</w:t>
      </w:r>
      <w:proofErr w:type="spellEnd"/>
      <w:r w:rsidR="00A830FC" w:rsidRPr="004B6B3E">
        <w:t xml:space="preserve">, </w:t>
      </w:r>
      <w:r w:rsidRPr="004B6B3E">
        <w:t>p2q_sanxot1</w:t>
      </w:r>
      <w:r w:rsidR="00A830FC" w:rsidRPr="004B6B3E">
        <w:t xml:space="preserve">, </w:t>
      </w:r>
      <w:r w:rsidRPr="004B6B3E">
        <w:t>p2q_sanxotsieve</w:t>
      </w:r>
      <w:r w:rsidR="00A830FC" w:rsidRPr="004B6B3E">
        <w:t xml:space="preserve">, </w:t>
      </w:r>
      <w:r w:rsidRPr="004B6B3E">
        <w:t>p2q_sanxot2</w:t>
      </w:r>
      <w:r w:rsidR="00A830FC" w:rsidRPr="004B6B3E">
        <w:t xml:space="preserve">, </w:t>
      </w:r>
      <w:r w:rsidRPr="004B6B3E">
        <w:t>p2g_sanxot1</w:t>
      </w:r>
      <w:r w:rsidR="00A830FC" w:rsidRPr="004B6B3E">
        <w:t xml:space="preserve">, </w:t>
      </w:r>
      <w:r w:rsidRPr="004B6B3E">
        <w:t>p2g_sanxotsieve</w:t>
      </w:r>
      <w:r w:rsidR="00A830FC" w:rsidRPr="004B6B3E">
        <w:t xml:space="preserve">, </w:t>
      </w:r>
      <w:r w:rsidRPr="004B6B3E">
        <w:t>p2g_sanxot2</w:t>
      </w:r>
      <w:r w:rsidR="00A830FC" w:rsidRPr="004B6B3E">
        <w:t xml:space="preserve">, </w:t>
      </w:r>
      <w:r w:rsidRPr="004B6B3E">
        <w:t>q2g_sanxot1</w:t>
      </w:r>
      <w:r w:rsidR="00A830FC" w:rsidRPr="004B6B3E">
        <w:t xml:space="preserve">, </w:t>
      </w:r>
      <w:r w:rsidRPr="004B6B3E">
        <w:t>q2g_sanxotsieve</w:t>
      </w:r>
      <w:r w:rsidR="00A830FC" w:rsidRPr="004B6B3E">
        <w:t xml:space="preserve">, </w:t>
      </w:r>
      <w:r w:rsidRPr="004B6B3E">
        <w:t>q2g_sanxot2</w:t>
      </w:r>
      <w:r w:rsidR="00A830FC" w:rsidRPr="004B6B3E">
        <w:t xml:space="preserve">, </w:t>
      </w:r>
      <w:r w:rsidRPr="004B6B3E">
        <w:t>g2c_sanxot1</w:t>
      </w:r>
      <w:r w:rsidR="00A830FC" w:rsidRPr="004B6B3E">
        <w:t xml:space="preserve">, </w:t>
      </w:r>
      <w:r w:rsidRPr="004B6B3E">
        <w:t>g2c_sanxotsieve</w:t>
      </w:r>
      <w:r w:rsidR="00A830FC" w:rsidRPr="004B6B3E">
        <w:t xml:space="preserve">, </w:t>
      </w:r>
      <w:r w:rsidRPr="004B6B3E">
        <w:t>g2c_sanxot2</w:t>
      </w:r>
      <w:r w:rsidR="00A830FC" w:rsidRPr="004B6B3E">
        <w:t xml:space="preserve">, </w:t>
      </w:r>
      <w:r w:rsidRPr="004B6B3E">
        <w:t>p2a_sanxot1</w:t>
      </w:r>
      <w:r w:rsidR="00A830FC" w:rsidRPr="004B6B3E">
        <w:t xml:space="preserve">, </w:t>
      </w:r>
      <w:r w:rsidRPr="004B6B3E">
        <w:t>p2a_sanxotsieve</w:t>
      </w:r>
      <w:r w:rsidR="00A830FC" w:rsidRPr="004B6B3E">
        <w:t xml:space="preserve">, </w:t>
      </w:r>
      <w:r w:rsidRPr="004B6B3E">
        <w:t>p2a_sanxot2</w:t>
      </w:r>
      <w:r w:rsidR="00A830FC" w:rsidRPr="004B6B3E">
        <w:t xml:space="preserve">, </w:t>
      </w:r>
      <w:r w:rsidRPr="004B6B3E">
        <w:t>q2a_sanxot1</w:t>
      </w:r>
      <w:r w:rsidR="00A830FC" w:rsidRPr="004B6B3E">
        <w:t xml:space="preserve">, </w:t>
      </w:r>
      <w:r w:rsidRPr="004B6B3E">
        <w:t>q2a_sanxotsieve</w:t>
      </w:r>
      <w:r w:rsidR="00A830FC" w:rsidRPr="004B6B3E">
        <w:t xml:space="preserve">, </w:t>
      </w:r>
      <w:r w:rsidRPr="004B6B3E">
        <w:t>q2a_sanxot2</w:t>
      </w:r>
      <w:r w:rsidR="00A830FC" w:rsidRPr="004B6B3E">
        <w:t xml:space="preserve">, </w:t>
      </w:r>
      <w:r w:rsidRPr="004B6B3E">
        <w:t>g2a_sanxot1</w:t>
      </w:r>
      <w:r w:rsidR="00A830FC" w:rsidRPr="004B6B3E">
        <w:t xml:space="preserve">, </w:t>
      </w:r>
      <w:r w:rsidRPr="004B6B3E">
        <w:t>g2a_sanxotsieve</w:t>
      </w:r>
      <w:r w:rsidR="00A830FC" w:rsidRPr="004B6B3E">
        <w:t xml:space="preserve">, </w:t>
      </w:r>
      <w:r w:rsidRPr="004B6B3E">
        <w:t>g2a_sanxot2</w:t>
      </w:r>
      <w:r w:rsidR="00A830FC" w:rsidRPr="004B6B3E">
        <w:t xml:space="preserve">, </w:t>
      </w:r>
      <w:r w:rsidRPr="004B6B3E">
        <w:t>c2a_sanxot1</w:t>
      </w:r>
      <w:r w:rsidR="00A830FC" w:rsidRPr="004B6B3E">
        <w:t xml:space="preserve">, </w:t>
      </w:r>
      <w:r w:rsidRPr="004B6B3E">
        <w:t>c2a_sanxotsieve</w:t>
      </w:r>
      <w:r w:rsidR="00A830FC" w:rsidRPr="004B6B3E">
        <w:t xml:space="preserve">, </w:t>
      </w:r>
      <w:r w:rsidRPr="004B6B3E">
        <w:t>c2a_sanxot2</w:t>
      </w:r>
    </w:p>
    <w:p w14:paraId="06369974" w14:textId="77777777" w:rsidR="00577816" w:rsidRPr="004B6B3E" w:rsidRDefault="00577816" w:rsidP="00505C33"/>
    <w:p w14:paraId="16E4AB15" w14:textId="6F04A488" w:rsidR="00F14216" w:rsidRPr="004B6B3E" w:rsidRDefault="00F14216" w:rsidP="00F14216">
      <w:pPr>
        <w:pStyle w:val="Heading3"/>
      </w:pPr>
      <w:bookmarkStart w:id="83" w:name="_Filter_param_(in"/>
      <w:bookmarkStart w:id="84" w:name="_Filter_(for_REPORT"/>
      <w:bookmarkEnd w:id="83"/>
      <w:bookmarkEnd w:id="84"/>
      <w:r w:rsidRPr="004B6B3E">
        <w:t>Filter (</w:t>
      </w:r>
      <w:r w:rsidR="00C16257" w:rsidRPr="004B6B3E">
        <w:t xml:space="preserve">for </w:t>
      </w:r>
      <w:r w:rsidRPr="004B6B3E">
        <w:t xml:space="preserve">REPORT </w:t>
      </w:r>
      <w:r w:rsidR="00C16257" w:rsidRPr="004B6B3E">
        <w:t>and SANSON</w:t>
      </w:r>
      <w:r w:rsidRPr="004B6B3E">
        <w:t>)</w:t>
      </w:r>
    </w:p>
    <w:p w14:paraId="3E2FC2C1" w14:textId="77777777" w:rsidR="00577816" w:rsidRPr="004B6B3E" w:rsidRDefault="00440E94" w:rsidP="00505C33">
      <w:r w:rsidRPr="004B6B3E">
        <w:t>The REPORT module and SANSON module accept a Filter parameter. This parameter filters the data based on some variables depending on the module.</w:t>
      </w:r>
    </w:p>
    <w:p w14:paraId="4DAA7641" w14:textId="260AB70C" w:rsidR="00440E94" w:rsidRPr="004B6B3E" w:rsidRDefault="00440E94" w:rsidP="00505C33">
      <w:r w:rsidRPr="004B6B3E">
        <w:t xml:space="preserve">In the case of REPORT module, the filtered variables are the Reported vars: n, Z, FDR, etc. </w:t>
      </w:r>
      <w:r w:rsidR="00577816" w:rsidRPr="004B6B3E">
        <w:t>For instance:</w:t>
      </w:r>
    </w:p>
    <w:p w14:paraId="00ACCCE5" w14:textId="3916D8AE" w:rsidR="00577816" w:rsidRPr="004B6B3E" w:rsidRDefault="00577816" w:rsidP="00505C33">
      <w:r w:rsidRPr="004B6B3E">
        <w:t>FDR_category2category &lt; 0.05) &amp; (n_protein2category &gt;=5) &amp; (n_protein2category &lt;= 100)</w:t>
      </w:r>
    </w:p>
    <w:p w14:paraId="609A7D39" w14:textId="17267B7E" w:rsidR="00440E94" w:rsidRPr="004B6B3E" w:rsidRDefault="00577816" w:rsidP="00505C33">
      <w:r w:rsidRPr="004B6B3E">
        <w:t>For the SANSON module, the filtered variables are FDR and the related number (</w:t>
      </w:r>
      <w:proofErr w:type="spellStart"/>
      <w:r w:rsidRPr="004B6B3E">
        <w:t>n_rel</w:t>
      </w:r>
      <w:proofErr w:type="spellEnd"/>
      <w:r w:rsidRPr="004B6B3E">
        <w:t>). For example:</w:t>
      </w:r>
    </w:p>
    <w:p w14:paraId="63E0797D" w14:textId="4FC9DE80" w:rsidR="00B16AFB" w:rsidRPr="004B6B3E" w:rsidRDefault="00B16AFB" w:rsidP="00577816">
      <w:pPr>
        <w:ind w:firstLine="708"/>
      </w:pPr>
      <w:r w:rsidRPr="004B6B3E">
        <w:t>([FDR] &lt; 0.05) &amp; ([</w:t>
      </w:r>
      <w:proofErr w:type="spellStart"/>
      <w:r w:rsidRPr="004B6B3E">
        <w:t>n_rel</w:t>
      </w:r>
      <w:proofErr w:type="spellEnd"/>
      <w:r w:rsidRPr="004B6B3E">
        <w:t>] &gt;= 10) &amp; ([</w:t>
      </w:r>
      <w:proofErr w:type="spellStart"/>
      <w:r w:rsidRPr="004B6B3E">
        <w:t>n_rel</w:t>
      </w:r>
      <w:proofErr w:type="spellEnd"/>
      <w:r w:rsidRPr="004B6B3E">
        <w:t>] &lt;= 100)</w:t>
      </w:r>
    </w:p>
    <w:p w14:paraId="6552AF14" w14:textId="51993A38" w:rsidR="00440E94" w:rsidRPr="004B6B3E" w:rsidRDefault="00577816" w:rsidP="00505C33">
      <w:r w:rsidRPr="004B6B3E">
        <w:t xml:space="preserve">Different variables can be combined using the comparisons: &gt;=, &lt;=, !=, &lt;&gt;, ==, &gt;, &lt;; and using logical operators “and” (&amp;), “or” (||), and “not” (!). </w:t>
      </w:r>
    </w:p>
    <w:p w14:paraId="01EDA6C6" w14:textId="77777777" w:rsidR="007B7E1C" w:rsidRPr="004B6B3E" w:rsidRDefault="007B7E1C" w:rsidP="00505C33"/>
    <w:p w14:paraId="6A665F8F" w14:textId="19D3156F" w:rsidR="00587054" w:rsidRDefault="00587054">
      <w:pPr>
        <w:jc w:val="left"/>
      </w:pPr>
      <w:r>
        <w:br w:type="page"/>
      </w:r>
    </w:p>
    <w:p w14:paraId="0CB61B11" w14:textId="77777777" w:rsidR="001D6C87" w:rsidRPr="00F948D8" w:rsidRDefault="001D6C87" w:rsidP="001D6C87">
      <w:pPr>
        <w:pStyle w:val="Heading1"/>
      </w:pPr>
      <w:bookmarkStart w:id="85" w:name="_Sample_Workflows_with"/>
      <w:bookmarkStart w:id="86" w:name="_Toc124328440"/>
      <w:bookmarkEnd w:id="85"/>
      <w:r w:rsidRPr="00F948D8">
        <w:lastRenderedPageBreak/>
        <w:t>Sample Workflows with Application to Case Studies</w:t>
      </w:r>
      <w:bookmarkEnd w:id="86"/>
    </w:p>
    <w:p w14:paraId="41390A4E" w14:textId="768BCC78" w:rsidR="001D6C87" w:rsidRPr="00F948D8" w:rsidRDefault="001D6C87" w:rsidP="001D6C87">
      <w:pPr>
        <w:rPr>
          <w:rFonts w:eastAsia="Times New Roman" w:cs="Times New Roman"/>
        </w:rPr>
      </w:pPr>
      <w:r w:rsidRPr="00F948D8">
        <w:rPr>
          <w:rFonts w:eastAsia="Times New Roman" w:cs="Times New Roman"/>
        </w:rPr>
        <w:t xml:space="preserve">We describe below in detail four sample workflows that illustrate the capacity of </w:t>
      </w:r>
      <w:proofErr w:type="spellStart"/>
      <w:r w:rsidRPr="00F948D8">
        <w:rPr>
          <w:rFonts w:eastAsia="Times New Roman" w:cs="Times New Roman"/>
        </w:rPr>
        <w:t>iSanXoT</w:t>
      </w:r>
      <w:proofErr w:type="spellEnd"/>
      <w:r w:rsidRPr="00F948D8">
        <w:rPr>
          <w:rFonts w:eastAsia="Times New Roman" w:cs="Times New Roman"/>
        </w:rPr>
        <w:t xml:space="preserve"> to statistically ascertain abundance changes in both multiplexed, isotopically labeled </w:t>
      </w:r>
      <w:r w:rsidRPr="00F948D8">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l4d2RwOXRlYXI5dDU5ZWYydDF4MmR0aDVhc2E5Mnd3YXM5NSIgdGlt
ZXN0YW1wPSIxNjY0ODk4NTY1IiBndWlkPSIwMzVjMGUxNi1jMjFmLTQzYzEtOTdlNC1kMDQwMDY5
ZjhhYzg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ipBZGlwb3NlIHRpc3N1ZTwva2V5d29yZD48a2V5d29yZD4qQ3lzIG94aWRhdGlv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Cb256b24tS3VsaWNoZW5rbzwvQXV0aG9yPjxZZWFyPjIw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YjeEQ7Q2FyZGlvdmFzY3VsYXIgUHJv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5]</w:t>
      </w:r>
      <w:r w:rsidRPr="00F948D8">
        <w:rPr>
          <w:rFonts w:eastAsia="Times New Roman" w:cs="Times New Roman"/>
        </w:rPr>
        <w:fldChar w:fldCharType="end"/>
      </w:r>
      <w:r w:rsidRPr="00F948D8">
        <w:rPr>
          <w:rFonts w:eastAsia="Times New Roman" w:cs="Times New Roman"/>
        </w:rPr>
        <w:t xml:space="preserve"> and label-free </w:t>
      </w:r>
      <w:r w:rsidRPr="00F948D8">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proteomics experiments.</w:t>
      </w:r>
    </w:p>
    <w:p w14:paraId="444D35D7" w14:textId="77777777" w:rsidR="001D6C87" w:rsidRPr="00F948D8" w:rsidRDefault="001D6C87" w:rsidP="001D6C87">
      <w:pPr>
        <w:rPr>
          <w:rFonts w:eastAsia="Times New Roman" w:cs="Times New Roman"/>
          <w:sz w:val="28"/>
          <w:szCs w:val="28"/>
        </w:rPr>
      </w:pPr>
    </w:p>
    <w:p w14:paraId="61175B56" w14:textId="77777777" w:rsidR="001D6C87" w:rsidRPr="00F948D8" w:rsidRDefault="001D6C87" w:rsidP="00866492">
      <w:pPr>
        <w:pStyle w:val="Heading2"/>
      </w:pPr>
      <w:bookmarkStart w:id="87" w:name="_Workflow_1:_One-step"/>
      <w:bookmarkStart w:id="88" w:name="_Toc124328441"/>
      <w:bookmarkStart w:id="89" w:name="_Hlk122708883"/>
      <w:bookmarkEnd w:id="87"/>
      <w:r w:rsidRPr="00F948D8">
        <w:t>Workflow 1: One-step quantification in a labeled experiment</w:t>
      </w:r>
      <w:bookmarkEnd w:id="88"/>
    </w:p>
    <w:p w14:paraId="5817D11A" w14:textId="77777777" w:rsidR="001D6C87" w:rsidRPr="00F948D8" w:rsidRDefault="001D6C87" w:rsidP="001D6C87">
      <w:pPr>
        <w:rPr>
          <w:rFonts w:eastAsia="Times New Roman" w:cs="Times New Roman"/>
          <w:lang w:val="en-GB"/>
        </w:rPr>
      </w:pPr>
    </w:p>
    <w:p w14:paraId="24BDAAA3" w14:textId="77777777" w:rsidR="001D6C87" w:rsidRPr="00F948D8" w:rsidRDefault="001D6C87" w:rsidP="00866492">
      <w:pPr>
        <w:pStyle w:val="Heading3"/>
      </w:pPr>
      <w:bookmarkStart w:id="90" w:name="_Toc124328442"/>
      <w:r w:rsidRPr="00F948D8">
        <w:t>Experimental</w:t>
      </w:r>
      <w:bookmarkEnd w:id="90"/>
    </w:p>
    <w:p w14:paraId="1B48010A" w14:textId="5A606789" w:rsidR="001D6C87" w:rsidRPr="00F948D8" w:rsidRDefault="001D6C87" w:rsidP="001D6C87">
      <w:pPr>
        <w:rPr>
          <w:rFonts w:eastAsia="Times New Roman" w:cs="Times New Roman"/>
        </w:rPr>
      </w:pPr>
      <w:r w:rsidRPr="00F948D8">
        <w:rPr>
          <w:rFonts w:eastAsia="Times New Roman" w:cs="Times New Roman"/>
        </w:rPr>
        <w:t>The identification and quantification data from García-</w:t>
      </w:r>
      <w:proofErr w:type="spellStart"/>
      <w:r w:rsidRPr="00F948D8">
        <w:rPr>
          <w:rFonts w:eastAsia="Times New Roman" w:cs="Times New Roman"/>
        </w:rPr>
        <w:t>Marqués</w:t>
      </w:r>
      <w:proofErr w:type="spellEnd"/>
      <w:r w:rsidRPr="00F948D8">
        <w:rPr>
          <w:rFonts w:eastAsia="Times New Roman" w:cs="Times New Roman"/>
        </w:rPr>
        <w:t xml:space="preserve">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sidRPr="00F948D8">
        <w:rPr>
          <w:rFonts w:eastAsia="Times New Roman" w:cs="Times New Roman"/>
        </w:rPr>
        <w:t xml:space="preserve"> were used to illustrate workflow 1 performance. This study characterizes the molecular alterations that take place along time when vascular smooth muscle cells (VSMCs) are treated with angiotensin-II (</w:t>
      </w:r>
      <w:proofErr w:type="spellStart"/>
      <w:r w:rsidRPr="00F948D8">
        <w:rPr>
          <w:rFonts w:eastAsia="Times New Roman" w:cs="Times New Roman"/>
        </w:rPr>
        <w:t>AngII</w:t>
      </w:r>
      <w:proofErr w:type="spellEnd"/>
      <w:r w:rsidRPr="00F948D8">
        <w:rPr>
          <w:rFonts w:eastAsia="Times New Roman" w:cs="Times New Roman"/>
        </w:rPr>
        <w:t xml:space="preserve">). Cells were incubated with </w:t>
      </w:r>
      <w:proofErr w:type="spellStart"/>
      <w:r w:rsidRPr="00F948D8">
        <w:rPr>
          <w:rFonts w:eastAsia="Times New Roman" w:cs="Times New Roman"/>
        </w:rPr>
        <w:t>AngII</w:t>
      </w:r>
      <w:proofErr w:type="spellEnd"/>
      <w:r w:rsidRPr="00F948D8">
        <w:rPr>
          <w:rFonts w:eastAsia="Times New Roman" w:cs="Times New Roman"/>
        </w:rPr>
        <w:t xml:space="preserve"> for 0, 2, 4, 6, 8, and 10 h; after protein extraction and digestion, the resulting peptides were </w:t>
      </w:r>
      <w:proofErr w:type="spellStart"/>
      <w:r w:rsidRPr="00F948D8">
        <w:rPr>
          <w:rFonts w:eastAsia="Times New Roman" w:cs="Times New Roman"/>
        </w:rPr>
        <w:t>isobarically</w:t>
      </w:r>
      <w:proofErr w:type="spellEnd"/>
      <w:r w:rsidRPr="00F948D8">
        <w:rPr>
          <w:rFonts w:eastAsia="Times New Roman" w:cs="Times New Roman"/>
        </w:rPr>
        <w:t xml:space="preserve"> labelled with </w:t>
      </w:r>
      <w:proofErr w:type="spellStart"/>
      <w:r w:rsidRPr="00F948D8">
        <w:rPr>
          <w:rFonts w:eastAsia="Times New Roman" w:cs="Times New Roman"/>
        </w:rPr>
        <w:t>iTRAQ</w:t>
      </w:r>
      <w:proofErr w:type="spellEnd"/>
      <w:r w:rsidRPr="00F948D8">
        <w:rPr>
          <w:rFonts w:eastAsia="Times New Roman" w:cs="Times New Roman"/>
        </w:rPr>
        <w:t xml:space="preserve"> 8-plex reagents, mixed appropriately and analyzed by liquid chromatography-tandem mass spectrometry (LC-MS/MS). Protein identification was achieved by database searching against target and decoy sequences using Proteome Discoverer 1.4 (Thermo Fisher Scientific; see Section 3 below to learn how these data are adapted to be used with </w:t>
      </w:r>
      <w:proofErr w:type="spellStart"/>
      <w:r w:rsidRPr="00F948D8">
        <w:rPr>
          <w:rFonts w:eastAsia="Times New Roman" w:cs="Times New Roman"/>
        </w:rPr>
        <w:t>iSanXoT</w:t>
      </w:r>
      <w:proofErr w:type="spellEnd"/>
      <w:r w:rsidRPr="00F948D8">
        <w:rPr>
          <w:rFonts w:eastAsia="Times New Roman" w:cs="Times New Roman"/>
        </w:rPr>
        <w:t xml:space="preserve">). The false discovery rate (FDR) for peptide identification was calculated using the refined method </w:t>
      </w:r>
      <w:r w:rsidRPr="00F948D8">
        <w:rPr>
          <w:rFonts w:eastAsia="Times New Roman" w:cs="Times New Roman"/>
        </w:rPr>
        <w:fldChar w:fldCharType="begin"/>
      </w:r>
      <w:r>
        <w:rPr>
          <w:rFonts w:eastAsia="Times New Roman" w:cs="Times New Roman"/>
        </w:rPr>
        <w:instrText xml:space="preserve"> ADDIN EN.CITE &lt;EndNote&gt;&lt;Cite&gt;&lt;Author&gt;Navarro&lt;/Author&gt;&lt;Year&gt;2009&lt;/Year&gt;&lt;RecNum&gt;5&lt;/RecNum&gt;&lt;DisplayText&gt;[7]&lt;/DisplayText&gt;&lt;record&gt;&lt;rec-number&gt;5&lt;/rec-number&gt;&lt;foreign-keys&gt;&lt;key app="EN" db-id="w50zeedfoaxz5teedssvt0vvzwdft52ddwxw" timestamp="1666185889"&gt;5&lt;/key&gt;&lt;/foreign-keys&gt;&lt;ref-type name="Journal Article"&gt;17&lt;/ref-type&gt;&lt;contributors&gt;&lt;authors&gt;&lt;author&gt;Navarro, P.&lt;/author&gt;&lt;author&gt;Vazquez, J.&lt;/author&gt;&lt;/authors&gt;&lt;/contributors&gt;&lt;auth-address&gt;Centro de Biologia Molecular Severo Ochoa (CSIC), Universidad Autonoma de Madrid, 28049 Madrid, Spain.&lt;/auth-address&gt;&lt;titles&gt;&lt;title&gt;A refined method to calculate false discovery rates for peptide identification using decoy databases&lt;/title&gt;&lt;secondary-title&gt;J Proteome Res&lt;/secondary-title&gt;&lt;/titles&gt;&lt;periodical&gt;&lt;full-title&gt;J Proteome Res&lt;/full-title&gt;&lt;/periodical&gt;&lt;pages&gt;1792-6&lt;/pages&gt;&lt;volume&gt;8&lt;/volume&gt;&lt;number&gt;4&lt;/number&gt;&lt;keywords&gt;&lt;keyword&gt;Algorithms&lt;/keyword&gt;&lt;keyword&gt;*Artificial Intelligence&lt;/keyword&gt;&lt;keyword&gt;*Databases, Protein&lt;/keyword&gt;&lt;keyword&gt;False Positive Reactions&lt;/keyword&gt;&lt;keyword&gt;Peptides/*analysis&lt;/keyword&gt;&lt;keyword&gt;*Software&lt;/keyword&gt;&lt;/keywords&gt;&lt;dates&gt;&lt;year&gt;2009&lt;/year&gt;&lt;pub-dates&gt;&lt;date&gt;Apr&lt;/date&gt;&lt;/pub-dates&gt;&lt;/dates&gt;&lt;isbn&gt;1535-3893 (Print)&amp;#xD;1535-3893 (Linking)&lt;/isbn&gt;&lt;accession-num&gt;19714873&lt;/accession-num&gt;&lt;urls&gt;&lt;related-urls&gt;&lt;url&gt;https://www.ncbi.nlm.nih.gov/pubmed/19714873&lt;/url&gt;&lt;/related-urls&gt;&lt;/urls&gt;&lt;electronic-resource-num&gt;10.1021/pr800362h&lt;/electronic-resource-num&gt;&lt;remote-database-name&gt;Medline&lt;/remote-database-name&gt;&lt;remote-database-provider&gt;NLM&lt;/remote-database-provider&gt;&lt;/record&gt;&lt;/Cite&gt;&lt;/EndNote&gt;</w:instrText>
      </w:r>
      <w:r w:rsidRPr="00F948D8">
        <w:rPr>
          <w:rFonts w:eastAsia="Times New Roman" w:cs="Times New Roman"/>
        </w:rPr>
        <w:fldChar w:fldCharType="separate"/>
      </w:r>
      <w:r>
        <w:rPr>
          <w:rFonts w:eastAsia="Times New Roman" w:cs="Times New Roman"/>
          <w:noProof/>
        </w:rPr>
        <w:t>[7]</w:t>
      </w:r>
      <w:r w:rsidRPr="00F948D8">
        <w:rPr>
          <w:rFonts w:eastAsia="Times New Roman" w:cs="Times New Roman"/>
        </w:rPr>
        <w:fldChar w:fldCharType="end"/>
      </w:r>
      <w:r w:rsidRPr="00F948D8">
        <w:rPr>
          <w:rFonts w:eastAsia="Times New Roman" w:cs="Times New Roman"/>
        </w:rPr>
        <w:t>.</w:t>
      </w:r>
    </w:p>
    <w:p w14:paraId="345C9D99" w14:textId="77777777" w:rsidR="001D6C87" w:rsidRPr="00F948D8" w:rsidRDefault="001D6C87" w:rsidP="001D6C87">
      <w:pPr>
        <w:rPr>
          <w:rFonts w:eastAsia="Times New Roman" w:cs="Times New Roman"/>
          <w:sz w:val="28"/>
          <w:szCs w:val="28"/>
        </w:rPr>
      </w:pPr>
    </w:p>
    <w:p w14:paraId="6016BC90" w14:textId="77777777" w:rsidR="001D6C87" w:rsidRPr="00F948D8" w:rsidRDefault="001D6C87" w:rsidP="00866492">
      <w:pPr>
        <w:pStyle w:val="Heading3"/>
      </w:pPr>
      <w:bookmarkStart w:id="91" w:name="_Toc124328443"/>
      <w:r w:rsidRPr="00F948D8">
        <w:t>Workflow operation</w:t>
      </w:r>
      <w:bookmarkEnd w:id="91"/>
    </w:p>
    <w:p w14:paraId="634CD32D" w14:textId="5D258C4B" w:rsidR="001D6C87" w:rsidRPr="00F948D8" w:rsidRDefault="001D6C87" w:rsidP="001D6C87">
      <w:pPr>
        <w:rPr>
          <w:rFonts w:eastAsia="Times New Roman" w:cs="Times New Roman"/>
        </w:rPr>
      </w:pPr>
      <w:r w:rsidRPr="00F948D8">
        <w:rPr>
          <w:rFonts w:eastAsia="Times New Roman" w:cs="Times New Roman"/>
        </w:rPr>
        <w:t>Workflow 1 is made up of the compound module WSPP-SBT and the basic module REPORT (</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5</w:t>
      </w:r>
      <w:r w:rsidRPr="00F948D8">
        <w:rPr>
          <w:rFonts w:eastAsia="Times New Roman" w:cs="Times New Roman"/>
        </w:rPr>
        <w:fldChar w:fldCharType="end"/>
      </w:r>
      <w:r w:rsidRPr="00F948D8">
        <w:rPr>
          <w:rFonts w:eastAsia="Times New Roman" w:cs="Times New Roman"/>
        </w:rPr>
        <w:t xml:space="preserve">A). The WSPP-SBT performs a sequence of consecutive integrations based on the WSPP statistical model </w:t>
      </w:r>
      <w:r w:rsidRPr="00F948D8">
        <w:rPr>
          <w:rFonts w:eastAsia="Times New Roman" w:cs="Times New Roman"/>
        </w:rPr>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Pr>
          <w:rFonts w:eastAsia="Times New Roman" w:cs="Times New Roman"/>
        </w:rPr>
        <w:instrText xml:space="preserve"> ADDIN EN.CITE </w:instrText>
      </w:r>
      <w:r>
        <w:rPr>
          <w:rFonts w:eastAsia="Times New Roman" w:cs="Times New Roman"/>
        </w:rPr>
        <w:fldChar w:fldCharType="begin">
          <w:fldData xml:space="preserve">PEVuZE5vdGU+PENpdGU+PEF1dGhvcj5OYXZhcnJvPC9BdXRob3I+PFllYXI+MjAxNDwvWWVhcj48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=
</w:fldData>
        </w:fldChar>
      </w:r>
      <w:r>
        <w:rPr>
          <w:rFonts w:eastAsia="Times New Roman" w:cs="Times New Roman"/>
        </w:rPr>
        <w:instrText xml:space="preserve"> ADDIN EN.CITE.DATA </w:instrText>
      </w:r>
      <w:r>
        <w:rPr>
          <w:rFonts w:eastAsia="Times New Roman" w:cs="Times New Roman"/>
        </w:rPr>
      </w:r>
      <w:r>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2]</w:t>
      </w:r>
      <w:r w:rsidRPr="00F948D8">
        <w:rPr>
          <w:rFonts w:eastAsia="Times New Roman" w:cs="Times New Roman"/>
        </w:rPr>
        <w:fldChar w:fldCharType="end"/>
      </w:r>
      <w:r w:rsidRPr="00F948D8">
        <w:rPr>
          <w:rFonts w:eastAsia="Times New Roman" w:cs="Times New Roman"/>
        </w:rPr>
        <w:t xml:space="preserve"> and the SBT algorithm </w:t>
      </w:r>
      <w:r w:rsidRPr="00F948D8">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sidRPr="00F948D8">
        <w:rPr>
          <w:rFonts w:eastAsia="Times New Roman" w:cs="Times New Roman"/>
        </w:rPr>
        <w:t>.</w:t>
      </w:r>
    </w:p>
    <w:p w14:paraId="154E50A6" w14:textId="77777777" w:rsidR="001D6C87" w:rsidRPr="00F948D8" w:rsidRDefault="001D6C87" w:rsidP="001D6C87">
      <w:pPr>
        <w:keepNext/>
        <w:ind w:left="-180"/>
        <w:jc w:val="center"/>
        <w:rPr>
          <w:rFonts w:eastAsia="Times New Roman" w:cs="Times New Roman"/>
        </w:rPr>
      </w:pPr>
      <w:r w:rsidRPr="00F948D8">
        <w:rPr>
          <w:rFonts w:eastAsia="Times New Roman" w:cs="Times New Roman"/>
          <w:noProof/>
        </w:rPr>
        <w:lastRenderedPageBreak/>
        <w:drawing>
          <wp:inline distT="0" distB="0" distL="0" distR="0" wp14:anchorId="1BB819BB" wp14:editId="00BFEA70">
            <wp:extent cx="6238875" cy="2897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6">
                      <a:extLst>
                        <a:ext uri="{28A0092B-C50C-407E-A947-70E740481C1C}">
                          <a14:useLocalDpi xmlns:a14="http://schemas.microsoft.com/office/drawing/2010/main" val="0"/>
                        </a:ext>
                      </a:extLst>
                    </a:blip>
                    <a:stretch>
                      <a:fillRect/>
                    </a:stretch>
                  </pic:blipFill>
                  <pic:spPr bwMode="auto">
                    <a:xfrm>
                      <a:off x="0" y="0"/>
                      <a:ext cx="6238875" cy="2897500"/>
                    </a:xfrm>
                    <a:prstGeom prst="rect">
                      <a:avLst/>
                    </a:prstGeom>
                    <a:noFill/>
                    <a:ln>
                      <a:noFill/>
                    </a:ln>
                  </pic:spPr>
                </pic:pic>
              </a:graphicData>
            </a:graphic>
          </wp:inline>
        </w:drawing>
      </w:r>
    </w:p>
    <w:p w14:paraId="7878A7F9" w14:textId="377B36C6" w:rsidR="001D6C87" w:rsidRPr="00F948D8" w:rsidRDefault="001D6C87" w:rsidP="001D6C87">
      <w:pPr>
        <w:spacing w:after="200" w:line="240" w:lineRule="auto"/>
        <w:jc w:val="center"/>
        <w:rPr>
          <w:rFonts w:eastAsia="Times New Roman" w:cs="Times New Roman"/>
          <w:i/>
          <w:iCs/>
          <w:color w:val="BF8F00" w:themeColor="accent4" w:themeShade="BF"/>
          <w:szCs w:val="18"/>
          <w:highlight w:val="yellow"/>
        </w:rPr>
      </w:pPr>
      <w:bookmarkStart w:id="92" w:name="_Ref122446667"/>
      <w:bookmarkStart w:id="93" w:name="_Ref123771130"/>
      <w:r w:rsidRPr="00F948D8">
        <w:rPr>
          <w:rFonts w:eastAsia="Times New Roman" w:cs="Times New Roman"/>
          <w:i/>
          <w:iCs/>
          <w:color w:val="BF8F00" w:themeColor="accent4" w:themeShade="BF"/>
          <w:szCs w:val="18"/>
        </w:rPr>
        <w:t xml:space="preserve">Figure </w:t>
      </w:r>
      <w:bookmarkEnd w:id="92"/>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35</w:t>
      </w:r>
      <w:r w:rsidRPr="00F948D8">
        <w:rPr>
          <w:rFonts w:eastAsia="Times New Roman" w:cs="Times New Roman"/>
          <w:i/>
          <w:iCs/>
          <w:color w:val="BF8F00" w:themeColor="accent4" w:themeShade="BF"/>
          <w:szCs w:val="18"/>
        </w:rPr>
        <w:fldChar w:fldCharType="end"/>
      </w:r>
      <w:bookmarkEnd w:id="93"/>
      <w:r w:rsidRPr="00F948D8">
        <w:rPr>
          <w:rFonts w:eastAsia="Times New Roman" w:cs="Times New Roman"/>
          <w:i/>
          <w:iCs/>
          <w:color w:val="BF8F00" w:themeColor="accent4" w:themeShade="BF"/>
          <w:szCs w:val="18"/>
        </w:rPr>
        <w:t>. Scheme of workflow 1 (one-step quantification in a labeled experiment) showing module components: WSPP-SBT and REPORT (A) and RELS CREATOR (B).</w:t>
      </w:r>
    </w:p>
    <w:p w14:paraId="47D0FA16" w14:textId="77777777" w:rsidR="001D6C87" w:rsidRPr="00F948D8" w:rsidRDefault="001D6C87" w:rsidP="001D6C87">
      <w:pPr>
        <w:rPr>
          <w:rFonts w:eastAsia="Times New Roman" w:cs="Times New Roman"/>
        </w:rPr>
      </w:pPr>
    </w:p>
    <w:p w14:paraId="3716F6EF" w14:textId="04433044" w:rsidR="001D6C87" w:rsidRPr="00F948D8" w:rsidRDefault="001D6C87" w:rsidP="001D6C87">
      <w:pPr>
        <w:ind w:firstLine="720"/>
        <w:rPr>
          <w:rFonts w:eastAsia="Times New Roman" w:cs="Times New Roman"/>
          <w:highlight w:val="yellow"/>
        </w:rPr>
      </w:pPr>
      <w:r w:rsidRPr="00F948D8">
        <w:rPr>
          <w:rFonts w:eastAsia="Times New Roman" w:cs="Times New Roman"/>
        </w:rPr>
        <w:t>The WSPP-SBT module starts with the creation of the log2 ratios at the scan (or spectrum) level. These log2 ratios are calculated using the numerator and denominator values indicated in the module task table (</w:t>
      </w:r>
      <w:r w:rsidRPr="00F948D8">
        <w:rPr>
          <w:rFonts w:eastAsia="Times New Roman" w:cs="Times New Roman"/>
        </w:rPr>
        <w:fldChar w:fldCharType="begin"/>
      </w:r>
      <w:r w:rsidRPr="00F948D8">
        <w:rPr>
          <w:rFonts w:eastAsia="Times New Roman" w:cs="Times New Roman"/>
        </w:rPr>
        <w:instrText xml:space="preserve"> REF _Ref123771182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6</w:t>
      </w:r>
      <w:r w:rsidRPr="00F948D8">
        <w:rPr>
          <w:rFonts w:eastAsia="Times New Roman" w:cs="Times New Roman"/>
        </w:rPr>
        <w:fldChar w:fldCharType="end"/>
      </w:r>
      <w:r w:rsidRPr="00F948D8">
        <w:rPr>
          <w:rFonts w:eastAsia="Times New Roman" w:cs="Times New Roman"/>
        </w:rPr>
        <w:t xml:space="preserve">) and subsequently calibrated to account for the variability associated with LC-MS/MS measurements, after which the </w:t>
      </w:r>
      <w:r w:rsidRPr="00F948D8">
        <w:rPr>
          <w:rFonts w:eastAsia="Times New Roman" w:cs="Times New Roman"/>
          <w:i/>
        </w:rPr>
        <w:t>scan-to-peptide</w:t>
      </w:r>
      <w:r w:rsidRPr="00F948D8">
        <w:rPr>
          <w:rFonts w:eastAsia="Times New Roman" w:cs="Times New Roman"/>
        </w:rPr>
        <w:t xml:space="preserve"> and </w:t>
      </w:r>
      <w:r w:rsidRPr="00F948D8">
        <w:rPr>
          <w:rFonts w:eastAsia="Times New Roman" w:cs="Times New Roman"/>
          <w:i/>
        </w:rPr>
        <w:t>peptide-to-protein</w:t>
      </w:r>
      <w:r w:rsidRPr="00F948D8">
        <w:rPr>
          <w:rFonts w:eastAsia="Times New Roman" w:cs="Times New Roman"/>
        </w:rPr>
        <w:t xml:space="preserve"> integrations are carried out.</w:t>
      </w:r>
    </w:p>
    <w:p w14:paraId="070BF99B" w14:textId="77777777" w:rsidR="001D6C87" w:rsidRPr="00F948D8" w:rsidRDefault="001D6C87" w:rsidP="001D6C87">
      <w:pPr>
        <w:keepNext/>
        <w:ind w:firstLine="720"/>
        <w:jc w:val="center"/>
        <w:rPr>
          <w:rFonts w:eastAsia="Times New Roman" w:cs="Times New Roman"/>
        </w:rPr>
      </w:pPr>
      <w:r w:rsidRPr="00F948D8">
        <w:rPr>
          <w:rFonts w:eastAsia="Times New Roman" w:cs="Times New Roman"/>
          <w:noProof/>
        </w:rPr>
        <w:drawing>
          <wp:inline distT="0" distB="0" distL="0" distR="0" wp14:anchorId="5D917372" wp14:editId="3006D56D">
            <wp:extent cx="5165989" cy="1578525"/>
            <wp:effectExtent l="95250" t="38100" r="34925" b="793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165725" cy="157797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1736D6C" w14:textId="564BD899"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94" w:name="_Ref122448847"/>
      <w:bookmarkStart w:id="95" w:name="_Ref123771182"/>
      <w:r w:rsidRPr="00F948D8">
        <w:rPr>
          <w:rFonts w:eastAsia="Times New Roman" w:cs="Times New Roman"/>
          <w:i/>
          <w:iCs/>
          <w:color w:val="BF8F00" w:themeColor="accent4" w:themeShade="BF"/>
          <w:szCs w:val="18"/>
        </w:rPr>
        <w:t xml:space="preserve">Figure </w:t>
      </w:r>
      <w:bookmarkEnd w:id="94"/>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36</w:t>
      </w:r>
      <w:r w:rsidRPr="00F948D8">
        <w:rPr>
          <w:rFonts w:eastAsia="Times New Roman" w:cs="Times New Roman"/>
          <w:i/>
          <w:iCs/>
          <w:color w:val="BF8F00" w:themeColor="accent4" w:themeShade="BF"/>
          <w:szCs w:val="18"/>
        </w:rPr>
        <w:fldChar w:fldCharType="end"/>
      </w:r>
      <w:bookmarkEnd w:id="95"/>
      <w:r w:rsidRPr="00F948D8">
        <w:rPr>
          <w:rFonts w:eastAsia="Times New Roman" w:cs="Times New Roman"/>
          <w:i/>
          <w:iCs/>
          <w:color w:val="BF8F00" w:themeColor="accent4" w:themeShade="BF"/>
          <w:szCs w:val="18"/>
        </w:rPr>
        <w:t>. The WSPP-SBT task table for workflow 1.</w:t>
      </w:r>
    </w:p>
    <w:p w14:paraId="7439B853" w14:textId="77777777" w:rsidR="001D6C87" w:rsidRPr="00F948D8" w:rsidRDefault="001D6C87" w:rsidP="001D6C87">
      <w:pPr>
        <w:ind w:firstLine="720"/>
        <w:rPr>
          <w:rFonts w:eastAsia="Times New Roman" w:cs="Times New Roman"/>
        </w:rPr>
      </w:pPr>
    </w:p>
    <w:p w14:paraId="65613E2A" w14:textId="7BAF1212" w:rsidR="001D6C87" w:rsidRPr="00B761DC" w:rsidRDefault="001D6C87" w:rsidP="001D6C87">
      <w:pPr>
        <w:ind w:firstLine="720"/>
        <w:rPr>
          <w:rFonts w:eastAsia="Times New Roman" w:cs="Times New Roman"/>
        </w:rPr>
      </w:pPr>
      <w:r w:rsidRPr="00F948D8">
        <w:rPr>
          <w:rFonts w:eastAsia="Times New Roman" w:cs="Times New Roman"/>
        </w:rPr>
        <w:t xml:space="preserve">Then the SBT (systems biology triangle) algorithm is applied for the detection of functional category changes originated by the coordinated </w:t>
      </w:r>
      <w:proofErr w:type="spellStart"/>
      <w:r w:rsidRPr="00F948D8">
        <w:rPr>
          <w:rFonts w:eastAsia="Times New Roman" w:cs="Times New Roman"/>
        </w:rPr>
        <w:t>behaviour</w:t>
      </w:r>
      <w:proofErr w:type="spellEnd"/>
      <w:r w:rsidRPr="00F948D8">
        <w:rPr>
          <w:rFonts w:eastAsia="Times New Roman" w:cs="Times New Roman"/>
        </w:rPr>
        <w:t xml:space="preserve"> of proteins (</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5</w:t>
      </w:r>
      <w:r w:rsidRPr="00F948D8">
        <w:rPr>
          <w:rFonts w:eastAsia="Times New Roman" w:cs="Times New Roman"/>
        </w:rPr>
        <w:fldChar w:fldCharType="end"/>
      </w:r>
      <w:r w:rsidRPr="00F948D8">
        <w:rPr>
          <w:rFonts w:eastAsia="Times New Roman" w:cs="Times New Roman"/>
        </w:rPr>
        <w:t>A).</w:t>
      </w:r>
      <w:r w:rsidRPr="00A42493">
        <w:rPr>
          <w:rFonts w:eastAsia="Times New Roman" w:cs="Times New Roman"/>
        </w:rPr>
        <w:t xml:space="preserve">  </w:t>
      </w:r>
      <w:r w:rsidRPr="00F948D8">
        <w:rPr>
          <w:rFonts w:eastAsia="Times New Roman" w:cs="Times New Roman"/>
        </w:rPr>
        <w:t xml:space="preserve">For that, the algorithm first calculates the variance of the </w:t>
      </w:r>
      <w:r w:rsidRPr="00F948D8">
        <w:rPr>
          <w:rFonts w:eastAsia="Times New Roman" w:cs="Times New Roman"/>
          <w:i/>
        </w:rPr>
        <w:t>protein-to-category</w:t>
      </w:r>
      <w:r w:rsidRPr="00F948D8">
        <w:rPr>
          <w:rFonts w:eastAsia="Times New Roman" w:cs="Times New Roman"/>
        </w:rPr>
        <w:t xml:space="preserve"> integration, which is then applied to the </w:t>
      </w:r>
      <w:r w:rsidRPr="00F948D8">
        <w:rPr>
          <w:rFonts w:eastAsia="Times New Roman" w:cs="Times New Roman"/>
          <w:i/>
        </w:rPr>
        <w:t>protein-to-protein grand mean</w:t>
      </w:r>
      <w:r w:rsidRPr="00F948D8">
        <w:rPr>
          <w:rFonts w:eastAsia="Times New Roman" w:cs="Times New Roman"/>
        </w:rPr>
        <w:t xml:space="preserve"> (hereinafter referred to as </w:t>
      </w:r>
      <w:r w:rsidRPr="00F948D8">
        <w:rPr>
          <w:rFonts w:eastAsia="Times New Roman" w:cs="Times New Roman"/>
          <w:i/>
        </w:rPr>
        <w:t>protein-to-proteinall</w:t>
      </w:r>
      <w:r w:rsidRPr="00F948D8">
        <w:rPr>
          <w:rFonts w:eastAsia="Times New Roman" w:cs="Times New Roman"/>
        </w:rPr>
        <w:t xml:space="preserve">) integration, and finally performs the </w:t>
      </w:r>
      <w:r w:rsidRPr="00F948D8">
        <w:rPr>
          <w:rFonts w:eastAsia="Times New Roman" w:cs="Times New Roman"/>
          <w:i/>
        </w:rPr>
        <w:t>category-to-category grand mean</w:t>
      </w:r>
      <w:r w:rsidRPr="00F948D8">
        <w:rPr>
          <w:rFonts w:eastAsia="Times New Roman" w:cs="Times New Roman"/>
        </w:rPr>
        <w:t xml:space="preserve"> (hereinafter referred to as </w:t>
      </w:r>
      <w:r w:rsidRPr="00F948D8">
        <w:rPr>
          <w:rFonts w:eastAsia="Times New Roman" w:cs="Times New Roman"/>
          <w:i/>
        </w:rPr>
        <w:t>category-to-categoryall</w:t>
      </w:r>
      <w:r w:rsidRPr="00F948D8">
        <w:rPr>
          <w:rFonts w:eastAsia="Times New Roman" w:cs="Times New Roman"/>
        </w:rPr>
        <w:t>) integration</w:t>
      </w:r>
      <w:r w:rsidRPr="00B761DC">
        <w:rPr>
          <w:rFonts w:eastAsia="Times New Roman" w:cs="Times New Roman"/>
        </w:rPr>
        <w:t xml:space="preserve">. All these integrations created by the WSPP-SBT module are saved in the indicated </w:t>
      </w:r>
      <w:r w:rsidRPr="00B761DC">
        <w:rPr>
          <w:rFonts w:eastAsia="Times New Roman" w:cs="Times New Roman"/>
          <w:i/>
        </w:rPr>
        <w:t>Output Sample folder</w:t>
      </w:r>
      <w:r w:rsidRPr="00B761DC">
        <w:rPr>
          <w:rFonts w:eastAsia="Times New Roman" w:cs="Times New Roman"/>
        </w:rPr>
        <w:t>.</w:t>
      </w:r>
    </w:p>
    <w:p w14:paraId="5E9AAE64" w14:textId="11E4F231" w:rsidR="001D6C87" w:rsidRPr="00F948D8" w:rsidRDefault="001D6C87" w:rsidP="001D6C87">
      <w:pPr>
        <w:ind w:firstLine="720"/>
        <w:rPr>
          <w:rFonts w:eastAsia="Times New Roman" w:cs="Times New Roman"/>
          <w:sz w:val="28"/>
          <w:szCs w:val="28"/>
        </w:rPr>
      </w:pPr>
      <w:r w:rsidRPr="00F948D8">
        <w:rPr>
          <w:rFonts w:eastAsia="Times New Roman" w:cs="Times New Roman"/>
        </w:rPr>
        <w:lastRenderedPageBreak/>
        <w:t>Every integration step needs a relation table that links lower- to higher-level elements. This text file is created by the RELS CREATOR module (</w:t>
      </w:r>
      <w:r w:rsidRPr="00F948D8">
        <w:rPr>
          <w:rFonts w:eastAsia="Times New Roman" w:cs="Times New Roman"/>
        </w:rPr>
        <w:fldChar w:fldCharType="begin"/>
      </w:r>
      <w:r w:rsidRPr="00F948D8">
        <w:rPr>
          <w:rFonts w:eastAsia="Times New Roman" w:cs="Times New Roman"/>
        </w:rPr>
        <w:instrText xml:space="preserve"> REF _Ref12377113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5</w:t>
      </w:r>
      <w:r w:rsidRPr="00F948D8">
        <w:rPr>
          <w:rFonts w:eastAsia="Times New Roman" w:cs="Times New Roman"/>
        </w:rPr>
        <w:fldChar w:fldCharType="end"/>
      </w:r>
      <w:r w:rsidRPr="00F948D8">
        <w:rPr>
          <w:rFonts w:eastAsia="Times New Roman" w:cs="Times New Roman"/>
        </w:rPr>
        <w:t xml:space="preserve">B and </w:t>
      </w:r>
      <w:r w:rsidRPr="00F948D8">
        <w:rPr>
          <w:rFonts w:eastAsia="Times New Roman" w:cs="Times New Roman"/>
        </w:rPr>
        <w:fldChar w:fldCharType="begin"/>
      </w:r>
      <w:r w:rsidRPr="00F948D8">
        <w:rPr>
          <w:rFonts w:eastAsia="Times New Roman" w:cs="Times New Roman"/>
        </w:rPr>
        <w:instrText xml:space="preserve"> REF _Ref123771279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7</w:t>
      </w:r>
      <w:r w:rsidRPr="00F948D8">
        <w:rPr>
          <w:rFonts w:eastAsia="Times New Roman" w:cs="Times New Roman"/>
        </w:rPr>
        <w:fldChar w:fldCharType="end"/>
      </w:r>
      <w:r w:rsidRPr="00F948D8">
        <w:rPr>
          <w:rFonts w:eastAsia="Times New Roman" w:cs="Times New Roman"/>
        </w:rPr>
        <w:t>).</w:t>
      </w:r>
    </w:p>
    <w:p w14:paraId="6F212A10"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113682F4" wp14:editId="734A81A3">
            <wp:extent cx="5407228" cy="1314567"/>
            <wp:effectExtent l="95250" t="38100" r="41275" b="762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07025" cy="1314450"/>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66578BB1" w14:textId="4DFFC58C"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96" w:name="_Ref122622320"/>
      <w:bookmarkStart w:id="97" w:name="_Ref123771279"/>
      <w:r w:rsidRPr="00F948D8">
        <w:rPr>
          <w:rFonts w:eastAsia="Times New Roman" w:cs="Times New Roman"/>
          <w:i/>
          <w:iCs/>
          <w:color w:val="BF8F00" w:themeColor="accent4" w:themeShade="BF"/>
          <w:szCs w:val="18"/>
        </w:rPr>
        <w:t xml:space="preserve">Figure </w:t>
      </w:r>
      <w:bookmarkEnd w:id="96"/>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37</w:t>
      </w:r>
      <w:r w:rsidRPr="00F948D8">
        <w:rPr>
          <w:rFonts w:eastAsia="Times New Roman" w:cs="Times New Roman"/>
          <w:i/>
          <w:iCs/>
          <w:color w:val="BF8F00" w:themeColor="accent4" w:themeShade="BF"/>
          <w:szCs w:val="18"/>
        </w:rPr>
        <w:fldChar w:fldCharType="end"/>
      </w:r>
      <w:bookmarkEnd w:id="97"/>
      <w:r w:rsidRPr="00F948D8">
        <w:rPr>
          <w:rFonts w:eastAsia="Times New Roman" w:cs="Times New Roman"/>
          <w:i/>
          <w:iCs/>
          <w:color w:val="BF8F00" w:themeColor="accent4" w:themeShade="BF"/>
          <w:szCs w:val="18"/>
        </w:rPr>
        <w:t>. The RELS CREATOR task table for workflow 1.</w:t>
      </w:r>
    </w:p>
    <w:p w14:paraId="4796E416" w14:textId="77777777" w:rsidR="001D6C87" w:rsidRPr="00F948D8" w:rsidRDefault="001D6C87" w:rsidP="001D6C87">
      <w:pPr>
        <w:rPr>
          <w:rFonts w:eastAsia="Times New Roman" w:cs="Times New Roman"/>
        </w:rPr>
      </w:pPr>
    </w:p>
    <w:p w14:paraId="02B8F138" w14:textId="3FEE41D4" w:rsidR="001D6C87" w:rsidRPr="00F948D8" w:rsidRDefault="001D6C87" w:rsidP="001D6C87">
      <w:pPr>
        <w:ind w:firstLine="720"/>
        <w:rPr>
          <w:rFonts w:eastAsia="Times New Roman" w:cs="Times New Roman"/>
        </w:rPr>
      </w:pPr>
      <w:r w:rsidRPr="00F948D8">
        <w:rPr>
          <w:rFonts w:eastAsia="Times New Roman" w:cs="Times New Roman"/>
        </w:rPr>
        <w:t xml:space="preserve">Thus, the </w:t>
      </w:r>
      <w:r w:rsidRPr="00F948D8">
        <w:rPr>
          <w:rFonts w:eastAsia="Times New Roman" w:cs="Times New Roman"/>
          <w:i/>
        </w:rPr>
        <w:t>peptide2protein</w:t>
      </w:r>
      <w:r w:rsidRPr="00F948D8">
        <w:rPr>
          <w:rFonts w:eastAsia="Times New Roman" w:cs="Times New Roman"/>
        </w:rPr>
        <w:t xml:space="preserve"> relation table (</w:t>
      </w:r>
      <w:r w:rsidRPr="00F948D8">
        <w:rPr>
          <w:rFonts w:eastAsia="Times New Roman" w:cs="Times New Roman"/>
        </w:rPr>
        <w:fldChar w:fldCharType="begin"/>
      </w:r>
      <w:r w:rsidRPr="00F948D8">
        <w:rPr>
          <w:rFonts w:eastAsia="Times New Roman" w:cs="Times New Roman"/>
        </w:rPr>
        <w:instrText xml:space="preserve"> REF _Ref12377130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8</w:t>
      </w:r>
      <w:r w:rsidRPr="00F948D8">
        <w:rPr>
          <w:rFonts w:eastAsia="Times New Roman" w:cs="Times New Roman"/>
        </w:rPr>
        <w:fldChar w:fldCharType="end"/>
      </w:r>
      <w:r w:rsidRPr="00F948D8">
        <w:rPr>
          <w:rFonts w:eastAsia="Times New Roman" w:cs="Times New Roman"/>
        </w:rPr>
        <w:t xml:space="preserve">A) is a text file linking the peptides identified to the proteins they come from. The elements of the </w:t>
      </w:r>
      <w:r w:rsidRPr="00F948D8">
        <w:rPr>
          <w:rFonts w:eastAsia="Times New Roman" w:cs="Times New Roman"/>
          <w:i/>
        </w:rPr>
        <w:t>protein2category</w:t>
      </w:r>
      <w:r w:rsidRPr="00F948D8">
        <w:rPr>
          <w:rFonts w:eastAsia="Times New Roman" w:cs="Times New Roman"/>
        </w:rPr>
        <w:t xml:space="preserve"> relation table (</w:t>
      </w:r>
      <w:r w:rsidRPr="00F948D8">
        <w:rPr>
          <w:rFonts w:eastAsia="Times New Roman" w:cs="Times New Roman"/>
        </w:rPr>
        <w:fldChar w:fldCharType="begin"/>
      </w:r>
      <w:r w:rsidRPr="00F948D8">
        <w:rPr>
          <w:rFonts w:eastAsia="Times New Roman" w:cs="Times New Roman"/>
        </w:rPr>
        <w:instrText xml:space="preserve"> REF _Ref12377130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8</w:t>
      </w:r>
      <w:r w:rsidRPr="00F948D8">
        <w:rPr>
          <w:rFonts w:eastAsia="Times New Roman" w:cs="Times New Roman"/>
        </w:rPr>
        <w:fldChar w:fldCharType="end"/>
      </w:r>
      <w:r w:rsidRPr="00F948D8">
        <w:rPr>
          <w:rFonts w:eastAsia="Times New Roman" w:cs="Times New Roman"/>
        </w:rPr>
        <w:t>B) were retrieved from a text file containing functional annotations for mouse proteins gathered from several protein function databases (</w:t>
      </w:r>
      <w:r w:rsidRPr="00F948D8">
        <w:rPr>
          <w:rFonts w:eastAsia="Times New Roman" w:cs="Times New Roman"/>
        </w:rPr>
        <w:fldChar w:fldCharType="begin"/>
      </w:r>
      <w:r w:rsidRPr="00F948D8">
        <w:rPr>
          <w:rFonts w:eastAsia="Times New Roman" w:cs="Times New Roman"/>
        </w:rPr>
        <w:instrText xml:space="preserve"> REF _Ref123771279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7</w:t>
      </w:r>
      <w:r w:rsidRPr="00F948D8">
        <w:rPr>
          <w:rFonts w:eastAsia="Times New Roman" w:cs="Times New Roman"/>
        </w:rPr>
        <w:fldChar w:fldCharType="end"/>
      </w:r>
      <w:r w:rsidRPr="00F948D8">
        <w:rPr>
          <w:rFonts w:eastAsia="Times New Roman" w:cs="Times New Roman"/>
        </w:rPr>
        <w:t xml:space="preserve">), as described by the authors </w:t>
      </w:r>
      <w:r w:rsidRPr="00F948D8">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sidRPr="00F948D8">
        <w:rPr>
          <w:rFonts w:eastAsia="Times New Roman" w:cs="Times New Roman"/>
        </w:rPr>
        <w:t xml:space="preserve">. </w:t>
      </w:r>
    </w:p>
    <w:p w14:paraId="0C0AA0ED" w14:textId="77777777" w:rsidR="001D6C87" w:rsidRPr="00F948D8" w:rsidRDefault="001D6C87" w:rsidP="001D6C87">
      <w:pPr>
        <w:keepNext/>
        <w:rPr>
          <w:rFonts w:eastAsia="Times New Roman" w:cs="Times New Roman"/>
        </w:rPr>
      </w:pPr>
      <w:r w:rsidRPr="00F948D8">
        <w:rPr>
          <w:rFonts w:eastAsia="Times New Roman" w:cs="Times New Roman"/>
          <w:noProof/>
          <w:sz w:val="28"/>
          <w:szCs w:val="28"/>
        </w:rPr>
        <w:drawing>
          <wp:inline distT="0" distB="0" distL="0" distR="0" wp14:anchorId="0C5C307F" wp14:editId="47BD295D">
            <wp:extent cx="5895975" cy="15811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895975" cy="1581150"/>
                    </a:xfrm>
                    <a:prstGeom prst="rect">
                      <a:avLst/>
                    </a:prstGeom>
                    <a:noFill/>
                    <a:ln>
                      <a:noFill/>
                    </a:ln>
                  </pic:spPr>
                </pic:pic>
              </a:graphicData>
            </a:graphic>
          </wp:inline>
        </w:drawing>
      </w:r>
    </w:p>
    <w:p w14:paraId="0ECC64B1" w14:textId="074BDC00"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98" w:name="_Ref122622483"/>
      <w:bookmarkStart w:id="99" w:name="_Ref123771300"/>
      <w:r w:rsidRPr="00F948D8">
        <w:rPr>
          <w:rFonts w:eastAsia="Times New Roman" w:cs="Times New Roman"/>
          <w:i/>
          <w:iCs/>
          <w:color w:val="BF8F00" w:themeColor="accent4" w:themeShade="BF"/>
          <w:szCs w:val="18"/>
        </w:rPr>
        <w:t>Figure</w:t>
      </w:r>
      <w:bookmarkEnd w:id="98"/>
      <w:r w:rsidRPr="00F948D8">
        <w:rPr>
          <w:rFonts w:eastAsia="Times New Roman" w:cs="Times New Roman"/>
          <w:i/>
          <w:iCs/>
          <w:color w:val="BF8F00" w:themeColor="accent4" w:themeShade="BF"/>
          <w:szCs w:val="18"/>
        </w:rPr>
        <w:t xml:space="preserv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38</w:t>
      </w:r>
      <w:r w:rsidRPr="00F948D8">
        <w:rPr>
          <w:rFonts w:eastAsia="Times New Roman" w:cs="Times New Roman"/>
          <w:i/>
          <w:iCs/>
          <w:color w:val="BF8F00" w:themeColor="accent4" w:themeShade="BF"/>
          <w:szCs w:val="18"/>
        </w:rPr>
        <w:fldChar w:fldCharType="end"/>
      </w:r>
      <w:bookmarkEnd w:id="99"/>
      <w:r w:rsidRPr="00F948D8">
        <w:rPr>
          <w:rFonts w:eastAsia="Times New Roman" w:cs="Times New Roman"/>
          <w:i/>
          <w:iCs/>
          <w:color w:val="BF8F00" w:themeColor="accent4" w:themeShade="BF"/>
          <w:szCs w:val="18"/>
        </w:rPr>
        <w:t>. Excerpt from the peptide2protein (A) and protein2category (B) relation tables that link peptides to proteins and proteins to categories, respectively.</w:t>
      </w:r>
    </w:p>
    <w:p w14:paraId="523F946F" w14:textId="77777777" w:rsidR="001D6C87" w:rsidRPr="00F948D8" w:rsidRDefault="001D6C87" w:rsidP="001D6C87">
      <w:pPr>
        <w:ind w:firstLine="720"/>
        <w:rPr>
          <w:rFonts w:eastAsia="Times New Roman" w:cs="Times New Roman"/>
        </w:rPr>
      </w:pPr>
    </w:p>
    <w:p w14:paraId="6C2E557A" w14:textId="451035CC" w:rsidR="001D6C87" w:rsidRPr="00B761DC" w:rsidRDefault="001D6C87" w:rsidP="001D6C87">
      <w:pPr>
        <w:ind w:firstLine="720"/>
        <w:rPr>
          <w:rFonts w:eastAsia="Times New Roman" w:cs="Times New Roman"/>
        </w:rPr>
      </w:pPr>
      <w:r w:rsidRPr="00F948D8">
        <w:rPr>
          <w:rFonts w:eastAsia="Times New Roman" w:cs="Times New Roman"/>
        </w:rPr>
        <w:t>The REPORT module is used in this workflow to collect the following statistical variables for all samples (2h-AngII, 4h-AngII, 6h-AngII, 6h-Control, 8h-AngII, and10h-AngII), as prompted by the asterisk (</w:t>
      </w:r>
      <w:r w:rsidRPr="00F948D8">
        <w:rPr>
          <w:rFonts w:eastAsia="Times New Roman" w:cs="Times New Roman"/>
        </w:rPr>
        <w:fldChar w:fldCharType="begin"/>
      </w:r>
      <w:r w:rsidRPr="00F948D8">
        <w:rPr>
          <w:rFonts w:eastAsia="Times New Roman" w:cs="Times New Roman"/>
        </w:rPr>
        <w:instrText xml:space="preserve"> REF _Ref12377137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9</w:t>
      </w:r>
      <w:r w:rsidRPr="00F948D8">
        <w:rPr>
          <w:rFonts w:eastAsia="Times New Roman" w:cs="Times New Roman"/>
        </w:rPr>
        <w:fldChar w:fldCharType="end"/>
      </w:r>
      <w:r w:rsidRPr="00F948D8">
        <w:rPr>
          <w:rFonts w:eastAsia="Times New Roman" w:cs="Times New Roman"/>
        </w:rPr>
        <w:t>)</w:t>
      </w:r>
      <w:r>
        <w:rPr>
          <w:rFonts w:eastAsia="Times New Roman" w:cs="Times New Roman"/>
        </w:rPr>
        <w:t xml:space="preserve">. </w:t>
      </w:r>
      <w:r w:rsidRPr="00B761DC">
        <w:rPr>
          <w:rFonts w:eastAsia="Times New Roman" w:cs="Times New Roman"/>
        </w:rPr>
        <w:t xml:space="preserve">The asterisk symbol is used in the task tables as a wildcard character. For further details, consult the </w:t>
      </w:r>
      <w:proofErr w:type="spellStart"/>
      <w:r w:rsidRPr="00B761DC">
        <w:rPr>
          <w:rFonts w:eastAsia="Times New Roman" w:cs="Times New Roman"/>
        </w:rPr>
        <w:t>iSanXoT</w:t>
      </w:r>
      <w:proofErr w:type="spellEnd"/>
      <w:r w:rsidRPr="00B761DC">
        <w:rPr>
          <w:rFonts w:eastAsia="Times New Roman" w:cs="Times New Roman"/>
        </w:rPr>
        <w:t xml:space="preserve"> wiki (</w:t>
      </w:r>
      <w:hyperlink r:id="rId80" w:history="1">
        <w:r w:rsidRPr="00B761DC">
          <w:rPr>
            <w:rStyle w:val="Hyperlink"/>
            <w:rFonts w:eastAsia="Times New Roman"/>
          </w:rPr>
          <w:t>https://github.com/CNIC-Proteomics/iSanXoT/wiki</w:t>
        </w:r>
      </w:hyperlink>
      <w:r w:rsidRPr="00B761DC">
        <w:rPr>
          <w:rFonts w:eastAsia="Times New Roman" w:cs="Times New Roman"/>
        </w:rPr>
        <w:t>). The simple options used in this workflow are the following:</w:t>
      </w:r>
    </w:p>
    <w:p w14:paraId="48922819" w14:textId="77777777" w:rsidR="001D6C87" w:rsidRPr="00F948D8" w:rsidRDefault="001D6C87" w:rsidP="001D6C87">
      <w:pPr>
        <w:widowControl w:val="0"/>
        <w:numPr>
          <w:ilvl w:val="0"/>
          <w:numId w:val="18"/>
        </w:numPr>
        <w:spacing w:after="0" w:line="240" w:lineRule="auto"/>
        <w:rPr>
          <w:rFonts w:eastAsia="Times New Roman" w:cs="Times New Roman"/>
        </w:rPr>
      </w:pPr>
      <w:r w:rsidRPr="00F948D8">
        <w:rPr>
          <w:rFonts w:eastAsia="Times New Roman" w:cs="Times New Roman"/>
        </w:rPr>
        <w:t>Number of peptides per protein (</w:t>
      </w:r>
      <w:r w:rsidRPr="00F948D8">
        <w:rPr>
          <w:rFonts w:eastAsia="Times New Roman" w:cs="Times New Roman"/>
          <w:i/>
        </w:rPr>
        <w:t>n</w:t>
      </w:r>
      <w:r w:rsidRPr="00F948D8">
        <w:rPr>
          <w:rFonts w:eastAsia="Times New Roman" w:cs="Times New Roman"/>
        </w:rPr>
        <w:t xml:space="preserve">), obtained from the </w:t>
      </w:r>
      <w:r w:rsidRPr="00F948D8">
        <w:rPr>
          <w:rFonts w:eastAsia="Times New Roman" w:cs="Times New Roman"/>
          <w:i/>
        </w:rPr>
        <w:t xml:space="preserve">peptide-to-protein </w:t>
      </w:r>
      <w:r w:rsidRPr="00F948D8">
        <w:rPr>
          <w:rFonts w:eastAsia="Times New Roman" w:cs="Times New Roman"/>
        </w:rPr>
        <w:t>integration;</w:t>
      </w:r>
    </w:p>
    <w:p w14:paraId="2A192DCF" w14:textId="77777777" w:rsidR="001D6C87" w:rsidRDefault="001D6C87" w:rsidP="001D6C87">
      <w:pPr>
        <w:widowControl w:val="0"/>
        <w:numPr>
          <w:ilvl w:val="0"/>
          <w:numId w:val="18"/>
        </w:numPr>
        <w:spacing w:after="0" w:line="240" w:lineRule="auto"/>
        <w:rPr>
          <w:rFonts w:eastAsia="Times New Roman" w:cs="Times New Roman"/>
        </w:rPr>
      </w:pPr>
      <w:r w:rsidRPr="00F948D8">
        <w:rPr>
          <w:rFonts w:eastAsia="Times New Roman" w:cs="Times New Roman"/>
        </w:rPr>
        <w:t>Mean-corrected protein log2 ratios expressed in units of standard deviation (</w:t>
      </w:r>
      <w:r w:rsidRPr="00F948D8">
        <w:rPr>
          <w:rFonts w:eastAsia="Times New Roman" w:cs="Times New Roman"/>
          <w:i/>
        </w:rPr>
        <w:t>Z</w:t>
      </w:r>
      <w:r w:rsidRPr="00F948D8">
        <w:rPr>
          <w:rFonts w:eastAsia="Times New Roman" w:cs="Times New Roman"/>
        </w:rPr>
        <w:t xml:space="preserve">), calculated from the </w:t>
      </w:r>
      <w:r w:rsidRPr="00F948D8">
        <w:rPr>
          <w:rFonts w:eastAsia="Times New Roman" w:cs="Times New Roman"/>
          <w:i/>
        </w:rPr>
        <w:t>protein-to-proteinall</w:t>
      </w:r>
      <w:r w:rsidRPr="00F948D8">
        <w:rPr>
          <w:rFonts w:eastAsia="Times New Roman" w:cs="Times New Roman"/>
        </w:rPr>
        <w:t xml:space="preserve"> integration;</w:t>
      </w:r>
    </w:p>
    <w:p w14:paraId="22FF392A" w14:textId="77777777" w:rsidR="001D6C87" w:rsidRPr="00F948D8" w:rsidRDefault="001D6C87" w:rsidP="001D6C87">
      <w:pPr>
        <w:widowControl w:val="0"/>
        <w:numPr>
          <w:ilvl w:val="0"/>
          <w:numId w:val="18"/>
        </w:numPr>
        <w:spacing w:after="0" w:line="240" w:lineRule="auto"/>
        <w:rPr>
          <w:rFonts w:eastAsia="Times New Roman" w:cs="Times New Roman"/>
        </w:rPr>
      </w:pPr>
      <w:r w:rsidRPr="00F948D8">
        <w:rPr>
          <w:rFonts w:eastAsia="Times New Roman" w:cs="Times New Roman"/>
        </w:rPr>
        <w:t>False Discovery Rate (</w:t>
      </w:r>
      <w:r w:rsidRPr="00F948D8">
        <w:rPr>
          <w:rFonts w:eastAsia="Times New Roman" w:cs="Times New Roman"/>
          <w:i/>
        </w:rPr>
        <w:t>FDR</w:t>
      </w:r>
      <w:r w:rsidRPr="00F948D8">
        <w:rPr>
          <w:rFonts w:eastAsia="Times New Roman" w:cs="Times New Roman"/>
        </w:rPr>
        <w:t xml:space="preserve">) values indicating which </w:t>
      </w:r>
      <w:r w:rsidRPr="00F948D8">
        <w:rPr>
          <w:rFonts w:eastAsia="Times New Roman" w:cs="Times New Roman"/>
          <w:i/>
        </w:rPr>
        <w:t>Z</w:t>
      </w:r>
      <w:r w:rsidRPr="00F948D8">
        <w:rPr>
          <w:rFonts w:eastAsia="Times New Roman" w:cs="Times New Roman"/>
        </w:rPr>
        <w:t xml:space="preserve"> values stand out as outliers in the </w:t>
      </w:r>
      <w:r>
        <w:rPr>
          <w:rFonts w:eastAsia="Times New Roman" w:cs="Times New Roman"/>
          <w:i/>
        </w:rPr>
        <w:t>protein</w:t>
      </w:r>
      <w:r w:rsidRPr="00F948D8">
        <w:rPr>
          <w:rFonts w:eastAsia="Times New Roman" w:cs="Times New Roman"/>
          <w:i/>
        </w:rPr>
        <w:t>-to-</w:t>
      </w:r>
      <w:r>
        <w:rPr>
          <w:rFonts w:eastAsia="Times New Roman" w:cs="Times New Roman"/>
          <w:i/>
        </w:rPr>
        <w:t>protein</w:t>
      </w:r>
      <w:r w:rsidRPr="00F948D8">
        <w:rPr>
          <w:rFonts w:eastAsia="Times New Roman" w:cs="Times New Roman"/>
          <w:i/>
        </w:rPr>
        <w:t>all</w:t>
      </w:r>
      <w:r w:rsidRPr="00F948D8">
        <w:rPr>
          <w:rFonts w:eastAsia="Times New Roman" w:cs="Times New Roman"/>
        </w:rPr>
        <w:t xml:space="preserve"> integration.</w:t>
      </w:r>
    </w:p>
    <w:p w14:paraId="3440C75E" w14:textId="77777777" w:rsidR="001D6C87" w:rsidRPr="00F948D8" w:rsidRDefault="001D6C87" w:rsidP="001D6C87">
      <w:pPr>
        <w:widowControl w:val="0"/>
        <w:numPr>
          <w:ilvl w:val="0"/>
          <w:numId w:val="18"/>
        </w:numPr>
        <w:spacing w:after="0" w:line="240" w:lineRule="auto"/>
        <w:rPr>
          <w:rFonts w:eastAsia="Times New Roman" w:cs="Times New Roman"/>
        </w:rPr>
      </w:pPr>
      <w:r w:rsidRPr="00F948D8">
        <w:rPr>
          <w:rFonts w:eastAsia="Times New Roman" w:cs="Times New Roman"/>
        </w:rPr>
        <w:t>Number of proteins per category (</w:t>
      </w:r>
      <w:r w:rsidRPr="00F948D8">
        <w:rPr>
          <w:rFonts w:eastAsia="Times New Roman" w:cs="Times New Roman"/>
          <w:i/>
        </w:rPr>
        <w:t>n</w:t>
      </w:r>
      <w:r w:rsidRPr="00F948D8">
        <w:rPr>
          <w:rFonts w:eastAsia="Times New Roman" w:cs="Times New Roman"/>
        </w:rPr>
        <w:t xml:space="preserve">), obtained from the </w:t>
      </w:r>
      <w:r w:rsidRPr="00F948D8">
        <w:rPr>
          <w:rFonts w:eastAsia="Times New Roman" w:cs="Times New Roman"/>
          <w:i/>
        </w:rPr>
        <w:t>protein-to-category</w:t>
      </w:r>
      <w:r w:rsidRPr="00F948D8">
        <w:rPr>
          <w:rFonts w:eastAsia="Times New Roman" w:cs="Times New Roman"/>
        </w:rPr>
        <w:t xml:space="preserve"> integration;</w:t>
      </w:r>
    </w:p>
    <w:p w14:paraId="342D2316" w14:textId="77777777" w:rsidR="001D6C87" w:rsidRPr="00F948D8" w:rsidRDefault="001D6C87" w:rsidP="001D6C87">
      <w:pPr>
        <w:widowControl w:val="0"/>
        <w:numPr>
          <w:ilvl w:val="0"/>
          <w:numId w:val="18"/>
        </w:numPr>
        <w:spacing w:after="0" w:line="240" w:lineRule="auto"/>
        <w:rPr>
          <w:rFonts w:eastAsia="Times New Roman" w:cs="Times New Roman"/>
        </w:rPr>
      </w:pPr>
      <w:r w:rsidRPr="00F948D8">
        <w:rPr>
          <w:rFonts w:eastAsia="Times New Roman" w:cs="Times New Roman"/>
        </w:rPr>
        <w:t>Mean-corrected category log2 ratios expressed in units of standard deviation (</w:t>
      </w:r>
      <w:r w:rsidRPr="00F948D8">
        <w:rPr>
          <w:rFonts w:eastAsia="Times New Roman" w:cs="Times New Roman"/>
          <w:i/>
        </w:rPr>
        <w:t>Z</w:t>
      </w:r>
      <w:r w:rsidRPr="00F948D8">
        <w:rPr>
          <w:rFonts w:eastAsia="Times New Roman" w:cs="Times New Roman"/>
        </w:rPr>
        <w:t xml:space="preserve">), calculated from the </w:t>
      </w:r>
      <w:r w:rsidRPr="00F948D8">
        <w:rPr>
          <w:rFonts w:eastAsia="Times New Roman" w:cs="Times New Roman"/>
          <w:i/>
        </w:rPr>
        <w:t>category-to-categoryall</w:t>
      </w:r>
      <w:r w:rsidRPr="00F948D8">
        <w:rPr>
          <w:rFonts w:eastAsia="Times New Roman" w:cs="Times New Roman"/>
        </w:rPr>
        <w:t xml:space="preserve"> integration;</w:t>
      </w:r>
    </w:p>
    <w:p w14:paraId="42A7D6D6" w14:textId="77777777" w:rsidR="001D6C87" w:rsidRPr="00F948D8" w:rsidRDefault="001D6C87" w:rsidP="001D6C87">
      <w:pPr>
        <w:widowControl w:val="0"/>
        <w:numPr>
          <w:ilvl w:val="0"/>
          <w:numId w:val="18"/>
        </w:numPr>
        <w:spacing w:after="0" w:line="240" w:lineRule="auto"/>
        <w:rPr>
          <w:rFonts w:eastAsia="Times New Roman" w:cs="Times New Roman"/>
        </w:rPr>
      </w:pPr>
      <w:r w:rsidRPr="00F948D8">
        <w:rPr>
          <w:rFonts w:eastAsia="Times New Roman" w:cs="Times New Roman"/>
        </w:rPr>
        <w:t>False Discovery Rate (</w:t>
      </w:r>
      <w:r w:rsidRPr="00F948D8">
        <w:rPr>
          <w:rFonts w:eastAsia="Times New Roman" w:cs="Times New Roman"/>
          <w:i/>
        </w:rPr>
        <w:t>FDR</w:t>
      </w:r>
      <w:r w:rsidRPr="00F948D8">
        <w:rPr>
          <w:rFonts w:eastAsia="Times New Roman" w:cs="Times New Roman"/>
        </w:rPr>
        <w:t xml:space="preserve">) values indicating which </w:t>
      </w:r>
      <w:r w:rsidRPr="00F948D8">
        <w:rPr>
          <w:rFonts w:eastAsia="Times New Roman" w:cs="Times New Roman"/>
          <w:i/>
        </w:rPr>
        <w:t>Z</w:t>
      </w:r>
      <w:r w:rsidRPr="00F948D8">
        <w:rPr>
          <w:rFonts w:eastAsia="Times New Roman" w:cs="Times New Roman"/>
        </w:rPr>
        <w:t xml:space="preserve"> values stand out as outliers in the </w:t>
      </w:r>
      <w:r w:rsidRPr="00F948D8">
        <w:rPr>
          <w:rFonts w:eastAsia="Times New Roman" w:cs="Times New Roman"/>
          <w:i/>
        </w:rPr>
        <w:t>category-to-categoryall</w:t>
      </w:r>
      <w:r w:rsidRPr="00F948D8">
        <w:rPr>
          <w:rFonts w:eastAsia="Times New Roman" w:cs="Times New Roman"/>
        </w:rPr>
        <w:t xml:space="preserve"> integration.</w:t>
      </w:r>
    </w:p>
    <w:p w14:paraId="3BE9B366" w14:textId="77777777" w:rsidR="001D6C87" w:rsidRPr="00F948D8" w:rsidRDefault="001D6C87" w:rsidP="001D6C87">
      <w:pPr>
        <w:widowControl w:val="0"/>
        <w:spacing w:after="0" w:line="240" w:lineRule="auto"/>
        <w:ind w:left="720"/>
        <w:rPr>
          <w:rFonts w:eastAsia="Times New Roman" w:cs="Times New Roman"/>
        </w:rPr>
      </w:pPr>
    </w:p>
    <w:p w14:paraId="0F9419DD" w14:textId="77777777" w:rsidR="001D6C87" w:rsidRPr="00F948D8" w:rsidRDefault="001D6C87" w:rsidP="001D6C87">
      <w:pPr>
        <w:keepNext/>
        <w:jc w:val="center"/>
        <w:rPr>
          <w:rFonts w:eastAsia="Times New Roman" w:cs="Times New Roman"/>
        </w:rPr>
      </w:pPr>
      <w:r w:rsidRPr="00F948D8">
        <w:rPr>
          <w:rFonts w:eastAsia="Times New Roman" w:cs="Times New Roman"/>
          <w:i/>
          <w:noProof/>
        </w:rPr>
        <w:lastRenderedPageBreak/>
        <w:drawing>
          <wp:inline distT="0" distB="0" distL="0" distR="0" wp14:anchorId="3EE8BB96" wp14:editId="01714B6D">
            <wp:extent cx="5824379" cy="771525"/>
            <wp:effectExtent l="95250" t="38100" r="43180" b="857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1">
                      <a:extLst>
                        <a:ext uri="{28A0092B-C50C-407E-A947-70E740481C1C}">
                          <a14:useLocalDpi xmlns:a14="http://schemas.microsoft.com/office/drawing/2010/main" val="0"/>
                        </a:ext>
                      </a:extLst>
                    </a:blip>
                    <a:stretch>
                      <a:fillRect/>
                    </a:stretch>
                  </pic:blipFill>
                  <pic:spPr bwMode="auto">
                    <a:xfrm>
                      <a:off x="0" y="0"/>
                      <a:ext cx="5824379" cy="771525"/>
                    </a:xfrm>
                    <a:prstGeom prst="rect">
                      <a:avLst/>
                    </a:prstGeom>
                    <a:noFill/>
                    <a:ln w="9525" cmpd="sng">
                      <a:noFill/>
                      <a:miter lim="800000"/>
                      <a:headEnd/>
                      <a:tailEnd/>
                    </a:ln>
                    <a:effectLst>
                      <a:outerShdw blurRad="50800" dist="38100" dir="8100000" algn="tr" rotWithShape="0">
                        <a:prstClr val="black">
                          <a:alpha val="40000"/>
                        </a:prstClr>
                      </a:outerShdw>
                    </a:effectLst>
                  </pic:spPr>
                </pic:pic>
              </a:graphicData>
            </a:graphic>
          </wp:inline>
        </w:drawing>
      </w:r>
    </w:p>
    <w:p w14:paraId="3FB0E38A" w14:textId="0F1C521A"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00" w:name="_Ref122622693"/>
      <w:bookmarkStart w:id="101" w:name="_Ref123771377"/>
      <w:r w:rsidRPr="00F948D8">
        <w:rPr>
          <w:rFonts w:eastAsia="Times New Roman" w:cs="Times New Roman"/>
          <w:i/>
          <w:iCs/>
          <w:color w:val="BF8F00" w:themeColor="accent4" w:themeShade="BF"/>
          <w:szCs w:val="18"/>
        </w:rPr>
        <w:t xml:space="preserve">Figure </w:t>
      </w:r>
      <w:bookmarkEnd w:id="100"/>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39</w:t>
      </w:r>
      <w:r w:rsidRPr="00F948D8">
        <w:rPr>
          <w:rFonts w:eastAsia="Times New Roman" w:cs="Times New Roman"/>
          <w:i/>
          <w:iCs/>
          <w:color w:val="BF8F00" w:themeColor="accent4" w:themeShade="BF"/>
          <w:szCs w:val="18"/>
        </w:rPr>
        <w:fldChar w:fldCharType="end"/>
      </w:r>
      <w:bookmarkEnd w:id="101"/>
      <w:r w:rsidRPr="00F948D8">
        <w:rPr>
          <w:rFonts w:eastAsia="Times New Roman" w:cs="Times New Roman"/>
          <w:i/>
          <w:iCs/>
          <w:color w:val="BF8F00" w:themeColor="accent4" w:themeShade="BF"/>
          <w:szCs w:val="18"/>
        </w:rPr>
        <w:t>. The REPORT task table for workflow 1.</w:t>
      </w:r>
    </w:p>
    <w:p w14:paraId="0015FE14" w14:textId="77777777" w:rsidR="001D6C87" w:rsidRPr="00F948D8" w:rsidRDefault="001D6C87" w:rsidP="001D6C87">
      <w:pPr>
        <w:rPr>
          <w:rFonts w:eastAsia="Times New Roman" w:cs="Times New Roman"/>
        </w:rPr>
      </w:pPr>
    </w:p>
    <w:p w14:paraId="66C0E9AE" w14:textId="5257E95F" w:rsidR="001D6C87" w:rsidRPr="00F948D8" w:rsidRDefault="001D6C87" w:rsidP="001D6C87">
      <w:pPr>
        <w:ind w:firstLine="720"/>
        <w:rPr>
          <w:rFonts w:eastAsia="Times New Roman" w:cs="Times New Roman"/>
        </w:rPr>
      </w:pPr>
      <w:r w:rsidRPr="00F948D8">
        <w:rPr>
          <w:rFonts w:eastAsia="Times New Roman" w:cs="Times New Roman"/>
        </w:rPr>
        <w:t>The following advanced options of the REPORT module have been used in this workflow (</w:t>
      </w:r>
      <w:r w:rsidRPr="00F948D8">
        <w:rPr>
          <w:rFonts w:eastAsia="Times New Roman" w:cs="Times New Roman"/>
        </w:rPr>
        <w:fldChar w:fldCharType="begin"/>
      </w:r>
      <w:r w:rsidRPr="00F948D8">
        <w:rPr>
          <w:rFonts w:eastAsia="Times New Roman" w:cs="Times New Roman"/>
        </w:rPr>
        <w:instrText xml:space="preserve"> REF _Ref12377137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9</w:t>
      </w:r>
      <w:r w:rsidRPr="00F948D8">
        <w:rPr>
          <w:rFonts w:eastAsia="Times New Roman" w:cs="Times New Roman"/>
        </w:rPr>
        <w:fldChar w:fldCharType="end"/>
      </w:r>
      <w:r w:rsidRPr="00F948D8">
        <w:rPr>
          <w:rFonts w:eastAsia="Times New Roman" w:cs="Times New Roman"/>
        </w:rPr>
        <w:t>):</w:t>
      </w:r>
    </w:p>
    <w:p w14:paraId="11D19CB2" w14:textId="1EB11676" w:rsidR="001D6C87" w:rsidRPr="00F948D8" w:rsidRDefault="001D6C87" w:rsidP="001D6C87">
      <w:pPr>
        <w:widowControl w:val="0"/>
        <w:numPr>
          <w:ilvl w:val="0"/>
          <w:numId w:val="19"/>
        </w:numPr>
        <w:spacing w:after="0" w:line="240" w:lineRule="auto"/>
        <w:rPr>
          <w:rFonts w:eastAsia="Times New Roman" w:cs="Times New Roman"/>
        </w:rPr>
      </w:pPr>
      <w:r w:rsidRPr="00F948D8">
        <w:rPr>
          <w:rFonts w:eastAsia="Times New Roman" w:cs="Times New Roman"/>
          <w:i/>
        </w:rPr>
        <w:t>Merge with report</w:t>
      </w:r>
      <w:r w:rsidRPr="00F948D8">
        <w:rPr>
          <w:rFonts w:eastAsia="Times New Roman" w:cs="Times New Roman"/>
        </w:rPr>
        <w:t xml:space="preserve"> designates the report file whose variables will be incorporated into the current report on the basis of their element identifiers. Thus, the </w:t>
      </w:r>
      <w:r w:rsidRPr="00F948D8">
        <w:rPr>
          <w:rFonts w:eastAsia="Times New Roman" w:cs="Times New Roman"/>
          <w:i/>
        </w:rPr>
        <w:t>Npep2prot_Quanprot</w:t>
      </w:r>
      <w:r w:rsidRPr="00F948D8">
        <w:rPr>
          <w:rFonts w:eastAsia="Times New Roman" w:cs="Times New Roman"/>
        </w:rPr>
        <w:t xml:space="preserve"> report is first populated with the Z values of the </w:t>
      </w:r>
      <w:r w:rsidRPr="00F948D8">
        <w:rPr>
          <w:rFonts w:eastAsia="Times New Roman" w:cs="Times New Roman"/>
          <w:i/>
        </w:rPr>
        <w:t>protein-to-proteinall</w:t>
      </w:r>
      <w:r w:rsidRPr="00F948D8">
        <w:rPr>
          <w:rFonts w:eastAsia="Times New Roman" w:cs="Times New Roman"/>
        </w:rPr>
        <w:t xml:space="preserve"> integration, and then added the number of peptides per protein coming from the </w:t>
      </w:r>
      <w:r w:rsidRPr="00F948D8">
        <w:rPr>
          <w:rFonts w:eastAsia="Times New Roman" w:cs="Times New Roman"/>
          <w:i/>
        </w:rPr>
        <w:t>Npep2prot</w:t>
      </w:r>
      <w:r w:rsidRPr="00F948D8">
        <w:rPr>
          <w:rFonts w:eastAsia="Times New Roman" w:cs="Times New Roman"/>
        </w:rPr>
        <w:t xml:space="preserve"> report (</w:t>
      </w:r>
      <w:r w:rsidRPr="00F948D8">
        <w:rPr>
          <w:rFonts w:eastAsia="Times New Roman" w:cs="Times New Roman"/>
        </w:rPr>
        <w:fldChar w:fldCharType="begin"/>
      </w:r>
      <w:r w:rsidRPr="00F948D8">
        <w:rPr>
          <w:rFonts w:eastAsia="Times New Roman" w:cs="Times New Roman"/>
        </w:rPr>
        <w:instrText xml:space="preserve"> REF _Ref12377137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9</w:t>
      </w:r>
      <w:r w:rsidRPr="00F948D8">
        <w:rPr>
          <w:rFonts w:eastAsia="Times New Roman" w:cs="Times New Roman"/>
        </w:rPr>
        <w:fldChar w:fldCharType="end"/>
      </w:r>
      <w:r w:rsidRPr="00F948D8">
        <w:rPr>
          <w:rFonts w:eastAsia="Times New Roman" w:cs="Times New Roman"/>
        </w:rPr>
        <w:t xml:space="preserve">). This is possible because the </w:t>
      </w:r>
      <w:r w:rsidRPr="00F948D8">
        <w:rPr>
          <w:rFonts w:eastAsia="Times New Roman" w:cs="Times New Roman"/>
          <w:i/>
        </w:rPr>
        <w:t>protein</w:t>
      </w:r>
      <w:r w:rsidRPr="00F948D8">
        <w:rPr>
          <w:rFonts w:eastAsia="Times New Roman" w:cs="Times New Roman"/>
        </w:rPr>
        <w:t xml:space="preserve"> level is present in both the </w:t>
      </w:r>
      <w:r w:rsidRPr="00F948D8">
        <w:rPr>
          <w:rFonts w:eastAsia="Times New Roman" w:cs="Times New Roman"/>
          <w:i/>
        </w:rPr>
        <w:t>Npep2prot</w:t>
      </w:r>
      <w:r w:rsidRPr="00F948D8">
        <w:rPr>
          <w:rFonts w:eastAsia="Times New Roman" w:cs="Times New Roman"/>
        </w:rPr>
        <w:t xml:space="preserve"> and </w:t>
      </w:r>
      <w:r w:rsidRPr="00F948D8">
        <w:rPr>
          <w:rFonts w:eastAsia="Times New Roman" w:cs="Times New Roman"/>
          <w:i/>
        </w:rPr>
        <w:t>Npep2prot_Quanprot</w:t>
      </w:r>
      <w:r w:rsidRPr="00F948D8">
        <w:rPr>
          <w:rFonts w:eastAsia="Times New Roman" w:cs="Times New Roman"/>
        </w:rPr>
        <w:t xml:space="preserve"> reports.</w:t>
      </w:r>
    </w:p>
    <w:p w14:paraId="317509AB" w14:textId="6B7D79DB" w:rsidR="001D6C87" w:rsidRPr="00F948D8" w:rsidRDefault="001D6C87" w:rsidP="001D6C87">
      <w:pPr>
        <w:widowControl w:val="0"/>
        <w:numPr>
          <w:ilvl w:val="0"/>
          <w:numId w:val="19"/>
        </w:numPr>
        <w:spacing w:after="0" w:line="240" w:lineRule="auto"/>
        <w:rPr>
          <w:rFonts w:eastAsia="Times New Roman" w:cs="Times New Roman"/>
        </w:rPr>
      </w:pPr>
      <w:r>
        <w:rPr>
          <w:rFonts w:eastAsia="Times New Roman" w:cs="Times New Roman"/>
          <w:i/>
        </w:rPr>
        <w:t>Column h</w:t>
      </w:r>
      <w:r w:rsidRPr="00F948D8">
        <w:rPr>
          <w:rFonts w:eastAsia="Times New Roman" w:cs="Times New Roman"/>
          <w:i/>
        </w:rPr>
        <w:t>eaders to eliminate</w:t>
      </w:r>
      <w:r w:rsidRPr="00F948D8">
        <w:rPr>
          <w:rFonts w:eastAsia="Times New Roman" w:cs="Times New Roman"/>
        </w:rPr>
        <w:t xml:space="preserve"> restricts the elements to be written to the </w:t>
      </w:r>
      <w:r w:rsidRPr="00F948D8">
        <w:rPr>
          <w:rFonts w:eastAsia="Times New Roman" w:cs="Times New Roman"/>
          <w:i/>
        </w:rPr>
        <w:t xml:space="preserve">Output reports Npep2prot_Quanprot </w:t>
      </w:r>
      <w:r w:rsidRPr="00F948D8">
        <w:rPr>
          <w:rFonts w:eastAsia="Times New Roman" w:cs="Times New Roman"/>
        </w:rPr>
        <w:t xml:space="preserve">and </w:t>
      </w:r>
      <w:r w:rsidRPr="00F948D8">
        <w:rPr>
          <w:rFonts w:eastAsia="Times New Roman" w:cs="Times New Roman"/>
          <w:i/>
        </w:rPr>
        <w:t xml:space="preserve">Nprot2cat_Quancat </w:t>
      </w:r>
      <w:r w:rsidRPr="00F948D8">
        <w:rPr>
          <w:rFonts w:eastAsia="Times New Roman" w:cs="Times New Roman"/>
        </w:rPr>
        <w:t xml:space="preserve">to those from the protein and category level, respectively. This prevents data duplication upon merging with the </w:t>
      </w:r>
      <w:r w:rsidRPr="00F948D8">
        <w:rPr>
          <w:rFonts w:eastAsia="Times New Roman" w:cs="Times New Roman"/>
          <w:i/>
        </w:rPr>
        <w:t>Npep2prot</w:t>
      </w:r>
      <w:r w:rsidRPr="00F948D8">
        <w:rPr>
          <w:rFonts w:eastAsia="Times New Roman" w:cs="Times New Roman"/>
        </w:rPr>
        <w:t xml:space="preserve"> and </w:t>
      </w:r>
      <w:r w:rsidRPr="00F948D8">
        <w:rPr>
          <w:rFonts w:eastAsia="Times New Roman" w:cs="Times New Roman"/>
          <w:i/>
        </w:rPr>
        <w:t>Nprot2cat</w:t>
      </w:r>
      <w:r w:rsidRPr="00F948D8">
        <w:rPr>
          <w:rFonts w:eastAsia="Times New Roman" w:cs="Times New Roman"/>
        </w:rPr>
        <w:t xml:space="preserve"> reports, as these contain also the peptide and protein level, respectively (</w:t>
      </w:r>
      <w:r w:rsidRPr="00F948D8">
        <w:rPr>
          <w:rFonts w:eastAsia="Times New Roman" w:cs="Times New Roman"/>
        </w:rPr>
        <w:fldChar w:fldCharType="begin"/>
      </w:r>
      <w:r w:rsidRPr="00F948D8">
        <w:rPr>
          <w:rFonts w:eastAsia="Times New Roman" w:cs="Times New Roman"/>
        </w:rPr>
        <w:instrText xml:space="preserve"> REF _Ref12377137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9</w:t>
      </w:r>
      <w:r w:rsidRPr="00F948D8">
        <w:rPr>
          <w:rFonts w:eastAsia="Times New Roman" w:cs="Times New Roman"/>
        </w:rPr>
        <w:fldChar w:fldCharType="end"/>
      </w:r>
      <w:r w:rsidRPr="00F948D8">
        <w:rPr>
          <w:rFonts w:eastAsia="Times New Roman" w:cs="Times New Roman"/>
        </w:rPr>
        <w:t>).</w:t>
      </w:r>
    </w:p>
    <w:p w14:paraId="7200B704" w14:textId="7E29A6D3" w:rsidR="001D6C87" w:rsidRPr="00F948D8" w:rsidRDefault="001D6C87" w:rsidP="001D6C87">
      <w:pPr>
        <w:widowControl w:val="0"/>
        <w:numPr>
          <w:ilvl w:val="0"/>
          <w:numId w:val="19"/>
        </w:numPr>
        <w:spacing w:after="0" w:line="240" w:lineRule="auto"/>
        <w:rPr>
          <w:rFonts w:eastAsia="Times New Roman" w:cs="Times New Roman"/>
        </w:rPr>
      </w:pPr>
      <w:r w:rsidRPr="00F948D8">
        <w:rPr>
          <w:rFonts w:eastAsia="Times New Roman" w:cs="Times New Roman"/>
          <w:i/>
        </w:rPr>
        <w:t>Add columns from relation table</w:t>
      </w:r>
      <w:r w:rsidRPr="00F948D8">
        <w:rPr>
          <w:rFonts w:eastAsia="Times New Roman" w:cs="Times New Roman"/>
        </w:rPr>
        <w:t xml:space="preserve"> appends a column with the description of the protein to the </w:t>
      </w:r>
      <w:r w:rsidRPr="00F948D8">
        <w:rPr>
          <w:rFonts w:eastAsia="Times New Roman" w:cs="Times New Roman"/>
          <w:i/>
        </w:rPr>
        <w:t xml:space="preserve">Npep2prot_Quanprot </w:t>
      </w:r>
      <w:r w:rsidRPr="00F948D8">
        <w:rPr>
          <w:rFonts w:eastAsia="Times New Roman" w:cs="Times New Roman"/>
        </w:rPr>
        <w:t xml:space="preserve">report. Again, this is possible because the protein level is present in both the </w:t>
      </w:r>
      <w:r w:rsidRPr="00F948D8">
        <w:rPr>
          <w:rFonts w:eastAsia="Times New Roman" w:cs="Times New Roman"/>
          <w:i/>
        </w:rPr>
        <w:t xml:space="preserve">Npep2prot_Quanprot </w:t>
      </w:r>
      <w:r w:rsidRPr="00F948D8">
        <w:rPr>
          <w:rFonts w:eastAsia="Times New Roman" w:cs="Times New Roman"/>
        </w:rPr>
        <w:t xml:space="preserve">report and the </w:t>
      </w:r>
      <w:r w:rsidRPr="00F948D8">
        <w:rPr>
          <w:rFonts w:eastAsia="Times New Roman" w:cs="Times New Roman"/>
          <w:i/>
        </w:rPr>
        <w:t>protein2description</w:t>
      </w:r>
      <w:r w:rsidRPr="00F948D8">
        <w:rPr>
          <w:rFonts w:eastAsia="Times New Roman" w:cs="Times New Roman"/>
        </w:rPr>
        <w:t xml:space="preserve"> relation table (</w:t>
      </w:r>
      <w:r w:rsidRPr="00F948D8">
        <w:rPr>
          <w:rFonts w:eastAsia="Times New Roman" w:cs="Times New Roman"/>
        </w:rPr>
        <w:fldChar w:fldCharType="begin"/>
      </w:r>
      <w:r w:rsidRPr="00F948D8">
        <w:rPr>
          <w:rFonts w:eastAsia="Times New Roman" w:cs="Times New Roman"/>
        </w:rPr>
        <w:instrText xml:space="preserve"> REF _Ref12377137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9</w:t>
      </w:r>
      <w:r w:rsidRPr="00F948D8">
        <w:rPr>
          <w:rFonts w:eastAsia="Times New Roman" w:cs="Times New Roman"/>
        </w:rPr>
        <w:fldChar w:fldCharType="end"/>
      </w:r>
      <w:r w:rsidRPr="00F948D8">
        <w:rPr>
          <w:rFonts w:eastAsia="Times New Roman" w:cs="Times New Roman"/>
        </w:rPr>
        <w:t>).</w:t>
      </w:r>
    </w:p>
    <w:p w14:paraId="207A02C0" w14:textId="77777777" w:rsidR="001D6C87" w:rsidRPr="00F948D8" w:rsidRDefault="001D6C87" w:rsidP="001D6C87">
      <w:pPr>
        <w:jc w:val="center"/>
        <w:rPr>
          <w:rFonts w:eastAsia="Times New Roman" w:cs="Times New Roman"/>
        </w:rPr>
      </w:pPr>
      <w:r w:rsidRPr="00F948D8">
        <w:rPr>
          <w:rFonts w:eastAsia="Times New Roman" w:cs="Times New Roman"/>
          <w:noProof/>
        </w:rPr>
        <w:drawing>
          <wp:inline distT="0" distB="0" distL="0" distR="0" wp14:anchorId="72675795" wp14:editId="0197D7CF">
            <wp:extent cx="2362200" cy="30765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362200" cy="3076575"/>
                    </a:xfrm>
                    <a:prstGeom prst="rect">
                      <a:avLst/>
                    </a:prstGeom>
                    <a:noFill/>
                    <a:ln>
                      <a:noFill/>
                    </a:ln>
                  </pic:spPr>
                </pic:pic>
              </a:graphicData>
            </a:graphic>
          </wp:inline>
        </w:drawing>
      </w:r>
    </w:p>
    <w:p w14:paraId="03C8419E" w14:textId="4B0ECA49"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02" w:name="_Ref122623033"/>
      <w:bookmarkStart w:id="103" w:name="_Ref123771474"/>
      <w:r w:rsidRPr="00F948D8">
        <w:rPr>
          <w:rFonts w:eastAsia="Times New Roman" w:cs="Times New Roman"/>
          <w:i/>
          <w:iCs/>
          <w:color w:val="BF8F00" w:themeColor="accent4" w:themeShade="BF"/>
          <w:szCs w:val="18"/>
        </w:rPr>
        <w:t xml:space="preserve">Figure </w:t>
      </w:r>
      <w:bookmarkEnd w:id="102"/>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0</w:t>
      </w:r>
      <w:r w:rsidRPr="00F948D8">
        <w:rPr>
          <w:rFonts w:eastAsia="Times New Roman" w:cs="Times New Roman"/>
          <w:i/>
          <w:iCs/>
          <w:color w:val="BF8F00" w:themeColor="accent4" w:themeShade="BF"/>
          <w:szCs w:val="18"/>
        </w:rPr>
        <w:fldChar w:fldCharType="end"/>
      </w:r>
      <w:bookmarkEnd w:id="103"/>
      <w:r w:rsidRPr="00F948D8">
        <w:rPr>
          <w:rFonts w:eastAsia="Times New Roman" w:cs="Times New Roman"/>
          <w:i/>
          <w:iCs/>
          <w:color w:val="BF8F00" w:themeColor="accent4" w:themeShade="BF"/>
          <w:szCs w:val="18"/>
        </w:rPr>
        <w:t>. Relative abundance of proteins (</w:t>
      </w:r>
      <w:proofErr w:type="spellStart"/>
      <w:r w:rsidRPr="00F948D8">
        <w:rPr>
          <w:rFonts w:eastAsia="Times New Roman" w:cs="Times New Roman"/>
          <w:i/>
          <w:iCs/>
          <w:color w:val="BF8F00" w:themeColor="accent4" w:themeShade="BF"/>
          <w:szCs w:val="18"/>
        </w:rPr>
        <w:t>Zq</w:t>
      </w:r>
      <w:proofErr w:type="spellEnd"/>
      <w:r w:rsidRPr="00F948D8">
        <w:rPr>
          <w:rFonts w:eastAsia="Times New Roman" w:cs="Times New Roman"/>
          <w:i/>
          <w:iCs/>
          <w:color w:val="BF8F00" w:themeColor="accent4" w:themeShade="BF"/>
          <w:szCs w:val="18"/>
        </w:rPr>
        <w:t>, Left) and functional categories (</w:t>
      </w:r>
      <w:proofErr w:type="spellStart"/>
      <w:r w:rsidRPr="00F948D8">
        <w:rPr>
          <w:rFonts w:eastAsia="Times New Roman" w:cs="Times New Roman"/>
          <w:i/>
          <w:iCs/>
          <w:color w:val="BF8F00" w:themeColor="accent4" w:themeShade="BF"/>
          <w:szCs w:val="18"/>
        </w:rPr>
        <w:t>Zc</w:t>
      </w:r>
      <w:proofErr w:type="spellEnd"/>
      <w:r w:rsidRPr="00F948D8">
        <w:rPr>
          <w:rFonts w:eastAsia="Times New Roman" w:cs="Times New Roman"/>
          <w:i/>
          <w:iCs/>
          <w:color w:val="BF8F00" w:themeColor="accent4" w:themeShade="BF"/>
          <w:szCs w:val="18"/>
        </w:rPr>
        <w:t>, Right) retrieved from the Npep2prot_Quanprot and Nprot2cat_Quancat reports, respectively, generated with the REPORT module of Workflow1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REF _Ref123771377 \h </w:instrText>
      </w:r>
      <w:r w:rsidRPr="00F948D8">
        <w:rPr>
          <w:rFonts w:eastAsia="Times New Roman" w:cs="Times New Roman"/>
          <w:i/>
          <w:iCs/>
          <w:color w:val="BF8F00" w:themeColor="accent4" w:themeShade="BF"/>
          <w:szCs w:val="18"/>
        </w:rPr>
      </w:r>
      <w:r w:rsidRPr="00F948D8">
        <w:rPr>
          <w:rFonts w:eastAsia="Times New Roman" w:cs="Times New Roman"/>
          <w:i/>
          <w:iCs/>
          <w:color w:val="BF8F00" w:themeColor="accent4" w:themeShade="BF"/>
          <w:szCs w:val="18"/>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39</w:t>
      </w:r>
      <w:r w:rsidRPr="00F948D8">
        <w:rPr>
          <w:rFonts w:eastAsia="Times New Roman" w:cs="Times New Roman"/>
          <w:i/>
          <w:iCs/>
          <w:color w:val="BF8F00" w:themeColor="accent4" w:themeShade="BF"/>
          <w:szCs w:val="18"/>
        </w:rPr>
        <w:fldChar w:fldCharType="end"/>
      </w:r>
      <w:r w:rsidRPr="00F948D8">
        <w:rPr>
          <w:rFonts w:eastAsia="Times New Roman" w:cs="Times New Roman"/>
          <w:i/>
          <w:iCs/>
          <w:color w:val="BF8F00" w:themeColor="accent4" w:themeShade="BF"/>
          <w:szCs w:val="18"/>
        </w:rPr>
        <w:t>).</w:t>
      </w:r>
    </w:p>
    <w:p w14:paraId="3489F0EA" w14:textId="77777777" w:rsidR="001D6C87" w:rsidRPr="00F948D8" w:rsidRDefault="001D6C87" w:rsidP="001D6C87">
      <w:pPr>
        <w:rPr>
          <w:rFonts w:eastAsia="Times New Roman" w:cs="Times New Roman"/>
        </w:rPr>
      </w:pPr>
    </w:p>
    <w:p w14:paraId="2AEC026C" w14:textId="6FA212FA" w:rsidR="001D6C87" w:rsidRPr="00F948D8" w:rsidRDefault="001D6C87" w:rsidP="001D6C87">
      <w:pPr>
        <w:ind w:firstLine="720"/>
        <w:rPr>
          <w:rFonts w:eastAsia="Times New Roman" w:cs="Times New Roman"/>
        </w:rPr>
      </w:pPr>
      <w:r w:rsidRPr="00F948D8">
        <w:rPr>
          <w:rFonts w:eastAsia="Times New Roman" w:cs="Times New Roman"/>
        </w:rPr>
        <w:lastRenderedPageBreak/>
        <w:t xml:space="preserve">As previously shown with </w:t>
      </w:r>
      <w:proofErr w:type="spellStart"/>
      <w:r w:rsidRPr="00F948D8">
        <w:rPr>
          <w:rFonts w:eastAsia="Times New Roman" w:cs="Times New Roman"/>
        </w:rPr>
        <w:t>SanXoT</w:t>
      </w:r>
      <w:proofErr w:type="spellEnd"/>
      <w:r w:rsidRPr="00F948D8">
        <w:rPr>
          <w:rFonts w:eastAsia="Times New Roman" w:cs="Times New Roman"/>
        </w:rPr>
        <w:t xml:space="preserve"> [2], </w:t>
      </w:r>
      <w:proofErr w:type="spellStart"/>
      <w:r w:rsidRPr="00F948D8">
        <w:rPr>
          <w:rFonts w:eastAsia="Times New Roman" w:cs="Times New Roman"/>
        </w:rPr>
        <w:t>iSanXoT</w:t>
      </w:r>
      <w:proofErr w:type="spellEnd"/>
      <w:r w:rsidRPr="00F948D8">
        <w:rPr>
          <w:rFonts w:eastAsia="Times New Roman" w:cs="Times New Roman"/>
        </w:rPr>
        <w:t xml:space="preserve"> workflow 1, based on the WSPP-SBT and the REPORT modules, reveals a slight tendency to increased protein abundance over time. In addition, the SBT module reveals that the categories found altered at 4, 8, and 10 h, but not those at 2 h, were essentially the same that were altered at 6 h (</w:t>
      </w:r>
      <w:r w:rsidRPr="00F948D8">
        <w:rPr>
          <w:rFonts w:eastAsia="Times New Roman" w:cs="Times New Roman"/>
        </w:rPr>
        <w:fldChar w:fldCharType="begin"/>
      </w:r>
      <w:r w:rsidRPr="00F948D8">
        <w:rPr>
          <w:rFonts w:eastAsia="Times New Roman" w:cs="Times New Roman"/>
        </w:rPr>
        <w:instrText xml:space="preserve"> REF _Ref12377147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0</w:t>
      </w:r>
      <w:r w:rsidRPr="00F948D8">
        <w:rPr>
          <w:rFonts w:eastAsia="Times New Roman" w:cs="Times New Roman"/>
        </w:rPr>
        <w:fldChar w:fldCharType="end"/>
      </w:r>
      <w:r w:rsidRPr="00F948D8">
        <w:rPr>
          <w:rFonts w:eastAsia="Times New Roman" w:cs="Times New Roman"/>
        </w:rPr>
        <w:t>).</w:t>
      </w:r>
    </w:p>
    <w:p w14:paraId="3B25B2AA" w14:textId="77777777" w:rsidR="001D6C87" w:rsidRPr="00F948D8" w:rsidRDefault="001D6C87" w:rsidP="001D6C87">
      <w:pPr>
        <w:rPr>
          <w:rFonts w:eastAsia="Times New Roman" w:cs="Times New Roman"/>
        </w:rPr>
      </w:pPr>
    </w:p>
    <w:p w14:paraId="3043FDE6" w14:textId="77777777" w:rsidR="001D6C87" w:rsidRPr="00F948D8" w:rsidRDefault="001D6C87" w:rsidP="001D6C87">
      <w:pPr>
        <w:rPr>
          <w:rFonts w:eastAsia="Times New Roman" w:cs="Times New Roman"/>
        </w:rPr>
      </w:pPr>
    </w:p>
    <w:p w14:paraId="3B7027BD" w14:textId="77777777" w:rsidR="001D6C87" w:rsidRPr="00F948D8" w:rsidRDefault="001D6C87" w:rsidP="00866492">
      <w:pPr>
        <w:pStyle w:val="Heading3"/>
      </w:pPr>
      <w:bookmarkStart w:id="104" w:name="_Toc124328444"/>
      <w:r w:rsidRPr="00F948D8">
        <w:t>Workflow execution</w:t>
      </w:r>
      <w:bookmarkEnd w:id="104"/>
    </w:p>
    <w:p w14:paraId="58B14690" w14:textId="77777777" w:rsidR="001D6C87" w:rsidRPr="00F948D8" w:rsidRDefault="001D6C87" w:rsidP="001D6C87">
      <w:pPr>
        <w:rPr>
          <w:rFonts w:eastAsia="Times New Roman" w:cs="Times New Roman"/>
        </w:rPr>
      </w:pPr>
      <w:r w:rsidRPr="00F948D8">
        <w:rPr>
          <w:rFonts w:eastAsia="Times New Roman" w:cs="Times New Roman"/>
        </w:rPr>
        <w:t>The workflow template and input files that are needed to execute this workflow can be downloaded from</w:t>
      </w:r>
    </w:p>
    <w:p w14:paraId="23ECF867" w14:textId="4283FD61" w:rsidR="001D6C87" w:rsidRPr="00F948D8" w:rsidRDefault="00D80190" w:rsidP="001D6C87">
      <w:pPr>
        <w:rPr>
          <w:rFonts w:eastAsia="Times New Roman" w:cs="Times New Roman"/>
        </w:rPr>
      </w:pPr>
      <w:hyperlink r:id="rId83" w:history="1">
        <w:r w:rsidR="007422B6">
          <w:rPr>
            <w:rFonts w:eastAsia="Times New Roman" w:cs="Times New Roman"/>
            <w:u w:val="single"/>
          </w:rPr>
          <w:t>https://github.com/CNIC-Proteomics/iSanXoT/wiki/studies/cases/templates/WSPP-SBT.zip</w:t>
        </w:r>
      </w:hyperlink>
    </w:p>
    <w:p w14:paraId="55024515" w14:textId="77777777" w:rsidR="001D6C87" w:rsidRPr="00F948D8" w:rsidRDefault="001D6C87" w:rsidP="001D6C87">
      <w:pPr>
        <w:rPr>
          <w:rFonts w:eastAsia="Times New Roman" w:cs="Times New Roman"/>
        </w:rPr>
      </w:pPr>
      <w:r w:rsidRPr="00F948D8">
        <w:rPr>
          <w:rFonts w:eastAsia="Times New Roman" w:cs="Times New Roman"/>
        </w:rPr>
        <w:t xml:space="preserve">See the </w:t>
      </w:r>
      <w:r w:rsidRPr="00F948D8">
        <w:rPr>
          <w:rFonts w:eastAsia="Times New Roman" w:cs="Times New Roman"/>
          <w:i/>
        </w:rPr>
        <w:t>Executing a workflow template</w:t>
      </w:r>
      <w:r w:rsidRPr="00F948D8">
        <w:rPr>
          <w:rFonts w:eastAsia="Times New Roman" w:cs="Times New Roman"/>
        </w:rPr>
        <w:t xml:space="preserve"> Section below for detailed instructions.</w:t>
      </w:r>
    </w:p>
    <w:p w14:paraId="53212346" w14:textId="77777777" w:rsidR="001D6C87" w:rsidRPr="00F948D8" w:rsidRDefault="001D6C87" w:rsidP="001D6C87">
      <w:pPr>
        <w:rPr>
          <w:rFonts w:eastAsia="Times New Roman" w:cs="Times New Roman"/>
        </w:rPr>
      </w:pPr>
    </w:p>
    <w:bookmarkEnd w:id="89"/>
    <w:p w14:paraId="39531CCE" w14:textId="77777777" w:rsidR="001D6C87" w:rsidRPr="00F948D8" w:rsidRDefault="001D6C87" w:rsidP="001D6C87">
      <w:pPr>
        <w:rPr>
          <w:rFonts w:eastAsia="Times New Roman" w:cs="Times New Roman"/>
          <w:sz w:val="28"/>
          <w:szCs w:val="28"/>
        </w:rPr>
      </w:pPr>
      <w:r w:rsidRPr="00F948D8">
        <w:rPr>
          <w:rFonts w:eastAsia="Times New Roman" w:cs="Times New Roman"/>
          <w:sz w:val="28"/>
          <w:szCs w:val="28"/>
        </w:rPr>
        <w:br w:type="page"/>
      </w:r>
    </w:p>
    <w:p w14:paraId="4484E5A6" w14:textId="77777777" w:rsidR="001D6C87" w:rsidRPr="00F948D8" w:rsidRDefault="001D6C87" w:rsidP="00866492">
      <w:pPr>
        <w:pStyle w:val="Heading2"/>
      </w:pPr>
      <w:bookmarkStart w:id="105" w:name="_Workflow_2:_Step-by-step"/>
      <w:bookmarkStart w:id="106" w:name="_Toc124328445"/>
      <w:bookmarkEnd w:id="105"/>
      <w:r w:rsidRPr="00F948D8">
        <w:lastRenderedPageBreak/>
        <w:t>Workflow 2: Step-by-step quantification and sample combination in a labeled experiment</w:t>
      </w:r>
      <w:bookmarkEnd w:id="106"/>
    </w:p>
    <w:p w14:paraId="396AF0D7" w14:textId="77777777" w:rsidR="001D6C87" w:rsidRPr="00F948D8" w:rsidRDefault="001D6C87" w:rsidP="001D6C87">
      <w:pPr>
        <w:rPr>
          <w:rFonts w:eastAsia="Times New Roman" w:cs="Times New Roman"/>
          <w:lang w:val="en-GB"/>
        </w:rPr>
      </w:pPr>
    </w:p>
    <w:p w14:paraId="56A63249" w14:textId="77777777" w:rsidR="001D6C87" w:rsidRPr="00F948D8" w:rsidRDefault="001D6C87" w:rsidP="00866492">
      <w:pPr>
        <w:pStyle w:val="Heading3"/>
      </w:pPr>
      <w:bookmarkStart w:id="107" w:name="_Toc124328446"/>
      <w:r w:rsidRPr="00F948D8">
        <w:t>Experimental</w:t>
      </w:r>
      <w:bookmarkEnd w:id="107"/>
    </w:p>
    <w:p w14:paraId="40E3ED9E" w14:textId="709DD21B" w:rsidR="001D6C87" w:rsidRPr="00F948D8" w:rsidRDefault="001D6C87" w:rsidP="001D6C87">
      <w:pPr>
        <w:keepNext/>
        <w:rPr>
          <w:rFonts w:eastAsia="Times New Roman" w:cs="Times New Roman"/>
        </w:rPr>
      </w:pPr>
      <w:r w:rsidRPr="00F948D8">
        <w:rPr>
          <w:rFonts w:eastAsia="Times New Roman" w:cs="Times New Roman"/>
        </w:rPr>
        <w:t xml:space="preserve">We have applied workflow 2 to quantitative data obtained by González-Amor </w:t>
      </w:r>
      <w:r w:rsidRPr="00F948D8">
        <w:rPr>
          <w:rFonts w:eastAsia="Times New Roman" w:cs="Times New Roman"/>
          <w:i/>
        </w:rPr>
        <w:t>et al</w:t>
      </w:r>
      <w:r w:rsidRPr="00F948D8">
        <w:rPr>
          <w:rFonts w:eastAsia="Times New Roman" w:cs="Times New Roman"/>
        </w:rPr>
        <w:t xml:space="preserve">. </w:t>
      </w:r>
      <w:r w:rsidRPr="00F948D8">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iBndWlkPSI2ZmJlMDMwMC0wOThjLTQ3NjAtOGY2Yi1hZmFhNTQ0MGE5YTEi
PjEy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iBndWlkPSI2ZmJlMDMwMC0wOThjLTQ3NjAtOGY2Yi1hZmFhNTQ0MGE5YTEi
PjEy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in their study of the contribution of interferon-stimulated gene 15 (ISG15) to vascular damage associated with hypertension. Protein extracts from mouse aortic tissue (16 samples from eight individuals:</w:t>
      </w:r>
    </w:p>
    <w:p w14:paraId="031F8ABD" w14:textId="77777777" w:rsidR="001D6C87" w:rsidRPr="00F948D8" w:rsidRDefault="001D6C87" w:rsidP="001D6C87">
      <w:pPr>
        <w:keepNext/>
        <w:rPr>
          <w:rFonts w:eastAsia="Times New Roman" w:cs="Times New Roman"/>
        </w:rPr>
      </w:pPr>
      <w:r w:rsidRPr="00F948D8">
        <w:rPr>
          <w:rFonts w:eastAsia="Times New Roman" w:cs="Times New Roman"/>
        </w:rPr>
        <w:t xml:space="preserve">two WT-Control, two ISG15-KO, two </w:t>
      </w:r>
      <w:proofErr w:type="spellStart"/>
      <w:r w:rsidRPr="00F948D8">
        <w:rPr>
          <w:rFonts w:eastAsia="Times New Roman" w:cs="Times New Roman"/>
        </w:rPr>
        <w:t>WT+AngII</w:t>
      </w:r>
      <w:proofErr w:type="spellEnd"/>
      <w:r w:rsidRPr="00F948D8">
        <w:rPr>
          <w:rFonts w:eastAsia="Times New Roman" w:cs="Times New Roman"/>
        </w:rPr>
        <w:t xml:space="preserve">, and two ISG15-KO+AngII) were trypsin-digested, after which the resulting peptides were </w:t>
      </w:r>
      <w:proofErr w:type="spellStart"/>
      <w:r w:rsidRPr="00F948D8">
        <w:rPr>
          <w:rFonts w:eastAsia="Times New Roman" w:cs="Times New Roman"/>
        </w:rPr>
        <w:t>isobarically</w:t>
      </w:r>
      <w:proofErr w:type="spellEnd"/>
      <w:r w:rsidRPr="00F948D8">
        <w:rPr>
          <w:rFonts w:eastAsia="Times New Roman" w:cs="Times New Roman"/>
        </w:rPr>
        <w:t xml:space="preserve"> labelled using </w:t>
      </w:r>
      <w:proofErr w:type="spellStart"/>
      <w:r w:rsidRPr="00F948D8">
        <w:rPr>
          <w:rFonts w:eastAsia="Times New Roman" w:cs="Times New Roman"/>
        </w:rPr>
        <w:t>iTRAQ</w:t>
      </w:r>
      <w:proofErr w:type="spellEnd"/>
      <w:r w:rsidRPr="00F948D8">
        <w:rPr>
          <w:rFonts w:eastAsia="Times New Roman" w:cs="Times New Roman"/>
        </w:rPr>
        <w:t xml:space="preserve"> 8-plex and distributed in two labeled experiments that were analyzed by LC-MS/MS. Protein identification </w:t>
      </w:r>
    </w:p>
    <w:p w14:paraId="6C1A1AF2" w14:textId="4A975258" w:rsidR="001D6C87" w:rsidRPr="00F948D8" w:rsidRDefault="001D6C87" w:rsidP="001D6C87">
      <w:pPr>
        <w:rPr>
          <w:rFonts w:eastAsia="Times New Roman" w:cs="Times New Roman"/>
        </w:rPr>
      </w:pPr>
      <w:r w:rsidRPr="00F948D8">
        <w:rPr>
          <w:rFonts w:eastAsia="Times New Roman" w:cs="Times New Roman"/>
        </w:rPr>
        <w:t xml:space="preserve">was achieved by database searching against target and decoy sequences using Proteome Discoverer 2.1 (Thermo Fisher Scientific; see Section 3 below to learn how these data are adapted to be used with </w:t>
      </w:r>
      <w:proofErr w:type="spellStart"/>
      <w:r w:rsidRPr="00F948D8">
        <w:rPr>
          <w:rFonts w:eastAsia="Times New Roman" w:cs="Times New Roman"/>
        </w:rPr>
        <w:t>iSanXoT</w:t>
      </w:r>
      <w:proofErr w:type="spellEnd"/>
      <w:r w:rsidRPr="00F948D8">
        <w:rPr>
          <w:rFonts w:eastAsia="Times New Roman" w:cs="Times New Roman"/>
        </w:rPr>
        <w:t xml:space="preserve">). The FDR for peptide identification was calculated using the refined method </w:t>
      </w:r>
      <w:r w:rsidRPr="00F948D8">
        <w:rPr>
          <w:rFonts w:eastAsia="Times New Roman" w:cs="Times New Roman"/>
        </w:rPr>
        <w:fldChar w:fldCharType="begin"/>
      </w:r>
      <w:r>
        <w:rPr>
          <w:rFonts w:eastAsia="Times New Roman" w:cs="Times New Roman"/>
        </w:rPr>
        <w:instrText xml:space="preserve"> ADDIN EN.CITE &lt;EndNote&gt;&lt;Cite&gt;&lt;Author&gt;Navarro&lt;/Author&gt;&lt;Year&gt;2009&lt;/Year&gt;&lt;RecNum&gt;5&lt;/RecNum&gt;&lt;DisplayText&gt;[7]&lt;/DisplayText&gt;&lt;record&gt;&lt;rec-number&gt;5&lt;/rec-number&gt;&lt;foreign-keys&gt;&lt;key app="EN" db-id="w50zeedfoaxz5teedssvt0vvzwdft52ddwxw" timestamp="1666185889"&gt;5&lt;/key&gt;&lt;/foreign-keys&gt;&lt;ref-type name="Journal Article"&gt;17&lt;/ref-type&gt;&lt;contributors&gt;&lt;authors&gt;&lt;author&gt;Navarro, P.&lt;/author&gt;&lt;author&gt;Vazquez, J.&lt;/author&gt;&lt;/authors&gt;&lt;/contributors&gt;&lt;auth-address&gt;Centro de Biologia Molecular Severo Ochoa (CSIC), Universidad Autonoma de Madrid, 28049 Madrid, Spain.&lt;/auth-address&gt;&lt;titles&gt;&lt;title&gt;A refined method to calculate false discovery rates for peptide identification using decoy databases&lt;/title&gt;&lt;secondary-title&gt;J Proteome Res&lt;/secondary-title&gt;&lt;/titles&gt;&lt;periodical&gt;&lt;full-title&gt;J Proteome Res&lt;/full-title&gt;&lt;/periodical&gt;&lt;pages&gt;1792-6&lt;/pages&gt;&lt;volume&gt;8&lt;/volume&gt;&lt;number&gt;4&lt;/number&gt;&lt;keywords&gt;&lt;keyword&gt;Algorithms&lt;/keyword&gt;&lt;keyword&gt;*Artificial Intelligence&lt;/keyword&gt;&lt;keyword&gt;*Databases, Protein&lt;/keyword&gt;&lt;keyword&gt;False Positive Reactions&lt;/keyword&gt;&lt;keyword&gt;Peptides/*analysis&lt;/keyword&gt;&lt;keyword&gt;*Software&lt;/keyword&gt;&lt;/keywords&gt;&lt;dates&gt;&lt;year&gt;2009&lt;/year&gt;&lt;pub-dates&gt;&lt;date&gt;Apr&lt;/date&gt;&lt;/pub-dates&gt;&lt;/dates&gt;&lt;isbn&gt;1535-3893 (Print)&amp;#xD;1535-3893 (Linking)&lt;/isbn&gt;&lt;accession-num&gt;19714873&lt;/accession-num&gt;&lt;urls&gt;&lt;related-urls&gt;&lt;url&gt;https://www.ncbi.nlm.nih.gov/pubmed/19714873&lt;/url&gt;&lt;/related-urls&gt;&lt;/urls&gt;&lt;electronic-resource-num&gt;10.1021/pr800362h&lt;/electronic-resource-num&gt;&lt;remote-database-name&gt;Medline&lt;/remote-database-name&gt;&lt;remote-database-provider&gt;NLM&lt;/remote-database-provider&gt;&lt;/record&gt;&lt;/Cite&gt;&lt;/EndNote&gt;</w:instrText>
      </w:r>
      <w:r w:rsidRPr="00F948D8">
        <w:rPr>
          <w:rFonts w:eastAsia="Times New Roman" w:cs="Times New Roman"/>
        </w:rPr>
        <w:fldChar w:fldCharType="separate"/>
      </w:r>
      <w:r>
        <w:rPr>
          <w:rFonts w:eastAsia="Times New Roman" w:cs="Times New Roman"/>
          <w:noProof/>
        </w:rPr>
        <w:t>[7]</w:t>
      </w:r>
      <w:r w:rsidRPr="00F948D8">
        <w:rPr>
          <w:rFonts w:eastAsia="Times New Roman" w:cs="Times New Roman"/>
        </w:rPr>
        <w:fldChar w:fldCharType="end"/>
      </w:r>
      <w:r w:rsidRPr="00F948D8">
        <w:rPr>
          <w:rFonts w:eastAsia="Times New Roman" w:cs="Times New Roman"/>
        </w:rPr>
        <w:t>.</w:t>
      </w:r>
    </w:p>
    <w:p w14:paraId="4088AF27"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393ED5C6" wp14:editId="3A9BE1E6">
            <wp:extent cx="4438650" cy="4361359"/>
            <wp:effectExtent l="0" t="0" r="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4438650" cy="4361359"/>
                    </a:xfrm>
                    <a:prstGeom prst="rect">
                      <a:avLst/>
                    </a:prstGeom>
                    <a:noFill/>
                    <a:ln>
                      <a:noFill/>
                    </a:ln>
                  </pic:spPr>
                </pic:pic>
              </a:graphicData>
            </a:graphic>
          </wp:inline>
        </w:drawing>
      </w:r>
    </w:p>
    <w:p w14:paraId="56B431AD" w14:textId="1E97B7D0"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08" w:name="_Ref122690540"/>
      <w:bookmarkStart w:id="109" w:name="_Ref123771564"/>
      <w:r w:rsidRPr="00F948D8">
        <w:rPr>
          <w:rFonts w:eastAsia="Times New Roman" w:cs="Times New Roman"/>
          <w:i/>
          <w:iCs/>
          <w:color w:val="BF8F00" w:themeColor="accent4" w:themeShade="BF"/>
          <w:szCs w:val="18"/>
        </w:rPr>
        <w:t xml:space="preserve">Figure </w:t>
      </w:r>
      <w:bookmarkEnd w:id="108"/>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1</w:t>
      </w:r>
      <w:r w:rsidRPr="00F948D8">
        <w:rPr>
          <w:rFonts w:eastAsia="Times New Roman" w:cs="Times New Roman"/>
          <w:i/>
          <w:iCs/>
          <w:color w:val="BF8F00" w:themeColor="accent4" w:themeShade="BF"/>
          <w:szCs w:val="18"/>
        </w:rPr>
        <w:fldChar w:fldCharType="end"/>
      </w:r>
      <w:bookmarkEnd w:id="109"/>
      <w:r w:rsidRPr="00F948D8">
        <w:rPr>
          <w:rFonts w:eastAsia="Times New Roman" w:cs="Times New Roman"/>
          <w:i/>
          <w:iCs/>
          <w:color w:val="BF8F00" w:themeColor="accent4" w:themeShade="BF"/>
          <w:szCs w:val="18"/>
        </w:rPr>
        <w:t>. Scheme of workflow 2 (step-by-step quantification and sample combination in a labeled experiment) showing module components: LEVEL CREATOR, LEVEL CALIBRATOR, INTEGRATE, NORCOMBINE, RATIOS, SBT, and REPORT (A) and RELS CREATOR (B).</w:t>
      </w:r>
    </w:p>
    <w:p w14:paraId="59E290C3" w14:textId="77777777" w:rsidR="001D6C87" w:rsidRPr="00F948D8" w:rsidRDefault="001D6C87" w:rsidP="001D6C87">
      <w:pPr>
        <w:rPr>
          <w:rFonts w:eastAsia="Times New Roman" w:cs="Times New Roman"/>
        </w:rPr>
      </w:pPr>
    </w:p>
    <w:p w14:paraId="63D87DA7" w14:textId="77777777" w:rsidR="001D6C87" w:rsidRPr="00F948D8" w:rsidRDefault="001D6C87" w:rsidP="00866492">
      <w:pPr>
        <w:pStyle w:val="Heading3"/>
      </w:pPr>
      <w:bookmarkStart w:id="110" w:name="_Toc124328447"/>
      <w:r w:rsidRPr="00F948D8">
        <w:lastRenderedPageBreak/>
        <w:t>Workflow operation</w:t>
      </w:r>
      <w:bookmarkEnd w:id="110"/>
    </w:p>
    <w:p w14:paraId="03595054" w14:textId="4721462A" w:rsidR="001D6C87" w:rsidRPr="00F948D8" w:rsidRDefault="001D6C87" w:rsidP="001D6C87">
      <w:pPr>
        <w:rPr>
          <w:rFonts w:eastAsia="Times New Roman" w:cs="Times New Roman"/>
        </w:rPr>
      </w:pPr>
      <w:r w:rsidRPr="00F948D8">
        <w:rPr>
          <w:rFonts w:eastAsia="Times New Roman" w:cs="Times New Roman"/>
        </w:rPr>
        <w:t>Workflow 2 comprises all six basic modules: LEVEL CREATOR, LEVEL CALIBRATOR, INTEGRATE, NORCOMBINE, RATIOS, and SBT plus the REPORT module (</w:t>
      </w:r>
      <w:r w:rsidRPr="00F948D8">
        <w:rPr>
          <w:rFonts w:eastAsia="Times New Roman" w:cs="Times New Roman"/>
        </w:rPr>
        <w:fldChar w:fldCharType="begin"/>
      </w:r>
      <w:r w:rsidRPr="00F948D8">
        <w:rPr>
          <w:rFonts w:eastAsia="Times New Roman" w:cs="Times New Roman"/>
        </w:rPr>
        <w:instrText xml:space="preserve"> REF _Ref12377156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1</w:t>
      </w:r>
      <w:r w:rsidRPr="00F948D8">
        <w:rPr>
          <w:rFonts w:eastAsia="Times New Roman" w:cs="Times New Roman"/>
        </w:rPr>
        <w:fldChar w:fldCharType="end"/>
      </w:r>
      <w:r w:rsidRPr="00F948D8">
        <w:rPr>
          <w:rFonts w:eastAsia="Times New Roman" w:cs="Times New Roman"/>
        </w:rPr>
        <w:t>). The starting module, LEVEL CREATOR, generates the level files, sample folders and log2 ratios indicated in the corresponding task table (</w:t>
      </w:r>
      <w:r w:rsidRPr="00F948D8">
        <w:rPr>
          <w:rFonts w:eastAsia="Times New Roman" w:cs="Times New Roman"/>
        </w:rPr>
        <w:fldChar w:fldCharType="begin"/>
      </w:r>
      <w:r w:rsidRPr="00F948D8">
        <w:rPr>
          <w:rFonts w:eastAsia="Times New Roman" w:cs="Times New Roman"/>
        </w:rPr>
        <w:instrText xml:space="preserve"> REF _Ref12377157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2</w:t>
      </w:r>
      <w:r w:rsidRPr="00F948D8">
        <w:rPr>
          <w:rFonts w:eastAsia="Times New Roman" w:cs="Times New Roman"/>
        </w:rPr>
        <w:fldChar w:fldCharType="end"/>
      </w:r>
      <w:r w:rsidRPr="00F948D8">
        <w:rPr>
          <w:rFonts w:eastAsia="Times New Roman" w:cs="Times New Roman"/>
        </w:rPr>
        <w:t>).</w:t>
      </w:r>
    </w:p>
    <w:p w14:paraId="146B6622"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0936191D" wp14:editId="7B6E17DE">
            <wp:extent cx="5786798" cy="2971800"/>
            <wp:effectExtent l="95250" t="38100" r="42545" b="952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85">
                      <a:extLst>
                        <a:ext uri="{28A0092B-C50C-407E-A947-70E740481C1C}">
                          <a14:useLocalDpi xmlns:a14="http://schemas.microsoft.com/office/drawing/2010/main" val="0"/>
                        </a:ext>
                      </a:extLst>
                    </a:blip>
                    <a:stretch>
                      <a:fillRect/>
                    </a:stretch>
                  </pic:blipFill>
                  <pic:spPr bwMode="auto">
                    <a:xfrm>
                      <a:off x="0" y="0"/>
                      <a:ext cx="5802418" cy="2979822"/>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739E1FE" w14:textId="52ACEFEB"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11" w:name="_Ref122690553"/>
      <w:bookmarkStart w:id="112" w:name="_Ref123771575"/>
      <w:r w:rsidRPr="00F948D8">
        <w:rPr>
          <w:rFonts w:eastAsia="Times New Roman" w:cs="Times New Roman"/>
          <w:i/>
          <w:iCs/>
          <w:color w:val="BF8F00" w:themeColor="accent4" w:themeShade="BF"/>
          <w:szCs w:val="18"/>
        </w:rPr>
        <w:t xml:space="preserve">Figure </w:t>
      </w:r>
      <w:bookmarkEnd w:id="111"/>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2</w:t>
      </w:r>
      <w:r w:rsidRPr="00F948D8">
        <w:rPr>
          <w:rFonts w:eastAsia="Times New Roman" w:cs="Times New Roman"/>
          <w:i/>
          <w:iCs/>
          <w:color w:val="BF8F00" w:themeColor="accent4" w:themeShade="BF"/>
          <w:szCs w:val="18"/>
        </w:rPr>
        <w:fldChar w:fldCharType="end"/>
      </w:r>
      <w:bookmarkEnd w:id="112"/>
      <w:r w:rsidRPr="00F948D8">
        <w:rPr>
          <w:rFonts w:eastAsia="Times New Roman" w:cs="Times New Roman"/>
          <w:i/>
          <w:iCs/>
          <w:color w:val="BF8F00" w:themeColor="accent4" w:themeShade="BF"/>
          <w:szCs w:val="18"/>
        </w:rPr>
        <w:t>. The LEVEL CREATOR task table for workflow 2.</w:t>
      </w:r>
    </w:p>
    <w:p w14:paraId="029FBD98" w14:textId="77777777" w:rsidR="001D6C87" w:rsidRPr="00F948D8" w:rsidRDefault="001D6C87" w:rsidP="001D6C87">
      <w:pPr>
        <w:rPr>
          <w:rFonts w:eastAsia="Times New Roman" w:cs="Times New Roman"/>
        </w:rPr>
      </w:pPr>
    </w:p>
    <w:p w14:paraId="45392E7C" w14:textId="0FC1146D" w:rsidR="001D6C87" w:rsidRPr="00F948D8" w:rsidRDefault="001D6C87" w:rsidP="001D6C87">
      <w:pPr>
        <w:ind w:firstLine="720"/>
        <w:rPr>
          <w:rFonts w:eastAsia="Times New Roman" w:cs="Times New Roman"/>
        </w:rPr>
      </w:pPr>
      <w:r w:rsidRPr="00F948D8">
        <w:rPr>
          <w:rFonts w:eastAsia="Times New Roman" w:cs="Times New Roman"/>
        </w:rPr>
        <w:t xml:space="preserve">The output level files, </w:t>
      </w:r>
      <w:proofErr w:type="spellStart"/>
      <w:r w:rsidRPr="00F948D8">
        <w:rPr>
          <w:rFonts w:eastAsia="Times New Roman" w:cs="Times New Roman"/>
          <w:i/>
        </w:rPr>
        <w:t>u_scan</w:t>
      </w:r>
      <w:proofErr w:type="spellEnd"/>
      <w:r w:rsidRPr="00F948D8">
        <w:rPr>
          <w:rFonts w:eastAsia="Times New Roman" w:cs="Times New Roman"/>
        </w:rPr>
        <w:t xml:space="preserve"> (</w:t>
      </w:r>
      <w:r w:rsidRPr="00F948D8">
        <w:rPr>
          <w:rFonts w:eastAsia="Times New Roman" w:cs="Times New Roman"/>
          <w:i/>
        </w:rPr>
        <w:t>uncalibrated scan</w:t>
      </w:r>
      <w:r w:rsidRPr="00F948D8">
        <w:rPr>
          <w:rFonts w:eastAsia="Times New Roman" w:cs="Times New Roman"/>
        </w:rPr>
        <w:t>), display element identifiers together with their corresponding log2-ratio and statistical weight values (</w:t>
      </w:r>
      <w:r w:rsidRPr="00F948D8">
        <w:rPr>
          <w:rFonts w:eastAsia="Times New Roman" w:cs="Times New Roman"/>
        </w:rPr>
        <w:fldChar w:fldCharType="begin"/>
      </w:r>
      <w:r w:rsidRPr="00F948D8">
        <w:rPr>
          <w:rFonts w:eastAsia="Times New Roman" w:cs="Times New Roman"/>
        </w:rPr>
        <w:instrText xml:space="preserve"> REF _Ref123771591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3</w:t>
      </w:r>
      <w:r w:rsidRPr="00F948D8">
        <w:rPr>
          <w:rFonts w:eastAsia="Times New Roman" w:cs="Times New Roman"/>
        </w:rPr>
        <w:fldChar w:fldCharType="end"/>
      </w:r>
      <w:r w:rsidRPr="00F948D8">
        <w:rPr>
          <w:rFonts w:eastAsia="Times New Roman" w:cs="Times New Roman"/>
        </w:rPr>
        <w:t xml:space="preserve">). This </w:t>
      </w:r>
      <w:r w:rsidRPr="00F948D8">
        <w:rPr>
          <w:rFonts w:eastAsia="Times New Roman" w:cs="Times New Roman"/>
          <w:i/>
        </w:rPr>
        <w:t>uncalibrated</w:t>
      </w:r>
      <w:r w:rsidRPr="00F948D8">
        <w:rPr>
          <w:rFonts w:eastAsia="Times New Roman" w:cs="Times New Roman"/>
        </w:rPr>
        <w:t xml:space="preserve"> weight is the inverse of the variance associated with the log2-ratio, and therefore a higher weight corresponds to a more accurate quantification.</w:t>
      </w:r>
    </w:p>
    <w:p w14:paraId="3DB922B7"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4996918A" wp14:editId="305A3892">
            <wp:extent cx="5262640" cy="1274427"/>
            <wp:effectExtent l="114300" t="57150" r="52705" b="1168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262245" cy="1273810"/>
                    </a:xfrm>
                    <a:prstGeom prst="rect">
                      <a:avLst/>
                    </a:prstGeom>
                    <a:noFill/>
                    <a:ln>
                      <a:solidFill>
                        <a:sysClr val="window" lastClr="FFFFFF">
                          <a:lumMod val="65000"/>
                        </a:sysClr>
                      </a:solidFill>
                    </a:ln>
                    <a:effectLst>
                      <a:outerShdw blurRad="50800" dist="38100" dir="8100000" algn="tr" rotWithShape="0">
                        <a:prstClr val="black">
                          <a:alpha val="40000"/>
                        </a:prstClr>
                      </a:outerShdw>
                    </a:effectLst>
                  </pic:spPr>
                </pic:pic>
              </a:graphicData>
            </a:graphic>
          </wp:inline>
        </w:drawing>
      </w:r>
    </w:p>
    <w:p w14:paraId="0275A4E5" w14:textId="3A4FC0D0"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13" w:name="_Ref122691254"/>
      <w:bookmarkStart w:id="114" w:name="_Ref123771591"/>
      <w:r w:rsidRPr="00F948D8">
        <w:rPr>
          <w:rFonts w:eastAsia="Times New Roman" w:cs="Times New Roman"/>
          <w:i/>
          <w:iCs/>
          <w:color w:val="BF8F00" w:themeColor="accent4" w:themeShade="BF"/>
          <w:szCs w:val="18"/>
        </w:rPr>
        <w:t>Figure</w:t>
      </w:r>
      <w:bookmarkEnd w:id="113"/>
      <w:r w:rsidRPr="00F948D8">
        <w:rPr>
          <w:rFonts w:eastAsia="Times New Roman" w:cs="Times New Roman"/>
          <w:i/>
          <w:iCs/>
          <w:color w:val="BF8F00" w:themeColor="accent4" w:themeShade="BF"/>
          <w:szCs w:val="18"/>
        </w:rPr>
        <w:t xml:space="preserve"> </w:t>
      </w:r>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3</w:t>
      </w:r>
      <w:r w:rsidRPr="00F948D8">
        <w:rPr>
          <w:rFonts w:eastAsia="Times New Roman" w:cs="Times New Roman"/>
          <w:i/>
          <w:iCs/>
          <w:color w:val="BF8F00" w:themeColor="accent4" w:themeShade="BF"/>
          <w:szCs w:val="18"/>
        </w:rPr>
        <w:fldChar w:fldCharType="end"/>
      </w:r>
      <w:bookmarkEnd w:id="114"/>
      <w:r w:rsidRPr="00F948D8">
        <w:rPr>
          <w:rFonts w:eastAsia="Times New Roman" w:cs="Times New Roman"/>
          <w:i/>
          <w:iCs/>
          <w:color w:val="BF8F00" w:themeColor="accent4" w:themeShade="BF"/>
          <w:szCs w:val="18"/>
        </w:rPr>
        <w:t xml:space="preserve">. Excerpt from one of the </w:t>
      </w:r>
      <w:proofErr w:type="spellStart"/>
      <w:r w:rsidRPr="00F948D8">
        <w:rPr>
          <w:rFonts w:eastAsia="Times New Roman" w:cs="Times New Roman"/>
          <w:i/>
          <w:iCs/>
          <w:color w:val="BF8F00" w:themeColor="accent4" w:themeShade="BF"/>
          <w:szCs w:val="18"/>
        </w:rPr>
        <w:t>u_scan</w:t>
      </w:r>
      <w:proofErr w:type="spellEnd"/>
      <w:r w:rsidRPr="00F948D8">
        <w:rPr>
          <w:rFonts w:eastAsia="Times New Roman" w:cs="Times New Roman"/>
          <w:i/>
          <w:iCs/>
          <w:color w:val="BF8F00" w:themeColor="accent4" w:themeShade="BF"/>
          <w:szCs w:val="18"/>
        </w:rPr>
        <w:t xml:space="preserve"> files generated by workflow 2 LEVEL CREATOR module showing element identifiers (left column), log2 ratios (center column), and statistical weights (right column).</w:t>
      </w:r>
    </w:p>
    <w:p w14:paraId="76439392" w14:textId="77777777" w:rsidR="001D6C87" w:rsidRPr="00F948D8" w:rsidRDefault="001D6C87" w:rsidP="001D6C87">
      <w:pPr>
        <w:rPr>
          <w:rFonts w:eastAsia="Times New Roman" w:cs="Times New Roman"/>
        </w:rPr>
      </w:pPr>
    </w:p>
    <w:p w14:paraId="19813298" w14:textId="4D28917E" w:rsidR="001D6C87" w:rsidRPr="00166AC1" w:rsidRDefault="001D6C87" w:rsidP="001D6C87">
      <w:pPr>
        <w:ind w:firstLine="720"/>
        <w:rPr>
          <w:rFonts w:eastAsia="Times New Roman" w:cs="Times New Roman"/>
        </w:rPr>
      </w:pPr>
      <w:r w:rsidRPr="00F948D8">
        <w:rPr>
          <w:rFonts w:eastAsia="Times New Roman" w:cs="Times New Roman"/>
        </w:rPr>
        <w:t xml:space="preserve">Prior to their integration into a higher level, </w:t>
      </w:r>
      <w:proofErr w:type="spellStart"/>
      <w:r w:rsidRPr="00F948D8">
        <w:rPr>
          <w:rFonts w:eastAsia="Times New Roman" w:cs="Times New Roman"/>
          <w:i/>
        </w:rPr>
        <w:t>u_scan</w:t>
      </w:r>
      <w:proofErr w:type="spellEnd"/>
      <w:r w:rsidRPr="00F948D8">
        <w:rPr>
          <w:rFonts w:eastAsia="Times New Roman" w:cs="Times New Roman"/>
        </w:rPr>
        <w:t xml:space="preserve"> levels are calibrated to account for the variability of the LC-MS/MS analysis with the LEVEL CALIBRATOR module, which results in </w:t>
      </w:r>
      <w:r w:rsidRPr="00F948D8">
        <w:rPr>
          <w:rFonts w:eastAsia="Times New Roman" w:cs="Times New Roman"/>
          <w:i/>
        </w:rPr>
        <w:t>scan</w:t>
      </w:r>
      <w:r w:rsidRPr="00F948D8">
        <w:rPr>
          <w:rFonts w:eastAsia="Times New Roman" w:cs="Times New Roman"/>
        </w:rPr>
        <w:t xml:space="preserve"> calibrated levels with recalculated statistical weights (</w:t>
      </w:r>
      <w:r w:rsidRPr="006A55AA">
        <w:rPr>
          <w:rFonts w:eastAsia="Times New Roman" w:cs="Times New Roman"/>
          <w:i/>
          <w:color w:val="BF8F00" w:themeColor="accent4" w:themeShade="BF"/>
        </w:rPr>
        <w:fldChar w:fldCharType="begin"/>
      </w:r>
      <w:r w:rsidRPr="006A55AA">
        <w:rPr>
          <w:rFonts w:eastAsia="Times New Roman" w:cs="Times New Roman"/>
          <w:i/>
          <w:color w:val="BF8F00" w:themeColor="accent4" w:themeShade="BF"/>
        </w:rPr>
        <w:instrText xml:space="preserve"> REF _Ref124348788 \h  \* MERGEFORMAT </w:instrText>
      </w:r>
      <w:r w:rsidRPr="006A55AA">
        <w:rPr>
          <w:rFonts w:eastAsia="Times New Roman" w:cs="Times New Roman"/>
          <w:i/>
          <w:color w:val="BF8F00" w:themeColor="accent4" w:themeShade="BF"/>
        </w:rPr>
      </w:r>
      <w:r w:rsidRPr="006A55AA">
        <w:rPr>
          <w:rFonts w:eastAsia="Times New Roman" w:cs="Times New Roman"/>
          <w:i/>
          <w:color w:val="BF8F00" w:themeColor="accent4" w:themeShade="BF"/>
        </w:rPr>
        <w:fldChar w:fldCharType="separate"/>
      </w:r>
      <w:r w:rsidR="0009316B" w:rsidRPr="0009316B">
        <w:rPr>
          <w:i/>
          <w:color w:val="BF8F00" w:themeColor="accent4" w:themeShade="BF"/>
        </w:rPr>
        <w:t xml:space="preserve">Figure </w:t>
      </w:r>
      <w:r w:rsidR="0009316B" w:rsidRPr="0009316B">
        <w:rPr>
          <w:i/>
          <w:noProof/>
          <w:color w:val="BF8F00" w:themeColor="accent4" w:themeShade="BF"/>
        </w:rPr>
        <w:t>44</w:t>
      </w:r>
      <w:r w:rsidRPr="006A55AA">
        <w:rPr>
          <w:rFonts w:eastAsia="Times New Roman" w:cs="Times New Roman"/>
          <w:i/>
          <w:color w:val="BF8F00" w:themeColor="accent4" w:themeShade="BF"/>
        </w:rPr>
        <w:fldChar w:fldCharType="end"/>
      </w:r>
      <w:r w:rsidRPr="00F948D8">
        <w:rPr>
          <w:rFonts w:eastAsia="Times New Roman" w:cs="Times New Roman"/>
        </w:rPr>
        <w:t xml:space="preserve">, </w:t>
      </w:r>
      <w:r>
        <w:rPr>
          <w:rFonts w:eastAsia="Times New Roman" w:cs="Times New Roman"/>
        </w:rPr>
        <w:t>Top</w:t>
      </w:r>
      <w:r w:rsidRPr="00F948D8">
        <w:rPr>
          <w:rFonts w:eastAsia="Times New Roman" w:cs="Times New Roman"/>
        </w:rPr>
        <w:t xml:space="preserve">). Then the INTEGRATE </w:t>
      </w:r>
      <w:r w:rsidRPr="00F948D8">
        <w:rPr>
          <w:rFonts w:eastAsia="Times New Roman" w:cs="Times New Roman"/>
        </w:rPr>
        <w:lastRenderedPageBreak/>
        <w:t xml:space="preserve">module performs the </w:t>
      </w:r>
      <w:r w:rsidRPr="00F948D8">
        <w:rPr>
          <w:rFonts w:eastAsia="Times New Roman" w:cs="Times New Roman"/>
          <w:i/>
        </w:rPr>
        <w:t>scan-to-peptide</w:t>
      </w:r>
      <w:r w:rsidRPr="00F948D8">
        <w:rPr>
          <w:rFonts w:eastAsia="Times New Roman" w:cs="Times New Roman"/>
        </w:rPr>
        <w:t xml:space="preserve">, </w:t>
      </w:r>
      <w:r w:rsidRPr="00F948D8">
        <w:rPr>
          <w:rFonts w:eastAsia="Times New Roman" w:cs="Times New Roman"/>
          <w:i/>
        </w:rPr>
        <w:t>peptide-to-protein</w:t>
      </w:r>
      <w:r w:rsidRPr="00F948D8">
        <w:rPr>
          <w:rFonts w:eastAsia="Times New Roman" w:cs="Times New Roman"/>
        </w:rPr>
        <w:t xml:space="preserve"> and </w:t>
      </w:r>
      <w:r w:rsidRPr="00F948D8">
        <w:rPr>
          <w:rFonts w:eastAsia="Times New Roman" w:cs="Times New Roman"/>
          <w:i/>
        </w:rPr>
        <w:t>protein-to-proteinall</w:t>
      </w:r>
      <w:r w:rsidRPr="00F948D8">
        <w:rPr>
          <w:rFonts w:eastAsia="Times New Roman" w:cs="Times New Roman"/>
        </w:rPr>
        <w:t xml:space="preserve"> integrations according to the module task table (</w:t>
      </w:r>
      <w:r w:rsidRPr="002E222C">
        <w:rPr>
          <w:rFonts w:eastAsia="Times New Roman" w:cs="Times New Roman"/>
          <w:i/>
          <w:color w:val="BF8F00" w:themeColor="accent4" w:themeShade="BF"/>
        </w:rPr>
        <w:fldChar w:fldCharType="begin"/>
      </w:r>
      <w:r w:rsidRPr="002E222C">
        <w:rPr>
          <w:rFonts w:eastAsia="Times New Roman" w:cs="Times New Roman"/>
          <w:i/>
          <w:color w:val="BF8F00" w:themeColor="accent4" w:themeShade="BF"/>
        </w:rPr>
        <w:instrText xml:space="preserve"> REF _Ref124348788 \h  \* MERGEFORMAT </w:instrText>
      </w:r>
      <w:r w:rsidRPr="002E222C">
        <w:rPr>
          <w:rFonts w:eastAsia="Times New Roman" w:cs="Times New Roman"/>
          <w:i/>
          <w:color w:val="BF8F00" w:themeColor="accent4" w:themeShade="BF"/>
        </w:rPr>
      </w:r>
      <w:r w:rsidRPr="002E222C">
        <w:rPr>
          <w:rFonts w:eastAsia="Times New Roman" w:cs="Times New Roman"/>
          <w:i/>
          <w:color w:val="BF8F00" w:themeColor="accent4" w:themeShade="BF"/>
        </w:rPr>
        <w:fldChar w:fldCharType="separate"/>
      </w:r>
      <w:r w:rsidR="0009316B" w:rsidRPr="0009316B">
        <w:rPr>
          <w:i/>
          <w:color w:val="BF8F00" w:themeColor="accent4" w:themeShade="BF"/>
        </w:rPr>
        <w:t xml:space="preserve">Figure </w:t>
      </w:r>
      <w:r w:rsidR="0009316B" w:rsidRPr="0009316B">
        <w:rPr>
          <w:i/>
          <w:noProof/>
          <w:color w:val="BF8F00" w:themeColor="accent4" w:themeShade="BF"/>
        </w:rPr>
        <w:t>44</w:t>
      </w:r>
      <w:r w:rsidRPr="002E222C">
        <w:rPr>
          <w:rFonts w:eastAsia="Times New Roman" w:cs="Times New Roman"/>
          <w:i/>
          <w:color w:val="BF8F00" w:themeColor="accent4" w:themeShade="BF"/>
        </w:rPr>
        <w:fldChar w:fldCharType="end"/>
      </w:r>
      <w:r w:rsidRPr="00F948D8">
        <w:rPr>
          <w:rFonts w:eastAsia="Times New Roman" w:cs="Times New Roman"/>
        </w:rPr>
        <w:t xml:space="preserve">, </w:t>
      </w:r>
      <w:r>
        <w:rPr>
          <w:rFonts w:eastAsia="Times New Roman" w:cs="Times New Roman"/>
        </w:rPr>
        <w:t>Bottom</w:t>
      </w:r>
      <w:r w:rsidRPr="00166AC1">
        <w:rPr>
          <w:rFonts w:eastAsia="Times New Roman" w:cs="Times New Roman"/>
        </w:rPr>
        <w:t>). The protein outliers are not discarded in this integration as prompted by the 0 value indicated for the FDR parameter.</w:t>
      </w:r>
    </w:p>
    <w:p w14:paraId="0C7EA0A7" w14:textId="77777777" w:rsidR="001D6C87" w:rsidRDefault="001D6C87" w:rsidP="001D6C87">
      <w:pPr>
        <w:keepNext/>
        <w:jc w:val="center"/>
      </w:pPr>
      <w:r w:rsidRPr="006D5CE1">
        <w:rPr>
          <w:rFonts w:eastAsia="Times New Roman" w:cs="Times New Roman"/>
          <w:noProof/>
        </w:rPr>
        <w:drawing>
          <wp:inline distT="0" distB="0" distL="0" distR="0" wp14:anchorId="1038FFED" wp14:editId="75BED420">
            <wp:extent cx="3609975" cy="1375591"/>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a:extLst>
                        <a:ext uri="{28A0092B-C50C-407E-A947-70E740481C1C}">
                          <a14:useLocalDpi xmlns:a14="http://schemas.microsoft.com/office/drawing/2010/main" val="0"/>
                        </a:ext>
                      </a:extLst>
                    </a:blip>
                    <a:stretch>
                      <a:fillRect/>
                    </a:stretch>
                  </pic:blipFill>
                  <pic:spPr bwMode="auto">
                    <a:xfrm>
                      <a:off x="0" y="0"/>
                      <a:ext cx="3644568" cy="1388773"/>
                    </a:xfrm>
                    <a:prstGeom prst="rect">
                      <a:avLst/>
                    </a:prstGeom>
                    <a:noFill/>
                    <a:ln>
                      <a:noFill/>
                    </a:ln>
                  </pic:spPr>
                </pic:pic>
              </a:graphicData>
            </a:graphic>
          </wp:inline>
        </w:drawing>
      </w:r>
    </w:p>
    <w:p w14:paraId="70E5D951" w14:textId="12150B3B" w:rsidR="001D6C87" w:rsidRPr="00F948D8" w:rsidRDefault="001D6C87" w:rsidP="001D6C87">
      <w:pPr>
        <w:pStyle w:val="Caption"/>
      </w:pPr>
      <w:bookmarkStart w:id="115" w:name="_Ref124348788"/>
      <w:r>
        <w:t xml:space="preserve">Figure </w:t>
      </w:r>
      <w:r>
        <w:fldChar w:fldCharType="begin"/>
      </w:r>
      <w:r>
        <w:instrText xml:space="preserve"> SEQ Figure \* ARABIC </w:instrText>
      </w:r>
      <w:r>
        <w:fldChar w:fldCharType="separate"/>
      </w:r>
      <w:r w:rsidR="0009316B">
        <w:rPr>
          <w:noProof/>
        </w:rPr>
        <w:t>44</w:t>
      </w:r>
      <w:r>
        <w:rPr>
          <w:noProof/>
        </w:rPr>
        <w:fldChar w:fldCharType="end"/>
      </w:r>
      <w:bookmarkEnd w:id="115"/>
      <w:r>
        <w:rPr>
          <w:noProof/>
        </w:rPr>
        <w:t xml:space="preserve"> . </w:t>
      </w:r>
      <w:r w:rsidRPr="00095F3C">
        <w:rPr>
          <w:noProof/>
        </w:rPr>
        <w:t>The LEVEL CALIBRATOR (</w:t>
      </w:r>
      <w:r>
        <w:rPr>
          <w:noProof/>
        </w:rPr>
        <w:t>Top</w:t>
      </w:r>
      <w:r w:rsidRPr="00095F3C">
        <w:rPr>
          <w:noProof/>
        </w:rPr>
        <w:t>) and INTEGRATE (</w:t>
      </w:r>
      <w:r>
        <w:rPr>
          <w:noProof/>
        </w:rPr>
        <w:t>Bottom</w:t>
      </w:r>
      <w:r w:rsidRPr="00095F3C">
        <w:rPr>
          <w:noProof/>
        </w:rPr>
        <w:t>) task tables for workflow 2.</w:t>
      </w:r>
    </w:p>
    <w:p w14:paraId="3CCEF089" w14:textId="77777777" w:rsidR="001D6C87" w:rsidRPr="00F948D8" w:rsidRDefault="001D6C87" w:rsidP="001D6C87">
      <w:pPr>
        <w:keepNext/>
        <w:rPr>
          <w:rFonts w:eastAsia="Times New Roman" w:cs="Times New Roman"/>
        </w:rPr>
      </w:pPr>
    </w:p>
    <w:p w14:paraId="69EE9833" w14:textId="37037492" w:rsidR="001D6C87" w:rsidRPr="00F948D8" w:rsidRDefault="001D6C87" w:rsidP="001D6C87">
      <w:pPr>
        <w:ind w:firstLine="720"/>
        <w:rPr>
          <w:rFonts w:eastAsia="Times New Roman" w:cs="Times New Roman"/>
        </w:rPr>
      </w:pPr>
      <w:r w:rsidRPr="00F948D8">
        <w:rPr>
          <w:rFonts w:eastAsia="Times New Roman" w:cs="Times New Roman"/>
        </w:rPr>
        <w:t>Every integration requires a specific relation table linking the corresponding lower- and higher-level elements that is generated by RELS CREATOR (</w:t>
      </w:r>
      <w:r w:rsidRPr="00F948D8">
        <w:rPr>
          <w:rFonts w:eastAsia="Times New Roman" w:cs="Times New Roman"/>
        </w:rPr>
        <w:fldChar w:fldCharType="begin"/>
      </w:r>
      <w:r w:rsidRPr="00F948D8">
        <w:rPr>
          <w:rFonts w:eastAsia="Times New Roman" w:cs="Times New Roman"/>
        </w:rPr>
        <w:instrText xml:space="preserve"> REF _Ref12377156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1</w:t>
      </w:r>
      <w:r w:rsidRPr="00F948D8">
        <w:rPr>
          <w:rFonts w:eastAsia="Times New Roman" w:cs="Times New Roman"/>
        </w:rPr>
        <w:fldChar w:fldCharType="end"/>
      </w:r>
      <w:r w:rsidRPr="00F948D8">
        <w:rPr>
          <w:rFonts w:eastAsia="Times New Roman" w:cs="Times New Roman"/>
        </w:rPr>
        <w:t xml:space="preserve">B and </w:t>
      </w:r>
      <w:r w:rsidRPr="00F948D8">
        <w:rPr>
          <w:rFonts w:eastAsia="Times New Roman" w:cs="Times New Roman"/>
        </w:rPr>
        <w:fldChar w:fldCharType="begin"/>
      </w:r>
      <w:r w:rsidRPr="00F948D8">
        <w:rPr>
          <w:rFonts w:eastAsia="Times New Roman" w:cs="Times New Roman"/>
        </w:rPr>
        <w:instrText xml:space="preserve"> REF _Ref12377168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5</w:t>
      </w:r>
      <w:r w:rsidRPr="00F948D8">
        <w:rPr>
          <w:rFonts w:eastAsia="Times New Roman" w:cs="Times New Roman"/>
        </w:rPr>
        <w:fldChar w:fldCharType="end"/>
      </w:r>
      <w:r w:rsidRPr="00F948D8">
        <w:rPr>
          <w:rFonts w:eastAsia="Times New Roman" w:cs="Times New Roman"/>
        </w:rPr>
        <w:t xml:space="preserve">). Thus, the </w:t>
      </w:r>
      <w:r w:rsidRPr="00F948D8">
        <w:rPr>
          <w:rFonts w:eastAsia="Times New Roman" w:cs="Times New Roman"/>
          <w:i/>
        </w:rPr>
        <w:t xml:space="preserve">peptide2protein </w:t>
      </w:r>
      <w:r w:rsidRPr="00F948D8">
        <w:rPr>
          <w:rFonts w:eastAsia="Times New Roman" w:cs="Times New Roman"/>
        </w:rPr>
        <w:t>relation table (</w:t>
      </w:r>
      <w:r w:rsidRPr="00F948D8">
        <w:rPr>
          <w:rFonts w:eastAsia="Times New Roman" w:cs="Times New Roman"/>
        </w:rPr>
        <w:fldChar w:fldCharType="begin"/>
      </w:r>
      <w:r w:rsidRPr="00F948D8">
        <w:rPr>
          <w:rFonts w:eastAsia="Times New Roman" w:cs="Times New Roman"/>
        </w:rPr>
        <w:instrText xml:space="preserve"> REF _Ref12377168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5</w:t>
      </w:r>
      <w:r w:rsidRPr="00F948D8">
        <w:rPr>
          <w:rFonts w:eastAsia="Times New Roman" w:cs="Times New Roman"/>
        </w:rPr>
        <w:fldChar w:fldCharType="end"/>
      </w:r>
      <w:r w:rsidRPr="00F948D8">
        <w:rPr>
          <w:rFonts w:eastAsia="Times New Roman" w:cs="Times New Roman"/>
        </w:rPr>
        <w:t>) describes the relationships between the peptide level (</w:t>
      </w:r>
      <w:r w:rsidRPr="00F948D8">
        <w:rPr>
          <w:rFonts w:eastAsia="Times New Roman" w:cs="Times New Roman"/>
          <w:i/>
        </w:rPr>
        <w:t>i.e.</w:t>
      </w:r>
      <w:r w:rsidRPr="00F948D8">
        <w:rPr>
          <w:rFonts w:eastAsia="Times New Roman" w:cs="Times New Roman"/>
        </w:rPr>
        <w:t xml:space="preserve"> the lower level) and the protein level (</w:t>
      </w:r>
      <w:r w:rsidRPr="00F948D8">
        <w:rPr>
          <w:rFonts w:eastAsia="Times New Roman" w:cs="Times New Roman"/>
          <w:i/>
        </w:rPr>
        <w:t>i.e.</w:t>
      </w:r>
      <w:r w:rsidRPr="00F948D8">
        <w:rPr>
          <w:rFonts w:eastAsia="Times New Roman" w:cs="Times New Roman"/>
        </w:rPr>
        <w:t xml:space="preserve"> the higher level). Note that the elements of the </w:t>
      </w:r>
      <w:r w:rsidRPr="00F948D8">
        <w:rPr>
          <w:rFonts w:eastAsia="Times New Roman" w:cs="Times New Roman"/>
          <w:i/>
        </w:rPr>
        <w:t>protein2category</w:t>
      </w:r>
      <w:r w:rsidRPr="00F948D8">
        <w:rPr>
          <w:rFonts w:eastAsia="Times New Roman" w:cs="Times New Roman"/>
        </w:rPr>
        <w:t xml:space="preserve"> relation table were retrieved from a text file containing functional annotations from the Gene Ontology knowledgebase </w:t>
      </w:r>
      <w:r w:rsidRPr="00F948D8">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iBndWlkPSI2ZmJlMDMwMC0wOThjLTQ3NjAtOGY2Yi1hZmFhNTQ0MGE5YTEi
PjEy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iBndWlkPSI2ZmJlMDMwMC0wOThjLTQ3NjAtOGY2Yi1hZmFhNTQ0MGE5YTEi
PjEy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5]</w:t>
      </w:r>
      <w:r w:rsidRPr="00F948D8">
        <w:rPr>
          <w:rFonts w:eastAsia="Times New Roman" w:cs="Times New Roman"/>
        </w:rPr>
        <w:fldChar w:fldCharType="end"/>
      </w:r>
      <w:r w:rsidRPr="00F948D8">
        <w:rPr>
          <w:rFonts w:eastAsia="Times New Roman" w:cs="Times New Roman"/>
        </w:rPr>
        <w:t>.</w:t>
      </w:r>
    </w:p>
    <w:p w14:paraId="0151D3F8"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34DCD632" wp14:editId="17121EB3">
            <wp:extent cx="5339430" cy="958903"/>
            <wp:effectExtent l="114300" t="57150" r="52070" b="107950"/>
            <wp:docPr id="93" name="Picture 93">
              <a:extLst xmlns:a="http://schemas.openxmlformats.org/drawingml/2006/main">
                <a:ext uri="{FF2B5EF4-FFF2-40B4-BE49-F238E27FC236}">
                  <a16:creationId xmlns:a16="http://schemas.microsoft.com/office/drawing/2014/main" id="{DDBD47E5-3060-405B-BA7A-E08B0E25FC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2">
                      <a:extLst>
                        <a:ext uri="{FF2B5EF4-FFF2-40B4-BE49-F238E27FC236}">
                          <a16:creationId xmlns:a16="http://schemas.microsoft.com/office/drawing/2014/main" id="{DDBD47E5-3060-405B-BA7A-E08B0E25FC57}"/>
                        </a:ext>
                      </a:extLst>
                    </pic:cNvPr>
                    <pic:cNvPicPr>
                      <a:picLocks noChangeAspect="1"/>
                    </pic:cNvPicPr>
                  </pic:nvPicPr>
                  <pic:blipFill>
                    <a:blip r:embed="rId88">
                      <a:extLst>
                        <a:ext uri="{28A0092B-C50C-407E-A947-70E740481C1C}">
                          <a14:useLocalDpi xmlns:a14="http://schemas.microsoft.com/office/drawing/2010/main" val="0"/>
                        </a:ext>
                      </a:extLst>
                    </a:blip>
                    <a:stretch>
                      <a:fillRect/>
                    </a:stretch>
                  </pic:blipFill>
                  <pic:spPr>
                    <a:xfrm>
                      <a:off x="0" y="0"/>
                      <a:ext cx="5339080" cy="958850"/>
                    </a:xfrm>
                    <a:prstGeom prst="rect">
                      <a:avLst/>
                    </a:prstGeom>
                    <a:solidFill>
                      <a:sysClr val="window" lastClr="FFFFFF"/>
                    </a:solid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3B3D72BD" w14:textId="5B7CD7D7"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16" w:name="_Ref122691348"/>
      <w:bookmarkStart w:id="117" w:name="_Ref123771687"/>
      <w:r w:rsidRPr="00F948D8">
        <w:rPr>
          <w:rFonts w:eastAsia="Times New Roman" w:cs="Times New Roman"/>
          <w:i/>
          <w:iCs/>
          <w:color w:val="BF8F00" w:themeColor="accent4" w:themeShade="BF"/>
          <w:szCs w:val="18"/>
        </w:rPr>
        <w:t xml:space="preserve">Figure </w:t>
      </w:r>
      <w:bookmarkEnd w:id="116"/>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5</w:t>
      </w:r>
      <w:r w:rsidRPr="00F948D8">
        <w:rPr>
          <w:rFonts w:eastAsia="Times New Roman" w:cs="Times New Roman"/>
          <w:i/>
          <w:iCs/>
          <w:color w:val="BF8F00" w:themeColor="accent4" w:themeShade="BF"/>
          <w:szCs w:val="18"/>
        </w:rPr>
        <w:fldChar w:fldCharType="end"/>
      </w:r>
      <w:bookmarkEnd w:id="117"/>
      <w:r w:rsidRPr="00F948D8">
        <w:rPr>
          <w:rFonts w:eastAsia="Times New Roman" w:cs="Times New Roman"/>
          <w:i/>
          <w:iCs/>
          <w:color w:val="BF8F00" w:themeColor="accent4" w:themeShade="BF"/>
          <w:szCs w:val="18"/>
        </w:rPr>
        <w:t>. The RELS CREATOR task table for workflow 2.</w:t>
      </w:r>
    </w:p>
    <w:p w14:paraId="3F67857E" w14:textId="77777777" w:rsidR="001D6C87" w:rsidRPr="00F948D8" w:rsidRDefault="001D6C87" w:rsidP="001D6C87">
      <w:pPr>
        <w:ind w:firstLine="720"/>
        <w:rPr>
          <w:rFonts w:eastAsia="Times New Roman" w:cs="Times New Roman"/>
        </w:rPr>
      </w:pPr>
    </w:p>
    <w:p w14:paraId="017906FF" w14:textId="1F938062" w:rsidR="001D6C87" w:rsidRPr="00F948D8" w:rsidRDefault="001D6C87" w:rsidP="001D6C87">
      <w:pPr>
        <w:ind w:firstLine="720"/>
        <w:rPr>
          <w:rFonts w:eastAsia="Times New Roman" w:cs="Times New Roman"/>
        </w:rPr>
      </w:pPr>
      <w:r w:rsidRPr="00F948D8">
        <w:rPr>
          <w:rFonts w:eastAsia="Times New Roman" w:cs="Times New Roman"/>
        </w:rPr>
        <w:t>Next, workflow 2 resorts to the NORCOMBINE basic module (</w:t>
      </w:r>
      <w:r w:rsidRPr="00F948D8">
        <w:rPr>
          <w:rFonts w:eastAsia="Times New Roman" w:cs="Times New Roman"/>
        </w:rPr>
        <w:fldChar w:fldCharType="begin"/>
      </w:r>
      <w:r w:rsidRPr="00F948D8">
        <w:rPr>
          <w:rFonts w:eastAsia="Times New Roman" w:cs="Times New Roman"/>
        </w:rPr>
        <w:instrText xml:space="preserve"> REF _Ref12377156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1</w:t>
      </w:r>
      <w:r w:rsidRPr="00F948D8">
        <w:rPr>
          <w:rFonts w:eastAsia="Times New Roman" w:cs="Times New Roman"/>
        </w:rPr>
        <w:fldChar w:fldCharType="end"/>
      </w:r>
      <w:r w:rsidRPr="00F948D8">
        <w:rPr>
          <w:rFonts w:eastAsia="Times New Roman" w:cs="Times New Roman"/>
        </w:rPr>
        <w:t xml:space="preserve">A) to combine biological replicates, which results in the four new samples indicated on </w:t>
      </w:r>
      <w:r w:rsidRPr="00F948D8">
        <w:rPr>
          <w:rFonts w:eastAsia="Times New Roman" w:cs="Times New Roman"/>
        </w:rPr>
        <w:fldChar w:fldCharType="begin"/>
      </w:r>
      <w:r w:rsidRPr="00F948D8">
        <w:rPr>
          <w:rFonts w:eastAsia="Times New Roman" w:cs="Times New Roman"/>
        </w:rPr>
        <w:instrText xml:space="preserve"> REF _Ref12377175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6</w:t>
      </w:r>
      <w:r w:rsidRPr="00F948D8">
        <w:rPr>
          <w:rFonts w:eastAsia="Times New Roman" w:cs="Times New Roman"/>
        </w:rPr>
        <w:fldChar w:fldCharType="end"/>
      </w:r>
      <w:r w:rsidRPr="00F948D8">
        <w:rPr>
          <w:rFonts w:eastAsia="Times New Roman" w:cs="Times New Roman"/>
        </w:rPr>
        <w:t>: WT-C, WT-</w:t>
      </w:r>
      <w:proofErr w:type="spellStart"/>
      <w:r w:rsidRPr="00F948D8">
        <w:rPr>
          <w:rFonts w:eastAsia="Times New Roman" w:cs="Times New Roman"/>
        </w:rPr>
        <w:t>AngII</w:t>
      </w:r>
      <w:proofErr w:type="spellEnd"/>
      <w:r w:rsidRPr="00F948D8">
        <w:rPr>
          <w:rFonts w:eastAsia="Times New Roman" w:cs="Times New Roman"/>
        </w:rPr>
        <w:t xml:space="preserve">, ISG15-C, and ISG15-AngII. The module task table indicates that samples were combined at the </w:t>
      </w:r>
      <w:r w:rsidRPr="00F948D8">
        <w:rPr>
          <w:rFonts w:eastAsia="Times New Roman" w:cs="Times New Roman"/>
          <w:i/>
        </w:rPr>
        <w:t>protein</w:t>
      </w:r>
      <w:r w:rsidRPr="00F948D8">
        <w:rPr>
          <w:rFonts w:eastAsia="Times New Roman" w:cs="Times New Roman"/>
        </w:rPr>
        <w:t xml:space="preserve"> level using the </w:t>
      </w:r>
      <w:r w:rsidRPr="00F948D8">
        <w:rPr>
          <w:rFonts w:eastAsia="Times New Roman" w:cs="Times New Roman"/>
          <w:i/>
        </w:rPr>
        <w:t>proteinall</w:t>
      </w:r>
      <w:r w:rsidRPr="00F948D8">
        <w:rPr>
          <w:rFonts w:eastAsia="Times New Roman" w:cs="Times New Roman"/>
        </w:rPr>
        <w:t xml:space="preserve"> level for normalization. NORCOMBINE also requires the user to specify which </w:t>
      </w:r>
      <w:proofErr w:type="spellStart"/>
      <w:r w:rsidRPr="00F948D8">
        <w:rPr>
          <w:rFonts w:eastAsia="Times New Roman" w:cs="Times New Roman"/>
          <w:i/>
        </w:rPr>
        <w:t>lowerNorm</w:t>
      </w:r>
      <w:proofErr w:type="spellEnd"/>
      <w:r w:rsidRPr="00F948D8">
        <w:rPr>
          <w:rFonts w:eastAsia="Times New Roman" w:cs="Times New Roman"/>
        </w:rPr>
        <w:t xml:space="preserve"> files contain the necessary data for the samples to be combined. These </w:t>
      </w:r>
      <w:proofErr w:type="spellStart"/>
      <w:r w:rsidRPr="00F948D8">
        <w:rPr>
          <w:rFonts w:eastAsia="Times New Roman" w:cs="Times New Roman"/>
          <w:i/>
        </w:rPr>
        <w:t>lowerNorm</w:t>
      </w:r>
      <w:proofErr w:type="spellEnd"/>
      <w:r w:rsidRPr="00F948D8">
        <w:rPr>
          <w:rFonts w:eastAsia="Times New Roman" w:cs="Times New Roman"/>
        </w:rPr>
        <w:t xml:space="preserve"> files, previously generated by the INTEGRATE module, contain lower-level identifiers along with the corresponding centered log2-ratio values and either the integration statistical weight (in the case of </w:t>
      </w:r>
      <w:proofErr w:type="spellStart"/>
      <w:r w:rsidRPr="00F948D8">
        <w:rPr>
          <w:rFonts w:eastAsia="Times New Roman" w:cs="Times New Roman"/>
          <w:i/>
        </w:rPr>
        <w:t>lowerNormV</w:t>
      </w:r>
      <w:proofErr w:type="spellEnd"/>
      <w:r w:rsidRPr="00F948D8">
        <w:rPr>
          <w:rFonts w:eastAsia="Times New Roman" w:cs="Times New Roman"/>
        </w:rPr>
        <w:t xml:space="preserve">, as chosen in this workflow) or the variance (for </w:t>
      </w:r>
      <w:proofErr w:type="spellStart"/>
      <w:r w:rsidRPr="00F948D8">
        <w:rPr>
          <w:rFonts w:eastAsia="Times New Roman" w:cs="Times New Roman"/>
          <w:i/>
        </w:rPr>
        <w:t>lowerNormW</w:t>
      </w:r>
      <w:proofErr w:type="spellEnd"/>
      <w:r w:rsidRPr="00F948D8">
        <w:rPr>
          <w:rFonts w:eastAsia="Times New Roman" w:cs="Times New Roman"/>
        </w:rPr>
        <w:t>) (</w:t>
      </w:r>
      <w:r w:rsidRPr="00F948D8">
        <w:rPr>
          <w:rFonts w:eastAsia="Times New Roman" w:cs="Times New Roman"/>
        </w:rPr>
        <w:fldChar w:fldCharType="begin"/>
      </w:r>
      <w:r w:rsidRPr="00F948D8">
        <w:rPr>
          <w:rFonts w:eastAsia="Times New Roman" w:cs="Times New Roman"/>
        </w:rPr>
        <w:instrText xml:space="preserve"> REF _Ref12377175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6</w:t>
      </w:r>
      <w:r w:rsidRPr="00F948D8">
        <w:rPr>
          <w:rFonts w:eastAsia="Times New Roman" w:cs="Times New Roman"/>
        </w:rPr>
        <w:fldChar w:fldCharType="end"/>
      </w:r>
      <w:r w:rsidRPr="00F948D8">
        <w:rPr>
          <w:rFonts w:eastAsia="Times New Roman" w:cs="Times New Roman"/>
        </w:rPr>
        <w:t>). NORCOMBINE first generates merged data files and relation tables that are later integrated to the above-described four grouped levels.</w:t>
      </w:r>
    </w:p>
    <w:p w14:paraId="1B0E1E69" w14:textId="77777777" w:rsidR="001D6C87" w:rsidRPr="00F948D8" w:rsidRDefault="001D6C87" w:rsidP="001D6C87">
      <w:pPr>
        <w:keepNext/>
        <w:jc w:val="center"/>
        <w:rPr>
          <w:rFonts w:eastAsia="Times New Roman" w:cs="Times New Roman"/>
        </w:rPr>
      </w:pPr>
      <w:r w:rsidRPr="00F948D8">
        <w:rPr>
          <w:rFonts w:eastAsia="Times New Roman" w:cs="Times New Roman"/>
          <w:noProof/>
        </w:rPr>
        <w:lastRenderedPageBreak/>
        <w:drawing>
          <wp:inline distT="0" distB="0" distL="0" distR="0" wp14:anchorId="2D306709" wp14:editId="34ED8BFA">
            <wp:extent cx="5121910" cy="906467"/>
            <wp:effectExtent l="95250" t="38100" r="40640" b="1035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noChangeArrowheads="1"/>
                    </pic:cNvPicPr>
                  </pic:nvPicPr>
                  <pic:blipFill>
                    <a:blip r:embed="rId89">
                      <a:extLst>
                        <a:ext uri="{28A0092B-C50C-407E-A947-70E740481C1C}">
                          <a14:useLocalDpi xmlns:a14="http://schemas.microsoft.com/office/drawing/2010/main" val="0"/>
                        </a:ext>
                      </a:extLst>
                    </a:blip>
                    <a:stretch>
                      <a:fillRect/>
                    </a:stretch>
                  </pic:blipFill>
                  <pic:spPr bwMode="auto">
                    <a:xfrm>
                      <a:off x="0" y="0"/>
                      <a:ext cx="5121910" cy="906467"/>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07B15759" w14:textId="7A5485E9"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18" w:name="_Ref122699608"/>
      <w:bookmarkStart w:id="119" w:name="_Ref123771757"/>
      <w:r w:rsidRPr="00F948D8">
        <w:rPr>
          <w:rFonts w:eastAsia="Times New Roman" w:cs="Times New Roman"/>
          <w:i/>
          <w:iCs/>
          <w:color w:val="BF8F00" w:themeColor="accent4" w:themeShade="BF"/>
          <w:szCs w:val="18"/>
        </w:rPr>
        <w:t xml:space="preserve">Figure </w:t>
      </w:r>
      <w:bookmarkEnd w:id="118"/>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6</w:t>
      </w:r>
      <w:r w:rsidRPr="00F948D8">
        <w:rPr>
          <w:rFonts w:eastAsia="Times New Roman" w:cs="Times New Roman"/>
          <w:i/>
          <w:iCs/>
          <w:color w:val="BF8F00" w:themeColor="accent4" w:themeShade="BF"/>
          <w:szCs w:val="18"/>
        </w:rPr>
        <w:fldChar w:fldCharType="end"/>
      </w:r>
      <w:bookmarkEnd w:id="119"/>
      <w:r w:rsidRPr="00F948D8">
        <w:rPr>
          <w:rFonts w:eastAsia="Times New Roman" w:cs="Times New Roman"/>
          <w:i/>
          <w:iCs/>
          <w:color w:val="BF8F00" w:themeColor="accent4" w:themeShade="BF"/>
          <w:szCs w:val="18"/>
        </w:rPr>
        <w:t>. The NORCOMBINE task table for workflow 2.</w:t>
      </w:r>
    </w:p>
    <w:p w14:paraId="3970AEF6" w14:textId="77777777" w:rsidR="001D6C87" w:rsidRPr="00F948D8" w:rsidRDefault="001D6C87" w:rsidP="001D6C87">
      <w:pPr>
        <w:rPr>
          <w:rFonts w:eastAsia="Times New Roman" w:cs="Times New Roman"/>
        </w:rPr>
      </w:pPr>
    </w:p>
    <w:p w14:paraId="32F4E959" w14:textId="70E76A39" w:rsidR="001D6C87" w:rsidRPr="00F948D8" w:rsidRDefault="001D6C87" w:rsidP="001D6C87">
      <w:pPr>
        <w:rPr>
          <w:rFonts w:eastAsia="Times New Roman" w:cs="Times New Roman"/>
          <w:sz w:val="28"/>
          <w:szCs w:val="28"/>
        </w:rPr>
      </w:pPr>
      <w:r w:rsidRPr="00F948D8">
        <w:rPr>
          <w:rFonts w:eastAsia="Times New Roman" w:cs="Times New Roman"/>
        </w:rPr>
        <w:tab/>
        <w:t xml:space="preserve">The four new samples (grouped levels or sample groups) are then used by the RATIOS basic module to calculate two ratios: </w:t>
      </w:r>
      <w:r w:rsidRPr="00F948D8">
        <w:rPr>
          <w:rFonts w:eastAsia="Times New Roman" w:cs="Times New Roman"/>
          <w:i/>
        </w:rPr>
        <w:t>WT-</w:t>
      </w:r>
      <w:proofErr w:type="spellStart"/>
      <w:r w:rsidRPr="00F948D8">
        <w:rPr>
          <w:rFonts w:eastAsia="Times New Roman" w:cs="Times New Roman"/>
          <w:i/>
        </w:rPr>
        <w:t>AngIIvsWT</w:t>
      </w:r>
      <w:proofErr w:type="spellEnd"/>
      <w:r w:rsidRPr="00F948D8">
        <w:rPr>
          <w:rFonts w:eastAsia="Times New Roman" w:cs="Times New Roman"/>
          <w:i/>
        </w:rPr>
        <w:t>-C</w:t>
      </w:r>
      <w:r w:rsidRPr="00F948D8">
        <w:rPr>
          <w:rFonts w:eastAsia="Times New Roman" w:cs="Times New Roman"/>
        </w:rPr>
        <w:t xml:space="preserve">, where wild-type </w:t>
      </w:r>
      <w:proofErr w:type="spellStart"/>
      <w:r w:rsidRPr="00F948D8">
        <w:rPr>
          <w:rFonts w:eastAsia="Times New Roman" w:cs="Times New Roman"/>
        </w:rPr>
        <w:t>AngII</w:t>
      </w:r>
      <w:proofErr w:type="spellEnd"/>
      <w:r w:rsidRPr="00F948D8">
        <w:rPr>
          <w:rFonts w:eastAsia="Times New Roman" w:cs="Times New Roman"/>
        </w:rPr>
        <w:t xml:space="preserve">-treated animals are compared to controls; and </w:t>
      </w:r>
      <w:r w:rsidRPr="00F948D8">
        <w:rPr>
          <w:rFonts w:eastAsia="Times New Roman" w:cs="Times New Roman"/>
          <w:i/>
        </w:rPr>
        <w:t>ISG15-AngIIvsISG15-C</w:t>
      </w:r>
      <w:r w:rsidRPr="00F948D8">
        <w:rPr>
          <w:rFonts w:eastAsia="Times New Roman" w:cs="Times New Roman"/>
        </w:rPr>
        <w:t xml:space="preserve">, where ISG15 </w:t>
      </w:r>
      <w:proofErr w:type="spellStart"/>
      <w:r w:rsidRPr="00F948D8">
        <w:rPr>
          <w:rFonts w:eastAsia="Times New Roman" w:cs="Times New Roman"/>
        </w:rPr>
        <w:t>AngII</w:t>
      </w:r>
      <w:proofErr w:type="spellEnd"/>
      <w:r w:rsidRPr="00F948D8">
        <w:rPr>
          <w:rFonts w:eastAsia="Times New Roman" w:cs="Times New Roman"/>
        </w:rPr>
        <w:t>-treated animals are compared to controls (</w:t>
      </w:r>
      <w:r w:rsidRPr="00F948D8">
        <w:rPr>
          <w:rFonts w:eastAsia="Times New Roman" w:cs="Times New Roman"/>
        </w:rPr>
        <w:fldChar w:fldCharType="begin"/>
      </w:r>
      <w:r w:rsidRPr="00F948D8">
        <w:rPr>
          <w:rFonts w:eastAsia="Times New Roman" w:cs="Times New Roman"/>
        </w:rPr>
        <w:instrText xml:space="preserve"> REF _Ref12377177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7</w:t>
      </w:r>
      <w:r w:rsidRPr="00F948D8">
        <w:rPr>
          <w:rFonts w:eastAsia="Times New Roman" w:cs="Times New Roman"/>
        </w:rPr>
        <w:fldChar w:fldCharType="end"/>
      </w:r>
      <w:r w:rsidRPr="00F948D8">
        <w:rPr>
          <w:rFonts w:eastAsia="Times New Roman" w:cs="Times New Roman"/>
        </w:rPr>
        <w:t xml:space="preserve">). The module calculates the new log2 ratios as the difference between </w:t>
      </w:r>
      <w:r w:rsidRPr="00F948D8">
        <w:rPr>
          <w:rFonts w:eastAsia="Times New Roman" w:cs="Times New Roman"/>
          <w:i/>
        </w:rPr>
        <w:t>Ratio numerator</w:t>
      </w:r>
      <w:r w:rsidRPr="00F948D8">
        <w:rPr>
          <w:rFonts w:eastAsia="Times New Roman" w:cs="Times New Roman"/>
        </w:rPr>
        <w:t xml:space="preserve"> and </w:t>
      </w:r>
      <w:r w:rsidRPr="00F948D8">
        <w:rPr>
          <w:rFonts w:eastAsia="Times New Roman" w:cs="Times New Roman"/>
          <w:i/>
        </w:rPr>
        <w:t>Ratio denominator</w:t>
      </w:r>
      <w:r w:rsidRPr="00F948D8">
        <w:rPr>
          <w:rFonts w:eastAsia="Times New Roman" w:cs="Times New Roman"/>
        </w:rPr>
        <w:t xml:space="preserve"> values, whereas the corresponding statistical weight is assessed according to the </w:t>
      </w:r>
      <w:r w:rsidRPr="00F948D8">
        <w:rPr>
          <w:rFonts w:eastAsia="Times New Roman" w:cs="Times New Roman"/>
          <w:i/>
        </w:rPr>
        <w:t>V Method</w:t>
      </w:r>
      <w:r w:rsidRPr="00F948D8">
        <w:rPr>
          <w:rFonts w:eastAsia="Times New Roman" w:cs="Times New Roman"/>
        </w:rPr>
        <w:t xml:space="preserve"> indicated in the task table (</w:t>
      </w:r>
      <w:r w:rsidRPr="00F948D8">
        <w:rPr>
          <w:rFonts w:eastAsia="Times New Roman" w:cs="Times New Roman"/>
          <w:i/>
        </w:rPr>
        <w:t>max</w:t>
      </w:r>
      <w:r w:rsidRPr="00F948D8">
        <w:rPr>
          <w:rFonts w:eastAsia="Times New Roman" w:cs="Times New Roman"/>
        </w:rPr>
        <w:t xml:space="preserve"> in this case, which means the maximum weight between the samples indicated under </w:t>
      </w:r>
      <w:r w:rsidRPr="00F948D8">
        <w:rPr>
          <w:rFonts w:eastAsia="Times New Roman" w:cs="Times New Roman"/>
          <w:i/>
        </w:rPr>
        <w:t>Ratio numerator</w:t>
      </w:r>
      <w:r w:rsidRPr="00F948D8">
        <w:rPr>
          <w:rFonts w:eastAsia="Times New Roman" w:cs="Times New Roman"/>
        </w:rPr>
        <w:t xml:space="preserve"> and </w:t>
      </w:r>
      <w:r w:rsidRPr="00F948D8">
        <w:rPr>
          <w:rFonts w:eastAsia="Times New Roman" w:cs="Times New Roman"/>
          <w:i/>
        </w:rPr>
        <w:t>Ratio denominator</w:t>
      </w:r>
      <w:r w:rsidRPr="00F948D8">
        <w:rPr>
          <w:rFonts w:eastAsia="Times New Roman" w:cs="Times New Roman"/>
        </w:rPr>
        <w:t xml:space="preserve">. The other two choices are </w:t>
      </w:r>
      <w:r w:rsidRPr="00F948D8">
        <w:rPr>
          <w:rFonts w:eastAsia="Times New Roman" w:cs="Times New Roman"/>
          <w:i/>
        </w:rPr>
        <w:t>avg</w:t>
      </w:r>
      <w:r w:rsidRPr="00F948D8">
        <w:rPr>
          <w:rFonts w:eastAsia="Times New Roman" w:cs="Times New Roman"/>
        </w:rPr>
        <w:t xml:space="preserve">, the average of the two weights; and </w:t>
      </w:r>
      <w:r w:rsidRPr="00F948D8">
        <w:rPr>
          <w:rFonts w:eastAsia="Times New Roman" w:cs="Times New Roman"/>
          <w:i/>
        </w:rPr>
        <w:t>form</w:t>
      </w:r>
      <w:r w:rsidRPr="00F948D8">
        <w:rPr>
          <w:rFonts w:eastAsia="Times New Roman" w:cs="Times New Roman"/>
        </w:rPr>
        <w:t>, 1/(1/</w:t>
      </w:r>
      <w:proofErr w:type="spellStart"/>
      <w:r w:rsidRPr="00F948D8">
        <w:rPr>
          <w:rFonts w:eastAsia="Times New Roman" w:cs="Times New Roman"/>
        </w:rPr>
        <w:t>V</w:t>
      </w:r>
      <w:r w:rsidRPr="00F948D8">
        <w:rPr>
          <w:rFonts w:eastAsia="Times New Roman" w:cs="Times New Roman"/>
          <w:vertAlign w:val="subscript"/>
        </w:rPr>
        <w:t>n</w:t>
      </w:r>
      <w:proofErr w:type="spellEnd"/>
      <w:r w:rsidRPr="00F948D8">
        <w:rPr>
          <w:rFonts w:eastAsia="Times New Roman" w:cs="Times New Roman"/>
        </w:rPr>
        <w:t xml:space="preserve"> + 1/</w:t>
      </w:r>
      <w:proofErr w:type="spellStart"/>
      <w:r w:rsidRPr="00F948D8">
        <w:rPr>
          <w:rFonts w:eastAsia="Times New Roman" w:cs="Times New Roman"/>
        </w:rPr>
        <w:t>V</w:t>
      </w:r>
      <w:r w:rsidRPr="00F948D8">
        <w:rPr>
          <w:rFonts w:eastAsia="Times New Roman" w:cs="Times New Roman"/>
          <w:vertAlign w:val="subscript"/>
        </w:rPr>
        <w:t>d</w:t>
      </w:r>
      <w:proofErr w:type="spellEnd"/>
      <w:r w:rsidRPr="00F948D8">
        <w:rPr>
          <w:rFonts w:eastAsia="Times New Roman" w:cs="Times New Roman"/>
        </w:rPr>
        <w:t xml:space="preserve">), where </w:t>
      </w:r>
      <w:proofErr w:type="spellStart"/>
      <w:r w:rsidRPr="00F948D8">
        <w:rPr>
          <w:rFonts w:eastAsia="Times New Roman" w:cs="Times New Roman"/>
        </w:rPr>
        <w:t>V</w:t>
      </w:r>
      <w:r w:rsidRPr="00F948D8">
        <w:rPr>
          <w:rFonts w:eastAsia="Times New Roman" w:cs="Times New Roman"/>
          <w:vertAlign w:val="subscript"/>
        </w:rPr>
        <w:t>n</w:t>
      </w:r>
      <w:proofErr w:type="spellEnd"/>
      <w:r w:rsidRPr="00F948D8">
        <w:rPr>
          <w:rFonts w:eastAsia="Times New Roman" w:cs="Times New Roman"/>
        </w:rPr>
        <w:t xml:space="preserve"> and </w:t>
      </w:r>
      <w:proofErr w:type="spellStart"/>
      <w:r w:rsidRPr="00F948D8">
        <w:rPr>
          <w:rFonts w:eastAsia="Times New Roman" w:cs="Times New Roman"/>
        </w:rPr>
        <w:t>V</w:t>
      </w:r>
      <w:r w:rsidRPr="00F948D8">
        <w:rPr>
          <w:rFonts w:eastAsia="Times New Roman" w:cs="Times New Roman"/>
          <w:vertAlign w:val="subscript"/>
        </w:rPr>
        <w:t>d</w:t>
      </w:r>
      <w:proofErr w:type="spellEnd"/>
      <w:r w:rsidRPr="00F948D8">
        <w:rPr>
          <w:rFonts w:eastAsia="Times New Roman" w:cs="Times New Roman"/>
        </w:rPr>
        <w:t xml:space="preserve"> are the statistical weight of the samples indicated under</w:t>
      </w:r>
      <w:r w:rsidRPr="00F948D8">
        <w:rPr>
          <w:rFonts w:eastAsia="Times New Roman" w:cs="Times New Roman"/>
          <w:i/>
        </w:rPr>
        <w:t xml:space="preserve"> Ratio numerator</w:t>
      </w:r>
      <w:r w:rsidRPr="00F948D8">
        <w:rPr>
          <w:rFonts w:eastAsia="Times New Roman" w:cs="Times New Roman"/>
        </w:rPr>
        <w:t xml:space="preserve"> and </w:t>
      </w:r>
      <w:r w:rsidRPr="00F948D8">
        <w:rPr>
          <w:rFonts w:eastAsia="Times New Roman" w:cs="Times New Roman"/>
          <w:i/>
        </w:rPr>
        <w:t>Ratio denominator</w:t>
      </w:r>
      <w:r w:rsidRPr="00F948D8">
        <w:rPr>
          <w:rFonts w:eastAsia="Times New Roman" w:cs="Times New Roman"/>
        </w:rPr>
        <w:t>, respectively).</w:t>
      </w:r>
    </w:p>
    <w:p w14:paraId="78A8D28C"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181FC925" wp14:editId="16744352">
            <wp:extent cx="3693065" cy="606528"/>
            <wp:effectExtent l="95250" t="38100" r="41275" b="984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90">
                      <a:extLst>
                        <a:ext uri="{28A0092B-C50C-407E-A947-70E740481C1C}">
                          <a14:useLocalDpi xmlns:a14="http://schemas.microsoft.com/office/drawing/2010/main" val="0"/>
                        </a:ext>
                      </a:extLst>
                    </a:blip>
                    <a:stretch>
                      <a:fillRect/>
                    </a:stretch>
                  </pic:blipFill>
                  <pic:spPr bwMode="auto">
                    <a:xfrm>
                      <a:off x="0" y="0"/>
                      <a:ext cx="3692525" cy="6064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FA22F2E" w14:textId="61E9A308"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20" w:name="_Ref122699630"/>
      <w:bookmarkStart w:id="121" w:name="_Ref123771774"/>
      <w:r w:rsidRPr="00F948D8">
        <w:rPr>
          <w:rFonts w:eastAsia="Times New Roman" w:cs="Times New Roman"/>
          <w:i/>
          <w:iCs/>
          <w:color w:val="BF8F00" w:themeColor="accent4" w:themeShade="BF"/>
          <w:szCs w:val="18"/>
        </w:rPr>
        <w:t xml:space="preserve">Figure </w:t>
      </w:r>
      <w:bookmarkEnd w:id="120"/>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7</w:t>
      </w:r>
      <w:r w:rsidRPr="00F948D8">
        <w:rPr>
          <w:rFonts w:eastAsia="Times New Roman" w:cs="Times New Roman"/>
          <w:i/>
          <w:iCs/>
          <w:color w:val="BF8F00" w:themeColor="accent4" w:themeShade="BF"/>
          <w:szCs w:val="18"/>
        </w:rPr>
        <w:fldChar w:fldCharType="end"/>
      </w:r>
      <w:bookmarkEnd w:id="121"/>
      <w:r w:rsidRPr="00F948D8">
        <w:rPr>
          <w:rFonts w:eastAsia="Times New Roman" w:cs="Times New Roman"/>
          <w:i/>
          <w:iCs/>
          <w:color w:val="BF8F00" w:themeColor="accent4" w:themeShade="BF"/>
          <w:szCs w:val="18"/>
        </w:rPr>
        <w:t>. The RATIOS task table for workflow 2.</w:t>
      </w:r>
    </w:p>
    <w:p w14:paraId="0BF8EE53" w14:textId="77777777" w:rsidR="001D6C87" w:rsidRPr="00F948D8" w:rsidRDefault="001D6C87" w:rsidP="001D6C87">
      <w:pPr>
        <w:rPr>
          <w:rFonts w:eastAsia="Times New Roman" w:cs="Times New Roman"/>
        </w:rPr>
      </w:pPr>
    </w:p>
    <w:p w14:paraId="67DBAE4E" w14:textId="76CCC9DF" w:rsidR="001D6C87" w:rsidRPr="00F948D8" w:rsidRDefault="001D6C87" w:rsidP="001D6C87">
      <w:pPr>
        <w:rPr>
          <w:rFonts w:eastAsia="Times New Roman" w:cs="Times New Roman"/>
        </w:rPr>
      </w:pPr>
      <w:r w:rsidRPr="00F948D8">
        <w:rPr>
          <w:rFonts w:eastAsia="Times New Roman" w:cs="Times New Roman"/>
        </w:rPr>
        <w:tab/>
        <w:t>The last basic module executed in workflow 2, SBT (</w:t>
      </w:r>
      <w:r w:rsidRPr="00F948D8">
        <w:rPr>
          <w:rFonts w:eastAsia="Times New Roman" w:cs="Times New Roman"/>
        </w:rPr>
        <w:fldChar w:fldCharType="begin"/>
      </w:r>
      <w:r w:rsidRPr="00F948D8">
        <w:rPr>
          <w:rFonts w:eastAsia="Times New Roman" w:cs="Times New Roman"/>
        </w:rPr>
        <w:instrText xml:space="preserve"> REF _Ref12377180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8</w:t>
      </w:r>
      <w:r w:rsidRPr="00F948D8">
        <w:rPr>
          <w:rFonts w:eastAsia="Times New Roman" w:cs="Times New Roman"/>
        </w:rPr>
        <w:fldChar w:fldCharType="end"/>
      </w:r>
      <w:r w:rsidRPr="00F948D8">
        <w:rPr>
          <w:rFonts w:eastAsia="Times New Roman" w:cs="Times New Roman"/>
        </w:rPr>
        <w:t xml:space="preserve">), relies on the systems biology triangle algorithm </w:t>
      </w:r>
      <w:r w:rsidRPr="00F948D8">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HYXJjaWEtTWFycXVlczwvQXV0aG9yPjxZZWFyPjIwMTY8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3]</w:t>
      </w:r>
      <w:r w:rsidRPr="00F948D8">
        <w:rPr>
          <w:rFonts w:eastAsia="Times New Roman" w:cs="Times New Roman"/>
        </w:rPr>
        <w:fldChar w:fldCharType="end"/>
      </w:r>
      <w:r w:rsidRPr="00F948D8">
        <w:rPr>
          <w:rFonts w:eastAsia="Times New Roman" w:cs="Times New Roman"/>
        </w:rPr>
        <w:t xml:space="preserve"> to perform an integration between the </w:t>
      </w:r>
      <w:r w:rsidRPr="00F948D8">
        <w:rPr>
          <w:rFonts w:eastAsia="Times New Roman" w:cs="Times New Roman"/>
          <w:i/>
        </w:rPr>
        <w:t>Lower level</w:t>
      </w:r>
      <w:r w:rsidRPr="00F948D8">
        <w:rPr>
          <w:rFonts w:eastAsia="Times New Roman" w:cs="Times New Roman"/>
        </w:rPr>
        <w:t xml:space="preserve"> (</w:t>
      </w:r>
      <w:r w:rsidRPr="00F948D8">
        <w:rPr>
          <w:rFonts w:eastAsia="Times New Roman" w:cs="Times New Roman"/>
          <w:i/>
        </w:rPr>
        <w:t>protein</w:t>
      </w:r>
      <w:r w:rsidRPr="00F948D8">
        <w:rPr>
          <w:rFonts w:eastAsia="Times New Roman" w:cs="Times New Roman"/>
        </w:rPr>
        <w:t xml:space="preserve"> in this case) and the corresponding grand mean using the variance previously obtained in the integration between the </w:t>
      </w:r>
      <w:r w:rsidRPr="00F948D8">
        <w:rPr>
          <w:rFonts w:eastAsia="Times New Roman" w:cs="Times New Roman"/>
          <w:i/>
        </w:rPr>
        <w:t>Lower level</w:t>
      </w:r>
      <w:r w:rsidRPr="00F948D8">
        <w:rPr>
          <w:rFonts w:eastAsia="Times New Roman" w:cs="Times New Roman"/>
        </w:rPr>
        <w:t xml:space="preserve"> and an </w:t>
      </w:r>
      <w:r w:rsidRPr="00F948D8">
        <w:rPr>
          <w:rFonts w:eastAsia="Times New Roman" w:cs="Times New Roman"/>
          <w:i/>
        </w:rPr>
        <w:t>Intermediate level</w:t>
      </w:r>
      <w:r w:rsidRPr="00F948D8">
        <w:rPr>
          <w:rFonts w:eastAsia="Times New Roman" w:cs="Times New Roman"/>
        </w:rPr>
        <w:t xml:space="preserve"> (</w:t>
      </w:r>
      <w:r w:rsidRPr="00F948D8">
        <w:rPr>
          <w:rFonts w:eastAsia="Times New Roman" w:cs="Times New Roman"/>
          <w:i/>
        </w:rPr>
        <w:t>category</w:t>
      </w:r>
      <w:r w:rsidRPr="00F948D8">
        <w:rPr>
          <w:rFonts w:eastAsia="Times New Roman" w:cs="Times New Roman"/>
        </w:rPr>
        <w:t xml:space="preserve"> in this case, </w:t>
      </w:r>
      <w:r w:rsidRPr="00F948D8">
        <w:rPr>
          <w:rFonts w:eastAsia="Times New Roman" w:cs="Times New Roman"/>
        </w:rPr>
        <w:fldChar w:fldCharType="begin"/>
      </w:r>
      <w:r w:rsidRPr="00F948D8">
        <w:rPr>
          <w:rFonts w:eastAsia="Times New Roman" w:cs="Times New Roman"/>
        </w:rPr>
        <w:instrText xml:space="preserve"> REF _Ref12377180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8</w:t>
      </w:r>
      <w:r w:rsidRPr="00F948D8">
        <w:rPr>
          <w:rFonts w:eastAsia="Times New Roman" w:cs="Times New Roman"/>
        </w:rPr>
        <w:fldChar w:fldCharType="end"/>
      </w:r>
      <w:r w:rsidRPr="00F948D8">
        <w:rPr>
          <w:rFonts w:eastAsia="Times New Roman" w:cs="Times New Roman"/>
        </w:rPr>
        <w:t xml:space="preserve">). The way it is used here, the SBT module reveals functional category changes originated by the coordinated </w:t>
      </w:r>
      <w:proofErr w:type="spellStart"/>
      <w:r w:rsidRPr="00F948D8">
        <w:rPr>
          <w:rFonts w:eastAsia="Times New Roman" w:cs="Times New Roman"/>
        </w:rPr>
        <w:t>behaviour</w:t>
      </w:r>
      <w:proofErr w:type="spellEnd"/>
      <w:r w:rsidRPr="00F948D8">
        <w:rPr>
          <w:rFonts w:eastAsia="Times New Roman" w:cs="Times New Roman"/>
        </w:rPr>
        <w:t xml:space="preserve"> of their protein components. The integrations involved, </w:t>
      </w:r>
      <w:r w:rsidRPr="00F948D8">
        <w:rPr>
          <w:rFonts w:eastAsia="Times New Roman" w:cs="Times New Roman"/>
          <w:i/>
        </w:rPr>
        <w:t>protein-to-category</w:t>
      </w:r>
      <w:r w:rsidRPr="00F948D8">
        <w:rPr>
          <w:rFonts w:eastAsia="Times New Roman" w:cs="Times New Roman"/>
        </w:rPr>
        <w:t xml:space="preserve">, </w:t>
      </w:r>
      <w:r w:rsidRPr="00F948D8">
        <w:rPr>
          <w:rFonts w:eastAsia="Times New Roman" w:cs="Times New Roman"/>
          <w:i/>
        </w:rPr>
        <w:t>protein-to-proteinall</w:t>
      </w:r>
      <w:r w:rsidRPr="00F948D8">
        <w:rPr>
          <w:rFonts w:eastAsia="Times New Roman" w:cs="Times New Roman"/>
        </w:rPr>
        <w:t xml:space="preserve">, and </w:t>
      </w:r>
      <w:r w:rsidRPr="00F948D8">
        <w:rPr>
          <w:rFonts w:eastAsia="Times New Roman" w:cs="Times New Roman"/>
          <w:i/>
        </w:rPr>
        <w:t>category-to-categoryall</w:t>
      </w:r>
      <w:r w:rsidRPr="00F948D8">
        <w:rPr>
          <w:rFonts w:eastAsia="Times New Roman" w:cs="Times New Roman"/>
        </w:rPr>
        <w:t>, require the relation tables previously generated with RELS CREATOR (</w:t>
      </w:r>
      <w:r w:rsidRPr="00F948D8">
        <w:rPr>
          <w:rFonts w:eastAsia="Times New Roman" w:cs="Times New Roman"/>
        </w:rPr>
        <w:fldChar w:fldCharType="begin"/>
      </w:r>
      <w:r w:rsidRPr="00F948D8">
        <w:rPr>
          <w:rFonts w:eastAsia="Times New Roman" w:cs="Times New Roman"/>
        </w:rPr>
        <w:instrText xml:space="preserve"> REF _Ref12377168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5</w:t>
      </w:r>
      <w:r w:rsidRPr="00F948D8">
        <w:rPr>
          <w:rFonts w:eastAsia="Times New Roman" w:cs="Times New Roman"/>
        </w:rPr>
        <w:fldChar w:fldCharType="end"/>
      </w:r>
      <w:r w:rsidRPr="00F948D8">
        <w:rPr>
          <w:rFonts w:eastAsia="Times New Roman" w:cs="Times New Roman"/>
        </w:rPr>
        <w:t xml:space="preserve">). As mentioned above, the elements of the </w:t>
      </w:r>
      <w:r w:rsidRPr="00F948D8">
        <w:rPr>
          <w:rFonts w:eastAsia="Times New Roman" w:cs="Times New Roman"/>
          <w:i/>
        </w:rPr>
        <w:t>protein2category</w:t>
      </w:r>
      <w:r w:rsidRPr="00F948D8">
        <w:rPr>
          <w:rFonts w:eastAsia="Times New Roman" w:cs="Times New Roman"/>
        </w:rPr>
        <w:t xml:space="preserve"> relation table were retrieved from a text file containing functional annotations from the Gene Ontology knowledgebase [3].</w:t>
      </w:r>
    </w:p>
    <w:p w14:paraId="71BAE377"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05476115" wp14:editId="1E641043">
            <wp:extent cx="2734035" cy="673929"/>
            <wp:effectExtent l="95250" t="38100" r="47625" b="8826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2733675" cy="67373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29B5331C" w14:textId="4C1A0C2B"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22" w:name="_Ref122699654"/>
      <w:bookmarkStart w:id="123" w:name="_Ref123771804"/>
      <w:r w:rsidRPr="00F948D8">
        <w:rPr>
          <w:rFonts w:eastAsia="Times New Roman" w:cs="Times New Roman"/>
          <w:i/>
          <w:iCs/>
          <w:color w:val="BF8F00" w:themeColor="accent4" w:themeShade="BF"/>
          <w:szCs w:val="18"/>
        </w:rPr>
        <w:t xml:space="preserve">Figure </w:t>
      </w:r>
      <w:bookmarkEnd w:id="122"/>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8</w:t>
      </w:r>
      <w:r w:rsidRPr="00F948D8">
        <w:rPr>
          <w:rFonts w:eastAsia="Times New Roman" w:cs="Times New Roman"/>
          <w:i/>
          <w:iCs/>
          <w:color w:val="BF8F00" w:themeColor="accent4" w:themeShade="BF"/>
          <w:szCs w:val="18"/>
        </w:rPr>
        <w:fldChar w:fldCharType="end"/>
      </w:r>
      <w:bookmarkEnd w:id="123"/>
      <w:r w:rsidRPr="00F948D8">
        <w:rPr>
          <w:rFonts w:eastAsia="Times New Roman" w:cs="Times New Roman"/>
          <w:i/>
          <w:iCs/>
          <w:color w:val="BF8F00" w:themeColor="accent4" w:themeShade="BF"/>
          <w:szCs w:val="18"/>
        </w:rPr>
        <w:t>. The SBT task table for workflow 2.</w:t>
      </w:r>
    </w:p>
    <w:p w14:paraId="27767BC9" w14:textId="77777777" w:rsidR="001D6C87" w:rsidRPr="00F948D8" w:rsidRDefault="001D6C87" w:rsidP="001D6C87">
      <w:pPr>
        <w:rPr>
          <w:rFonts w:eastAsia="Times New Roman" w:cs="Times New Roman"/>
        </w:rPr>
      </w:pPr>
    </w:p>
    <w:p w14:paraId="077793DB" w14:textId="2B043911" w:rsidR="001D6C87" w:rsidRPr="00F948D8" w:rsidRDefault="001D6C87" w:rsidP="001D6C87">
      <w:pPr>
        <w:ind w:firstLine="720"/>
        <w:rPr>
          <w:rFonts w:eastAsia="Times New Roman" w:cs="Times New Roman"/>
        </w:rPr>
      </w:pPr>
      <w:r w:rsidRPr="00F948D8">
        <w:rPr>
          <w:rFonts w:eastAsia="Times New Roman" w:cs="Times New Roman"/>
        </w:rPr>
        <w:lastRenderedPageBreak/>
        <w:t>Finally, the REPORT module (</w:t>
      </w:r>
      <w:r w:rsidRPr="00F948D8">
        <w:rPr>
          <w:rFonts w:eastAsia="Times New Roman" w:cs="Times New Roman"/>
        </w:rPr>
        <w:fldChar w:fldCharType="begin"/>
      </w:r>
      <w:r w:rsidRPr="00F948D8">
        <w:rPr>
          <w:rFonts w:eastAsia="Times New Roman" w:cs="Times New Roman"/>
        </w:rPr>
        <w:instrText xml:space="preserve"> REF _Ref12377191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9</w:t>
      </w:r>
      <w:r w:rsidRPr="00F948D8">
        <w:rPr>
          <w:rFonts w:eastAsia="Times New Roman" w:cs="Times New Roman"/>
        </w:rPr>
        <w:fldChar w:fldCharType="end"/>
      </w:r>
      <w:r w:rsidRPr="00F948D8">
        <w:rPr>
          <w:rFonts w:eastAsia="Times New Roman" w:cs="Times New Roman"/>
        </w:rPr>
        <w:t>) is used in this workflow to collect the following statistical variables for all samples, namely the 16 individual samples generated with LEVEL CREATOR (</w:t>
      </w:r>
      <w:r w:rsidRPr="00F948D8">
        <w:rPr>
          <w:rFonts w:eastAsia="Times New Roman" w:cs="Times New Roman"/>
          <w:i/>
        </w:rPr>
        <w:t>e.g.</w:t>
      </w:r>
      <w:r w:rsidRPr="00F948D8">
        <w:rPr>
          <w:rFonts w:eastAsia="Times New Roman" w:cs="Times New Roman"/>
        </w:rPr>
        <w:t xml:space="preserve"> </w:t>
      </w:r>
      <w:r w:rsidRPr="00F948D8">
        <w:rPr>
          <w:rFonts w:eastAsia="Times New Roman" w:cs="Times New Roman"/>
          <w:i/>
        </w:rPr>
        <w:t>Ind/WT-C-1</w:t>
      </w:r>
      <w:r w:rsidRPr="00F948D8">
        <w:rPr>
          <w:rFonts w:eastAsia="Times New Roman" w:cs="Times New Roman"/>
        </w:rPr>
        <w:t xml:space="preserve"> and </w:t>
      </w:r>
      <w:r w:rsidRPr="00F948D8">
        <w:rPr>
          <w:rFonts w:eastAsia="Times New Roman" w:cs="Times New Roman"/>
          <w:i/>
        </w:rPr>
        <w:t>Ind/ISG15-AngII-1</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157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2</w:t>
      </w:r>
      <w:r w:rsidRPr="00F948D8">
        <w:rPr>
          <w:rFonts w:eastAsia="Times New Roman" w:cs="Times New Roman"/>
        </w:rPr>
        <w:fldChar w:fldCharType="end"/>
      </w:r>
      <w:r w:rsidRPr="00F948D8">
        <w:rPr>
          <w:rFonts w:eastAsia="Times New Roman" w:cs="Times New Roman"/>
        </w:rPr>
        <w:t>), the four combined samples obtained with NORCOMBINE (</w:t>
      </w:r>
      <w:r w:rsidRPr="00F948D8">
        <w:rPr>
          <w:rFonts w:eastAsia="Times New Roman" w:cs="Times New Roman"/>
          <w:i/>
        </w:rPr>
        <w:t>WT-C, WT-</w:t>
      </w:r>
      <w:proofErr w:type="spellStart"/>
      <w:r w:rsidRPr="00F948D8">
        <w:rPr>
          <w:rFonts w:eastAsia="Times New Roman" w:cs="Times New Roman"/>
          <w:i/>
        </w:rPr>
        <w:t>AngII</w:t>
      </w:r>
      <w:proofErr w:type="spellEnd"/>
      <w:r w:rsidRPr="00F948D8">
        <w:rPr>
          <w:rFonts w:eastAsia="Times New Roman" w:cs="Times New Roman"/>
          <w:i/>
        </w:rPr>
        <w:t>, ISG15-C</w:t>
      </w:r>
      <w:r w:rsidRPr="00F948D8">
        <w:rPr>
          <w:rFonts w:eastAsia="Times New Roman" w:cs="Times New Roman"/>
        </w:rPr>
        <w:t xml:space="preserve">, and </w:t>
      </w:r>
      <w:r w:rsidRPr="00F948D8">
        <w:rPr>
          <w:rFonts w:eastAsia="Times New Roman" w:cs="Times New Roman"/>
          <w:i/>
        </w:rPr>
        <w:t>ISG15-AngII</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175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6</w:t>
      </w:r>
      <w:r w:rsidRPr="00F948D8">
        <w:rPr>
          <w:rFonts w:eastAsia="Times New Roman" w:cs="Times New Roman"/>
        </w:rPr>
        <w:fldChar w:fldCharType="end"/>
      </w:r>
      <w:r w:rsidRPr="00F948D8">
        <w:rPr>
          <w:rFonts w:eastAsia="Times New Roman" w:cs="Times New Roman"/>
        </w:rPr>
        <w:t>), and the two ratio samples created by RATIOS (</w:t>
      </w:r>
      <w:r w:rsidRPr="00F948D8">
        <w:rPr>
          <w:rFonts w:eastAsia="Times New Roman" w:cs="Times New Roman"/>
          <w:i/>
        </w:rPr>
        <w:t>WT-</w:t>
      </w:r>
      <w:proofErr w:type="spellStart"/>
      <w:r w:rsidRPr="00F948D8">
        <w:rPr>
          <w:rFonts w:eastAsia="Times New Roman" w:cs="Times New Roman"/>
          <w:i/>
        </w:rPr>
        <w:t>AngIIvsWT</w:t>
      </w:r>
      <w:proofErr w:type="spellEnd"/>
      <w:r w:rsidRPr="00F948D8">
        <w:rPr>
          <w:rFonts w:eastAsia="Times New Roman" w:cs="Times New Roman"/>
          <w:i/>
        </w:rPr>
        <w:t>-C</w:t>
      </w:r>
      <w:r w:rsidRPr="00F948D8">
        <w:rPr>
          <w:rFonts w:eastAsia="Times New Roman" w:cs="Times New Roman"/>
        </w:rPr>
        <w:t xml:space="preserve"> and ISG15-AngIIvsISG15-C, </w:t>
      </w:r>
      <w:r w:rsidRPr="00F948D8">
        <w:rPr>
          <w:rFonts w:eastAsia="Times New Roman" w:cs="Times New Roman"/>
        </w:rPr>
        <w:fldChar w:fldCharType="begin"/>
      </w:r>
      <w:r w:rsidRPr="00F948D8">
        <w:rPr>
          <w:rFonts w:eastAsia="Times New Roman" w:cs="Times New Roman"/>
        </w:rPr>
        <w:instrText xml:space="preserve"> REF _Ref12377177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7</w:t>
      </w:r>
      <w:r w:rsidRPr="00F948D8">
        <w:rPr>
          <w:rFonts w:eastAsia="Times New Roman" w:cs="Times New Roman"/>
        </w:rPr>
        <w:fldChar w:fldCharType="end"/>
      </w:r>
      <w:r w:rsidRPr="00F948D8">
        <w:rPr>
          <w:rFonts w:eastAsia="Times New Roman" w:cs="Times New Roman"/>
        </w:rPr>
        <w:t>), as prompted by the asterisk:</w:t>
      </w:r>
    </w:p>
    <w:p w14:paraId="116FF720" w14:textId="77777777" w:rsidR="001D6C87" w:rsidRPr="00F948D8" w:rsidRDefault="001D6C87" w:rsidP="001D6C87">
      <w:pPr>
        <w:widowControl w:val="0"/>
        <w:numPr>
          <w:ilvl w:val="0"/>
          <w:numId w:val="20"/>
        </w:numPr>
        <w:spacing w:after="0" w:line="240" w:lineRule="auto"/>
        <w:rPr>
          <w:rFonts w:eastAsia="Times New Roman" w:cs="Times New Roman"/>
        </w:rPr>
      </w:pPr>
      <w:r w:rsidRPr="00F948D8">
        <w:rPr>
          <w:rFonts w:eastAsia="Times New Roman" w:cs="Times New Roman"/>
        </w:rPr>
        <w:t>Number of peptides per protein (</w:t>
      </w:r>
      <w:r w:rsidRPr="00F948D8">
        <w:rPr>
          <w:rFonts w:eastAsia="Times New Roman" w:cs="Times New Roman"/>
          <w:i/>
        </w:rPr>
        <w:t>n</w:t>
      </w:r>
      <w:r w:rsidRPr="00F948D8">
        <w:rPr>
          <w:rFonts w:eastAsia="Times New Roman" w:cs="Times New Roman"/>
        </w:rPr>
        <w:t xml:space="preserve">), obtained from the </w:t>
      </w:r>
      <w:r w:rsidRPr="00F948D8">
        <w:rPr>
          <w:rFonts w:eastAsia="Times New Roman" w:cs="Times New Roman"/>
          <w:i/>
        </w:rPr>
        <w:t xml:space="preserve">peptide-to-protein </w:t>
      </w:r>
      <w:r w:rsidRPr="00F948D8">
        <w:rPr>
          <w:rFonts w:eastAsia="Times New Roman" w:cs="Times New Roman"/>
        </w:rPr>
        <w:t>integration;</w:t>
      </w:r>
    </w:p>
    <w:p w14:paraId="0F6853CE" w14:textId="77777777" w:rsidR="001D6C87" w:rsidRDefault="001D6C87" w:rsidP="001D6C87">
      <w:pPr>
        <w:widowControl w:val="0"/>
        <w:numPr>
          <w:ilvl w:val="0"/>
          <w:numId w:val="20"/>
        </w:numPr>
        <w:spacing w:after="0" w:line="240" w:lineRule="auto"/>
        <w:rPr>
          <w:rFonts w:eastAsia="Times New Roman" w:cs="Times New Roman"/>
        </w:rPr>
      </w:pPr>
      <w:r w:rsidRPr="00F948D8">
        <w:rPr>
          <w:rFonts w:eastAsia="Times New Roman" w:cs="Times New Roman"/>
        </w:rPr>
        <w:t>Mean-corrected protein log2 ratios expressed in units of standard deviation (</w:t>
      </w:r>
      <w:r w:rsidRPr="00F948D8">
        <w:rPr>
          <w:rFonts w:eastAsia="Times New Roman" w:cs="Times New Roman"/>
          <w:i/>
        </w:rPr>
        <w:t>Z</w:t>
      </w:r>
      <w:r w:rsidRPr="00F948D8">
        <w:rPr>
          <w:rFonts w:eastAsia="Times New Roman" w:cs="Times New Roman"/>
        </w:rPr>
        <w:t xml:space="preserve">), calculated from the </w:t>
      </w:r>
      <w:r w:rsidRPr="00F948D8">
        <w:rPr>
          <w:rFonts w:eastAsia="Times New Roman" w:cs="Times New Roman"/>
          <w:i/>
        </w:rPr>
        <w:t>protein-to-proteinall</w:t>
      </w:r>
      <w:r w:rsidRPr="00F948D8">
        <w:rPr>
          <w:rFonts w:eastAsia="Times New Roman" w:cs="Times New Roman"/>
        </w:rPr>
        <w:t xml:space="preserve"> integration;</w:t>
      </w:r>
    </w:p>
    <w:p w14:paraId="3063BCC2" w14:textId="77777777" w:rsidR="001D6C87" w:rsidRPr="00F948D8" w:rsidRDefault="001D6C87" w:rsidP="001D6C87">
      <w:pPr>
        <w:widowControl w:val="0"/>
        <w:numPr>
          <w:ilvl w:val="0"/>
          <w:numId w:val="20"/>
        </w:numPr>
        <w:spacing w:after="0" w:line="240" w:lineRule="auto"/>
        <w:rPr>
          <w:rFonts w:eastAsia="Times New Roman" w:cs="Times New Roman"/>
        </w:rPr>
      </w:pPr>
      <w:r w:rsidRPr="00F948D8">
        <w:rPr>
          <w:rFonts w:eastAsia="Times New Roman" w:cs="Times New Roman"/>
        </w:rPr>
        <w:t>False Discovery Rate (</w:t>
      </w:r>
      <w:r w:rsidRPr="00F948D8">
        <w:rPr>
          <w:rFonts w:eastAsia="Times New Roman" w:cs="Times New Roman"/>
          <w:i/>
        </w:rPr>
        <w:t>FDR</w:t>
      </w:r>
      <w:r w:rsidRPr="00F948D8">
        <w:rPr>
          <w:rFonts w:eastAsia="Times New Roman" w:cs="Times New Roman"/>
        </w:rPr>
        <w:t xml:space="preserve">) values indicating which </w:t>
      </w:r>
      <w:r w:rsidRPr="00F948D8">
        <w:rPr>
          <w:rFonts w:eastAsia="Times New Roman" w:cs="Times New Roman"/>
          <w:i/>
        </w:rPr>
        <w:t>Z</w:t>
      </w:r>
      <w:r w:rsidRPr="00F948D8">
        <w:rPr>
          <w:rFonts w:eastAsia="Times New Roman" w:cs="Times New Roman"/>
        </w:rPr>
        <w:t xml:space="preserve"> values stand out as outliers in the </w:t>
      </w:r>
      <w:r>
        <w:rPr>
          <w:rFonts w:eastAsia="Times New Roman" w:cs="Times New Roman"/>
          <w:i/>
        </w:rPr>
        <w:t>protein</w:t>
      </w:r>
      <w:r w:rsidRPr="00F948D8">
        <w:rPr>
          <w:rFonts w:eastAsia="Times New Roman" w:cs="Times New Roman"/>
          <w:i/>
        </w:rPr>
        <w:t>-to-</w:t>
      </w:r>
      <w:r>
        <w:rPr>
          <w:rFonts w:eastAsia="Times New Roman" w:cs="Times New Roman"/>
          <w:i/>
        </w:rPr>
        <w:t>protein</w:t>
      </w:r>
      <w:r w:rsidRPr="00F948D8">
        <w:rPr>
          <w:rFonts w:eastAsia="Times New Roman" w:cs="Times New Roman"/>
          <w:i/>
        </w:rPr>
        <w:t>all</w:t>
      </w:r>
      <w:r w:rsidRPr="00F948D8">
        <w:rPr>
          <w:rFonts w:eastAsia="Times New Roman" w:cs="Times New Roman"/>
        </w:rPr>
        <w:t xml:space="preserve"> integration</w:t>
      </w:r>
      <w:r>
        <w:rPr>
          <w:rFonts w:eastAsia="Times New Roman" w:cs="Times New Roman"/>
        </w:rPr>
        <w:t>;</w:t>
      </w:r>
    </w:p>
    <w:p w14:paraId="7D4D3DC8" w14:textId="77777777" w:rsidR="001D6C87" w:rsidRPr="00F948D8" w:rsidRDefault="001D6C87" w:rsidP="001D6C87">
      <w:pPr>
        <w:widowControl w:val="0"/>
        <w:numPr>
          <w:ilvl w:val="0"/>
          <w:numId w:val="20"/>
        </w:numPr>
        <w:spacing w:after="0" w:line="240" w:lineRule="auto"/>
        <w:rPr>
          <w:rFonts w:eastAsia="Times New Roman" w:cs="Times New Roman"/>
        </w:rPr>
      </w:pPr>
      <w:r w:rsidRPr="00F948D8">
        <w:rPr>
          <w:rFonts w:eastAsia="Times New Roman" w:cs="Times New Roman"/>
        </w:rPr>
        <w:t>Number of proteins per category (</w:t>
      </w:r>
      <w:r w:rsidRPr="00F948D8">
        <w:rPr>
          <w:rFonts w:eastAsia="Times New Roman" w:cs="Times New Roman"/>
          <w:i/>
        </w:rPr>
        <w:t>n</w:t>
      </w:r>
      <w:r w:rsidRPr="00F948D8">
        <w:rPr>
          <w:rFonts w:eastAsia="Times New Roman" w:cs="Times New Roman"/>
        </w:rPr>
        <w:t xml:space="preserve">), obtained from the </w:t>
      </w:r>
      <w:r w:rsidRPr="00F948D8">
        <w:rPr>
          <w:rFonts w:eastAsia="Times New Roman" w:cs="Times New Roman"/>
          <w:i/>
        </w:rPr>
        <w:t>protein-to-category integration</w:t>
      </w:r>
      <w:r w:rsidRPr="00F948D8">
        <w:rPr>
          <w:rFonts w:eastAsia="Times New Roman" w:cs="Times New Roman"/>
        </w:rPr>
        <w:t>;</w:t>
      </w:r>
    </w:p>
    <w:p w14:paraId="174823A9" w14:textId="77777777" w:rsidR="001D6C87" w:rsidRPr="00F948D8" w:rsidRDefault="001D6C87" w:rsidP="001D6C87">
      <w:pPr>
        <w:widowControl w:val="0"/>
        <w:numPr>
          <w:ilvl w:val="0"/>
          <w:numId w:val="20"/>
        </w:numPr>
        <w:spacing w:after="0" w:line="240" w:lineRule="auto"/>
        <w:rPr>
          <w:rFonts w:eastAsia="Times New Roman" w:cs="Times New Roman"/>
        </w:rPr>
      </w:pPr>
      <w:r w:rsidRPr="00F948D8">
        <w:rPr>
          <w:rFonts w:eastAsia="Times New Roman" w:cs="Times New Roman"/>
        </w:rPr>
        <w:t>Mean-corrected category log2 ratios expressed in units of standard deviation (</w:t>
      </w:r>
      <w:r w:rsidRPr="00F948D8">
        <w:rPr>
          <w:rFonts w:eastAsia="Times New Roman" w:cs="Times New Roman"/>
          <w:i/>
        </w:rPr>
        <w:t>Z</w:t>
      </w:r>
      <w:r w:rsidRPr="00F948D8">
        <w:rPr>
          <w:rFonts w:eastAsia="Times New Roman" w:cs="Times New Roman"/>
        </w:rPr>
        <w:t xml:space="preserve">), calculated from the </w:t>
      </w:r>
      <w:r w:rsidRPr="00F948D8">
        <w:rPr>
          <w:rFonts w:eastAsia="Times New Roman" w:cs="Times New Roman"/>
          <w:i/>
        </w:rPr>
        <w:t>category-to-categoryall</w:t>
      </w:r>
      <w:r w:rsidRPr="00F948D8">
        <w:rPr>
          <w:rFonts w:eastAsia="Times New Roman" w:cs="Times New Roman"/>
        </w:rPr>
        <w:t xml:space="preserve"> integration;</w:t>
      </w:r>
    </w:p>
    <w:p w14:paraId="458CC391" w14:textId="77777777" w:rsidR="001D6C87" w:rsidRPr="00F948D8" w:rsidRDefault="001D6C87" w:rsidP="001D6C87">
      <w:pPr>
        <w:widowControl w:val="0"/>
        <w:numPr>
          <w:ilvl w:val="0"/>
          <w:numId w:val="20"/>
        </w:numPr>
        <w:spacing w:after="0" w:line="240" w:lineRule="auto"/>
        <w:rPr>
          <w:rFonts w:eastAsia="Times New Roman" w:cs="Times New Roman"/>
        </w:rPr>
      </w:pPr>
      <w:r w:rsidRPr="00F948D8">
        <w:rPr>
          <w:rFonts w:eastAsia="Times New Roman" w:cs="Times New Roman"/>
        </w:rPr>
        <w:t>False Discovery Rate (</w:t>
      </w:r>
      <w:r w:rsidRPr="00F948D8">
        <w:rPr>
          <w:rFonts w:eastAsia="Times New Roman" w:cs="Times New Roman"/>
          <w:i/>
        </w:rPr>
        <w:t>FDR</w:t>
      </w:r>
      <w:r w:rsidRPr="00F948D8">
        <w:rPr>
          <w:rFonts w:eastAsia="Times New Roman" w:cs="Times New Roman"/>
        </w:rPr>
        <w:t xml:space="preserve">) values indicating which </w:t>
      </w:r>
      <w:r w:rsidRPr="00F948D8">
        <w:rPr>
          <w:rFonts w:eastAsia="Times New Roman" w:cs="Times New Roman"/>
          <w:i/>
        </w:rPr>
        <w:t>Z</w:t>
      </w:r>
      <w:r w:rsidRPr="00F948D8">
        <w:rPr>
          <w:rFonts w:eastAsia="Times New Roman" w:cs="Times New Roman"/>
        </w:rPr>
        <w:t xml:space="preserve"> values stand out as outliers in the </w:t>
      </w:r>
      <w:r w:rsidRPr="00F948D8">
        <w:rPr>
          <w:rFonts w:eastAsia="Times New Roman" w:cs="Times New Roman"/>
          <w:i/>
        </w:rPr>
        <w:t>category-to-categoryall</w:t>
      </w:r>
      <w:r w:rsidRPr="00F948D8">
        <w:rPr>
          <w:rFonts w:eastAsia="Times New Roman" w:cs="Times New Roman"/>
        </w:rPr>
        <w:t xml:space="preserve"> integration.</w:t>
      </w:r>
    </w:p>
    <w:p w14:paraId="44375BDB" w14:textId="77777777" w:rsidR="001D6C87" w:rsidRPr="00F948D8" w:rsidRDefault="001D6C87" w:rsidP="001D6C87">
      <w:pPr>
        <w:widowControl w:val="0"/>
        <w:spacing w:after="0" w:line="240" w:lineRule="auto"/>
        <w:rPr>
          <w:rFonts w:eastAsia="Times New Roman" w:cs="Times New Roman"/>
        </w:rPr>
      </w:pPr>
    </w:p>
    <w:p w14:paraId="1ACBB3A8"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7FD0A590" wp14:editId="026C939B">
            <wp:extent cx="5277307" cy="880745"/>
            <wp:effectExtent l="114300" t="57150" r="57150" b="1098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pic:cNvPicPr>
                      <a:picLocks noChangeAspect="1" noChangeArrowheads="1"/>
                    </pic:cNvPicPr>
                  </pic:nvPicPr>
                  <pic:blipFill>
                    <a:blip r:embed="rId92">
                      <a:extLst>
                        <a:ext uri="{28A0092B-C50C-407E-A947-70E740481C1C}">
                          <a14:useLocalDpi xmlns:a14="http://schemas.microsoft.com/office/drawing/2010/main" val="0"/>
                        </a:ext>
                      </a:extLst>
                    </a:blip>
                    <a:stretch>
                      <a:fillRect/>
                    </a:stretch>
                  </pic:blipFill>
                  <pic:spPr bwMode="auto">
                    <a:xfrm>
                      <a:off x="0" y="0"/>
                      <a:ext cx="5277307" cy="880745"/>
                    </a:xfrm>
                    <a:prstGeom prst="rect">
                      <a:avLst/>
                    </a:prstGeom>
                    <a:noFill/>
                    <a:ln>
                      <a:solidFill>
                        <a:srgbClr val="ED7D31">
                          <a:lumMod val="60000"/>
                          <a:lumOff val="40000"/>
                        </a:srgbClr>
                      </a:solidFill>
                    </a:ln>
                    <a:effectLst>
                      <a:outerShdw blurRad="50800" dist="38100" dir="8100000" algn="tr" rotWithShape="0">
                        <a:prstClr val="black">
                          <a:alpha val="40000"/>
                        </a:prstClr>
                      </a:outerShdw>
                    </a:effectLst>
                  </pic:spPr>
                </pic:pic>
              </a:graphicData>
            </a:graphic>
          </wp:inline>
        </w:drawing>
      </w:r>
    </w:p>
    <w:p w14:paraId="13B7F85E" w14:textId="3EB973CA"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24" w:name="_Ref122699736"/>
      <w:bookmarkStart w:id="125" w:name="_Ref123771910"/>
      <w:r w:rsidRPr="00F948D8">
        <w:rPr>
          <w:rFonts w:eastAsia="Times New Roman" w:cs="Times New Roman"/>
          <w:i/>
          <w:iCs/>
          <w:color w:val="BF8F00" w:themeColor="accent4" w:themeShade="BF"/>
          <w:szCs w:val="18"/>
        </w:rPr>
        <w:t xml:space="preserve">Figure </w:t>
      </w:r>
      <w:bookmarkEnd w:id="124"/>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49</w:t>
      </w:r>
      <w:r w:rsidRPr="00F948D8">
        <w:rPr>
          <w:rFonts w:eastAsia="Times New Roman" w:cs="Times New Roman"/>
          <w:i/>
          <w:iCs/>
          <w:color w:val="BF8F00" w:themeColor="accent4" w:themeShade="BF"/>
          <w:szCs w:val="18"/>
        </w:rPr>
        <w:fldChar w:fldCharType="end"/>
      </w:r>
      <w:bookmarkEnd w:id="125"/>
      <w:r w:rsidRPr="00F948D8">
        <w:rPr>
          <w:rFonts w:eastAsia="Times New Roman" w:cs="Times New Roman"/>
          <w:i/>
          <w:iCs/>
          <w:color w:val="BF8F00" w:themeColor="accent4" w:themeShade="BF"/>
          <w:szCs w:val="18"/>
        </w:rPr>
        <w:t>. The REPORT task table for workflow 2.</w:t>
      </w:r>
    </w:p>
    <w:p w14:paraId="13BFFACE" w14:textId="77777777" w:rsidR="001D6C87" w:rsidRPr="00F948D8" w:rsidRDefault="001D6C87" w:rsidP="001D6C87"/>
    <w:p w14:paraId="47055D58" w14:textId="6D6AADDD" w:rsidR="001D6C87" w:rsidRPr="00F948D8" w:rsidRDefault="001D6C87" w:rsidP="001D6C87">
      <w:pPr>
        <w:ind w:firstLine="720"/>
        <w:rPr>
          <w:rFonts w:eastAsia="Times New Roman" w:cs="Times New Roman"/>
        </w:rPr>
      </w:pPr>
      <w:r w:rsidRPr="00F948D8">
        <w:rPr>
          <w:rFonts w:eastAsia="Times New Roman" w:cs="Times New Roman"/>
        </w:rPr>
        <w:t>The following advanced options of the REPORT module have been used in this workflow (</w:t>
      </w:r>
      <w:r w:rsidRPr="00F948D8">
        <w:rPr>
          <w:rFonts w:eastAsia="Times New Roman" w:cs="Times New Roman"/>
        </w:rPr>
        <w:fldChar w:fldCharType="begin"/>
      </w:r>
      <w:r w:rsidRPr="00F948D8">
        <w:rPr>
          <w:rFonts w:eastAsia="Times New Roman" w:cs="Times New Roman"/>
        </w:rPr>
        <w:instrText xml:space="preserve"> REF _Ref12377191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9</w:t>
      </w:r>
      <w:r w:rsidRPr="00F948D8">
        <w:rPr>
          <w:rFonts w:eastAsia="Times New Roman" w:cs="Times New Roman"/>
        </w:rPr>
        <w:fldChar w:fldCharType="end"/>
      </w:r>
      <w:r w:rsidRPr="00F948D8">
        <w:rPr>
          <w:rFonts w:eastAsia="Times New Roman" w:cs="Times New Roman"/>
        </w:rPr>
        <w:t>):</w:t>
      </w:r>
    </w:p>
    <w:p w14:paraId="33DACEC3" w14:textId="0FDB5466" w:rsidR="001D6C87" w:rsidRPr="00F948D8" w:rsidRDefault="001D6C87" w:rsidP="001D6C87">
      <w:pPr>
        <w:widowControl w:val="0"/>
        <w:numPr>
          <w:ilvl w:val="0"/>
          <w:numId w:val="21"/>
        </w:numPr>
        <w:spacing w:after="0" w:line="240" w:lineRule="auto"/>
        <w:rPr>
          <w:rFonts w:eastAsia="Times New Roman" w:cs="Times New Roman"/>
        </w:rPr>
      </w:pPr>
      <w:r w:rsidRPr="00F948D8">
        <w:rPr>
          <w:rFonts w:eastAsia="Times New Roman" w:cs="Times New Roman"/>
          <w:i/>
        </w:rPr>
        <w:t>Merge with report</w:t>
      </w:r>
      <w:r w:rsidRPr="00F948D8">
        <w:rPr>
          <w:rFonts w:eastAsia="Times New Roman" w:cs="Times New Roman"/>
        </w:rPr>
        <w:t xml:space="preserve"> designates the report file whose variables will be incorporated into the current report on the basis of their element identifiers. Thus, for example, the </w:t>
      </w:r>
      <w:r w:rsidRPr="00F948D8">
        <w:rPr>
          <w:rFonts w:eastAsia="Times New Roman" w:cs="Times New Roman"/>
          <w:i/>
        </w:rPr>
        <w:t>Npep2prot_Quanprot</w:t>
      </w:r>
      <w:r w:rsidRPr="00F948D8">
        <w:rPr>
          <w:rFonts w:eastAsia="Times New Roman" w:cs="Times New Roman"/>
        </w:rPr>
        <w:t xml:space="preserve"> report is first populated with the </w:t>
      </w:r>
      <w:r w:rsidRPr="00F948D8">
        <w:rPr>
          <w:rFonts w:eastAsia="Times New Roman" w:cs="Times New Roman"/>
          <w:i/>
        </w:rPr>
        <w:t>Z</w:t>
      </w:r>
      <w:r w:rsidRPr="00F948D8">
        <w:rPr>
          <w:rFonts w:eastAsia="Times New Roman" w:cs="Times New Roman"/>
        </w:rPr>
        <w:t xml:space="preserve"> values of the </w:t>
      </w:r>
      <w:r w:rsidRPr="00F948D8">
        <w:rPr>
          <w:rFonts w:eastAsia="Times New Roman" w:cs="Times New Roman"/>
          <w:i/>
        </w:rPr>
        <w:t>protein-to-proteinall</w:t>
      </w:r>
      <w:r w:rsidRPr="00F948D8">
        <w:rPr>
          <w:rFonts w:eastAsia="Times New Roman" w:cs="Times New Roman"/>
        </w:rPr>
        <w:t xml:space="preserve"> integration, and then added the number of peptides per protein coming from the </w:t>
      </w:r>
      <w:r w:rsidRPr="00F948D8">
        <w:rPr>
          <w:rFonts w:eastAsia="Times New Roman" w:cs="Times New Roman"/>
          <w:i/>
        </w:rPr>
        <w:t>Npep2prot</w:t>
      </w:r>
      <w:r w:rsidRPr="00F948D8">
        <w:rPr>
          <w:rFonts w:eastAsia="Times New Roman" w:cs="Times New Roman"/>
        </w:rPr>
        <w:t xml:space="preserve"> report (</w:t>
      </w:r>
      <w:r w:rsidRPr="00F948D8">
        <w:rPr>
          <w:rFonts w:eastAsia="Times New Roman" w:cs="Times New Roman"/>
        </w:rPr>
        <w:fldChar w:fldCharType="begin"/>
      </w:r>
      <w:r w:rsidRPr="00F948D8">
        <w:rPr>
          <w:rFonts w:eastAsia="Times New Roman" w:cs="Times New Roman"/>
        </w:rPr>
        <w:instrText xml:space="preserve"> REF _Ref12377191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9</w:t>
      </w:r>
      <w:r w:rsidRPr="00F948D8">
        <w:rPr>
          <w:rFonts w:eastAsia="Times New Roman" w:cs="Times New Roman"/>
        </w:rPr>
        <w:fldChar w:fldCharType="end"/>
      </w:r>
      <w:r w:rsidRPr="00F948D8">
        <w:rPr>
          <w:rFonts w:eastAsia="Times New Roman" w:cs="Times New Roman"/>
        </w:rPr>
        <w:t xml:space="preserve">). This is possible because the </w:t>
      </w:r>
      <w:r w:rsidRPr="00F948D8">
        <w:rPr>
          <w:rFonts w:eastAsia="Times New Roman" w:cs="Times New Roman"/>
          <w:i/>
        </w:rPr>
        <w:t>protein</w:t>
      </w:r>
      <w:r w:rsidRPr="00F948D8">
        <w:rPr>
          <w:rFonts w:eastAsia="Times New Roman" w:cs="Times New Roman"/>
        </w:rPr>
        <w:t xml:space="preserve"> level is present in both report files.</w:t>
      </w:r>
    </w:p>
    <w:p w14:paraId="6C3AE7DA" w14:textId="1EFE319F" w:rsidR="001D6C87" w:rsidRPr="00F948D8" w:rsidRDefault="001D6C87" w:rsidP="001D6C87">
      <w:pPr>
        <w:widowControl w:val="0"/>
        <w:numPr>
          <w:ilvl w:val="0"/>
          <w:numId w:val="21"/>
        </w:numPr>
        <w:spacing w:after="0" w:line="240" w:lineRule="auto"/>
        <w:rPr>
          <w:rFonts w:eastAsia="Times New Roman" w:cs="Times New Roman"/>
        </w:rPr>
      </w:pPr>
      <w:r>
        <w:rPr>
          <w:rFonts w:eastAsia="Times New Roman" w:cs="Times New Roman"/>
          <w:i/>
        </w:rPr>
        <w:t xml:space="preserve">Column headers </w:t>
      </w:r>
      <w:r w:rsidRPr="00F948D8">
        <w:rPr>
          <w:rFonts w:eastAsia="Times New Roman" w:cs="Times New Roman"/>
          <w:i/>
        </w:rPr>
        <w:t>to eliminate</w:t>
      </w:r>
      <w:r w:rsidRPr="00F948D8">
        <w:rPr>
          <w:rFonts w:eastAsia="Times New Roman" w:cs="Times New Roman"/>
        </w:rPr>
        <w:t xml:space="preserve"> restricts the elements to be written to the </w:t>
      </w:r>
      <w:r w:rsidRPr="00F948D8">
        <w:rPr>
          <w:rFonts w:eastAsia="Times New Roman" w:cs="Times New Roman"/>
          <w:i/>
        </w:rPr>
        <w:t xml:space="preserve">Output reports Npep2prot_Quanprot </w:t>
      </w:r>
      <w:r w:rsidRPr="00F948D8">
        <w:rPr>
          <w:rFonts w:eastAsia="Times New Roman" w:cs="Times New Roman"/>
        </w:rPr>
        <w:t xml:space="preserve">and </w:t>
      </w:r>
      <w:r w:rsidRPr="00F948D8">
        <w:rPr>
          <w:rFonts w:eastAsia="Times New Roman" w:cs="Times New Roman"/>
          <w:i/>
        </w:rPr>
        <w:t xml:space="preserve">Nprot2cat_Quancat </w:t>
      </w:r>
      <w:r w:rsidRPr="00F948D8">
        <w:rPr>
          <w:rFonts w:eastAsia="Times New Roman" w:cs="Times New Roman"/>
        </w:rPr>
        <w:t xml:space="preserve">to those from the protein and category level, respectively. This prevents data duplication upon merging with the </w:t>
      </w:r>
      <w:r w:rsidRPr="00F948D8">
        <w:rPr>
          <w:rFonts w:eastAsia="Times New Roman" w:cs="Times New Roman"/>
          <w:i/>
        </w:rPr>
        <w:t>Npep2prot</w:t>
      </w:r>
      <w:r w:rsidRPr="00F948D8">
        <w:rPr>
          <w:rFonts w:eastAsia="Times New Roman" w:cs="Times New Roman"/>
        </w:rPr>
        <w:t xml:space="preserve"> and </w:t>
      </w:r>
      <w:r w:rsidRPr="00F948D8">
        <w:rPr>
          <w:rFonts w:eastAsia="Times New Roman" w:cs="Times New Roman"/>
          <w:i/>
        </w:rPr>
        <w:t>Nprot2cat</w:t>
      </w:r>
      <w:r w:rsidRPr="00F948D8">
        <w:rPr>
          <w:rFonts w:eastAsia="Times New Roman" w:cs="Times New Roman"/>
        </w:rPr>
        <w:t xml:space="preserve"> reports, as these contain also the peptide and protein level, respectively (</w:t>
      </w:r>
      <w:r w:rsidRPr="00F948D8">
        <w:rPr>
          <w:rFonts w:eastAsia="Times New Roman" w:cs="Times New Roman"/>
        </w:rPr>
        <w:fldChar w:fldCharType="begin"/>
      </w:r>
      <w:r w:rsidRPr="00F948D8">
        <w:rPr>
          <w:rFonts w:eastAsia="Times New Roman" w:cs="Times New Roman"/>
        </w:rPr>
        <w:instrText xml:space="preserve"> REF _Ref12377191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49</w:t>
      </w:r>
      <w:r w:rsidRPr="00F948D8">
        <w:rPr>
          <w:rFonts w:eastAsia="Times New Roman" w:cs="Times New Roman"/>
        </w:rPr>
        <w:fldChar w:fldCharType="end"/>
      </w:r>
      <w:r w:rsidRPr="00F948D8">
        <w:rPr>
          <w:rFonts w:eastAsia="Times New Roman" w:cs="Times New Roman"/>
        </w:rPr>
        <w:t>).</w:t>
      </w:r>
    </w:p>
    <w:p w14:paraId="2ADD8E4F" w14:textId="77777777" w:rsidR="001D6C87" w:rsidRPr="00F948D8" w:rsidRDefault="001D6C87" w:rsidP="001D6C87">
      <w:pPr>
        <w:rPr>
          <w:rFonts w:eastAsia="Times New Roman" w:cs="Times New Roman"/>
        </w:rPr>
      </w:pPr>
    </w:p>
    <w:p w14:paraId="10A926C6" w14:textId="20E99E91" w:rsidR="001D6C87" w:rsidRPr="00F948D8" w:rsidRDefault="001D6C87" w:rsidP="001D6C87">
      <w:pPr>
        <w:ind w:firstLine="720"/>
        <w:rPr>
          <w:rFonts w:eastAsia="Times New Roman" w:cs="Times New Roman"/>
        </w:rPr>
      </w:pPr>
      <w:r w:rsidRPr="00F948D8">
        <w:rPr>
          <w:rFonts w:eastAsia="Times New Roman" w:cs="Times New Roman"/>
        </w:rPr>
        <w:t xml:space="preserve">As previously shown with </w:t>
      </w:r>
      <w:proofErr w:type="spellStart"/>
      <w:r w:rsidRPr="00F948D8">
        <w:rPr>
          <w:rFonts w:eastAsia="Times New Roman" w:cs="Times New Roman"/>
        </w:rPr>
        <w:t>SanXoT</w:t>
      </w:r>
      <w:proofErr w:type="spellEnd"/>
      <w:r w:rsidRPr="00F948D8">
        <w:rPr>
          <w:rFonts w:eastAsia="Times New Roman" w:cs="Times New Roman"/>
        </w:rPr>
        <w:t xml:space="preserve"> </w:t>
      </w:r>
      <w:r w:rsidRPr="00F948D8">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iBndWlkPSI2ZmJlMDMwMC0wOThjLTQ3NjAtOGY2Yi1hZmFhNTQ0MGE5YTEi
PjEy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Hb256YWxlei1BbW9yPC9BdXRob3I+PFllYXI+MjAyMTwv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5]</w:t>
      </w:r>
      <w:r w:rsidRPr="00F948D8">
        <w:rPr>
          <w:rFonts w:eastAsia="Times New Roman" w:cs="Times New Roman"/>
        </w:rPr>
        <w:fldChar w:fldCharType="end"/>
      </w:r>
      <w:r w:rsidRPr="00F948D8">
        <w:rPr>
          <w:rFonts w:eastAsia="Times New Roman" w:cs="Times New Roman"/>
        </w:rPr>
        <w:t xml:space="preserve">, </w:t>
      </w:r>
      <w:proofErr w:type="spellStart"/>
      <w:r w:rsidRPr="00F948D8">
        <w:rPr>
          <w:rFonts w:eastAsia="Times New Roman" w:cs="Times New Roman"/>
        </w:rPr>
        <w:t>iSanXoT</w:t>
      </w:r>
      <w:proofErr w:type="spellEnd"/>
      <w:r w:rsidRPr="00F948D8">
        <w:rPr>
          <w:rFonts w:eastAsia="Times New Roman" w:cs="Times New Roman"/>
        </w:rPr>
        <w:t xml:space="preserve"> analysis revealed a coordinated alteration of proteins implicated in cardiovascular function, extracellular matrix and remodeling, and vascular redox state in aorta from </w:t>
      </w:r>
      <w:proofErr w:type="spellStart"/>
      <w:r w:rsidRPr="00F948D8">
        <w:rPr>
          <w:rFonts w:eastAsia="Times New Roman" w:cs="Times New Roman"/>
        </w:rPr>
        <w:t>AngII</w:t>
      </w:r>
      <w:proofErr w:type="spellEnd"/>
      <w:r w:rsidRPr="00F948D8">
        <w:rPr>
          <w:rFonts w:eastAsia="Times New Roman" w:cs="Times New Roman"/>
        </w:rPr>
        <w:t>-infused ISG15-KO mice (</w:t>
      </w:r>
      <w:r w:rsidRPr="00F948D8">
        <w:rPr>
          <w:rFonts w:eastAsia="Times New Roman" w:cs="Times New Roman"/>
        </w:rPr>
        <w:fldChar w:fldCharType="begin"/>
      </w:r>
      <w:r w:rsidRPr="00F948D8">
        <w:rPr>
          <w:rFonts w:eastAsia="Times New Roman" w:cs="Times New Roman"/>
        </w:rPr>
        <w:instrText xml:space="preserve"> REF _Ref12377203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0</w:t>
      </w:r>
      <w:r w:rsidRPr="00F948D8">
        <w:rPr>
          <w:rFonts w:eastAsia="Times New Roman" w:cs="Times New Roman"/>
        </w:rPr>
        <w:fldChar w:fldCharType="end"/>
      </w:r>
      <w:r w:rsidRPr="00F948D8">
        <w:rPr>
          <w:rFonts w:eastAsia="Times New Roman" w:cs="Times New Roman"/>
        </w:rPr>
        <w:t>).</w:t>
      </w:r>
    </w:p>
    <w:p w14:paraId="444124A4" w14:textId="77777777" w:rsidR="001D6C87" w:rsidRPr="00F948D8" w:rsidRDefault="001D6C87" w:rsidP="001D6C87">
      <w:pPr>
        <w:keepNext/>
        <w:ind w:firstLine="720"/>
        <w:jc w:val="center"/>
        <w:rPr>
          <w:rFonts w:eastAsia="Times New Roman" w:cs="Times New Roman"/>
        </w:rPr>
      </w:pPr>
      <w:r w:rsidRPr="00F948D8">
        <w:rPr>
          <w:rFonts w:eastAsia="Times New Roman" w:cs="Times New Roman"/>
          <w:noProof/>
        </w:rPr>
        <w:lastRenderedPageBreak/>
        <w:drawing>
          <wp:inline distT="0" distB="0" distL="0" distR="0" wp14:anchorId="1A675264" wp14:editId="08D078D6">
            <wp:extent cx="5029200" cy="2276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29200" cy="2276475"/>
                    </a:xfrm>
                    <a:prstGeom prst="rect">
                      <a:avLst/>
                    </a:prstGeom>
                    <a:noFill/>
                    <a:ln>
                      <a:noFill/>
                    </a:ln>
                  </pic:spPr>
                </pic:pic>
              </a:graphicData>
            </a:graphic>
          </wp:inline>
        </w:drawing>
      </w:r>
    </w:p>
    <w:p w14:paraId="12276F96" w14:textId="5DDBBE6F"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26" w:name="_Ref122699849"/>
      <w:bookmarkStart w:id="127" w:name="_Ref123772030"/>
      <w:r w:rsidRPr="00F948D8">
        <w:rPr>
          <w:rFonts w:eastAsia="Times New Roman" w:cs="Times New Roman"/>
          <w:i/>
          <w:iCs/>
          <w:color w:val="BF8F00" w:themeColor="accent4" w:themeShade="BF"/>
          <w:szCs w:val="18"/>
        </w:rPr>
        <w:t xml:space="preserve">Figure </w:t>
      </w:r>
      <w:bookmarkEnd w:id="126"/>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0</w:t>
      </w:r>
      <w:r w:rsidRPr="00F948D8">
        <w:rPr>
          <w:rFonts w:eastAsia="Times New Roman" w:cs="Times New Roman"/>
          <w:i/>
          <w:iCs/>
          <w:color w:val="BF8F00" w:themeColor="accent4" w:themeShade="BF"/>
          <w:szCs w:val="18"/>
        </w:rPr>
        <w:fldChar w:fldCharType="end"/>
      </w:r>
      <w:bookmarkEnd w:id="127"/>
      <w:r w:rsidRPr="00F948D8">
        <w:rPr>
          <w:rFonts w:eastAsia="Times New Roman" w:cs="Times New Roman"/>
          <w:i/>
          <w:iCs/>
          <w:color w:val="BF8F00" w:themeColor="accent4" w:themeShade="BF"/>
          <w:szCs w:val="18"/>
        </w:rPr>
        <w:t>. Differential abundance of functional categories (A) and proteins (B) revealed by workflow 2 based on the mean-corrected log2-ratio expressed in units of standard deviation at the category (</w:t>
      </w:r>
      <w:proofErr w:type="spellStart"/>
      <w:r w:rsidRPr="00F948D8">
        <w:rPr>
          <w:rFonts w:eastAsia="Times New Roman" w:cs="Times New Roman"/>
          <w:i/>
          <w:iCs/>
          <w:color w:val="BF8F00" w:themeColor="accent4" w:themeShade="BF"/>
          <w:szCs w:val="18"/>
        </w:rPr>
        <w:t>Zc</w:t>
      </w:r>
      <w:proofErr w:type="spellEnd"/>
      <w:r w:rsidRPr="00F948D8">
        <w:rPr>
          <w:rFonts w:eastAsia="Times New Roman" w:cs="Times New Roman"/>
          <w:i/>
          <w:iCs/>
          <w:color w:val="BF8F00" w:themeColor="accent4" w:themeShade="BF"/>
          <w:szCs w:val="18"/>
        </w:rPr>
        <w:t>) and protein (</w:t>
      </w:r>
      <w:proofErr w:type="spellStart"/>
      <w:r w:rsidRPr="00F948D8">
        <w:rPr>
          <w:rFonts w:eastAsia="Times New Roman" w:cs="Times New Roman"/>
          <w:i/>
          <w:iCs/>
          <w:color w:val="BF8F00" w:themeColor="accent4" w:themeShade="BF"/>
          <w:szCs w:val="18"/>
        </w:rPr>
        <w:t>Zq</w:t>
      </w:r>
      <w:proofErr w:type="spellEnd"/>
      <w:r w:rsidRPr="00F948D8">
        <w:rPr>
          <w:rFonts w:eastAsia="Times New Roman" w:cs="Times New Roman"/>
          <w:i/>
          <w:iCs/>
          <w:color w:val="BF8F00" w:themeColor="accent4" w:themeShade="BF"/>
          <w:szCs w:val="18"/>
        </w:rPr>
        <w:t>) level, respectively.</w:t>
      </w:r>
    </w:p>
    <w:p w14:paraId="0DF09653" w14:textId="77777777" w:rsidR="001D6C87" w:rsidRPr="00F948D8" w:rsidRDefault="001D6C87" w:rsidP="001D6C87">
      <w:pPr>
        <w:rPr>
          <w:rFonts w:eastAsia="Times New Roman" w:cs="Times New Roman"/>
          <w:sz w:val="28"/>
          <w:szCs w:val="28"/>
        </w:rPr>
      </w:pPr>
    </w:p>
    <w:p w14:paraId="61C3B6E8" w14:textId="77777777" w:rsidR="001D6C87" w:rsidRPr="00F948D8" w:rsidRDefault="001D6C87" w:rsidP="00866492">
      <w:pPr>
        <w:pStyle w:val="Heading3"/>
      </w:pPr>
      <w:bookmarkStart w:id="128" w:name="_Toc124328448"/>
      <w:r w:rsidRPr="00F948D8">
        <w:t>Workflow execution</w:t>
      </w:r>
      <w:bookmarkEnd w:id="128"/>
    </w:p>
    <w:p w14:paraId="2C4CCA6F" w14:textId="77777777" w:rsidR="001D6C87" w:rsidRPr="00F948D8" w:rsidRDefault="001D6C87" w:rsidP="001D6C87">
      <w:pPr>
        <w:rPr>
          <w:rFonts w:eastAsia="Times New Roman" w:cs="Times New Roman"/>
        </w:rPr>
      </w:pPr>
      <w:r w:rsidRPr="00F948D8">
        <w:rPr>
          <w:rFonts w:eastAsia="Times New Roman" w:cs="Times New Roman"/>
        </w:rPr>
        <w:t xml:space="preserve">The workflow template and input files that are needed to execute this workflow can be downloaded from </w:t>
      </w:r>
    </w:p>
    <w:p w14:paraId="18FECA3C" w14:textId="72FBD964" w:rsidR="001D6C87" w:rsidRPr="00F948D8" w:rsidRDefault="00D80190" w:rsidP="001D6C87">
      <w:pPr>
        <w:rPr>
          <w:rFonts w:eastAsia="Times New Roman" w:cs="Times New Roman"/>
        </w:rPr>
      </w:pPr>
      <w:hyperlink r:id="rId94" w:history="1">
        <w:r w:rsidR="00C72F20">
          <w:rPr>
            <w:rFonts w:eastAsia="Times New Roman" w:cs="Times New Roman"/>
            <w:u w:val="single"/>
          </w:rPr>
          <w:t>https://github.com/CNIC-Proteomics/iSanXoT/wiki/studies/cases/templates/WSPP_NORCOM_RATIOS_SBT.zip</w:t>
        </w:r>
      </w:hyperlink>
    </w:p>
    <w:p w14:paraId="01A12556" w14:textId="77777777" w:rsidR="001D6C87" w:rsidRPr="00F948D8" w:rsidRDefault="001D6C87" w:rsidP="001D6C87">
      <w:pPr>
        <w:rPr>
          <w:rFonts w:eastAsia="Times New Roman" w:cs="Times New Roman"/>
        </w:rPr>
      </w:pPr>
      <w:r w:rsidRPr="00F948D8">
        <w:rPr>
          <w:rFonts w:eastAsia="Times New Roman" w:cs="Times New Roman"/>
        </w:rPr>
        <w:t xml:space="preserve">See the </w:t>
      </w:r>
      <w:r w:rsidRPr="00F948D8">
        <w:rPr>
          <w:rFonts w:eastAsia="Times New Roman" w:cs="Times New Roman"/>
          <w:i/>
        </w:rPr>
        <w:t>Executing a workflow template</w:t>
      </w:r>
      <w:r w:rsidRPr="00F948D8">
        <w:rPr>
          <w:rFonts w:eastAsia="Times New Roman" w:cs="Times New Roman"/>
        </w:rPr>
        <w:t xml:space="preserve"> Section below for detailed instructions.</w:t>
      </w:r>
    </w:p>
    <w:p w14:paraId="1E21F6F0" w14:textId="77777777" w:rsidR="001D6C87" w:rsidRPr="00F948D8" w:rsidRDefault="001D6C87" w:rsidP="001D6C87">
      <w:pPr>
        <w:rPr>
          <w:rFonts w:eastAsia="Times New Roman" w:cs="Times New Roman"/>
        </w:rPr>
      </w:pPr>
    </w:p>
    <w:p w14:paraId="180B0C7D" w14:textId="77777777" w:rsidR="001D6C87" w:rsidRPr="00F948D8" w:rsidRDefault="001D6C87" w:rsidP="001D6C87">
      <w:pPr>
        <w:rPr>
          <w:rFonts w:eastAsia="Times New Roman" w:cs="Times New Roman"/>
          <w:b/>
          <w:bCs/>
          <w:kern w:val="44"/>
          <w:sz w:val="36"/>
          <w:szCs w:val="44"/>
          <w:lang w:val="en-GB"/>
        </w:rPr>
      </w:pPr>
      <w:r w:rsidRPr="00F948D8">
        <w:rPr>
          <w:rFonts w:eastAsia="Times New Roman" w:cs="Times New Roman"/>
        </w:rPr>
        <w:br w:type="page"/>
      </w:r>
    </w:p>
    <w:p w14:paraId="7AEAD855" w14:textId="77777777" w:rsidR="001D6C87" w:rsidRPr="00F948D8" w:rsidRDefault="001D6C87" w:rsidP="00866492">
      <w:pPr>
        <w:pStyle w:val="Heading2"/>
      </w:pPr>
      <w:bookmarkStart w:id="129" w:name="_Workflow_3:_Quantification"/>
      <w:bookmarkStart w:id="130" w:name="_Toc124328449"/>
      <w:bookmarkEnd w:id="129"/>
      <w:r w:rsidRPr="00F948D8">
        <w:lastRenderedPageBreak/>
        <w:t xml:space="preserve">Workflow 3: Quantification of </w:t>
      </w:r>
      <w:proofErr w:type="spellStart"/>
      <w:r w:rsidRPr="00F948D8">
        <w:t>posttranslationally</w:t>
      </w:r>
      <w:proofErr w:type="spellEnd"/>
      <w:r w:rsidRPr="00F948D8">
        <w:t xml:space="preserve"> modified peptides in a labeled experiment</w:t>
      </w:r>
      <w:bookmarkEnd w:id="130"/>
    </w:p>
    <w:p w14:paraId="1E7A30ED" w14:textId="77777777" w:rsidR="001D6C87" w:rsidRPr="00F948D8" w:rsidRDefault="001D6C87" w:rsidP="001D6C87">
      <w:pPr>
        <w:rPr>
          <w:rFonts w:eastAsia="Times New Roman" w:cs="Times New Roman"/>
          <w:lang w:val="en-GB"/>
        </w:rPr>
      </w:pPr>
    </w:p>
    <w:p w14:paraId="50B3AF84" w14:textId="77777777" w:rsidR="001D6C87" w:rsidRPr="00F948D8" w:rsidRDefault="001D6C87" w:rsidP="00866492">
      <w:pPr>
        <w:pStyle w:val="Heading3"/>
      </w:pPr>
      <w:bookmarkStart w:id="131" w:name="_Toc124328450"/>
      <w:r w:rsidRPr="00F948D8">
        <w:t>Experimental</w:t>
      </w:r>
      <w:bookmarkEnd w:id="131"/>
    </w:p>
    <w:p w14:paraId="1861365E" w14:textId="7B4EDAEA" w:rsidR="001D6C87" w:rsidRPr="00F948D8" w:rsidRDefault="001D6C87" w:rsidP="001D6C87">
      <w:pPr>
        <w:rPr>
          <w:rFonts w:eastAsia="Times New Roman" w:cs="Times New Roman"/>
        </w:rPr>
      </w:pPr>
      <w:r w:rsidRPr="00F948D8">
        <w:rPr>
          <w:rFonts w:eastAsia="Times New Roman" w:cs="Times New Roman"/>
        </w:rPr>
        <w:t xml:space="preserve">This workflow was used to quantitate </w:t>
      </w:r>
      <w:proofErr w:type="spellStart"/>
      <w:r w:rsidRPr="00F948D8">
        <w:rPr>
          <w:rFonts w:eastAsia="Times New Roman" w:cs="Times New Roman"/>
        </w:rPr>
        <w:t>Cys</w:t>
      </w:r>
      <w:proofErr w:type="spellEnd"/>
      <w:r w:rsidRPr="00F948D8">
        <w:rPr>
          <w:rFonts w:eastAsia="Times New Roman" w:cs="Times New Roman"/>
        </w:rPr>
        <w:t xml:space="preserve">-oxidized peptides in mouse embryonic fibroblast (MEF) preparations subjected to chemical oxidation with diamide, an experiment that served to illustrate the comparative performance of on-filter (FASILOX) and in-gel (GELSILOX) approaches to study the thiol redox proteome </w:t>
      </w:r>
      <w:r w:rsidRPr="00F948D8">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5eHdkcDl0ZWFyOXQ1OWVmMnQxeDJkdGg1YXNhOTJ3d2FzOTUiIHRpbWVz
dGFtcD0iMTY2NDg5ODU2NSIgZ3VpZD0iMDM1YzBlMTYtYzIxZi00M2MxLTk3ZTQtZDA0MDA2OWY4
YWM4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4qQWRpcG9zZSB0aXNzdWU8L2tleXdvcmQ+PGtleXdvcmQ+KkN5cyBveGlkYXRpb248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5eHdkcDl0ZWFyOXQ1OWVmMnQxeDJkdGg1YXNhOTJ3d2FzOTUiIHRpbWVz
dGFtcD0iMTY2NDg5ODU2NSIgZ3VpZD0iMDM1YzBlMTYtYzIxZi00M2MxLTk3ZTQtZDA0MDA2OWY4
YWM4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4qQWRpcG9zZSB0aXNzdWU8L2tleXdvcmQ+PGtleXdvcmQ+KkN5cyBveGlkYXRpb248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4]</w:t>
      </w:r>
      <w:r w:rsidRPr="00F948D8">
        <w:rPr>
          <w:rFonts w:eastAsia="Times New Roman" w:cs="Times New Roman"/>
        </w:rPr>
        <w:fldChar w:fldCharType="end"/>
      </w:r>
      <w:r w:rsidRPr="00F948D8">
        <w:rPr>
          <w:rFonts w:eastAsia="Times New Roman" w:cs="Times New Roman"/>
        </w:rPr>
        <w:t xml:space="preserve">. MEF samples were incubated with diamide (treated group) or PBS (control group) for 10 min (four biological replicates per condition). The FASP filter was used to carry out the sequential alkylation and reduction steps needed to separately label reduced and oxidized </w:t>
      </w:r>
      <w:proofErr w:type="spellStart"/>
      <w:r w:rsidRPr="00F948D8">
        <w:rPr>
          <w:rFonts w:eastAsia="Times New Roman" w:cs="Times New Roman"/>
        </w:rPr>
        <w:t>Cys</w:t>
      </w:r>
      <w:proofErr w:type="spellEnd"/>
      <w:r w:rsidRPr="00F948D8">
        <w:rPr>
          <w:rFonts w:eastAsia="Times New Roman" w:cs="Times New Roman"/>
        </w:rPr>
        <w:t xml:space="preserve"> residues, after which the proteins were digested with trypsin and the resulting peptides were </w:t>
      </w:r>
      <w:proofErr w:type="spellStart"/>
      <w:r w:rsidRPr="00F948D8">
        <w:rPr>
          <w:rFonts w:eastAsia="Times New Roman" w:cs="Times New Roman"/>
        </w:rPr>
        <w:t>isobaricaly</w:t>
      </w:r>
      <w:proofErr w:type="spellEnd"/>
      <w:r w:rsidRPr="00F948D8">
        <w:rPr>
          <w:rFonts w:eastAsia="Times New Roman" w:cs="Times New Roman"/>
        </w:rPr>
        <w:t xml:space="preserve"> labeled with </w:t>
      </w:r>
      <w:proofErr w:type="spellStart"/>
      <w:r w:rsidRPr="00F948D8">
        <w:rPr>
          <w:rFonts w:eastAsia="Times New Roman" w:cs="Times New Roman"/>
        </w:rPr>
        <w:t>iTRAQ</w:t>
      </w:r>
      <w:proofErr w:type="spellEnd"/>
      <w:r w:rsidRPr="00F948D8">
        <w:rPr>
          <w:rFonts w:eastAsia="Times New Roman" w:cs="Times New Roman"/>
        </w:rPr>
        <w:t xml:space="preserve"> 8-plex and analyzed by LC-MS/MS. Protein identification was achieved with Proteome Discoverer 1.4 (Thermo Fisher Scientific; see Section 3 below to learn how these data are adapted to be used with </w:t>
      </w:r>
      <w:proofErr w:type="spellStart"/>
      <w:r w:rsidRPr="00F948D8">
        <w:rPr>
          <w:rFonts w:eastAsia="Times New Roman" w:cs="Times New Roman"/>
        </w:rPr>
        <w:t>iSanXoT</w:t>
      </w:r>
      <w:proofErr w:type="spellEnd"/>
      <w:r w:rsidRPr="00F948D8">
        <w:rPr>
          <w:rFonts w:eastAsia="Times New Roman" w:cs="Times New Roman"/>
        </w:rPr>
        <w:t xml:space="preserve">). The FDR for peptide identification was calculated using the refined method </w:t>
      </w:r>
      <w:r w:rsidRPr="00F948D8">
        <w:rPr>
          <w:rFonts w:eastAsia="Times New Roman" w:cs="Times New Roman"/>
        </w:rPr>
        <w:fldChar w:fldCharType="begin"/>
      </w:r>
      <w:r>
        <w:rPr>
          <w:rFonts w:eastAsia="Times New Roman" w:cs="Times New Roman"/>
        </w:rPr>
        <w:instrText xml:space="preserve"> ADDIN EN.CITE &lt;EndNote&gt;&lt;Cite&gt;&lt;Author&gt;Navarro&lt;/Author&gt;&lt;Year&gt;2009&lt;/Year&gt;&lt;RecNum&gt;5&lt;/RecNum&gt;&lt;DisplayText&gt;[7]&lt;/DisplayText&gt;&lt;record&gt;&lt;rec-number&gt;5&lt;/rec-number&gt;&lt;foreign-keys&gt;&lt;key app="EN" db-id="w50zeedfoaxz5teedssvt0vvzwdft52ddwxw" timestamp="1666185889"&gt;5&lt;/key&gt;&lt;/foreign-keys&gt;&lt;ref-type name="Journal Article"&gt;17&lt;/ref-type&gt;&lt;contributors&gt;&lt;authors&gt;&lt;author&gt;Navarro, P.&lt;/author&gt;&lt;author&gt;Vazquez, J.&lt;/author&gt;&lt;/authors&gt;&lt;/contributors&gt;&lt;auth-address&gt;Centro de Biologia Molecular Severo Ochoa (CSIC), Universidad Autonoma de Madrid, 28049 Madrid, Spain.&lt;/auth-address&gt;&lt;titles&gt;&lt;title&gt;A refined method to calculate false discovery rates for peptide identification using decoy databases&lt;/title&gt;&lt;secondary-title&gt;J Proteome Res&lt;/secondary-title&gt;&lt;/titles&gt;&lt;periodical&gt;&lt;full-title&gt;J Proteome Res&lt;/full-title&gt;&lt;/periodical&gt;&lt;pages&gt;1792-6&lt;/pages&gt;&lt;volume&gt;8&lt;/volume&gt;&lt;number&gt;4&lt;/number&gt;&lt;keywords&gt;&lt;keyword&gt;Algorithms&lt;/keyword&gt;&lt;keyword&gt;*Artificial Intelligence&lt;/keyword&gt;&lt;keyword&gt;*Databases, Protein&lt;/keyword&gt;&lt;keyword&gt;False Positive Reactions&lt;/keyword&gt;&lt;keyword&gt;Peptides/*analysis&lt;/keyword&gt;&lt;keyword&gt;*Software&lt;/keyword&gt;&lt;/keywords&gt;&lt;dates&gt;&lt;year&gt;2009&lt;/year&gt;&lt;pub-dates&gt;&lt;date&gt;Apr&lt;/date&gt;&lt;/pub-dates&gt;&lt;/dates&gt;&lt;isbn&gt;1535-3893 (Print)&amp;#xD;1535-3893 (Linking)&lt;/isbn&gt;&lt;accession-num&gt;19714873&lt;/accession-num&gt;&lt;urls&gt;&lt;related-urls&gt;&lt;url&gt;https://www.ncbi.nlm.nih.gov/pubmed/19714873&lt;/url&gt;&lt;/related-urls&gt;&lt;/urls&gt;&lt;electronic-resource-num&gt;10.1021/pr800362h&lt;/electronic-resource-num&gt;&lt;remote-database-name&gt;Medline&lt;/remote-database-name&gt;&lt;remote-database-provider&gt;NLM&lt;/remote-database-provider&gt;&lt;/record&gt;&lt;/Cite&gt;&lt;/EndNote&gt;</w:instrText>
      </w:r>
      <w:r w:rsidRPr="00F948D8">
        <w:rPr>
          <w:rFonts w:eastAsia="Times New Roman" w:cs="Times New Roman"/>
        </w:rPr>
        <w:fldChar w:fldCharType="separate"/>
      </w:r>
      <w:r>
        <w:rPr>
          <w:rFonts w:eastAsia="Times New Roman" w:cs="Times New Roman"/>
          <w:noProof/>
        </w:rPr>
        <w:t>[7]</w:t>
      </w:r>
      <w:r w:rsidRPr="00F948D8">
        <w:rPr>
          <w:rFonts w:eastAsia="Times New Roman" w:cs="Times New Roman"/>
        </w:rPr>
        <w:fldChar w:fldCharType="end"/>
      </w:r>
      <w:r w:rsidRPr="00F948D8">
        <w:rPr>
          <w:rFonts w:eastAsia="Times New Roman" w:cs="Times New Roman"/>
        </w:rPr>
        <w:t>.</w:t>
      </w:r>
    </w:p>
    <w:p w14:paraId="646F7EB3"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40B85E31" wp14:editId="7C025D55">
            <wp:extent cx="5112865" cy="22288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95">
                      <a:extLst>
                        <a:ext uri="{28A0092B-C50C-407E-A947-70E740481C1C}">
                          <a14:useLocalDpi xmlns:a14="http://schemas.microsoft.com/office/drawing/2010/main" val="0"/>
                        </a:ext>
                      </a:extLst>
                    </a:blip>
                    <a:stretch>
                      <a:fillRect/>
                    </a:stretch>
                  </pic:blipFill>
                  <pic:spPr bwMode="auto">
                    <a:xfrm>
                      <a:off x="0" y="0"/>
                      <a:ext cx="5112865" cy="2228850"/>
                    </a:xfrm>
                    <a:prstGeom prst="rect">
                      <a:avLst/>
                    </a:prstGeom>
                    <a:noFill/>
                    <a:ln>
                      <a:noFill/>
                    </a:ln>
                  </pic:spPr>
                </pic:pic>
              </a:graphicData>
            </a:graphic>
          </wp:inline>
        </w:drawing>
      </w:r>
    </w:p>
    <w:p w14:paraId="245C8EF7" w14:textId="5D1FBF8E"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32" w:name="_Ref122700968"/>
      <w:bookmarkStart w:id="133" w:name="_Ref123772176"/>
      <w:r w:rsidRPr="00F948D8">
        <w:rPr>
          <w:rFonts w:eastAsia="Times New Roman" w:cs="Times New Roman"/>
          <w:i/>
          <w:iCs/>
          <w:color w:val="BF8F00" w:themeColor="accent4" w:themeShade="BF"/>
          <w:szCs w:val="18"/>
        </w:rPr>
        <w:t xml:space="preserve">Figure </w:t>
      </w:r>
      <w:bookmarkEnd w:id="132"/>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1</w:t>
      </w:r>
      <w:r w:rsidRPr="00F948D8">
        <w:rPr>
          <w:rFonts w:eastAsia="Times New Roman" w:cs="Times New Roman"/>
          <w:i/>
          <w:iCs/>
          <w:color w:val="BF8F00" w:themeColor="accent4" w:themeShade="BF"/>
          <w:szCs w:val="18"/>
        </w:rPr>
        <w:fldChar w:fldCharType="end"/>
      </w:r>
      <w:bookmarkEnd w:id="133"/>
      <w:r w:rsidRPr="00F948D8">
        <w:rPr>
          <w:rFonts w:eastAsia="Times New Roman" w:cs="Times New Roman"/>
          <w:i/>
          <w:iCs/>
          <w:color w:val="BF8F00" w:themeColor="accent4" w:themeShade="BF"/>
          <w:szCs w:val="18"/>
        </w:rPr>
        <w:t xml:space="preserve">. Scheme of workflow 3 (quantification of </w:t>
      </w:r>
      <w:proofErr w:type="spellStart"/>
      <w:r w:rsidRPr="00F948D8">
        <w:rPr>
          <w:rFonts w:eastAsia="Times New Roman" w:cs="Times New Roman"/>
          <w:i/>
          <w:iCs/>
          <w:color w:val="BF8F00" w:themeColor="accent4" w:themeShade="BF"/>
          <w:szCs w:val="18"/>
        </w:rPr>
        <w:t>posttranslationally</w:t>
      </w:r>
      <w:proofErr w:type="spellEnd"/>
      <w:r w:rsidRPr="00F948D8">
        <w:rPr>
          <w:rFonts w:eastAsia="Times New Roman" w:cs="Times New Roman"/>
          <w:i/>
          <w:iCs/>
          <w:color w:val="BF8F00" w:themeColor="accent4" w:themeShade="BF"/>
          <w:szCs w:val="18"/>
        </w:rPr>
        <w:t xml:space="preserve"> modified peptides in a labeled experiment) showing module components: LEVEL CREATOR, LEVEL CALIBRATOR, INTEGRATE, and REPORT (A) and RELS CREATOR (B).</w:t>
      </w:r>
    </w:p>
    <w:p w14:paraId="0DE56FD4" w14:textId="77777777" w:rsidR="001D6C87" w:rsidRPr="00F948D8" w:rsidRDefault="001D6C87" w:rsidP="001D6C87">
      <w:pPr>
        <w:rPr>
          <w:rFonts w:eastAsia="Times New Roman" w:cs="Times New Roman"/>
        </w:rPr>
      </w:pPr>
    </w:p>
    <w:p w14:paraId="35FFC02E" w14:textId="77777777" w:rsidR="001D6C87" w:rsidRPr="00F948D8" w:rsidRDefault="001D6C87" w:rsidP="00866492">
      <w:pPr>
        <w:pStyle w:val="Heading3"/>
      </w:pPr>
      <w:bookmarkStart w:id="134" w:name="_Toc124328451"/>
      <w:r w:rsidRPr="00F948D8">
        <w:t>Workflow operation</w:t>
      </w:r>
      <w:bookmarkEnd w:id="134"/>
    </w:p>
    <w:p w14:paraId="2F7C65FA" w14:textId="6BE26ED6" w:rsidR="001D6C87" w:rsidRPr="00F948D8" w:rsidRDefault="001D6C87" w:rsidP="001D6C87">
      <w:pPr>
        <w:rPr>
          <w:rFonts w:eastAsia="Times New Roman" w:cs="Times New Roman"/>
        </w:rPr>
      </w:pPr>
      <w:r w:rsidRPr="00F948D8">
        <w:rPr>
          <w:rFonts w:eastAsia="Times New Roman" w:cs="Times New Roman"/>
        </w:rPr>
        <w:t>Workflow 3 comprises the basic modules LEVEL CREATOR, LEVEL CALIBRATOR, and INTEGRATE, as well as the RELS CREATOR and REPORT modules (</w:t>
      </w:r>
      <w:r w:rsidRPr="00F948D8">
        <w:rPr>
          <w:rFonts w:eastAsia="Times New Roman" w:cs="Times New Roman"/>
        </w:rPr>
        <w:fldChar w:fldCharType="begin"/>
      </w:r>
      <w:r w:rsidRPr="00F948D8">
        <w:rPr>
          <w:rFonts w:eastAsia="Times New Roman" w:cs="Times New Roman"/>
        </w:rPr>
        <w:instrText xml:space="preserve"> REF _Ref123772176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1</w:t>
      </w:r>
      <w:r w:rsidRPr="00F948D8">
        <w:rPr>
          <w:rFonts w:eastAsia="Times New Roman" w:cs="Times New Roman"/>
        </w:rPr>
        <w:fldChar w:fldCharType="end"/>
      </w:r>
      <w:r w:rsidRPr="00F948D8">
        <w:rPr>
          <w:rFonts w:eastAsia="Times New Roman" w:cs="Times New Roman"/>
        </w:rPr>
        <w:t>). The starting module, LEVEL CREATOR, generates the level files, sample folders and log2 ratios indicated in the corresponding task table (</w:t>
      </w:r>
      <w:r w:rsidRPr="00F948D8">
        <w:rPr>
          <w:rFonts w:eastAsia="Times New Roman" w:cs="Times New Roman"/>
        </w:rPr>
        <w:fldChar w:fldCharType="begin"/>
      </w:r>
      <w:r w:rsidRPr="00F948D8">
        <w:rPr>
          <w:rFonts w:eastAsia="Times New Roman" w:cs="Times New Roman"/>
        </w:rPr>
        <w:instrText xml:space="preserve"> REF _Ref123772189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2</w:t>
      </w:r>
      <w:r w:rsidRPr="00F948D8">
        <w:rPr>
          <w:rFonts w:eastAsia="Times New Roman" w:cs="Times New Roman"/>
        </w:rPr>
        <w:fldChar w:fldCharType="end"/>
      </w:r>
      <w:r w:rsidRPr="00F948D8">
        <w:rPr>
          <w:rFonts w:eastAsia="Times New Roman" w:cs="Times New Roman"/>
        </w:rPr>
        <w:t>).</w:t>
      </w:r>
    </w:p>
    <w:p w14:paraId="5260E350" w14:textId="77777777" w:rsidR="001D6C87" w:rsidRPr="00F948D8" w:rsidRDefault="001D6C87" w:rsidP="001D6C87">
      <w:pPr>
        <w:keepNext/>
        <w:jc w:val="center"/>
        <w:rPr>
          <w:rFonts w:eastAsia="Times New Roman" w:cs="Times New Roman"/>
        </w:rPr>
      </w:pPr>
      <w:r w:rsidRPr="00F948D8">
        <w:rPr>
          <w:rFonts w:eastAsia="Times New Roman" w:cs="Times New Roman"/>
          <w:noProof/>
        </w:rPr>
        <w:lastRenderedPageBreak/>
        <w:drawing>
          <wp:inline distT="0" distB="0" distL="0" distR="0" wp14:anchorId="01C3766D" wp14:editId="42A2E07B">
            <wp:extent cx="5201689" cy="1025826"/>
            <wp:effectExtent l="95250" t="38100" r="37465" b="984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Picture 24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5201285" cy="102552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69FD5671" w14:textId="1A74FC28" w:rsidR="001D6C87" w:rsidRPr="00F948D8" w:rsidRDefault="001D6C87" w:rsidP="001D6C87">
      <w:pPr>
        <w:spacing w:after="200" w:line="240" w:lineRule="auto"/>
        <w:jc w:val="center"/>
        <w:rPr>
          <w:rFonts w:eastAsia="Times New Roman" w:cs="Times New Roman"/>
          <w:b/>
          <w:i/>
          <w:iCs/>
          <w:color w:val="BF8F00" w:themeColor="accent4" w:themeShade="BF"/>
          <w:sz w:val="28"/>
          <w:szCs w:val="28"/>
        </w:rPr>
      </w:pPr>
      <w:bookmarkStart w:id="135" w:name="_Ref122700980"/>
      <w:bookmarkStart w:id="136" w:name="_Ref123772189"/>
      <w:r w:rsidRPr="00F948D8">
        <w:rPr>
          <w:rFonts w:eastAsia="Times New Roman" w:cs="Times New Roman"/>
          <w:i/>
          <w:iCs/>
          <w:color w:val="BF8F00" w:themeColor="accent4" w:themeShade="BF"/>
          <w:szCs w:val="18"/>
        </w:rPr>
        <w:t xml:space="preserve">Figure </w:t>
      </w:r>
      <w:bookmarkEnd w:id="135"/>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2</w:t>
      </w:r>
      <w:r w:rsidRPr="00F948D8">
        <w:rPr>
          <w:rFonts w:eastAsia="Times New Roman" w:cs="Times New Roman"/>
          <w:i/>
          <w:iCs/>
          <w:color w:val="BF8F00" w:themeColor="accent4" w:themeShade="BF"/>
          <w:szCs w:val="18"/>
        </w:rPr>
        <w:fldChar w:fldCharType="end"/>
      </w:r>
      <w:bookmarkEnd w:id="136"/>
      <w:r w:rsidRPr="00F948D8">
        <w:rPr>
          <w:rFonts w:eastAsia="Times New Roman" w:cs="Times New Roman"/>
          <w:i/>
          <w:iCs/>
          <w:color w:val="BF8F00" w:themeColor="accent4" w:themeShade="BF"/>
          <w:szCs w:val="18"/>
        </w:rPr>
        <w:t>. The LEVEL CREATOR task table for workflow 3.</w:t>
      </w:r>
    </w:p>
    <w:p w14:paraId="36EA19D9" w14:textId="77777777" w:rsidR="001D6C87" w:rsidRPr="00F948D8" w:rsidRDefault="001D6C87" w:rsidP="001D6C87">
      <w:pPr>
        <w:rPr>
          <w:rFonts w:eastAsia="Times New Roman" w:cs="Times New Roman"/>
        </w:rPr>
      </w:pPr>
    </w:p>
    <w:p w14:paraId="4DEE69C8" w14:textId="53ED1336" w:rsidR="001D6C87" w:rsidRPr="00F948D8" w:rsidRDefault="001D6C87" w:rsidP="001D6C87">
      <w:pPr>
        <w:ind w:firstLine="720"/>
        <w:rPr>
          <w:rFonts w:eastAsia="Times New Roman" w:cs="Times New Roman"/>
        </w:rPr>
      </w:pPr>
      <w:r w:rsidRPr="00F948D8">
        <w:rPr>
          <w:rFonts w:eastAsia="Times New Roman" w:cs="Times New Roman"/>
        </w:rPr>
        <w:t xml:space="preserve">The output level files, </w:t>
      </w:r>
      <w:proofErr w:type="spellStart"/>
      <w:r w:rsidRPr="00F948D8">
        <w:rPr>
          <w:rFonts w:eastAsia="Times New Roman" w:cs="Times New Roman"/>
          <w:i/>
        </w:rPr>
        <w:t>uscan</w:t>
      </w:r>
      <w:proofErr w:type="spellEnd"/>
      <w:r w:rsidRPr="00F948D8">
        <w:rPr>
          <w:rFonts w:eastAsia="Times New Roman" w:cs="Times New Roman"/>
        </w:rPr>
        <w:t xml:space="preserve"> (</w:t>
      </w:r>
      <w:r w:rsidRPr="00F948D8">
        <w:rPr>
          <w:rFonts w:eastAsia="Times New Roman" w:cs="Times New Roman"/>
          <w:i/>
        </w:rPr>
        <w:t>uncalibrated scan</w:t>
      </w:r>
      <w:r w:rsidRPr="00F948D8">
        <w:rPr>
          <w:rFonts w:eastAsia="Times New Roman" w:cs="Times New Roman"/>
        </w:rPr>
        <w:t>), display element identifiers together with their corresponding log2-ratio and statistical weight values (</w:t>
      </w:r>
      <w:r w:rsidRPr="00F948D8">
        <w:rPr>
          <w:rFonts w:eastAsia="Times New Roman" w:cs="Times New Roman"/>
        </w:rPr>
        <w:fldChar w:fldCharType="begin"/>
      </w:r>
      <w:r w:rsidRPr="00F948D8">
        <w:rPr>
          <w:rFonts w:eastAsia="Times New Roman" w:cs="Times New Roman"/>
        </w:rPr>
        <w:instrText xml:space="preserve"> REF _Ref123772226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3</w:t>
      </w:r>
      <w:r w:rsidRPr="00F948D8">
        <w:rPr>
          <w:rFonts w:eastAsia="Times New Roman" w:cs="Times New Roman"/>
        </w:rPr>
        <w:fldChar w:fldCharType="end"/>
      </w:r>
      <w:r w:rsidRPr="00F948D8">
        <w:rPr>
          <w:rFonts w:eastAsia="Times New Roman" w:cs="Times New Roman"/>
        </w:rPr>
        <w:t>). This uncalibrated weight is the inverse of the variance associated with the log2-ratio, and therefore a higher weight corresponds to a more accurate quantification.</w:t>
      </w:r>
    </w:p>
    <w:p w14:paraId="4E5CF03A"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7D8AA0F4" wp14:editId="4A4DB26B">
            <wp:extent cx="4902798" cy="912359"/>
            <wp:effectExtent l="95250" t="38100" r="31750" b="9779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 name="Picture 247"/>
                    <pic:cNvPicPr/>
                  </pic:nvPicPr>
                  <pic:blipFill>
                    <a:blip r:embed="rId97">
                      <a:extLst>
                        <a:ext uri="{28A0092B-C50C-407E-A947-70E740481C1C}">
                          <a14:useLocalDpi xmlns:a14="http://schemas.microsoft.com/office/drawing/2010/main" val="0"/>
                        </a:ext>
                      </a:extLst>
                    </a:blip>
                    <a:stretch>
                      <a:fillRect/>
                    </a:stretch>
                  </pic:blipFill>
                  <pic:spPr>
                    <a:xfrm>
                      <a:off x="0" y="0"/>
                      <a:ext cx="4902200" cy="911860"/>
                    </a:xfrm>
                    <a:prstGeom prst="rect">
                      <a:avLst/>
                    </a:prstGeom>
                    <a:effectLst>
                      <a:outerShdw blurRad="50800" dist="38100" dir="8100000" algn="tr" rotWithShape="0">
                        <a:prstClr val="black">
                          <a:alpha val="40000"/>
                        </a:prstClr>
                      </a:outerShdw>
                    </a:effectLst>
                  </pic:spPr>
                </pic:pic>
              </a:graphicData>
            </a:graphic>
          </wp:inline>
        </w:drawing>
      </w:r>
    </w:p>
    <w:p w14:paraId="5E78C15A" w14:textId="6BDE0997"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37" w:name="_Ref122700992"/>
      <w:bookmarkStart w:id="138" w:name="_Ref123772226"/>
      <w:r w:rsidRPr="00F948D8">
        <w:rPr>
          <w:rFonts w:eastAsia="Times New Roman" w:cs="Times New Roman"/>
          <w:i/>
          <w:iCs/>
          <w:color w:val="BF8F00" w:themeColor="accent4" w:themeShade="BF"/>
          <w:szCs w:val="18"/>
        </w:rPr>
        <w:t xml:space="preserve">Figure </w:t>
      </w:r>
      <w:bookmarkEnd w:id="137"/>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3</w:t>
      </w:r>
      <w:r w:rsidRPr="00F948D8">
        <w:rPr>
          <w:rFonts w:eastAsia="Times New Roman" w:cs="Times New Roman"/>
          <w:i/>
          <w:iCs/>
          <w:color w:val="BF8F00" w:themeColor="accent4" w:themeShade="BF"/>
          <w:szCs w:val="18"/>
        </w:rPr>
        <w:fldChar w:fldCharType="end"/>
      </w:r>
      <w:bookmarkEnd w:id="138"/>
      <w:r w:rsidRPr="00F948D8">
        <w:rPr>
          <w:rFonts w:eastAsia="Times New Roman" w:cs="Times New Roman"/>
          <w:i/>
          <w:iCs/>
          <w:color w:val="BF8F00" w:themeColor="accent4" w:themeShade="BF"/>
          <w:szCs w:val="18"/>
        </w:rPr>
        <w:t xml:space="preserve">. Excerpt from one of the </w:t>
      </w:r>
      <w:proofErr w:type="spellStart"/>
      <w:r w:rsidRPr="00F948D8">
        <w:rPr>
          <w:rFonts w:eastAsia="Times New Roman" w:cs="Times New Roman"/>
          <w:i/>
          <w:iCs/>
          <w:color w:val="BF8F00" w:themeColor="accent4" w:themeShade="BF"/>
          <w:szCs w:val="18"/>
        </w:rPr>
        <w:t>uscan</w:t>
      </w:r>
      <w:proofErr w:type="spellEnd"/>
      <w:r w:rsidRPr="00F948D8">
        <w:rPr>
          <w:rFonts w:eastAsia="Times New Roman" w:cs="Times New Roman"/>
          <w:i/>
          <w:iCs/>
          <w:color w:val="BF8F00" w:themeColor="accent4" w:themeShade="BF"/>
          <w:szCs w:val="18"/>
        </w:rPr>
        <w:t xml:space="preserve"> files generated by workflow 3 LEVEL CREATOR module showing element identifiers (left column), log2 ratios (center column) and statistical weights (right column).</w:t>
      </w:r>
    </w:p>
    <w:p w14:paraId="599E8331" w14:textId="77777777" w:rsidR="001D6C87" w:rsidRPr="00F948D8" w:rsidRDefault="001D6C87" w:rsidP="001D6C87">
      <w:pPr>
        <w:ind w:firstLine="720"/>
        <w:rPr>
          <w:rFonts w:eastAsia="Times New Roman" w:cs="Times New Roman"/>
        </w:rPr>
      </w:pPr>
    </w:p>
    <w:p w14:paraId="311BE56A" w14:textId="76E0CE30" w:rsidR="001D6C87" w:rsidRPr="00F948D8" w:rsidRDefault="001D6C87" w:rsidP="001D6C87">
      <w:pPr>
        <w:ind w:firstLine="720"/>
        <w:rPr>
          <w:rFonts w:eastAsia="Times New Roman" w:cs="Times New Roman"/>
        </w:rPr>
      </w:pPr>
      <w:r w:rsidRPr="00F948D8">
        <w:rPr>
          <w:rFonts w:eastAsia="Times New Roman" w:cs="Times New Roman"/>
        </w:rPr>
        <w:t xml:space="preserve">Prior to their integration into a higher level, </w:t>
      </w:r>
      <w:proofErr w:type="spellStart"/>
      <w:r w:rsidRPr="00F948D8">
        <w:rPr>
          <w:rFonts w:eastAsia="Times New Roman" w:cs="Times New Roman"/>
          <w:i/>
        </w:rPr>
        <w:t>uscan</w:t>
      </w:r>
      <w:proofErr w:type="spellEnd"/>
      <w:r w:rsidRPr="00F948D8">
        <w:rPr>
          <w:rFonts w:eastAsia="Times New Roman" w:cs="Times New Roman"/>
        </w:rPr>
        <w:t xml:space="preserve"> levels are calibrated to account for the variability of the LC-MS/MS analysis with the LEVEL CALIBRATOR module, which results in scan calibrated levels with recalculated statistical weights (</w:t>
      </w:r>
      <w:r w:rsidRPr="00F948D8">
        <w:rPr>
          <w:rFonts w:eastAsia="Times New Roman" w:cs="Times New Roman"/>
        </w:rPr>
        <w:fldChar w:fldCharType="begin"/>
      </w:r>
      <w:r w:rsidRPr="00F948D8">
        <w:rPr>
          <w:rFonts w:eastAsia="Times New Roman" w:cs="Times New Roman"/>
        </w:rPr>
        <w:instrText xml:space="preserve"> REF _Ref12377224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4</w:t>
      </w:r>
      <w:r w:rsidRPr="00F948D8">
        <w:rPr>
          <w:rFonts w:eastAsia="Times New Roman" w:cs="Times New Roman"/>
        </w:rPr>
        <w:fldChar w:fldCharType="end"/>
      </w:r>
      <w:r w:rsidRPr="00F948D8">
        <w:rPr>
          <w:rFonts w:eastAsia="Times New Roman" w:cs="Times New Roman"/>
        </w:rPr>
        <w:t xml:space="preserve">, Top). Then the INTEGRATE module performs the </w:t>
      </w:r>
      <w:r w:rsidRPr="00F948D8">
        <w:rPr>
          <w:rFonts w:eastAsia="Times New Roman" w:cs="Times New Roman"/>
          <w:i/>
        </w:rPr>
        <w:t>scan-to-peptide</w:t>
      </w:r>
      <w:r w:rsidRPr="00F948D8">
        <w:rPr>
          <w:rFonts w:eastAsia="Times New Roman" w:cs="Times New Roman"/>
        </w:rPr>
        <w:t xml:space="preserve"> and </w:t>
      </w:r>
      <w:r w:rsidRPr="00F948D8">
        <w:rPr>
          <w:rFonts w:eastAsia="Times New Roman" w:cs="Times New Roman"/>
          <w:i/>
        </w:rPr>
        <w:t>peptide-to-</w:t>
      </w:r>
      <w:r w:rsidRPr="00F948D8">
        <w:rPr>
          <w:rFonts w:eastAsia="Times New Roman" w:cs="Times New Roman"/>
        </w:rPr>
        <w:t xml:space="preserve"> </w:t>
      </w:r>
      <w:r w:rsidRPr="00F948D8">
        <w:rPr>
          <w:rFonts w:eastAsia="Times New Roman" w:cs="Times New Roman"/>
          <w:i/>
        </w:rPr>
        <w:t>protein</w:t>
      </w:r>
      <w:r w:rsidRPr="00F948D8">
        <w:rPr>
          <w:rFonts w:eastAsia="Times New Roman" w:cs="Times New Roman"/>
        </w:rPr>
        <w:t xml:space="preserve"> integrations according to the module task table (</w:t>
      </w:r>
      <w:r w:rsidRPr="00F948D8">
        <w:rPr>
          <w:rFonts w:eastAsia="Times New Roman" w:cs="Times New Roman"/>
        </w:rPr>
        <w:fldChar w:fldCharType="begin"/>
      </w:r>
      <w:r w:rsidRPr="00F948D8">
        <w:rPr>
          <w:rFonts w:eastAsia="Times New Roman" w:cs="Times New Roman"/>
        </w:rPr>
        <w:instrText xml:space="preserve"> REF _Ref12377224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4</w:t>
      </w:r>
      <w:r w:rsidRPr="00F948D8">
        <w:rPr>
          <w:rFonts w:eastAsia="Times New Roman" w:cs="Times New Roman"/>
        </w:rPr>
        <w:fldChar w:fldCharType="end"/>
      </w:r>
      <w:r w:rsidRPr="00F948D8">
        <w:rPr>
          <w:rFonts w:eastAsia="Times New Roman" w:cs="Times New Roman"/>
        </w:rPr>
        <w:t xml:space="preserve">, Bottom). The latter integration will provide the differential abundance of peptides (including </w:t>
      </w:r>
      <w:proofErr w:type="spellStart"/>
      <w:r w:rsidRPr="00F948D8">
        <w:rPr>
          <w:rFonts w:eastAsia="Times New Roman" w:cs="Times New Roman"/>
        </w:rPr>
        <w:t>posttranslationally</w:t>
      </w:r>
      <w:proofErr w:type="spellEnd"/>
      <w:r w:rsidRPr="00F948D8">
        <w:rPr>
          <w:rFonts w:eastAsia="Times New Roman" w:cs="Times New Roman"/>
        </w:rPr>
        <w:t xml:space="preserve"> modified peptides) regardless of the differential abundance of proteins, and the authors chose not to include the heterogeneous population of </w:t>
      </w:r>
      <w:proofErr w:type="spellStart"/>
      <w:r w:rsidRPr="00F948D8">
        <w:rPr>
          <w:rFonts w:eastAsia="Times New Roman" w:cs="Times New Roman"/>
        </w:rPr>
        <w:t>Cys</w:t>
      </w:r>
      <w:proofErr w:type="spellEnd"/>
      <w:r w:rsidRPr="00F948D8">
        <w:rPr>
          <w:rFonts w:eastAsia="Times New Roman" w:cs="Times New Roman"/>
        </w:rPr>
        <w:t xml:space="preserve">-containing peptides for the calculation of variance in the </w:t>
      </w:r>
      <w:r w:rsidRPr="00F948D8">
        <w:rPr>
          <w:rFonts w:eastAsia="Times New Roman" w:cs="Times New Roman"/>
          <w:i/>
        </w:rPr>
        <w:t>peptide-to-protein</w:t>
      </w:r>
      <w:r w:rsidRPr="00F948D8">
        <w:rPr>
          <w:rFonts w:eastAsia="Times New Roman" w:cs="Times New Roman"/>
        </w:rPr>
        <w:t xml:space="preserve"> integration </w:t>
      </w:r>
      <w:r w:rsidRPr="00F948D8">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5eHdkcDl0ZWFyOXQ1OWVmMnQxeDJkdGg1YXNhOTJ3d2FzOTUiIHRpbWVz
dGFtcD0iMTY2NDg5ODU2NSIgZ3VpZD0iMDM1YzBlMTYtYzIxZi00M2MxLTk3ZTQtZDA0MDA2OWY4
YWM4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4qQWRpcG9zZSB0aXNzdWU8L2tleXdvcmQ+PGtleXdvcmQ+KkN5cyBveGlkYXRpb248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Cb256b24tS3VsaWNoZW5rbzwvQXV0aG9yPjxZZWFyPjIw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mI3hEO0NhcmRpb3Zhc2N1bGFyIFByb3Rl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4]</w:t>
      </w:r>
      <w:r w:rsidRPr="00F948D8">
        <w:rPr>
          <w:rFonts w:eastAsia="Times New Roman" w:cs="Times New Roman"/>
        </w:rPr>
        <w:fldChar w:fldCharType="end"/>
      </w:r>
      <w:r w:rsidRPr="00F948D8">
        <w:rPr>
          <w:rFonts w:eastAsia="Times New Roman" w:cs="Times New Roman"/>
        </w:rPr>
        <w:t>.</w:t>
      </w:r>
    </w:p>
    <w:p w14:paraId="163CDB97" w14:textId="77777777" w:rsidR="001D6C87" w:rsidRPr="00F948D8" w:rsidRDefault="001D6C87" w:rsidP="001D6C87">
      <w:pPr>
        <w:jc w:val="center"/>
        <w:rPr>
          <w:rFonts w:eastAsia="Times New Roman" w:cs="Times New Roman"/>
        </w:rPr>
      </w:pPr>
      <w:r w:rsidRPr="00F948D8">
        <w:rPr>
          <w:rFonts w:eastAsia="Times New Roman" w:cs="Times New Roman"/>
          <w:noProof/>
        </w:rPr>
        <w:drawing>
          <wp:inline distT="0" distB="0" distL="0" distR="0" wp14:anchorId="21C27D6D" wp14:editId="3D528E2C">
            <wp:extent cx="5191125" cy="1457325"/>
            <wp:effectExtent l="0" t="0" r="9525"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191125" cy="1457325"/>
                    </a:xfrm>
                    <a:prstGeom prst="rect">
                      <a:avLst/>
                    </a:prstGeom>
                    <a:noFill/>
                    <a:ln>
                      <a:noFill/>
                    </a:ln>
                  </pic:spPr>
                </pic:pic>
              </a:graphicData>
            </a:graphic>
          </wp:inline>
        </w:drawing>
      </w:r>
    </w:p>
    <w:p w14:paraId="37C0FFA8" w14:textId="47B83DA9"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39" w:name="_Ref122701063"/>
      <w:bookmarkStart w:id="140" w:name="_Ref123772240"/>
      <w:r w:rsidRPr="00F948D8">
        <w:rPr>
          <w:rFonts w:eastAsia="Times New Roman" w:cs="Times New Roman"/>
          <w:i/>
          <w:iCs/>
          <w:color w:val="BF8F00" w:themeColor="accent4" w:themeShade="BF"/>
          <w:szCs w:val="18"/>
        </w:rPr>
        <w:t xml:space="preserve">Figure </w:t>
      </w:r>
      <w:bookmarkEnd w:id="139"/>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4</w:t>
      </w:r>
      <w:r w:rsidRPr="00F948D8">
        <w:rPr>
          <w:rFonts w:eastAsia="Times New Roman" w:cs="Times New Roman"/>
          <w:i/>
          <w:iCs/>
          <w:color w:val="BF8F00" w:themeColor="accent4" w:themeShade="BF"/>
          <w:szCs w:val="18"/>
        </w:rPr>
        <w:fldChar w:fldCharType="end"/>
      </w:r>
      <w:bookmarkEnd w:id="140"/>
      <w:r w:rsidRPr="00F948D8">
        <w:rPr>
          <w:rFonts w:eastAsia="Times New Roman" w:cs="Times New Roman"/>
          <w:i/>
          <w:iCs/>
          <w:color w:val="BF8F00" w:themeColor="accent4" w:themeShade="BF"/>
          <w:szCs w:val="18"/>
        </w:rPr>
        <w:t>. The LEVEL CALIBRATOR (Top) and INTEGRATE (Bottom) task tables for workflow 3.</w:t>
      </w:r>
    </w:p>
    <w:p w14:paraId="021C94AB" w14:textId="77777777" w:rsidR="001D6C87" w:rsidRPr="00F948D8" w:rsidRDefault="001D6C87" w:rsidP="001D6C87">
      <w:pPr>
        <w:rPr>
          <w:rFonts w:eastAsia="Times New Roman" w:cs="Times New Roman"/>
        </w:rPr>
      </w:pPr>
    </w:p>
    <w:p w14:paraId="1D802649" w14:textId="790C5577" w:rsidR="001D6C87" w:rsidRPr="00F948D8" w:rsidRDefault="001D6C87" w:rsidP="001D6C87">
      <w:pPr>
        <w:ind w:firstLine="720"/>
        <w:rPr>
          <w:rFonts w:eastAsia="Times New Roman" w:cs="Times New Roman"/>
        </w:rPr>
      </w:pPr>
      <w:r w:rsidRPr="00F948D8">
        <w:rPr>
          <w:rFonts w:eastAsia="Times New Roman" w:cs="Times New Roman"/>
        </w:rPr>
        <w:lastRenderedPageBreak/>
        <w:t xml:space="preserve">Thus, the </w:t>
      </w:r>
      <w:r w:rsidRPr="00F948D8">
        <w:rPr>
          <w:rFonts w:eastAsia="Times New Roman" w:cs="Times New Roman"/>
          <w:i/>
        </w:rPr>
        <w:t>Tag</w:t>
      </w:r>
      <w:r w:rsidRPr="00F948D8">
        <w:rPr>
          <w:rFonts w:eastAsia="Times New Roman" w:cs="Times New Roman"/>
        </w:rPr>
        <w:t xml:space="preserve"> advanced option of the INTEGRATE module task table displays </w:t>
      </w:r>
      <w:r w:rsidRPr="00F948D8">
        <w:rPr>
          <w:rFonts w:eastAsia="Times New Roman" w:cs="Times New Roman"/>
          <w:i/>
        </w:rPr>
        <w:t>!</w:t>
      </w:r>
      <w:proofErr w:type="spellStart"/>
      <w:r w:rsidRPr="00F948D8">
        <w:rPr>
          <w:rFonts w:eastAsia="Times New Roman" w:cs="Times New Roman"/>
          <w:i/>
        </w:rPr>
        <w:t>C_Modification</w:t>
      </w:r>
      <w:proofErr w:type="spellEnd"/>
      <w:r w:rsidRPr="00F948D8">
        <w:rPr>
          <w:rFonts w:eastAsia="Times New Roman" w:cs="Times New Roman"/>
        </w:rPr>
        <w:t xml:space="preserve">, which means that the </w:t>
      </w:r>
      <w:r w:rsidRPr="00F948D8">
        <w:rPr>
          <w:rFonts w:eastAsia="Times New Roman" w:cs="Times New Roman"/>
          <w:i/>
        </w:rPr>
        <w:t>peptide</w:t>
      </w:r>
      <w:r w:rsidRPr="00F948D8">
        <w:rPr>
          <w:rFonts w:eastAsia="Times New Roman" w:cs="Times New Roman"/>
        </w:rPr>
        <w:t xml:space="preserve"> (lower level) elements marked with this tag in the </w:t>
      </w:r>
      <w:r w:rsidRPr="00F948D8">
        <w:rPr>
          <w:rFonts w:eastAsia="Times New Roman" w:cs="Times New Roman"/>
          <w:i/>
        </w:rPr>
        <w:t>peptide2protein</w:t>
      </w:r>
      <w:r w:rsidRPr="00F948D8">
        <w:rPr>
          <w:rFonts w:eastAsia="Times New Roman" w:cs="Times New Roman"/>
        </w:rPr>
        <w:t xml:space="preserve"> relation table (</w:t>
      </w:r>
      <w:r w:rsidRPr="00F948D8">
        <w:rPr>
          <w:rFonts w:eastAsia="Times New Roman" w:cs="Times New Roman"/>
        </w:rPr>
        <w:fldChar w:fldCharType="begin"/>
      </w:r>
      <w:r w:rsidRPr="00F948D8">
        <w:rPr>
          <w:rFonts w:eastAsia="Times New Roman" w:cs="Times New Roman"/>
        </w:rPr>
        <w:instrText xml:space="preserve"> REF _Ref12377229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5</w:t>
      </w:r>
      <w:r w:rsidRPr="00F948D8">
        <w:rPr>
          <w:rFonts w:eastAsia="Times New Roman" w:cs="Times New Roman"/>
        </w:rPr>
        <w:fldChar w:fldCharType="end"/>
      </w:r>
      <w:r w:rsidRPr="00F948D8">
        <w:rPr>
          <w:rFonts w:eastAsia="Times New Roman" w:cs="Times New Roman"/>
        </w:rPr>
        <w:t xml:space="preserve">) will not be considered in the calculation of the variance in the </w:t>
      </w:r>
      <w:r w:rsidRPr="00F948D8">
        <w:rPr>
          <w:rFonts w:eastAsia="Times New Roman" w:cs="Times New Roman"/>
          <w:i/>
        </w:rPr>
        <w:t>peptide-to-protein</w:t>
      </w:r>
      <w:r w:rsidRPr="00F948D8">
        <w:rPr>
          <w:rFonts w:eastAsia="Times New Roman" w:cs="Times New Roman"/>
        </w:rPr>
        <w:t xml:space="preserve"> integration. Every integration requires a specific relation table linking the corresponding lower- and higher-level elements that is generated by RELS CREATOR (</w:t>
      </w:r>
      <w:r w:rsidRPr="00F948D8">
        <w:rPr>
          <w:rFonts w:eastAsia="Times New Roman" w:cs="Times New Roman"/>
        </w:rPr>
        <w:fldChar w:fldCharType="begin"/>
      </w:r>
      <w:r w:rsidRPr="00F948D8">
        <w:rPr>
          <w:rFonts w:eastAsia="Times New Roman" w:cs="Times New Roman"/>
        </w:rPr>
        <w:instrText xml:space="preserve"> REF _Ref123772176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1</w:t>
      </w:r>
      <w:r w:rsidRPr="00F948D8">
        <w:rPr>
          <w:rFonts w:eastAsia="Times New Roman" w:cs="Times New Roman"/>
        </w:rPr>
        <w:fldChar w:fldCharType="end"/>
      </w:r>
      <w:r w:rsidRPr="00F948D8">
        <w:rPr>
          <w:rFonts w:eastAsia="Times New Roman" w:cs="Times New Roman"/>
        </w:rPr>
        <w:t xml:space="preserve">B and </w:t>
      </w:r>
      <w:r w:rsidRPr="00F948D8">
        <w:rPr>
          <w:rFonts w:eastAsia="Times New Roman" w:cs="Times New Roman"/>
        </w:rPr>
        <w:fldChar w:fldCharType="begin"/>
      </w:r>
      <w:r w:rsidRPr="00F948D8">
        <w:rPr>
          <w:rFonts w:eastAsia="Times New Roman" w:cs="Times New Roman"/>
        </w:rPr>
        <w:instrText xml:space="preserve"> REF _Ref12377229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5</w:t>
      </w:r>
      <w:r w:rsidRPr="00F948D8">
        <w:rPr>
          <w:rFonts w:eastAsia="Times New Roman" w:cs="Times New Roman"/>
        </w:rPr>
        <w:fldChar w:fldCharType="end"/>
      </w:r>
      <w:r w:rsidRPr="00F948D8">
        <w:rPr>
          <w:rFonts w:eastAsia="Times New Roman" w:cs="Times New Roman"/>
        </w:rPr>
        <w:t>).</w:t>
      </w:r>
    </w:p>
    <w:p w14:paraId="584980E8"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23250414" wp14:editId="5E1A41CA">
            <wp:extent cx="5407025" cy="821005"/>
            <wp:effectExtent l="95250" t="38100" r="41275" b="939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99">
                      <a:extLst>
                        <a:ext uri="{28A0092B-C50C-407E-A947-70E740481C1C}">
                          <a14:useLocalDpi xmlns:a14="http://schemas.microsoft.com/office/drawing/2010/main" val="0"/>
                        </a:ext>
                      </a:extLst>
                    </a:blip>
                    <a:stretch>
                      <a:fillRect/>
                    </a:stretch>
                  </pic:blipFill>
                  <pic:spPr bwMode="auto">
                    <a:xfrm>
                      <a:off x="0" y="0"/>
                      <a:ext cx="5407025" cy="82100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16E33294" w14:textId="0D9DB480"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41" w:name="_Ref122701108"/>
      <w:bookmarkStart w:id="142" w:name="_Ref123772294"/>
      <w:r w:rsidRPr="00F948D8">
        <w:rPr>
          <w:rFonts w:eastAsia="Times New Roman" w:cs="Times New Roman"/>
          <w:i/>
          <w:iCs/>
          <w:color w:val="BF8F00" w:themeColor="accent4" w:themeShade="BF"/>
          <w:szCs w:val="18"/>
        </w:rPr>
        <w:t xml:space="preserve">Figure </w:t>
      </w:r>
      <w:bookmarkEnd w:id="141"/>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5</w:t>
      </w:r>
      <w:r w:rsidRPr="00F948D8">
        <w:rPr>
          <w:rFonts w:eastAsia="Times New Roman" w:cs="Times New Roman"/>
          <w:i/>
          <w:iCs/>
          <w:color w:val="BF8F00" w:themeColor="accent4" w:themeShade="BF"/>
          <w:szCs w:val="18"/>
        </w:rPr>
        <w:fldChar w:fldCharType="end"/>
      </w:r>
      <w:bookmarkEnd w:id="142"/>
      <w:r w:rsidRPr="00F948D8">
        <w:rPr>
          <w:rFonts w:eastAsia="Times New Roman" w:cs="Times New Roman"/>
          <w:i/>
          <w:iCs/>
          <w:color w:val="BF8F00" w:themeColor="accent4" w:themeShade="BF"/>
          <w:szCs w:val="18"/>
        </w:rPr>
        <w:t>. The RELS CREATOR task table for workflow 3.</w:t>
      </w:r>
    </w:p>
    <w:p w14:paraId="251819A1" w14:textId="77777777" w:rsidR="001D6C87" w:rsidRPr="00F948D8" w:rsidRDefault="001D6C87" w:rsidP="001D6C87">
      <w:pPr>
        <w:rPr>
          <w:rFonts w:eastAsia="Times New Roman" w:cs="Times New Roman"/>
        </w:rPr>
      </w:pPr>
    </w:p>
    <w:p w14:paraId="289C025E" w14:textId="3B5D0C7D" w:rsidR="001D6C87" w:rsidRPr="00F948D8" w:rsidRDefault="001D6C87" w:rsidP="001D6C87">
      <w:pPr>
        <w:ind w:firstLine="720"/>
        <w:rPr>
          <w:rFonts w:eastAsia="Times New Roman" w:cs="Times New Roman"/>
        </w:rPr>
      </w:pPr>
      <w:r w:rsidRPr="00F948D8">
        <w:rPr>
          <w:rFonts w:eastAsia="Times New Roman" w:cs="Times New Roman"/>
        </w:rPr>
        <w:t xml:space="preserve">In particular, the </w:t>
      </w:r>
      <w:r w:rsidRPr="00F948D8">
        <w:rPr>
          <w:rFonts w:eastAsia="Times New Roman" w:cs="Times New Roman"/>
          <w:i/>
        </w:rPr>
        <w:t>peptide2protein</w:t>
      </w:r>
      <w:r w:rsidRPr="00F948D8">
        <w:rPr>
          <w:rFonts w:eastAsia="Times New Roman" w:cs="Times New Roman"/>
        </w:rPr>
        <w:t xml:space="preserve"> relation table describes the relationships between the peptide level (</w:t>
      </w:r>
      <w:r w:rsidRPr="00F948D8">
        <w:rPr>
          <w:rFonts w:eastAsia="Times New Roman" w:cs="Times New Roman"/>
          <w:i/>
        </w:rPr>
        <w:t>i.e</w:t>
      </w:r>
      <w:r w:rsidRPr="00F948D8">
        <w:rPr>
          <w:rFonts w:eastAsia="Times New Roman" w:cs="Times New Roman"/>
        </w:rPr>
        <w:t>. the lower level) and the protein level (</w:t>
      </w:r>
      <w:r w:rsidRPr="00F948D8">
        <w:rPr>
          <w:rFonts w:eastAsia="Times New Roman" w:cs="Times New Roman"/>
          <w:i/>
        </w:rPr>
        <w:t>i.e</w:t>
      </w:r>
      <w:r w:rsidRPr="00F948D8">
        <w:rPr>
          <w:rFonts w:eastAsia="Times New Roman" w:cs="Times New Roman"/>
        </w:rPr>
        <w:t xml:space="preserve">. the higher level), and in this case includes a third column headed by </w:t>
      </w:r>
      <w:r w:rsidRPr="00F948D8">
        <w:rPr>
          <w:rFonts w:eastAsia="Times New Roman" w:cs="Times New Roman"/>
          <w:i/>
        </w:rPr>
        <w:t>Modifications</w:t>
      </w:r>
      <w:r w:rsidRPr="00F948D8">
        <w:rPr>
          <w:rFonts w:eastAsia="Times New Roman" w:cs="Times New Roman"/>
        </w:rPr>
        <w:t xml:space="preserve"> where </w:t>
      </w:r>
      <w:proofErr w:type="spellStart"/>
      <w:r w:rsidRPr="00F948D8">
        <w:rPr>
          <w:rFonts w:eastAsia="Times New Roman" w:cs="Times New Roman"/>
        </w:rPr>
        <w:t>Cys</w:t>
      </w:r>
      <w:proofErr w:type="spellEnd"/>
      <w:r w:rsidRPr="00F948D8">
        <w:rPr>
          <w:rFonts w:eastAsia="Times New Roman" w:cs="Times New Roman"/>
        </w:rPr>
        <w:t xml:space="preserve">-containing peptides have been tagged with </w:t>
      </w:r>
      <w:proofErr w:type="spellStart"/>
      <w:r w:rsidRPr="00F948D8">
        <w:rPr>
          <w:rFonts w:eastAsia="Times New Roman" w:cs="Times New Roman"/>
          <w:i/>
        </w:rPr>
        <w:t>C_Modification</w:t>
      </w:r>
      <w:proofErr w:type="spellEnd"/>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2399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6</w:t>
      </w:r>
      <w:r w:rsidRPr="00F948D8">
        <w:rPr>
          <w:rFonts w:eastAsia="Times New Roman" w:cs="Times New Roman"/>
        </w:rPr>
        <w:fldChar w:fldCharType="end"/>
      </w:r>
      <w:r w:rsidRPr="00F948D8">
        <w:rPr>
          <w:rFonts w:eastAsia="Times New Roman" w:cs="Times New Roman"/>
        </w:rPr>
        <w:t xml:space="preserve">). Accordingly, </w:t>
      </w:r>
      <w:proofErr w:type="spellStart"/>
      <w:r w:rsidRPr="00F948D8">
        <w:rPr>
          <w:rFonts w:eastAsia="Times New Roman" w:cs="Times New Roman"/>
        </w:rPr>
        <w:t>Cys</w:t>
      </w:r>
      <w:proofErr w:type="spellEnd"/>
      <w:r w:rsidRPr="00F948D8">
        <w:rPr>
          <w:rFonts w:eastAsia="Times New Roman" w:cs="Times New Roman"/>
        </w:rPr>
        <w:t xml:space="preserve">-containing peptides will not be considered for the calculation of variance in the </w:t>
      </w:r>
      <w:r w:rsidRPr="00F948D8">
        <w:rPr>
          <w:rFonts w:eastAsia="Times New Roman" w:cs="Times New Roman"/>
          <w:i/>
        </w:rPr>
        <w:t>peptide-to-protein</w:t>
      </w:r>
      <w:r w:rsidRPr="00F948D8">
        <w:rPr>
          <w:rFonts w:eastAsia="Times New Roman" w:cs="Times New Roman"/>
        </w:rPr>
        <w:t xml:space="preserve"> integration.</w:t>
      </w:r>
    </w:p>
    <w:p w14:paraId="04139191"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305ACA03" wp14:editId="26049096">
            <wp:extent cx="4994610" cy="1730378"/>
            <wp:effectExtent l="95250" t="38100" r="34925" b="9842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Picture 25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4275" cy="1730375"/>
                    </a:xfrm>
                    <a:prstGeom prst="rect">
                      <a:avLst/>
                    </a:prstGeom>
                    <a:noFill/>
                    <a:ln>
                      <a:noFill/>
                    </a:ln>
                    <a:effectLst>
                      <a:outerShdw blurRad="50800" dist="38100" dir="8100000" algn="tr" rotWithShape="0">
                        <a:prstClr val="black">
                          <a:alpha val="40000"/>
                        </a:prstClr>
                      </a:outerShdw>
                    </a:effectLst>
                  </pic:spPr>
                </pic:pic>
              </a:graphicData>
            </a:graphic>
          </wp:inline>
        </w:drawing>
      </w:r>
    </w:p>
    <w:p w14:paraId="7DC40ABD" w14:textId="32070FD3"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43" w:name="_Ref122701294"/>
      <w:bookmarkStart w:id="144" w:name="_Ref123772399"/>
      <w:r w:rsidRPr="00F948D8">
        <w:rPr>
          <w:rFonts w:eastAsia="Times New Roman" w:cs="Times New Roman"/>
          <w:i/>
          <w:iCs/>
          <w:color w:val="BF8F00" w:themeColor="accent4" w:themeShade="BF"/>
          <w:szCs w:val="18"/>
        </w:rPr>
        <w:t xml:space="preserve">Figure </w:t>
      </w:r>
      <w:bookmarkEnd w:id="143"/>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6</w:t>
      </w:r>
      <w:r w:rsidRPr="00F948D8">
        <w:rPr>
          <w:rFonts w:eastAsia="Times New Roman" w:cs="Times New Roman"/>
          <w:i/>
          <w:iCs/>
          <w:color w:val="BF8F00" w:themeColor="accent4" w:themeShade="BF"/>
          <w:szCs w:val="18"/>
        </w:rPr>
        <w:fldChar w:fldCharType="end"/>
      </w:r>
      <w:bookmarkEnd w:id="144"/>
      <w:r w:rsidRPr="00F948D8">
        <w:rPr>
          <w:rFonts w:eastAsia="Times New Roman" w:cs="Times New Roman"/>
          <w:i/>
          <w:iCs/>
          <w:color w:val="BF8F00" w:themeColor="accent4" w:themeShade="BF"/>
          <w:szCs w:val="18"/>
        </w:rPr>
        <w:t xml:space="preserve">. Excerpt from the peptide2protein relation table that links peptides to proteins. Note the use of a third column to tag </w:t>
      </w:r>
      <w:proofErr w:type="spellStart"/>
      <w:r w:rsidRPr="00F948D8">
        <w:rPr>
          <w:rFonts w:eastAsia="Times New Roman" w:cs="Times New Roman"/>
          <w:i/>
          <w:iCs/>
          <w:color w:val="BF8F00" w:themeColor="accent4" w:themeShade="BF"/>
          <w:szCs w:val="18"/>
        </w:rPr>
        <w:t>Cys</w:t>
      </w:r>
      <w:proofErr w:type="spellEnd"/>
      <w:r w:rsidRPr="00F948D8">
        <w:rPr>
          <w:rFonts w:eastAsia="Times New Roman" w:cs="Times New Roman"/>
          <w:i/>
          <w:iCs/>
          <w:color w:val="BF8F00" w:themeColor="accent4" w:themeShade="BF"/>
          <w:szCs w:val="18"/>
        </w:rPr>
        <w:t>-containing peptides, which will be later excluded from the calculation of variance in the peptide-to-protein integration.</w:t>
      </w:r>
    </w:p>
    <w:p w14:paraId="64DCF529" w14:textId="77777777" w:rsidR="001D6C87" w:rsidRPr="00F948D8" w:rsidRDefault="001D6C87" w:rsidP="001D6C87">
      <w:pPr>
        <w:rPr>
          <w:rFonts w:eastAsia="Times New Roman" w:cs="Times New Roman"/>
        </w:rPr>
      </w:pPr>
    </w:p>
    <w:p w14:paraId="0BB61385" w14:textId="40399356" w:rsidR="001D6C87" w:rsidRPr="00166AC1" w:rsidRDefault="001D6C87" w:rsidP="001D6C87">
      <w:pPr>
        <w:ind w:firstLine="720"/>
        <w:rPr>
          <w:rFonts w:eastAsia="Times New Roman" w:cs="Times New Roman"/>
        </w:rPr>
      </w:pPr>
      <w:r w:rsidRPr="00F948D8">
        <w:rPr>
          <w:rFonts w:eastAsia="Times New Roman" w:cs="Times New Roman"/>
        </w:rPr>
        <w:t xml:space="preserve">Finally, the REPORT module is used ion this workflow to collect the statistical variables generated by the </w:t>
      </w:r>
      <w:r w:rsidRPr="00F948D8">
        <w:rPr>
          <w:rFonts w:eastAsia="Times New Roman" w:cs="Times New Roman"/>
          <w:i/>
        </w:rPr>
        <w:t>peptide-to-protein</w:t>
      </w:r>
      <w:r w:rsidRPr="00F948D8">
        <w:rPr>
          <w:rFonts w:eastAsia="Times New Roman" w:cs="Times New Roman"/>
        </w:rPr>
        <w:t xml:space="preserve"> integration for all eight samples (</w:t>
      </w:r>
      <w:r w:rsidRPr="00F948D8">
        <w:rPr>
          <w:rFonts w:eastAsia="Times New Roman" w:cs="Times New Roman"/>
          <w:i/>
        </w:rPr>
        <w:t>c1, c2, c3, c4, t1, t2, t3,</w:t>
      </w:r>
      <w:r w:rsidRPr="00F948D8">
        <w:rPr>
          <w:rFonts w:eastAsia="Times New Roman" w:cs="Times New Roman"/>
        </w:rPr>
        <w:t xml:space="preserve"> and </w:t>
      </w:r>
      <w:r w:rsidRPr="00F948D8">
        <w:rPr>
          <w:rFonts w:eastAsia="Times New Roman" w:cs="Times New Roman"/>
          <w:i/>
        </w:rPr>
        <w:t>t4</w:t>
      </w:r>
      <w:r w:rsidRPr="00F948D8">
        <w:rPr>
          <w:rFonts w:eastAsia="Times New Roman" w:cs="Times New Roman"/>
        </w:rPr>
        <w:t>), as prompted by the asterisk (</w:t>
      </w:r>
      <w:r w:rsidRPr="00F948D8">
        <w:rPr>
          <w:rFonts w:eastAsia="Times New Roman" w:cs="Times New Roman"/>
        </w:rPr>
        <w:fldChar w:fldCharType="begin"/>
      </w:r>
      <w:r w:rsidRPr="00F948D8">
        <w:rPr>
          <w:rFonts w:eastAsia="Times New Roman" w:cs="Times New Roman"/>
        </w:rPr>
        <w:instrText xml:space="preserve"> REF _Ref12377241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7</w:t>
      </w:r>
      <w:r w:rsidRPr="00F948D8">
        <w:rPr>
          <w:rFonts w:eastAsia="Times New Roman" w:cs="Times New Roman"/>
        </w:rPr>
        <w:fldChar w:fldCharType="end"/>
      </w:r>
      <w:r w:rsidRPr="00F948D8">
        <w:rPr>
          <w:rFonts w:eastAsia="Times New Roman" w:cs="Times New Roman"/>
        </w:rPr>
        <w:t>A):</w:t>
      </w:r>
    </w:p>
    <w:p w14:paraId="63177ED3" w14:textId="77777777" w:rsidR="001D6C87" w:rsidRPr="00166AC1" w:rsidRDefault="001D6C87" w:rsidP="001D6C87">
      <w:pPr>
        <w:widowControl w:val="0"/>
        <w:numPr>
          <w:ilvl w:val="0"/>
          <w:numId w:val="22"/>
        </w:numPr>
        <w:spacing w:after="0" w:line="240" w:lineRule="auto"/>
        <w:rPr>
          <w:rFonts w:eastAsia="Times New Roman" w:cs="Times New Roman"/>
        </w:rPr>
      </w:pPr>
      <w:r w:rsidRPr="00166AC1">
        <w:rPr>
          <w:rFonts w:eastAsia="Times New Roman" w:cs="Times New Roman"/>
        </w:rPr>
        <w:t>Number of scans per peptide (</w:t>
      </w:r>
      <w:r w:rsidRPr="00166AC1">
        <w:rPr>
          <w:rFonts w:eastAsia="Times New Roman" w:cs="Times New Roman"/>
          <w:i/>
        </w:rPr>
        <w:t>n</w:t>
      </w:r>
      <w:r w:rsidRPr="00166AC1">
        <w:rPr>
          <w:rFonts w:eastAsia="Times New Roman" w:cs="Times New Roman"/>
        </w:rPr>
        <w:t xml:space="preserve">), obtained from the </w:t>
      </w:r>
      <w:r w:rsidRPr="00166AC1">
        <w:rPr>
          <w:rFonts w:eastAsia="Times New Roman" w:cs="Times New Roman"/>
          <w:i/>
        </w:rPr>
        <w:t>scan-to-peptide</w:t>
      </w:r>
      <w:r w:rsidRPr="00166AC1">
        <w:rPr>
          <w:rFonts w:eastAsia="Times New Roman" w:cs="Times New Roman"/>
        </w:rPr>
        <w:t xml:space="preserve"> integration;</w:t>
      </w:r>
    </w:p>
    <w:p w14:paraId="1769569F" w14:textId="77777777" w:rsidR="001D6C87" w:rsidRPr="00166AC1" w:rsidRDefault="001D6C87" w:rsidP="001D6C87">
      <w:pPr>
        <w:widowControl w:val="0"/>
        <w:numPr>
          <w:ilvl w:val="0"/>
          <w:numId w:val="22"/>
        </w:numPr>
        <w:spacing w:after="0" w:line="240" w:lineRule="auto"/>
        <w:rPr>
          <w:rFonts w:eastAsia="Times New Roman" w:cs="Times New Roman"/>
        </w:rPr>
      </w:pPr>
      <w:r w:rsidRPr="00166AC1">
        <w:rPr>
          <w:rFonts w:eastAsia="Times New Roman" w:cs="Times New Roman"/>
        </w:rPr>
        <w:t>Peptide log2 ratios expressed in units of standard deviation corrected by the protein mean (</w:t>
      </w:r>
      <w:r w:rsidRPr="00166AC1">
        <w:rPr>
          <w:rFonts w:eastAsia="Times New Roman" w:cs="Times New Roman"/>
          <w:i/>
        </w:rPr>
        <w:t>Z</w:t>
      </w:r>
      <w:r w:rsidRPr="00166AC1">
        <w:rPr>
          <w:rFonts w:eastAsia="Times New Roman" w:cs="Times New Roman"/>
        </w:rPr>
        <w:t xml:space="preserve">), calculated from the </w:t>
      </w:r>
      <w:r w:rsidRPr="00166AC1">
        <w:rPr>
          <w:rFonts w:eastAsia="Times New Roman" w:cs="Times New Roman"/>
          <w:i/>
        </w:rPr>
        <w:t>peptide-to-protein</w:t>
      </w:r>
      <w:r w:rsidRPr="00166AC1">
        <w:rPr>
          <w:rFonts w:eastAsia="Times New Roman" w:cs="Times New Roman"/>
        </w:rPr>
        <w:t xml:space="preserve"> integration;</w:t>
      </w:r>
    </w:p>
    <w:p w14:paraId="3F2CCFCD" w14:textId="77777777" w:rsidR="001D6C87" w:rsidRPr="00166AC1" w:rsidRDefault="001D6C87" w:rsidP="001D6C87">
      <w:pPr>
        <w:widowControl w:val="0"/>
        <w:numPr>
          <w:ilvl w:val="0"/>
          <w:numId w:val="22"/>
        </w:numPr>
        <w:spacing w:after="0" w:line="240" w:lineRule="auto"/>
        <w:rPr>
          <w:rFonts w:eastAsia="Times New Roman" w:cs="Times New Roman"/>
        </w:rPr>
      </w:pPr>
      <w:r w:rsidRPr="00166AC1">
        <w:rPr>
          <w:rFonts w:eastAsia="Times New Roman" w:cs="Times New Roman"/>
        </w:rPr>
        <w:t>False Discovery Rate (</w:t>
      </w:r>
      <w:r w:rsidRPr="00166AC1">
        <w:rPr>
          <w:rFonts w:eastAsia="Times New Roman" w:cs="Times New Roman"/>
          <w:i/>
        </w:rPr>
        <w:t>FDR</w:t>
      </w:r>
      <w:r w:rsidRPr="00166AC1">
        <w:rPr>
          <w:rFonts w:eastAsia="Times New Roman" w:cs="Times New Roman"/>
        </w:rPr>
        <w:t xml:space="preserve">) values indicating which </w:t>
      </w:r>
      <w:r w:rsidRPr="00166AC1">
        <w:rPr>
          <w:rFonts w:eastAsia="Times New Roman" w:cs="Times New Roman"/>
          <w:i/>
        </w:rPr>
        <w:t>Z</w:t>
      </w:r>
      <w:r w:rsidRPr="00166AC1">
        <w:rPr>
          <w:rFonts w:eastAsia="Times New Roman" w:cs="Times New Roman"/>
        </w:rPr>
        <w:t xml:space="preserve"> values stand out as outliers in the integration.</w:t>
      </w:r>
    </w:p>
    <w:p w14:paraId="352CD499" w14:textId="77777777" w:rsidR="001D6C87" w:rsidRDefault="001D6C87" w:rsidP="001D6C87">
      <w:pPr>
        <w:rPr>
          <w:rFonts w:eastAsia="Times New Roman" w:cs="Times New Roman"/>
        </w:rPr>
      </w:pPr>
    </w:p>
    <w:p w14:paraId="13E4C55B" w14:textId="24DD1B80" w:rsidR="001D6C87" w:rsidRPr="00166AC1" w:rsidRDefault="001D6C87" w:rsidP="001D6C87">
      <w:pPr>
        <w:ind w:firstLine="360"/>
        <w:rPr>
          <w:rFonts w:eastAsia="Times New Roman" w:cs="Times New Roman"/>
        </w:rPr>
      </w:pPr>
      <w:r w:rsidRPr="00166AC1">
        <w:rPr>
          <w:rFonts w:eastAsia="Times New Roman" w:cs="Times New Roman"/>
        </w:rPr>
        <w:t>The advanced options of the REPORT module (</w:t>
      </w:r>
      <w:r w:rsidRPr="00166AC1">
        <w:rPr>
          <w:rFonts w:eastAsia="Times New Roman" w:cs="Times New Roman"/>
        </w:rPr>
        <w:fldChar w:fldCharType="begin"/>
      </w:r>
      <w:r w:rsidRPr="00166AC1">
        <w:rPr>
          <w:rFonts w:eastAsia="Times New Roman" w:cs="Times New Roman"/>
        </w:rPr>
        <w:instrText xml:space="preserve"> REF _Ref123772417 \h </w:instrText>
      </w:r>
      <w:r w:rsidRPr="00166AC1">
        <w:rPr>
          <w:rFonts w:eastAsia="Times New Roman" w:cs="Times New Roman"/>
        </w:rPr>
      </w:r>
      <w:r w:rsidRPr="00166AC1">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7</w:t>
      </w:r>
      <w:r w:rsidRPr="00166AC1">
        <w:rPr>
          <w:rFonts w:eastAsia="Times New Roman" w:cs="Times New Roman"/>
        </w:rPr>
        <w:fldChar w:fldCharType="end"/>
      </w:r>
      <w:r w:rsidRPr="00166AC1">
        <w:rPr>
          <w:rFonts w:eastAsia="Times New Roman" w:cs="Times New Roman"/>
        </w:rPr>
        <w:t>A):</w:t>
      </w:r>
    </w:p>
    <w:p w14:paraId="4A73EA62" w14:textId="77777777" w:rsidR="001D6C87" w:rsidRPr="00166AC1" w:rsidRDefault="001D6C87" w:rsidP="001D6C87">
      <w:pPr>
        <w:pStyle w:val="ListParagraph"/>
        <w:numPr>
          <w:ilvl w:val="0"/>
          <w:numId w:val="34"/>
        </w:numPr>
      </w:pPr>
      <w:r w:rsidRPr="00166AC1">
        <w:rPr>
          <w:i/>
        </w:rPr>
        <w:lastRenderedPageBreak/>
        <w:t>Merge with report</w:t>
      </w:r>
      <w:r w:rsidRPr="00166AC1">
        <w:t xml:space="preserve"> designates the merge of the number of scans per peptide from the </w:t>
      </w:r>
      <w:r w:rsidRPr="00166AC1">
        <w:rPr>
          <w:i/>
        </w:rPr>
        <w:t>Nscan2pep</w:t>
      </w:r>
      <w:r w:rsidRPr="00166AC1">
        <w:t xml:space="preserve"> report and the Z values and FDR of the </w:t>
      </w:r>
      <w:r w:rsidRPr="00166AC1">
        <w:rPr>
          <w:i/>
        </w:rPr>
        <w:t>peptide-to-protein</w:t>
      </w:r>
      <w:r w:rsidRPr="00166AC1">
        <w:t xml:space="preserve"> that will be saved in the </w:t>
      </w:r>
      <w:r w:rsidRPr="00166AC1">
        <w:rPr>
          <w:i/>
        </w:rPr>
        <w:t>Nscan2pep_Quanpepprot report</w:t>
      </w:r>
      <w:r w:rsidRPr="00166AC1">
        <w:t>.</w:t>
      </w:r>
    </w:p>
    <w:p w14:paraId="5BF37F87" w14:textId="77777777" w:rsidR="001D6C87" w:rsidRPr="00166AC1" w:rsidRDefault="001D6C87" w:rsidP="001D6C87">
      <w:pPr>
        <w:pStyle w:val="ListParagraph"/>
        <w:numPr>
          <w:ilvl w:val="0"/>
          <w:numId w:val="34"/>
        </w:numPr>
      </w:pPr>
      <w:r w:rsidRPr="00166AC1">
        <w:rPr>
          <w:i/>
        </w:rPr>
        <w:t>Column headers columns to eliminate</w:t>
      </w:r>
      <w:r w:rsidRPr="00166AC1">
        <w:t xml:space="preserve"> restricts the elements to be written to the Output reports </w:t>
      </w:r>
      <w:r w:rsidRPr="00166AC1">
        <w:rPr>
          <w:i/>
        </w:rPr>
        <w:t>Nscan2pep_Quanpepprot</w:t>
      </w:r>
      <w:r w:rsidRPr="00166AC1">
        <w:t xml:space="preserve"> to those from the scan level.</w:t>
      </w:r>
    </w:p>
    <w:p w14:paraId="2770344A" w14:textId="77777777" w:rsidR="001D6C87" w:rsidRPr="00166AC1" w:rsidRDefault="001D6C87" w:rsidP="001D6C87">
      <w:pPr>
        <w:ind w:left="360"/>
      </w:pPr>
    </w:p>
    <w:p w14:paraId="1692B0FC" w14:textId="6904A9F8" w:rsidR="001D6C87" w:rsidRPr="00F948D8" w:rsidRDefault="001D6C87" w:rsidP="001D6C87">
      <w:pPr>
        <w:ind w:firstLine="720"/>
        <w:rPr>
          <w:rFonts w:eastAsia="Times New Roman" w:cs="Times New Roman"/>
        </w:rPr>
      </w:pPr>
      <w:r w:rsidRPr="00F948D8">
        <w:rPr>
          <w:rFonts w:eastAsia="Times New Roman" w:cs="Times New Roman"/>
        </w:rPr>
        <w:fldChar w:fldCharType="begin"/>
      </w:r>
      <w:r w:rsidRPr="00F948D8">
        <w:rPr>
          <w:rFonts w:eastAsia="Times New Roman" w:cs="Times New Roman"/>
        </w:rPr>
        <w:instrText xml:space="preserve"> REF _Ref12377241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7</w:t>
      </w:r>
      <w:r w:rsidRPr="00F948D8">
        <w:rPr>
          <w:rFonts w:eastAsia="Times New Roman" w:cs="Times New Roman"/>
        </w:rPr>
        <w:fldChar w:fldCharType="end"/>
      </w:r>
      <w:r w:rsidRPr="00F948D8">
        <w:rPr>
          <w:rFonts w:eastAsia="Times New Roman" w:cs="Times New Roman"/>
        </w:rPr>
        <w:t xml:space="preserve">B shows the relative abundance of </w:t>
      </w:r>
      <w:proofErr w:type="spellStart"/>
      <w:r w:rsidRPr="00F948D8">
        <w:rPr>
          <w:rFonts w:eastAsia="Times New Roman" w:cs="Times New Roman"/>
        </w:rPr>
        <w:t>Cys</w:t>
      </w:r>
      <w:proofErr w:type="spellEnd"/>
      <w:r w:rsidRPr="00F948D8">
        <w:rPr>
          <w:rFonts w:eastAsia="Times New Roman" w:cs="Times New Roman"/>
        </w:rPr>
        <w:t xml:space="preserve">-containing peptides provided by the </w:t>
      </w:r>
      <w:r w:rsidRPr="00F948D8">
        <w:rPr>
          <w:rFonts w:eastAsia="Times New Roman" w:cs="Times New Roman"/>
          <w:i/>
        </w:rPr>
        <w:t>peptide-to-protein</w:t>
      </w:r>
      <w:r w:rsidRPr="00F948D8">
        <w:rPr>
          <w:rFonts w:eastAsia="Times New Roman" w:cs="Times New Roman"/>
        </w:rPr>
        <w:t xml:space="preserve"> integration. </w:t>
      </w:r>
    </w:p>
    <w:p w14:paraId="149C6C92"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182B8683" wp14:editId="58D41605">
            <wp:extent cx="4476750" cy="36479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1">
                      <a:extLst>
                        <a:ext uri="{28A0092B-C50C-407E-A947-70E740481C1C}">
                          <a14:useLocalDpi xmlns:a14="http://schemas.microsoft.com/office/drawing/2010/main" val="0"/>
                        </a:ext>
                      </a:extLst>
                    </a:blip>
                    <a:stretch>
                      <a:fillRect/>
                    </a:stretch>
                  </pic:blipFill>
                  <pic:spPr bwMode="auto">
                    <a:xfrm>
                      <a:off x="0" y="0"/>
                      <a:ext cx="4509862" cy="3674966"/>
                    </a:xfrm>
                    <a:prstGeom prst="rect">
                      <a:avLst/>
                    </a:prstGeom>
                    <a:noFill/>
                    <a:ln>
                      <a:noFill/>
                    </a:ln>
                  </pic:spPr>
                </pic:pic>
              </a:graphicData>
            </a:graphic>
          </wp:inline>
        </w:drawing>
      </w:r>
    </w:p>
    <w:p w14:paraId="4FFDD948" w14:textId="4E5DBA2B"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45" w:name="_Ref122701319"/>
      <w:bookmarkStart w:id="146" w:name="_Ref123772417"/>
      <w:r w:rsidRPr="00F948D8">
        <w:rPr>
          <w:rFonts w:eastAsia="Times New Roman" w:cs="Times New Roman"/>
          <w:i/>
          <w:iCs/>
          <w:color w:val="BF8F00" w:themeColor="accent4" w:themeShade="BF"/>
          <w:szCs w:val="18"/>
        </w:rPr>
        <w:t xml:space="preserve">Figure </w:t>
      </w:r>
      <w:bookmarkEnd w:id="145"/>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7</w:t>
      </w:r>
      <w:r w:rsidRPr="00F948D8">
        <w:rPr>
          <w:rFonts w:eastAsia="Times New Roman" w:cs="Times New Roman"/>
          <w:i/>
          <w:iCs/>
          <w:color w:val="BF8F00" w:themeColor="accent4" w:themeShade="BF"/>
          <w:szCs w:val="18"/>
        </w:rPr>
        <w:fldChar w:fldCharType="end"/>
      </w:r>
      <w:bookmarkEnd w:id="146"/>
      <w:r w:rsidRPr="00F948D8">
        <w:rPr>
          <w:rFonts w:eastAsia="Times New Roman" w:cs="Times New Roman"/>
          <w:i/>
          <w:iCs/>
          <w:color w:val="BF8F00" w:themeColor="accent4" w:themeShade="BF"/>
          <w:szCs w:val="18"/>
        </w:rPr>
        <w:t xml:space="preserve">. (A) The REPORT module task table for workflow 3. (B) Relative abundance of </w:t>
      </w:r>
      <w:proofErr w:type="spellStart"/>
      <w:r w:rsidRPr="00F948D8">
        <w:rPr>
          <w:rFonts w:eastAsia="Times New Roman" w:cs="Times New Roman"/>
          <w:i/>
          <w:iCs/>
          <w:color w:val="BF8F00" w:themeColor="accent4" w:themeShade="BF"/>
          <w:szCs w:val="18"/>
        </w:rPr>
        <w:t>Cys</w:t>
      </w:r>
      <w:proofErr w:type="spellEnd"/>
      <w:r w:rsidRPr="00F948D8">
        <w:rPr>
          <w:rFonts w:eastAsia="Times New Roman" w:cs="Times New Roman"/>
          <w:i/>
          <w:iCs/>
          <w:color w:val="BF8F00" w:themeColor="accent4" w:themeShade="BF"/>
          <w:szCs w:val="18"/>
        </w:rPr>
        <w:t>-containing peptides in MEF samples measured by peptide log2 ratios expressed in units of standard deviation corrected by the protein mean (</w:t>
      </w:r>
      <w:proofErr w:type="spellStart"/>
      <w:r w:rsidRPr="00F948D8">
        <w:rPr>
          <w:rFonts w:eastAsia="Times New Roman" w:cs="Times New Roman"/>
          <w:i/>
          <w:iCs/>
          <w:color w:val="BF8F00" w:themeColor="accent4" w:themeShade="BF"/>
          <w:szCs w:val="18"/>
        </w:rPr>
        <w:t>Zpq</w:t>
      </w:r>
      <w:proofErr w:type="spellEnd"/>
      <w:r w:rsidRPr="00F948D8">
        <w:rPr>
          <w:rFonts w:eastAsia="Times New Roman" w:cs="Times New Roman"/>
          <w:i/>
          <w:iCs/>
          <w:color w:val="BF8F00" w:themeColor="accent4" w:themeShade="BF"/>
          <w:szCs w:val="18"/>
        </w:rPr>
        <w:t>).</w:t>
      </w:r>
    </w:p>
    <w:p w14:paraId="58857A7E" w14:textId="77777777" w:rsidR="001D6C87" w:rsidRPr="00F948D8" w:rsidRDefault="001D6C87" w:rsidP="001D6C87">
      <w:pPr>
        <w:rPr>
          <w:rFonts w:eastAsia="Times New Roman" w:cs="Times New Roman"/>
        </w:rPr>
      </w:pPr>
    </w:p>
    <w:p w14:paraId="13B91DBA" w14:textId="77777777" w:rsidR="001D6C87" w:rsidRPr="00F948D8" w:rsidRDefault="001D6C87" w:rsidP="001D6C87">
      <w:pPr>
        <w:rPr>
          <w:rFonts w:eastAsia="Times New Roman" w:cs="Times New Roman"/>
        </w:rPr>
      </w:pPr>
    </w:p>
    <w:p w14:paraId="3FB615E7" w14:textId="77777777" w:rsidR="001D6C87" w:rsidRPr="00F948D8" w:rsidRDefault="001D6C87" w:rsidP="00866492">
      <w:pPr>
        <w:pStyle w:val="Heading3"/>
      </w:pPr>
      <w:bookmarkStart w:id="147" w:name="_Toc124328452"/>
      <w:r w:rsidRPr="00F948D8">
        <w:t>Workflow execution</w:t>
      </w:r>
      <w:bookmarkEnd w:id="147"/>
    </w:p>
    <w:p w14:paraId="477314A3" w14:textId="77777777" w:rsidR="001D6C87" w:rsidRPr="00F948D8" w:rsidRDefault="001D6C87" w:rsidP="001D6C87">
      <w:pPr>
        <w:rPr>
          <w:rFonts w:eastAsia="Times New Roman" w:cs="Times New Roman"/>
        </w:rPr>
      </w:pPr>
      <w:r w:rsidRPr="00F948D8">
        <w:rPr>
          <w:rFonts w:eastAsia="Times New Roman" w:cs="Times New Roman"/>
        </w:rPr>
        <w:t xml:space="preserve">The workflow template and input files that are needed to execute this workflow can be downloaded from </w:t>
      </w:r>
    </w:p>
    <w:p w14:paraId="24EB8343" w14:textId="74AC9B94" w:rsidR="001D6C87" w:rsidRPr="00F948D8" w:rsidRDefault="00D80190" w:rsidP="001D6C87">
      <w:pPr>
        <w:rPr>
          <w:rFonts w:eastAsia="Times New Roman" w:cs="Times New Roman"/>
        </w:rPr>
      </w:pPr>
      <w:hyperlink r:id="rId102" w:history="1">
        <w:r w:rsidR="00C72F20">
          <w:rPr>
            <w:rFonts w:eastAsia="Times New Roman" w:cs="Times New Roman"/>
            <w:u w:val="single"/>
          </w:rPr>
          <w:t>https://github.com/CNIC-Proteomics/iSanXoT/wiki/studies/cases/templates/WSPP_PTM.zip</w:t>
        </w:r>
      </w:hyperlink>
    </w:p>
    <w:p w14:paraId="7A177734" w14:textId="5B88CA01" w:rsidR="001D6C87" w:rsidRDefault="001D6C87" w:rsidP="00B74AA1">
      <w:r w:rsidRPr="00F948D8">
        <w:t xml:space="preserve">See the </w:t>
      </w:r>
      <w:r w:rsidRPr="00F948D8">
        <w:rPr>
          <w:i/>
        </w:rPr>
        <w:t>Executing a workflow template</w:t>
      </w:r>
      <w:r w:rsidRPr="00F948D8">
        <w:t xml:space="preserve"> Section below for detailed instructions.</w:t>
      </w:r>
    </w:p>
    <w:p w14:paraId="00F34DDD" w14:textId="77777777" w:rsidR="001D6C87" w:rsidRPr="00F948D8" w:rsidRDefault="001D6C87" w:rsidP="00B74AA1"/>
    <w:p w14:paraId="10FED8B3" w14:textId="77777777" w:rsidR="001D6C87" w:rsidRPr="00F948D8" w:rsidRDefault="001D6C87" w:rsidP="001D6C87">
      <w:pPr>
        <w:rPr>
          <w:rFonts w:eastAsia="Times New Roman" w:cs="Times New Roman"/>
          <w:b/>
          <w:bCs/>
          <w:kern w:val="44"/>
          <w:sz w:val="36"/>
          <w:szCs w:val="44"/>
          <w:lang w:val="en-GB"/>
        </w:rPr>
      </w:pPr>
      <w:r w:rsidRPr="00F948D8">
        <w:rPr>
          <w:rFonts w:eastAsia="Times New Roman" w:cs="Times New Roman"/>
        </w:rPr>
        <w:br w:type="page"/>
      </w:r>
    </w:p>
    <w:p w14:paraId="1BCC1476" w14:textId="77777777" w:rsidR="001D6C87" w:rsidRPr="00F948D8" w:rsidRDefault="001D6C87" w:rsidP="00866492">
      <w:pPr>
        <w:pStyle w:val="Heading2"/>
      </w:pPr>
      <w:bookmarkStart w:id="148" w:name="_Workflow_4:_Label-free"/>
      <w:bookmarkStart w:id="149" w:name="_Toc124328453"/>
      <w:bookmarkEnd w:id="148"/>
      <w:r w:rsidRPr="00F948D8">
        <w:lastRenderedPageBreak/>
        <w:t>Workflow 4: Label-free quantification</w:t>
      </w:r>
      <w:bookmarkEnd w:id="149"/>
    </w:p>
    <w:p w14:paraId="7F39B224" w14:textId="77777777" w:rsidR="001D6C87" w:rsidRPr="00F948D8" w:rsidRDefault="001D6C87" w:rsidP="001D6C87">
      <w:pPr>
        <w:rPr>
          <w:rFonts w:eastAsia="Times New Roman" w:cs="Times New Roman"/>
          <w:lang w:val="en-GB"/>
        </w:rPr>
      </w:pPr>
    </w:p>
    <w:p w14:paraId="63740B45" w14:textId="77777777" w:rsidR="001D6C87" w:rsidRPr="00F948D8" w:rsidRDefault="001D6C87" w:rsidP="00866492">
      <w:pPr>
        <w:pStyle w:val="Heading3"/>
      </w:pPr>
      <w:bookmarkStart w:id="150" w:name="_Toc124328454"/>
      <w:r w:rsidRPr="00F948D8">
        <w:t>Experimental</w:t>
      </w:r>
      <w:bookmarkEnd w:id="150"/>
    </w:p>
    <w:p w14:paraId="75E145C8" w14:textId="0C412449" w:rsidR="001D6C87" w:rsidRPr="00F948D8" w:rsidRDefault="001D6C87" w:rsidP="001D6C87">
      <w:pPr>
        <w:rPr>
          <w:rFonts w:eastAsia="Times New Roman" w:cs="Times New Roman"/>
        </w:rPr>
      </w:pPr>
      <w:r w:rsidRPr="00F948D8">
        <w:rPr>
          <w:rFonts w:eastAsia="Times New Roman" w:cs="Times New Roman"/>
        </w:rPr>
        <w:t xml:space="preserve">This workflow has been applied to quantitative data obtained in a multicenter study aimed at evaluating different bioinformatics tools </w:t>
      </w:r>
      <w:r w:rsidRPr="00F948D8">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The authors generated two hybrid proteome samples consisting of tryptic digests of human, yeast and </w:t>
      </w:r>
      <w:r w:rsidRPr="00F948D8">
        <w:rPr>
          <w:rFonts w:eastAsia="Times New Roman" w:cs="Times New Roman"/>
          <w:i/>
        </w:rPr>
        <w:t>Escherichia coli</w:t>
      </w:r>
      <w:r w:rsidRPr="00F948D8">
        <w:rPr>
          <w:rFonts w:eastAsia="Times New Roman" w:cs="Times New Roman"/>
        </w:rPr>
        <w:t xml:space="preserve"> proteins mixed in two different defined proportions (13:3:4 for </w:t>
      </w:r>
      <w:r w:rsidRPr="00F948D8">
        <w:rPr>
          <w:rFonts w:eastAsia="Times New Roman" w:cs="Times New Roman"/>
          <w:i/>
        </w:rPr>
        <w:t xml:space="preserve">a </w:t>
      </w:r>
      <w:r w:rsidRPr="00F948D8">
        <w:rPr>
          <w:rFonts w:eastAsia="Times New Roman" w:cs="Times New Roman"/>
        </w:rPr>
        <w:t xml:space="preserve">samples and 13:6:1 for b samples). Quadruplicate peptide samples were analyzed by LC-MS/MS, after which peptide identification and quantification were carried out with </w:t>
      </w:r>
      <w:proofErr w:type="spellStart"/>
      <w:r w:rsidRPr="00F948D8">
        <w:rPr>
          <w:rFonts w:eastAsia="Times New Roman" w:cs="Times New Roman"/>
        </w:rPr>
        <w:t>MaxQuant</w:t>
      </w:r>
      <w:proofErr w:type="spellEnd"/>
      <w:r w:rsidRPr="00F948D8">
        <w:rPr>
          <w:rFonts w:eastAsia="Times New Roman" w:cs="Times New Roman"/>
        </w:rPr>
        <w:t xml:space="preserve"> </w:t>
      </w:r>
      <w:r w:rsidRPr="00F948D8">
        <w:rPr>
          <w:rFonts w:eastAsia="Times New Roman" w:cs="Times New Roman"/>
        </w:rPr>
        <w:fldChar w:fldCharType="begin"/>
      </w:r>
      <w:r w:rsidR="00C639F7">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9xwdp9tear9t59ef2t1x2dth5asa92wwas95" timestamp="1664898563" guid="58d3246a-b556-45bb-82c4-a52d8b0236eb"&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sidRPr="00F948D8">
        <w:rPr>
          <w:rFonts w:eastAsia="Times New Roman" w:cs="Times New Roman"/>
        </w:rPr>
        <w:fldChar w:fldCharType="separate"/>
      </w:r>
      <w:r>
        <w:rPr>
          <w:rFonts w:eastAsia="Times New Roman" w:cs="Times New Roman"/>
          <w:noProof/>
        </w:rPr>
        <w:t>[8]</w:t>
      </w:r>
      <w:r w:rsidRPr="00F948D8">
        <w:rPr>
          <w:rFonts w:eastAsia="Times New Roman" w:cs="Times New Roman"/>
        </w:rPr>
        <w:fldChar w:fldCharType="end"/>
      </w:r>
      <w:r w:rsidRPr="00F948D8">
        <w:rPr>
          <w:rFonts w:eastAsia="Times New Roman" w:cs="Times New Roman"/>
        </w:rPr>
        <w:t xml:space="preserve">, among other software packages (see Section below to learn how these data are adapted to be used with </w:t>
      </w:r>
      <w:proofErr w:type="spellStart"/>
      <w:r w:rsidRPr="00F948D8">
        <w:rPr>
          <w:rFonts w:eastAsia="Times New Roman" w:cs="Times New Roman"/>
        </w:rPr>
        <w:t>iSanXoT</w:t>
      </w:r>
      <w:proofErr w:type="spellEnd"/>
      <w:r w:rsidRPr="00F948D8">
        <w:rPr>
          <w:rFonts w:eastAsia="Times New Roman" w:cs="Times New Roman"/>
        </w:rPr>
        <w:t>).</w:t>
      </w:r>
    </w:p>
    <w:p w14:paraId="5E3F0330"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5B5DB420" wp14:editId="34D4288F">
            <wp:extent cx="4572000" cy="3527507"/>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03">
                      <a:extLst>
                        <a:ext uri="{28A0092B-C50C-407E-A947-70E740481C1C}">
                          <a14:useLocalDpi xmlns:a14="http://schemas.microsoft.com/office/drawing/2010/main" val="0"/>
                        </a:ext>
                      </a:extLst>
                    </a:blip>
                    <a:stretch>
                      <a:fillRect/>
                    </a:stretch>
                  </pic:blipFill>
                  <pic:spPr bwMode="auto">
                    <a:xfrm>
                      <a:off x="0" y="0"/>
                      <a:ext cx="4582954" cy="3535958"/>
                    </a:xfrm>
                    <a:prstGeom prst="rect">
                      <a:avLst/>
                    </a:prstGeom>
                    <a:noFill/>
                    <a:ln>
                      <a:noFill/>
                    </a:ln>
                  </pic:spPr>
                </pic:pic>
              </a:graphicData>
            </a:graphic>
          </wp:inline>
        </w:drawing>
      </w:r>
    </w:p>
    <w:p w14:paraId="326A3A41" w14:textId="544FD52C"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51" w:name="_Ref122703200"/>
      <w:bookmarkStart w:id="152" w:name="_Ref123772496"/>
      <w:r w:rsidRPr="00F948D8">
        <w:rPr>
          <w:rFonts w:eastAsia="Times New Roman" w:cs="Times New Roman"/>
          <w:i/>
          <w:iCs/>
          <w:color w:val="BF8F00" w:themeColor="accent4" w:themeShade="BF"/>
          <w:szCs w:val="18"/>
        </w:rPr>
        <w:t xml:space="preserve">Figure </w:t>
      </w:r>
      <w:bookmarkEnd w:id="151"/>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8</w:t>
      </w:r>
      <w:r w:rsidRPr="00F948D8">
        <w:rPr>
          <w:rFonts w:eastAsia="Times New Roman" w:cs="Times New Roman"/>
          <w:i/>
          <w:iCs/>
          <w:color w:val="BF8F00" w:themeColor="accent4" w:themeShade="BF"/>
          <w:szCs w:val="18"/>
        </w:rPr>
        <w:fldChar w:fldCharType="end"/>
      </w:r>
      <w:bookmarkEnd w:id="152"/>
      <w:r w:rsidRPr="00F948D8">
        <w:rPr>
          <w:rFonts w:eastAsia="Times New Roman" w:cs="Times New Roman"/>
          <w:i/>
          <w:iCs/>
          <w:color w:val="BF8F00" w:themeColor="accent4" w:themeShade="BF"/>
          <w:szCs w:val="18"/>
        </w:rPr>
        <w:t>. Scheme of workflow 4 (label-free quantification) showing module components: LEVEL CREATOR, LEVEL CALIBRATOR, INTEGRATE, NORCOMBINE, and REPORT (A) and RELS CREATOR (B).</w:t>
      </w:r>
    </w:p>
    <w:p w14:paraId="3049A615" w14:textId="77777777" w:rsidR="001D6C87" w:rsidRPr="00F948D8" w:rsidRDefault="001D6C87" w:rsidP="001D6C87">
      <w:pPr>
        <w:rPr>
          <w:rFonts w:eastAsia="Times New Roman" w:cs="Times New Roman"/>
          <w:sz w:val="28"/>
          <w:szCs w:val="28"/>
        </w:rPr>
      </w:pPr>
    </w:p>
    <w:p w14:paraId="14753EA3" w14:textId="77777777" w:rsidR="001D6C87" w:rsidRPr="00F948D8" w:rsidRDefault="001D6C87" w:rsidP="00866492">
      <w:pPr>
        <w:pStyle w:val="Heading3"/>
      </w:pPr>
      <w:bookmarkStart w:id="153" w:name="_Toc124328455"/>
      <w:r w:rsidRPr="00F948D8">
        <w:t>Workflow operation</w:t>
      </w:r>
      <w:bookmarkEnd w:id="153"/>
    </w:p>
    <w:p w14:paraId="70F09FDF" w14:textId="28181327" w:rsidR="001D6C87" w:rsidRPr="00F948D8" w:rsidRDefault="001D6C87" w:rsidP="001D6C87">
      <w:pPr>
        <w:rPr>
          <w:rFonts w:eastAsia="Times New Roman" w:cs="Times New Roman"/>
        </w:rPr>
      </w:pPr>
      <w:r w:rsidRPr="00F948D8">
        <w:rPr>
          <w:rFonts w:eastAsia="Times New Roman" w:cs="Times New Roman"/>
        </w:rPr>
        <w:t xml:space="preserve">Workflow 4 includes the basic </w:t>
      </w:r>
      <w:proofErr w:type="spellStart"/>
      <w:r w:rsidRPr="00F948D8">
        <w:rPr>
          <w:rFonts w:eastAsia="Times New Roman" w:cs="Times New Roman"/>
        </w:rPr>
        <w:t>iSanXoT</w:t>
      </w:r>
      <w:proofErr w:type="spellEnd"/>
      <w:r w:rsidRPr="00F948D8">
        <w:rPr>
          <w:rFonts w:eastAsia="Times New Roman" w:cs="Times New Roman"/>
        </w:rPr>
        <w:t xml:space="preserve"> modules LEVEL CREATOR, LEVEL CALIBRATOR, INTEGRATE, NORCOMBINE, and RATIOS along with the REPORT and RELS CREATOR modules (</w:t>
      </w:r>
      <w:r w:rsidRPr="00F948D8">
        <w:rPr>
          <w:rFonts w:eastAsia="Times New Roman" w:cs="Times New Roman"/>
        </w:rPr>
        <w:fldChar w:fldCharType="begin"/>
      </w:r>
      <w:r w:rsidRPr="00F948D8">
        <w:rPr>
          <w:rFonts w:eastAsia="Times New Roman" w:cs="Times New Roman"/>
        </w:rPr>
        <w:instrText xml:space="preserve"> REF _Ref123772496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8</w:t>
      </w:r>
      <w:r w:rsidRPr="00F948D8">
        <w:rPr>
          <w:rFonts w:eastAsia="Times New Roman" w:cs="Times New Roman"/>
        </w:rPr>
        <w:fldChar w:fldCharType="end"/>
      </w:r>
      <w:r w:rsidRPr="00F948D8">
        <w:rPr>
          <w:rFonts w:eastAsia="Times New Roman" w:cs="Times New Roman"/>
        </w:rPr>
        <w:t>). The starting module, LEVEL CREATOR, generates the level files, sample folders and log2 ratios indicated in the corresponding task table (</w:t>
      </w:r>
      <w:r w:rsidRPr="00F948D8">
        <w:rPr>
          <w:rFonts w:eastAsia="Times New Roman" w:cs="Times New Roman"/>
        </w:rPr>
        <w:fldChar w:fldCharType="begin"/>
      </w:r>
      <w:r w:rsidRPr="00F948D8">
        <w:rPr>
          <w:rFonts w:eastAsia="Times New Roman" w:cs="Times New Roman"/>
        </w:rPr>
        <w:instrText xml:space="preserve"> REF _Ref123772513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9</w:t>
      </w:r>
      <w:r w:rsidRPr="00F948D8">
        <w:rPr>
          <w:rFonts w:eastAsia="Times New Roman" w:cs="Times New Roman"/>
        </w:rPr>
        <w:fldChar w:fldCharType="end"/>
      </w:r>
      <w:r w:rsidRPr="00F948D8">
        <w:rPr>
          <w:rFonts w:eastAsia="Times New Roman" w:cs="Times New Roman"/>
        </w:rPr>
        <w:t xml:space="preserve">) based on the quantitative data at the peptide level obtained with </w:t>
      </w:r>
      <w:proofErr w:type="spellStart"/>
      <w:r w:rsidRPr="00F948D8">
        <w:rPr>
          <w:rFonts w:eastAsia="Times New Roman" w:cs="Times New Roman"/>
        </w:rPr>
        <w:t>MaxQuant</w:t>
      </w:r>
      <w:proofErr w:type="spellEnd"/>
      <w:r w:rsidRPr="00F948D8">
        <w:rPr>
          <w:rFonts w:eastAsia="Times New Roman" w:cs="Times New Roman"/>
        </w:rPr>
        <w:t xml:space="preserve"> for replicate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xml:space="preserve"> samples. To calculate the log2-ratio denominator, first the averages of the four </w:t>
      </w:r>
      <w:r w:rsidRPr="00F948D8">
        <w:rPr>
          <w:rFonts w:eastAsia="Times New Roman" w:cs="Times New Roman"/>
          <w:i/>
        </w:rPr>
        <w:t>a</w:t>
      </w:r>
      <w:r w:rsidRPr="00F948D8">
        <w:rPr>
          <w:rFonts w:eastAsia="Times New Roman" w:cs="Times New Roman"/>
        </w:rPr>
        <w:t xml:space="preserve"> and the four </w:t>
      </w:r>
      <w:r w:rsidRPr="00F948D8">
        <w:rPr>
          <w:rFonts w:eastAsia="Times New Roman" w:cs="Times New Roman"/>
          <w:i/>
        </w:rPr>
        <w:t>b</w:t>
      </w:r>
      <w:r w:rsidRPr="00F948D8">
        <w:rPr>
          <w:rFonts w:eastAsia="Times New Roman" w:cs="Times New Roman"/>
        </w:rPr>
        <w:t xml:space="preserve"> samples are calculated separately (as indicated by the square brackets), then the average of the two average values is calculated (as indicated by the comma).</w:t>
      </w:r>
    </w:p>
    <w:p w14:paraId="5A3211BD" w14:textId="77777777" w:rsidR="001D6C87" w:rsidRPr="00F948D8" w:rsidRDefault="001D6C87" w:rsidP="001D6C87">
      <w:pPr>
        <w:keepNext/>
        <w:jc w:val="center"/>
        <w:rPr>
          <w:rFonts w:eastAsia="Times New Roman" w:cs="Times New Roman"/>
        </w:rPr>
      </w:pPr>
      <w:r w:rsidRPr="00F948D8">
        <w:rPr>
          <w:rFonts w:eastAsia="Times New Roman" w:cs="Times New Roman"/>
          <w:noProof/>
        </w:rPr>
        <w:lastRenderedPageBreak/>
        <w:drawing>
          <wp:inline distT="0" distB="0" distL="0" distR="0" wp14:anchorId="4A24D63B" wp14:editId="023B7EF0">
            <wp:extent cx="5557746" cy="2141098"/>
            <wp:effectExtent l="95250" t="38100" r="43180" b="8826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4">
                      <a:extLst>
                        <a:ext uri="{28A0092B-C50C-407E-A947-70E740481C1C}">
                          <a14:useLocalDpi xmlns:a14="http://schemas.microsoft.com/office/drawing/2010/main" val="0"/>
                        </a:ext>
                      </a:extLst>
                    </a:blip>
                    <a:stretch>
                      <a:fillRect/>
                    </a:stretch>
                  </pic:blipFill>
                  <pic:spPr>
                    <a:xfrm>
                      <a:off x="0" y="0"/>
                      <a:ext cx="5557746" cy="2141098"/>
                    </a:xfrm>
                    <a:prstGeom prst="rect">
                      <a:avLst/>
                    </a:prstGeom>
                    <a:ln>
                      <a:noFill/>
                    </a:ln>
                    <a:effectLst>
                      <a:outerShdw blurRad="50800" dist="38100" dir="8100000" algn="tr" rotWithShape="0">
                        <a:prstClr val="black">
                          <a:alpha val="40000"/>
                        </a:prstClr>
                      </a:outerShdw>
                    </a:effectLst>
                  </pic:spPr>
                </pic:pic>
              </a:graphicData>
            </a:graphic>
          </wp:inline>
        </w:drawing>
      </w:r>
    </w:p>
    <w:p w14:paraId="4DDF76DF" w14:textId="3D87CF7A"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54" w:name="_Ref122703216"/>
      <w:bookmarkStart w:id="155" w:name="_Ref123772513"/>
      <w:r w:rsidRPr="00F948D8">
        <w:rPr>
          <w:rFonts w:eastAsia="Times New Roman" w:cs="Times New Roman"/>
          <w:i/>
          <w:iCs/>
          <w:color w:val="BF8F00" w:themeColor="accent4" w:themeShade="BF"/>
          <w:szCs w:val="18"/>
        </w:rPr>
        <w:t xml:space="preserve">Figure </w:t>
      </w:r>
      <w:bookmarkEnd w:id="154"/>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59</w:t>
      </w:r>
      <w:r w:rsidRPr="00F948D8">
        <w:rPr>
          <w:rFonts w:eastAsia="Times New Roman" w:cs="Times New Roman"/>
          <w:i/>
          <w:iCs/>
          <w:color w:val="BF8F00" w:themeColor="accent4" w:themeShade="BF"/>
          <w:szCs w:val="18"/>
        </w:rPr>
        <w:fldChar w:fldCharType="end"/>
      </w:r>
      <w:bookmarkEnd w:id="155"/>
      <w:r w:rsidRPr="00F948D8">
        <w:rPr>
          <w:rFonts w:eastAsia="Times New Roman" w:cs="Times New Roman"/>
          <w:i/>
          <w:iCs/>
          <w:color w:val="BF8F00" w:themeColor="accent4" w:themeShade="BF"/>
          <w:szCs w:val="18"/>
        </w:rPr>
        <w:t>. The LEVEL CREATOR task table for workflow 4.</w:t>
      </w:r>
    </w:p>
    <w:p w14:paraId="10E0227B" w14:textId="77777777" w:rsidR="001D6C87" w:rsidRPr="00F948D8" w:rsidRDefault="001D6C87" w:rsidP="001D6C87">
      <w:pPr>
        <w:rPr>
          <w:rFonts w:eastAsia="Times New Roman" w:cs="Times New Roman"/>
        </w:rPr>
      </w:pPr>
    </w:p>
    <w:p w14:paraId="01977785" w14:textId="71571E7F" w:rsidR="001D6C87" w:rsidRPr="00F948D8" w:rsidRDefault="001D6C87" w:rsidP="001D6C87">
      <w:pPr>
        <w:ind w:firstLine="720"/>
        <w:rPr>
          <w:rFonts w:eastAsia="Times New Roman" w:cs="Times New Roman"/>
        </w:rPr>
      </w:pPr>
      <w:r w:rsidRPr="00F948D8">
        <w:rPr>
          <w:rFonts w:eastAsia="Times New Roman" w:cs="Times New Roman"/>
        </w:rPr>
        <w:t xml:space="preserve">This ensures that no log2-ratio is calculated when all four values are missing in either the </w:t>
      </w:r>
      <w:r w:rsidRPr="00F948D8">
        <w:rPr>
          <w:rFonts w:eastAsia="Times New Roman" w:cs="Times New Roman"/>
          <w:i/>
        </w:rPr>
        <w:t>a</w:t>
      </w:r>
      <w:r w:rsidRPr="00F948D8">
        <w:rPr>
          <w:rFonts w:eastAsia="Times New Roman" w:cs="Times New Roman"/>
        </w:rPr>
        <w:t xml:space="preserve"> or the </w:t>
      </w:r>
      <w:r w:rsidRPr="00F948D8">
        <w:rPr>
          <w:rFonts w:eastAsia="Times New Roman" w:cs="Times New Roman"/>
          <w:i/>
        </w:rPr>
        <w:t>b</w:t>
      </w:r>
      <w:r w:rsidRPr="00F948D8">
        <w:rPr>
          <w:rFonts w:eastAsia="Times New Roman" w:cs="Times New Roman"/>
        </w:rPr>
        <w:t xml:space="preserve"> sample group. The eight </w:t>
      </w:r>
      <w:proofErr w:type="spellStart"/>
      <w:r w:rsidRPr="00F948D8">
        <w:rPr>
          <w:rFonts w:eastAsia="Times New Roman" w:cs="Times New Roman"/>
          <w:i/>
        </w:rPr>
        <w:t>u_peptide</w:t>
      </w:r>
      <w:proofErr w:type="spellEnd"/>
      <w:r w:rsidRPr="00F948D8">
        <w:rPr>
          <w:rFonts w:eastAsia="Times New Roman" w:cs="Times New Roman"/>
        </w:rPr>
        <w:t xml:space="preserve"> (uncalibrated peptide) output level files display element identifiers together with their corresponding log2-ratio and statistical weight values (</w:t>
      </w:r>
      <w:r w:rsidRPr="00F948D8">
        <w:rPr>
          <w:rFonts w:eastAsia="Times New Roman" w:cs="Times New Roman"/>
        </w:rPr>
        <w:fldChar w:fldCharType="begin"/>
      </w:r>
      <w:r w:rsidRPr="00F948D8">
        <w:rPr>
          <w:rFonts w:eastAsia="Times New Roman" w:cs="Times New Roman"/>
        </w:rPr>
        <w:instrText xml:space="preserve"> REF _Ref123772529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0</w:t>
      </w:r>
      <w:r w:rsidRPr="00F948D8">
        <w:rPr>
          <w:rFonts w:eastAsia="Times New Roman" w:cs="Times New Roman"/>
        </w:rPr>
        <w:fldChar w:fldCharType="end"/>
      </w:r>
      <w:r w:rsidRPr="00F948D8">
        <w:rPr>
          <w:rFonts w:eastAsia="Times New Roman" w:cs="Times New Roman"/>
        </w:rPr>
        <w:t xml:space="preserve">). </w:t>
      </w:r>
    </w:p>
    <w:p w14:paraId="2AD0CA96"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3F816713" wp14:editId="625C0BFC">
            <wp:extent cx="5656666" cy="1141983"/>
            <wp:effectExtent l="95250" t="38100" r="39370" b="965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105">
                      <a:extLst>
                        <a:ext uri="{28A0092B-C50C-407E-A947-70E740481C1C}">
                          <a14:useLocalDpi xmlns:a14="http://schemas.microsoft.com/office/drawing/2010/main" val="0"/>
                        </a:ext>
                      </a:extLst>
                    </a:blip>
                    <a:stretch>
                      <a:fillRect/>
                    </a:stretch>
                  </pic:blipFill>
                  <pic:spPr>
                    <a:xfrm>
                      <a:off x="0" y="0"/>
                      <a:ext cx="5656580" cy="1141730"/>
                    </a:xfrm>
                    <a:prstGeom prst="rect">
                      <a:avLst/>
                    </a:prstGeom>
                    <a:ln>
                      <a:noFill/>
                    </a:ln>
                    <a:effectLst>
                      <a:outerShdw blurRad="50800" dist="38100" dir="8100000" algn="tr" rotWithShape="0">
                        <a:prstClr val="black">
                          <a:alpha val="40000"/>
                        </a:prstClr>
                      </a:outerShdw>
                    </a:effectLst>
                  </pic:spPr>
                </pic:pic>
              </a:graphicData>
            </a:graphic>
          </wp:inline>
        </w:drawing>
      </w:r>
    </w:p>
    <w:p w14:paraId="26F8A8D9" w14:textId="200305EB"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56" w:name="_Ref122703265"/>
      <w:bookmarkStart w:id="157" w:name="_Ref123772529"/>
      <w:r w:rsidRPr="00F948D8">
        <w:rPr>
          <w:rFonts w:eastAsia="Times New Roman" w:cs="Times New Roman"/>
          <w:i/>
          <w:iCs/>
          <w:color w:val="BF8F00" w:themeColor="accent4" w:themeShade="BF"/>
          <w:szCs w:val="18"/>
        </w:rPr>
        <w:t xml:space="preserve">Figure </w:t>
      </w:r>
      <w:bookmarkEnd w:id="156"/>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0</w:t>
      </w:r>
      <w:r w:rsidRPr="00F948D8">
        <w:rPr>
          <w:rFonts w:eastAsia="Times New Roman" w:cs="Times New Roman"/>
          <w:i/>
          <w:iCs/>
          <w:color w:val="BF8F00" w:themeColor="accent4" w:themeShade="BF"/>
          <w:szCs w:val="18"/>
        </w:rPr>
        <w:fldChar w:fldCharType="end"/>
      </w:r>
      <w:bookmarkEnd w:id="157"/>
      <w:r w:rsidRPr="00F948D8">
        <w:rPr>
          <w:rFonts w:eastAsia="Times New Roman" w:cs="Times New Roman"/>
          <w:i/>
          <w:iCs/>
          <w:color w:val="BF8F00" w:themeColor="accent4" w:themeShade="BF"/>
          <w:szCs w:val="18"/>
        </w:rPr>
        <w:t xml:space="preserve">. Excerpt from one of the </w:t>
      </w:r>
      <w:proofErr w:type="spellStart"/>
      <w:r w:rsidRPr="00F948D8">
        <w:rPr>
          <w:rFonts w:eastAsia="Times New Roman" w:cs="Times New Roman"/>
          <w:i/>
          <w:iCs/>
          <w:color w:val="BF8F00" w:themeColor="accent4" w:themeShade="BF"/>
          <w:szCs w:val="18"/>
        </w:rPr>
        <w:t>u_peptide</w:t>
      </w:r>
      <w:proofErr w:type="spellEnd"/>
      <w:r w:rsidRPr="00F948D8">
        <w:rPr>
          <w:rFonts w:eastAsia="Times New Roman" w:cs="Times New Roman"/>
          <w:i/>
          <w:iCs/>
          <w:color w:val="BF8F00" w:themeColor="accent4" w:themeShade="BF"/>
          <w:szCs w:val="18"/>
        </w:rPr>
        <w:t xml:space="preserve"> files generated by workflow 4 LEVEL CREATOR module showing element identifiers (left column), log2 ratios (center column) and statistical weights (right column).</w:t>
      </w:r>
    </w:p>
    <w:p w14:paraId="2C724F55" w14:textId="77777777" w:rsidR="001D6C87" w:rsidRPr="00F948D8" w:rsidRDefault="001D6C87" w:rsidP="001D6C87">
      <w:pPr>
        <w:rPr>
          <w:rFonts w:eastAsia="Times New Roman" w:cs="Times New Roman"/>
        </w:rPr>
      </w:pPr>
    </w:p>
    <w:p w14:paraId="385A3E71" w14:textId="6FCB0E2A" w:rsidR="001D6C87" w:rsidRPr="00F948D8" w:rsidRDefault="001D6C87" w:rsidP="001D6C87">
      <w:pPr>
        <w:ind w:firstLine="720"/>
        <w:rPr>
          <w:rFonts w:eastAsia="Times New Roman" w:cs="Times New Roman"/>
        </w:rPr>
      </w:pPr>
      <w:r w:rsidRPr="00F948D8">
        <w:rPr>
          <w:rFonts w:eastAsia="Times New Roman" w:cs="Times New Roman"/>
        </w:rPr>
        <w:t xml:space="preserve">This uncalibrated weight is the inverse of the variance associated with the log2-ratio, and therefore a higher weight corresponds to a more accurate quantification. Prior to their integration into a higher level, </w:t>
      </w:r>
      <w:proofErr w:type="spellStart"/>
      <w:r w:rsidRPr="00F948D8">
        <w:rPr>
          <w:rFonts w:eastAsia="Times New Roman" w:cs="Times New Roman"/>
          <w:i/>
        </w:rPr>
        <w:t>u_peptide</w:t>
      </w:r>
      <w:proofErr w:type="spellEnd"/>
      <w:r w:rsidRPr="00F948D8">
        <w:rPr>
          <w:rFonts w:eastAsia="Times New Roman" w:cs="Times New Roman"/>
        </w:rPr>
        <w:t xml:space="preserve"> levels are calibrated with the LEVEL CALIBRATOR module, which results in </w:t>
      </w:r>
      <w:r w:rsidRPr="00F948D8">
        <w:rPr>
          <w:rFonts w:eastAsia="Times New Roman" w:cs="Times New Roman"/>
          <w:i/>
        </w:rPr>
        <w:t>peptide</w:t>
      </w:r>
      <w:r w:rsidRPr="00F948D8">
        <w:rPr>
          <w:rFonts w:eastAsia="Times New Roman" w:cs="Times New Roman"/>
        </w:rPr>
        <w:t xml:space="preserve"> calibrated levels with recalculated statistical weights (</w:t>
      </w:r>
      <w:r w:rsidRPr="00F948D8">
        <w:rPr>
          <w:rFonts w:eastAsia="Times New Roman" w:cs="Times New Roman"/>
        </w:rPr>
        <w:fldChar w:fldCharType="begin"/>
      </w:r>
      <w:r w:rsidRPr="00F948D8">
        <w:rPr>
          <w:rFonts w:eastAsia="Times New Roman" w:cs="Times New Roman"/>
        </w:rPr>
        <w:instrText xml:space="preserve"> REF _Ref12377255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1</w:t>
      </w:r>
      <w:r w:rsidRPr="00F948D8">
        <w:rPr>
          <w:rFonts w:eastAsia="Times New Roman" w:cs="Times New Roman"/>
        </w:rPr>
        <w:fldChar w:fldCharType="end"/>
      </w:r>
      <w:r w:rsidRPr="00F948D8">
        <w:rPr>
          <w:rFonts w:eastAsia="Times New Roman" w:cs="Times New Roman"/>
        </w:rPr>
        <w:t xml:space="preserve">, Top). Then the INTEGRATE module performs the </w:t>
      </w:r>
      <w:r w:rsidRPr="00F948D8">
        <w:rPr>
          <w:rFonts w:eastAsia="Times New Roman" w:cs="Times New Roman"/>
          <w:i/>
        </w:rPr>
        <w:t>peptide-to-protein</w:t>
      </w:r>
      <w:r w:rsidRPr="00F948D8">
        <w:rPr>
          <w:rFonts w:eastAsia="Times New Roman" w:cs="Times New Roman"/>
        </w:rPr>
        <w:t xml:space="preserve"> and </w:t>
      </w:r>
      <w:r w:rsidRPr="00F948D8">
        <w:rPr>
          <w:rFonts w:eastAsia="Times New Roman" w:cs="Times New Roman"/>
          <w:i/>
        </w:rPr>
        <w:t>protein-to-proteinall</w:t>
      </w:r>
      <w:r w:rsidRPr="00F948D8">
        <w:rPr>
          <w:rFonts w:eastAsia="Times New Roman" w:cs="Times New Roman"/>
        </w:rPr>
        <w:t xml:space="preserve"> integrations according to the module task table (</w:t>
      </w:r>
      <w:r w:rsidRPr="00F948D8">
        <w:rPr>
          <w:rFonts w:eastAsia="Times New Roman" w:cs="Times New Roman"/>
        </w:rPr>
        <w:fldChar w:fldCharType="begin"/>
      </w:r>
      <w:r w:rsidRPr="00F948D8">
        <w:rPr>
          <w:rFonts w:eastAsia="Times New Roman" w:cs="Times New Roman"/>
        </w:rPr>
        <w:instrText xml:space="preserve"> REF _Ref12377255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1</w:t>
      </w:r>
      <w:r w:rsidRPr="00F948D8">
        <w:rPr>
          <w:rFonts w:eastAsia="Times New Roman" w:cs="Times New Roman"/>
        </w:rPr>
        <w:fldChar w:fldCharType="end"/>
      </w:r>
      <w:r w:rsidRPr="00F948D8">
        <w:rPr>
          <w:rFonts w:eastAsia="Times New Roman" w:cs="Times New Roman"/>
        </w:rPr>
        <w:t>, Bottom).</w:t>
      </w:r>
    </w:p>
    <w:p w14:paraId="791A4CFA" w14:textId="77777777" w:rsidR="001D6C87" w:rsidRPr="00F948D8" w:rsidRDefault="001D6C87" w:rsidP="001D6C87">
      <w:pPr>
        <w:keepNext/>
        <w:jc w:val="center"/>
        <w:rPr>
          <w:rFonts w:eastAsia="Times New Roman" w:cs="Times New Roman"/>
        </w:rPr>
      </w:pPr>
      <w:r w:rsidRPr="00F948D8">
        <w:rPr>
          <w:rFonts w:eastAsia="Times New Roman" w:cs="Times New Roman"/>
          <w:noProof/>
        </w:rPr>
        <w:lastRenderedPageBreak/>
        <w:drawing>
          <wp:inline distT="0" distB="0" distL="0" distR="0" wp14:anchorId="0044A95A" wp14:editId="65219D43">
            <wp:extent cx="5105767" cy="1466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6">
                      <a:extLst>
                        <a:ext uri="{28A0092B-C50C-407E-A947-70E740481C1C}">
                          <a14:useLocalDpi xmlns:a14="http://schemas.microsoft.com/office/drawing/2010/main" val="0"/>
                        </a:ext>
                      </a:extLst>
                    </a:blip>
                    <a:stretch>
                      <a:fillRect/>
                    </a:stretch>
                  </pic:blipFill>
                  <pic:spPr bwMode="auto">
                    <a:xfrm>
                      <a:off x="0" y="0"/>
                      <a:ext cx="5105767" cy="1466850"/>
                    </a:xfrm>
                    <a:prstGeom prst="rect">
                      <a:avLst/>
                    </a:prstGeom>
                    <a:noFill/>
                    <a:ln>
                      <a:noFill/>
                    </a:ln>
                  </pic:spPr>
                </pic:pic>
              </a:graphicData>
            </a:graphic>
          </wp:inline>
        </w:drawing>
      </w:r>
    </w:p>
    <w:p w14:paraId="010805C4" w14:textId="4FA9E402"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58" w:name="_Ref122703295"/>
      <w:bookmarkStart w:id="159" w:name="_Ref123772550"/>
      <w:r w:rsidRPr="00F948D8">
        <w:rPr>
          <w:rFonts w:eastAsia="Times New Roman" w:cs="Times New Roman"/>
          <w:i/>
          <w:iCs/>
          <w:color w:val="BF8F00" w:themeColor="accent4" w:themeShade="BF"/>
          <w:szCs w:val="18"/>
        </w:rPr>
        <w:t xml:space="preserve">Figure </w:t>
      </w:r>
      <w:bookmarkEnd w:id="158"/>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1</w:t>
      </w:r>
      <w:r w:rsidRPr="00F948D8">
        <w:rPr>
          <w:rFonts w:eastAsia="Times New Roman" w:cs="Times New Roman"/>
          <w:i/>
          <w:iCs/>
          <w:color w:val="BF8F00" w:themeColor="accent4" w:themeShade="BF"/>
          <w:szCs w:val="18"/>
        </w:rPr>
        <w:fldChar w:fldCharType="end"/>
      </w:r>
      <w:bookmarkEnd w:id="159"/>
      <w:r w:rsidRPr="00F948D8">
        <w:rPr>
          <w:rFonts w:eastAsia="Times New Roman" w:cs="Times New Roman"/>
          <w:i/>
          <w:iCs/>
          <w:color w:val="BF8F00" w:themeColor="accent4" w:themeShade="BF"/>
          <w:szCs w:val="18"/>
        </w:rPr>
        <w:t>. The LEVEL CALIBRATOR (Top) and INTEGRATE (Bottom) task tables for workflow 4.</w:t>
      </w:r>
    </w:p>
    <w:p w14:paraId="2BD1D5E5" w14:textId="77777777" w:rsidR="001D6C87" w:rsidRPr="00F948D8" w:rsidRDefault="001D6C87" w:rsidP="001D6C87">
      <w:pPr>
        <w:rPr>
          <w:rFonts w:eastAsia="Times New Roman" w:cs="Times New Roman"/>
        </w:rPr>
      </w:pPr>
    </w:p>
    <w:p w14:paraId="2C0773AE" w14:textId="5F6A4664" w:rsidR="001D6C87" w:rsidRPr="00F948D8" w:rsidRDefault="001D6C87" w:rsidP="001D6C87">
      <w:pPr>
        <w:ind w:firstLine="720"/>
        <w:rPr>
          <w:rFonts w:eastAsia="Times New Roman" w:cs="Times New Roman"/>
        </w:rPr>
      </w:pPr>
      <w:r w:rsidRPr="00F948D8">
        <w:rPr>
          <w:rFonts w:eastAsia="Times New Roman" w:cs="Times New Roman"/>
        </w:rPr>
        <w:t>Every integration requires a specific relation table linking the corresponding lower- and higher-level elements that is generated by RELS CREATOR (</w:t>
      </w:r>
      <w:r w:rsidRPr="00F948D8">
        <w:rPr>
          <w:rFonts w:eastAsia="Times New Roman" w:cs="Times New Roman"/>
        </w:rPr>
        <w:fldChar w:fldCharType="begin"/>
      </w:r>
      <w:r w:rsidRPr="00F948D8">
        <w:rPr>
          <w:rFonts w:eastAsia="Times New Roman" w:cs="Times New Roman"/>
        </w:rPr>
        <w:instrText xml:space="preserve"> REF _Ref123772496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8</w:t>
      </w:r>
      <w:r w:rsidRPr="00F948D8">
        <w:rPr>
          <w:rFonts w:eastAsia="Times New Roman" w:cs="Times New Roman"/>
        </w:rPr>
        <w:fldChar w:fldCharType="end"/>
      </w:r>
      <w:r w:rsidRPr="00F948D8">
        <w:rPr>
          <w:rFonts w:eastAsia="Times New Roman" w:cs="Times New Roman"/>
        </w:rPr>
        <w:t xml:space="preserve">B and </w:t>
      </w:r>
      <w:r w:rsidRPr="00F948D8">
        <w:rPr>
          <w:rFonts w:eastAsia="Times New Roman" w:cs="Times New Roman"/>
        </w:rPr>
        <w:fldChar w:fldCharType="begin"/>
      </w:r>
      <w:r w:rsidRPr="00F948D8">
        <w:rPr>
          <w:rFonts w:eastAsia="Times New Roman" w:cs="Times New Roman"/>
        </w:rPr>
        <w:instrText xml:space="preserve"> REF _Ref123772598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2</w:t>
      </w:r>
      <w:r w:rsidRPr="00F948D8">
        <w:rPr>
          <w:rFonts w:eastAsia="Times New Roman" w:cs="Times New Roman"/>
        </w:rPr>
        <w:fldChar w:fldCharType="end"/>
      </w:r>
      <w:r w:rsidRPr="00F948D8">
        <w:rPr>
          <w:rFonts w:eastAsia="Times New Roman" w:cs="Times New Roman"/>
        </w:rPr>
        <w:t xml:space="preserve">); for instance, the </w:t>
      </w:r>
      <w:r w:rsidRPr="00F948D8">
        <w:rPr>
          <w:rFonts w:eastAsia="Times New Roman" w:cs="Times New Roman"/>
          <w:i/>
        </w:rPr>
        <w:t xml:space="preserve">peptide2protein </w:t>
      </w:r>
      <w:r w:rsidRPr="00F948D8">
        <w:rPr>
          <w:rFonts w:eastAsia="Times New Roman" w:cs="Times New Roman"/>
        </w:rPr>
        <w:t>relation table mentioned describes the relationships between the peptide level (</w:t>
      </w:r>
      <w:r w:rsidRPr="00F948D8">
        <w:rPr>
          <w:rFonts w:eastAsia="Times New Roman" w:cs="Times New Roman"/>
          <w:i/>
        </w:rPr>
        <w:t>i.e.</w:t>
      </w:r>
      <w:r w:rsidRPr="00F948D8">
        <w:rPr>
          <w:rFonts w:eastAsia="Times New Roman" w:cs="Times New Roman"/>
        </w:rPr>
        <w:t xml:space="preserve"> the lower level) and the protein level (</w:t>
      </w:r>
      <w:r w:rsidRPr="00F948D8">
        <w:rPr>
          <w:rFonts w:eastAsia="Times New Roman" w:cs="Times New Roman"/>
          <w:i/>
        </w:rPr>
        <w:t>i.e.</w:t>
      </w:r>
      <w:r w:rsidRPr="00F948D8">
        <w:rPr>
          <w:rFonts w:eastAsia="Times New Roman" w:cs="Times New Roman"/>
        </w:rPr>
        <w:t xml:space="preserve"> the higher level).</w:t>
      </w:r>
    </w:p>
    <w:p w14:paraId="34EDB61D"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559AFCB1" wp14:editId="35DCE300">
            <wp:extent cx="5405120" cy="591369"/>
            <wp:effectExtent l="114300" t="57150" r="62230" b="11366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107">
                      <a:extLst>
                        <a:ext uri="{28A0092B-C50C-407E-A947-70E740481C1C}">
                          <a14:useLocalDpi xmlns:a14="http://schemas.microsoft.com/office/drawing/2010/main" val="0"/>
                        </a:ext>
                      </a:extLst>
                    </a:blip>
                    <a:stretch>
                      <a:fillRect/>
                    </a:stretch>
                  </pic:blipFill>
                  <pic:spPr>
                    <a:xfrm>
                      <a:off x="0" y="0"/>
                      <a:ext cx="5405120" cy="591369"/>
                    </a:xfrm>
                    <a:prstGeom prst="rect">
                      <a:avLst/>
                    </a:prstGeom>
                    <a:ln>
                      <a:solidFill>
                        <a:srgbClr val="FFC000">
                          <a:lumMod val="75000"/>
                        </a:srgbClr>
                      </a:solidFill>
                    </a:ln>
                    <a:effectLst>
                      <a:outerShdw blurRad="50800" dist="38100" dir="8100000" algn="tr" rotWithShape="0">
                        <a:prstClr val="black">
                          <a:alpha val="40000"/>
                        </a:prstClr>
                      </a:outerShdw>
                    </a:effectLst>
                  </pic:spPr>
                </pic:pic>
              </a:graphicData>
            </a:graphic>
          </wp:inline>
        </w:drawing>
      </w:r>
    </w:p>
    <w:p w14:paraId="1E7034D7" w14:textId="5C7F8730"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60" w:name="_Ref122703345"/>
      <w:bookmarkStart w:id="161" w:name="_Ref123772598"/>
      <w:r w:rsidRPr="00F948D8">
        <w:rPr>
          <w:rFonts w:eastAsia="Times New Roman" w:cs="Times New Roman"/>
          <w:i/>
          <w:iCs/>
          <w:color w:val="BF8F00" w:themeColor="accent4" w:themeShade="BF"/>
          <w:szCs w:val="18"/>
        </w:rPr>
        <w:t xml:space="preserve">Figure </w:t>
      </w:r>
      <w:bookmarkEnd w:id="160"/>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2</w:t>
      </w:r>
      <w:r w:rsidRPr="00F948D8">
        <w:rPr>
          <w:rFonts w:eastAsia="Times New Roman" w:cs="Times New Roman"/>
          <w:i/>
          <w:iCs/>
          <w:color w:val="BF8F00" w:themeColor="accent4" w:themeShade="BF"/>
          <w:szCs w:val="18"/>
        </w:rPr>
        <w:fldChar w:fldCharType="end"/>
      </w:r>
      <w:bookmarkEnd w:id="161"/>
      <w:r w:rsidRPr="00F948D8">
        <w:rPr>
          <w:rFonts w:eastAsia="Times New Roman" w:cs="Times New Roman"/>
          <w:i/>
          <w:iCs/>
          <w:color w:val="BF8F00" w:themeColor="accent4" w:themeShade="BF"/>
          <w:szCs w:val="18"/>
        </w:rPr>
        <w:t>. The RELS CREATOR task table for workflow 4.</w:t>
      </w:r>
    </w:p>
    <w:p w14:paraId="51A7E413" w14:textId="77777777" w:rsidR="001D6C87" w:rsidRPr="00F948D8" w:rsidRDefault="001D6C87" w:rsidP="001D6C87">
      <w:pPr>
        <w:rPr>
          <w:rFonts w:eastAsia="Times New Roman" w:cs="Times New Roman"/>
        </w:rPr>
      </w:pPr>
    </w:p>
    <w:p w14:paraId="30E5856E" w14:textId="5EF9D79F" w:rsidR="001D6C87" w:rsidRPr="00F948D8" w:rsidRDefault="001D6C87" w:rsidP="001D6C87">
      <w:pPr>
        <w:ind w:firstLine="720"/>
        <w:rPr>
          <w:rFonts w:eastAsia="Times New Roman" w:cs="Times New Roman"/>
        </w:rPr>
      </w:pPr>
      <w:r w:rsidRPr="00F948D8">
        <w:rPr>
          <w:rFonts w:eastAsia="Times New Roman" w:cs="Times New Roman"/>
        </w:rPr>
        <w:t xml:space="preserve">As mentioned above, replicate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xml:space="preserve"> samples contain different proportions of yeast and </w:t>
      </w:r>
      <w:r w:rsidRPr="00F948D8">
        <w:rPr>
          <w:rFonts w:eastAsia="Times New Roman" w:cs="Times New Roman"/>
          <w:i/>
        </w:rPr>
        <w:t>Escherichia coli</w:t>
      </w:r>
      <w:r w:rsidRPr="00F948D8">
        <w:rPr>
          <w:rFonts w:eastAsia="Times New Roman" w:cs="Times New Roman"/>
        </w:rPr>
        <w:t xml:space="preserve"> peptides (3:4 and 6:1,  respectively) and the same proportion of human peptides; for this reason, only human proteins were considered in the calculation of the variance for the </w:t>
      </w:r>
      <w:r w:rsidRPr="00F948D8">
        <w:rPr>
          <w:rFonts w:eastAsia="Times New Roman" w:cs="Times New Roman"/>
          <w:i/>
        </w:rPr>
        <w:t>protein-to-proteinall</w:t>
      </w:r>
      <w:r w:rsidRPr="00F948D8">
        <w:rPr>
          <w:rFonts w:eastAsia="Times New Roman" w:cs="Times New Roman"/>
        </w:rPr>
        <w:t xml:space="preserve"> integrations, as indicated by the </w:t>
      </w:r>
      <w:r w:rsidRPr="00F948D8">
        <w:rPr>
          <w:rFonts w:eastAsia="Times New Roman" w:cs="Times New Roman"/>
          <w:i/>
        </w:rPr>
        <w:t>Tag</w:t>
      </w:r>
      <w:r w:rsidRPr="00F948D8">
        <w:rPr>
          <w:rFonts w:eastAsia="Times New Roman" w:cs="Times New Roman"/>
        </w:rPr>
        <w:t xml:space="preserve"> parameter used in the INTEGRATE task table (</w:t>
      </w:r>
      <w:r w:rsidRPr="00F948D8">
        <w:rPr>
          <w:rFonts w:eastAsia="Times New Roman" w:cs="Times New Roman"/>
        </w:rPr>
        <w:fldChar w:fldCharType="begin"/>
      </w:r>
      <w:r w:rsidRPr="00F948D8">
        <w:rPr>
          <w:rFonts w:eastAsia="Times New Roman" w:cs="Times New Roman"/>
        </w:rPr>
        <w:instrText xml:space="preserve"> REF _Ref12377255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1</w:t>
      </w:r>
      <w:r w:rsidRPr="00F948D8">
        <w:rPr>
          <w:rFonts w:eastAsia="Times New Roman" w:cs="Times New Roman"/>
        </w:rPr>
        <w:fldChar w:fldCharType="end"/>
      </w:r>
      <w:r w:rsidRPr="00F948D8">
        <w:rPr>
          <w:rFonts w:eastAsia="Times New Roman" w:cs="Times New Roman"/>
        </w:rPr>
        <w:t xml:space="preserve">, Bottom; note that no outliers were removed in this integration as prompted by the </w:t>
      </w:r>
      <w:r w:rsidRPr="00F948D8">
        <w:rPr>
          <w:rFonts w:eastAsia="Times New Roman" w:cs="Times New Roman"/>
          <w:i/>
        </w:rPr>
        <w:t>0</w:t>
      </w:r>
      <w:r w:rsidRPr="00F948D8">
        <w:rPr>
          <w:rFonts w:eastAsia="Times New Roman" w:cs="Times New Roman"/>
        </w:rPr>
        <w:t xml:space="preserve"> value indicated for the </w:t>
      </w:r>
      <w:r w:rsidRPr="00F948D8">
        <w:rPr>
          <w:rFonts w:eastAsia="Times New Roman" w:cs="Times New Roman"/>
          <w:i/>
        </w:rPr>
        <w:t xml:space="preserve">FDR </w:t>
      </w:r>
      <w:r w:rsidRPr="00F948D8">
        <w:rPr>
          <w:rFonts w:eastAsia="Times New Roman" w:cs="Times New Roman"/>
        </w:rPr>
        <w:t xml:space="preserve">parameter). Accordingly, the </w:t>
      </w:r>
      <w:r w:rsidRPr="00F948D8">
        <w:rPr>
          <w:rFonts w:eastAsia="Times New Roman" w:cs="Times New Roman"/>
          <w:i/>
        </w:rPr>
        <w:t>protein2proteinall</w:t>
      </w:r>
      <w:r w:rsidRPr="00F948D8">
        <w:rPr>
          <w:rFonts w:eastAsia="Times New Roman" w:cs="Times New Roman"/>
        </w:rPr>
        <w:t xml:space="preserve"> relation table required by this integration includes a third column headed by </w:t>
      </w:r>
      <w:r w:rsidRPr="00F948D8">
        <w:rPr>
          <w:rFonts w:eastAsia="Times New Roman" w:cs="Times New Roman"/>
          <w:i/>
        </w:rPr>
        <w:t>Species</w:t>
      </w:r>
      <w:r w:rsidRPr="00F948D8">
        <w:rPr>
          <w:rFonts w:eastAsia="Times New Roman" w:cs="Times New Roman"/>
        </w:rPr>
        <w:t xml:space="preserve"> where proteins have been tagged with their corresponding species (</w:t>
      </w:r>
      <w:r w:rsidRPr="00F948D8">
        <w:rPr>
          <w:rFonts w:eastAsia="Times New Roman" w:cs="Times New Roman"/>
        </w:rPr>
        <w:fldChar w:fldCharType="begin"/>
      </w:r>
      <w:r w:rsidRPr="00F948D8">
        <w:rPr>
          <w:rFonts w:eastAsia="Times New Roman" w:cs="Times New Roman"/>
        </w:rPr>
        <w:instrText xml:space="preserve"> REF _Ref12377269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3</w:t>
      </w:r>
      <w:r w:rsidRPr="00F948D8">
        <w:rPr>
          <w:rFonts w:eastAsia="Times New Roman" w:cs="Times New Roman"/>
        </w:rPr>
        <w:fldChar w:fldCharType="end"/>
      </w:r>
      <w:r w:rsidRPr="00F948D8">
        <w:rPr>
          <w:rFonts w:eastAsia="Times New Roman" w:cs="Times New Roman"/>
        </w:rPr>
        <w:t xml:space="preserve">). This relation table was built based on the file </w:t>
      </w:r>
      <w:r w:rsidRPr="00F948D8">
        <w:rPr>
          <w:rFonts w:eastAsia="Times New Roman" w:cs="Times New Roman"/>
          <w:i/>
        </w:rPr>
        <w:t>HumanSaccEcoliPME12</w:t>
      </w:r>
      <w:r>
        <w:rPr>
          <w:rFonts w:eastAsia="Times New Roman" w:cs="Times New Roman"/>
          <w:i/>
        </w:rPr>
        <w:t>_...</w:t>
      </w:r>
      <w:r w:rsidRPr="00F948D8">
        <w:rPr>
          <w:rFonts w:eastAsia="Times New Roman" w:cs="Times New Roman"/>
          <w:i/>
        </w:rPr>
        <w:t>‌‌‌_</w:t>
      </w:r>
      <w:proofErr w:type="spellStart"/>
      <w:r w:rsidRPr="00F948D8">
        <w:rPr>
          <w:rFonts w:eastAsia="Times New Roman" w:cs="Times New Roman"/>
          <w:i/>
        </w:rPr>
        <w:t>species.tsv</w:t>
      </w:r>
      <w:proofErr w:type="spellEnd"/>
      <w:r w:rsidRPr="00F948D8">
        <w:rPr>
          <w:rFonts w:eastAsia="Times New Roman" w:cs="Times New Roman"/>
        </w:rPr>
        <w:t>.</w:t>
      </w:r>
    </w:p>
    <w:p w14:paraId="703CAAEB"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75FD4286" wp14:editId="0FEE127B">
            <wp:extent cx="2385980" cy="1624689"/>
            <wp:effectExtent l="114300" t="57150" r="52705" b="1092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108">
                      <a:extLst>
                        <a:ext uri="{28A0092B-C50C-407E-A947-70E740481C1C}">
                          <a14:useLocalDpi xmlns:a14="http://schemas.microsoft.com/office/drawing/2010/main" val="0"/>
                        </a:ext>
                      </a:extLst>
                    </a:blip>
                    <a:stretch>
                      <a:fillRect/>
                    </a:stretch>
                  </pic:blipFill>
                  <pic:spPr bwMode="auto">
                    <a:xfrm>
                      <a:off x="0" y="0"/>
                      <a:ext cx="2385695" cy="1624330"/>
                    </a:xfrm>
                    <a:prstGeom prst="rect">
                      <a:avLst/>
                    </a:prstGeom>
                    <a:noFill/>
                    <a:ln>
                      <a:solidFill>
                        <a:sysClr val="windowText" lastClr="000000"/>
                      </a:solidFill>
                    </a:ln>
                    <a:effectLst>
                      <a:outerShdw blurRad="50800" dist="38100" dir="8100000" algn="tr" rotWithShape="0">
                        <a:prstClr val="black">
                          <a:alpha val="40000"/>
                        </a:prstClr>
                      </a:outerShdw>
                    </a:effectLst>
                  </pic:spPr>
                </pic:pic>
              </a:graphicData>
            </a:graphic>
          </wp:inline>
        </w:drawing>
      </w:r>
    </w:p>
    <w:p w14:paraId="6275F108" w14:textId="1ACD75D1"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62" w:name="_Ref122703568"/>
      <w:bookmarkStart w:id="163" w:name="_Ref123772697"/>
      <w:r w:rsidRPr="00F948D8">
        <w:rPr>
          <w:rFonts w:eastAsia="Times New Roman" w:cs="Times New Roman"/>
          <w:i/>
          <w:iCs/>
          <w:color w:val="BF8F00" w:themeColor="accent4" w:themeShade="BF"/>
          <w:szCs w:val="18"/>
        </w:rPr>
        <w:t xml:space="preserve">Figure </w:t>
      </w:r>
      <w:bookmarkEnd w:id="162"/>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3</w:t>
      </w:r>
      <w:r w:rsidRPr="00F948D8">
        <w:rPr>
          <w:rFonts w:eastAsia="Times New Roman" w:cs="Times New Roman"/>
          <w:i/>
          <w:iCs/>
          <w:color w:val="BF8F00" w:themeColor="accent4" w:themeShade="BF"/>
          <w:szCs w:val="18"/>
        </w:rPr>
        <w:fldChar w:fldCharType="end"/>
      </w:r>
      <w:bookmarkEnd w:id="163"/>
      <w:r w:rsidRPr="00F948D8">
        <w:rPr>
          <w:rFonts w:eastAsia="Times New Roman" w:cs="Times New Roman"/>
          <w:i/>
          <w:iCs/>
          <w:color w:val="BF8F00" w:themeColor="accent4" w:themeShade="BF"/>
          <w:szCs w:val="18"/>
        </w:rPr>
        <w:t>. Excerpt from the protein2proteinall workflow 4 relation table that links proteins to a constant value representing the protein grand mean. Note the use of a third column to tag proteins with their corresponding species for later species-specific protein-to-proteinall integration.</w:t>
      </w:r>
    </w:p>
    <w:p w14:paraId="61AC9CE4" w14:textId="77777777" w:rsidR="001D6C87" w:rsidRPr="00F948D8" w:rsidRDefault="001D6C87" w:rsidP="001D6C87">
      <w:pPr>
        <w:rPr>
          <w:rFonts w:eastAsia="Times New Roman" w:cs="Times New Roman"/>
        </w:rPr>
      </w:pPr>
    </w:p>
    <w:p w14:paraId="360BC0A1" w14:textId="4777DF75" w:rsidR="001D6C87" w:rsidRPr="00F948D8" w:rsidRDefault="001D6C87" w:rsidP="001D6C87">
      <w:pPr>
        <w:ind w:firstLine="720"/>
        <w:rPr>
          <w:rFonts w:eastAsia="Times New Roman" w:cs="Times New Roman"/>
        </w:rPr>
      </w:pPr>
      <w:r w:rsidRPr="00F948D8">
        <w:rPr>
          <w:rFonts w:eastAsia="Times New Roman" w:cs="Times New Roman"/>
        </w:rPr>
        <w:t xml:space="preserve">Next, the four individual replicate </w:t>
      </w:r>
      <w:r w:rsidRPr="00F948D8">
        <w:rPr>
          <w:rFonts w:eastAsia="Times New Roman" w:cs="Times New Roman"/>
          <w:i/>
        </w:rPr>
        <w:t>a</w:t>
      </w:r>
      <w:r w:rsidRPr="00F948D8">
        <w:rPr>
          <w:rFonts w:eastAsia="Times New Roman" w:cs="Times New Roman"/>
        </w:rPr>
        <w:t xml:space="preserve"> (</w:t>
      </w:r>
      <w:r w:rsidRPr="00F948D8">
        <w:rPr>
          <w:rFonts w:eastAsia="Times New Roman" w:cs="Times New Roman"/>
          <w:i/>
        </w:rPr>
        <w:t>a1, a2, a3,</w:t>
      </w:r>
      <w:r w:rsidRPr="00F948D8">
        <w:rPr>
          <w:rFonts w:eastAsia="Times New Roman" w:cs="Times New Roman"/>
        </w:rPr>
        <w:t xml:space="preserve"> and </w:t>
      </w:r>
      <w:r w:rsidRPr="00F948D8">
        <w:rPr>
          <w:rFonts w:eastAsia="Times New Roman" w:cs="Times New Roman"/>
          <w:i/>
        </w:rPr>
        <w:t>a4</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xml:space="preserve"> (</w:t>
      </w:r>
      <w:r w:rsidRPr="00F948D8">
        <w:rPr>
          <w:rFonts w:eastAsia="Times New Roman" w:cs="Times New Roman"/>
          <w:i/>
        </w:rPr>
        <w:t>b1, b2, b3,</w:t>
      </w:r>
      <w:r w:rsidRPr="00F948D8">
        <w:rPr>
          <w:rFonts w:eastAsia="Times New Roman" w:cs="Times New Roman"/>
        </w:rPr>
        <w:t xml:space="preserve"> and </w:t>
      </w:r>
      <w:r w:rsidRPr="00F948D8">
        <w:rPr>
          <w:rFonts w:eastAsia="Times New Roman" w:cs="Times New Roman"/>
          <w:i/>
        </w:rPr>
        <w:t>b4</w:t>
      </w:r>
      <w:r w:rsidRPr="00F948D8">
        <w:rPr>
          <w:rFonts w:eastAsia="Times New Roman" w:cs="Times New Roman"/>
        </w:rPr>
        <w:t>) samples initially generated with LEVEL CREATOR (</w:t>
      </w:r>
      <w:r w:rsidRPr="00F948D8">
        <w:rPr>
          <w:rFonts w:eastAsia="Times New Roman" w:cs="Times New Roman"/>
        </w:rPr>
        <w:fldChar w:fldCharType="begin"/>
      </w:r>
      <w:r w:rsidRPr="00F948D8">
        <w:rPr>
          <w:rFonts w:eastAsia="Times New Roman" w:cs="Times New Roman"/>
        </w:rPr>
        <w:instrText xml:space="preserve"> REF _Ref123772513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9</w:t>
      </w:r>
      <w:r w:rsidRPr="00F948D8">
        <w:rPr>
          <w:rFonts w:eastAsia="Times New Roman" w:cs="Times New Roman"/>
        </w:rPr>
        <w:fldChar w:fldCharType="end"/>
      </w:r>
      <w:r w:rsidRPr="00F948D8">
        <w:rPr>
          <w:rFonts w:eastAsia="Times New Roman" w:cs="Times New Roman"/>
        </w:rPr>
        <w:t xml:space="preserve">) are combined into samples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 respectively, using the NORCOMBINE basic module (</w:t>
      </w:r>
      <w:r w:rsidRPr="00F948D8">
        <w:rPr>
          <w:rFonts w:eastAsia="Times New Roman" w:cs="Times New Roman"/>
        </w:rPr>
        <w:fldChar w:fldCharType="begin"/>
      </w:r>
      <w:r w:rsidRPr="00F948D8">
        <w:rPr>
          <w:rFonts w:eastAsia="Times New Roman" w:cs="Times New Roman"/>
        </w:rPr>
        <w:instrText xml:space="preserve"> REF _Ref12377275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4</w:t>
      </w:r>
      <w:r w:rsidRPr="00F948D8">
        <w:rPr>
          <w:rFonts w:eastAsia="Times New Roman" w:cs="Times New Roman"/>
        </w:rPr>
        <w:fldChar w:fldCharType="end"/>
      </w:r>
      <w:r w:rsidRPr="00F948D8">
        <w:rPr>
          <w:rFonts w:eastAsia="Times New Roman" w:cs="Times New Roman"/>
        </w:rPr>
        <w:t xml:space="preserve">, Top). The module task table indicates that samples were combined at the </w:t>
      </w:r>
      <w:r w:rsidRPr="00F948D8">
        <w:rPr>
          <w:rFonts w:eastAsia="Times New Roman" w:cs="Times New Roman"/>
          <w:i/>
        </w:rPr>
        <w:t>protein</w:t>
      </w:r>
      <w:r w:rsidRPr="00F948D8">
        <w:rPr>
          <w:rFonts w:eastAsia="Times New Roman" w:cs="Times New Roman"/>
        </w:rPr>
        <w:t xml:space="preserve"> level using the </w:t>
      </w:r>
      <w:r w:rsidRPr="00F948D8">
        <w:rPr>
          <w:rFonts w:eastAsia="Times New Roman" w:cs="Times New Roman"/>
          <w:i/>
        </w:rPr>
        <w:t>proteinall</w:t>
      </w:r>
      <w:r w:rsidRPr="00F948D8">
        <w:rPr>
          <w:rFonts w:eastAsia="Times New Roman" w:cs="Times New Roman"/>
        </w:rPr>
        <w:t xml:space="preserve"> level for normalization. NORCOMBINE also requires the user to specify which </w:t>
      </w:r>
      <w:proofErr w:type="spellStart"/>
      <w:r w:rsidRPr="00F948D8">
        <w:rPr>
          <w:rFonts w:eastAsia="Times New Roman" w:cs="Times New Roman"/>
          <w:i/>
        </w:rPr>
        <w:t>lowerNorm</w:t>
      </w:r>
      <w:proofErr w:type="spellEnd"/>
      <w:r w:rsidRPr="00F948D8">
        <w:rPr>
          <w:rFonts w:eastAsia="Times New Roman" w:cs="Times New Roman"/>
        </w:rPr>
        <w:t xml:space="preserve"> files contain the necessary data for the samples to be combined. These </w:t>
      </w:r>
      <w:proofErr w:type="spellStart"/>
      <w:r w:rsidRPr="00F948D8">
        <w:rPr>
          <w:rFonts w:eastAsia="Times New Roman" w:cs="Times New Roman"/>
          <w:i/>
        </w:rPr>
        <w:t>lowerNorm</w:t>
      </w:r>
      <w:proofErr w:type="spellEnd"/>
      <w:r w:rsidRPr="00F948D8">
        <w:rPr>
          <w:rFonts w:eastAsia="Times New Roman" w:cs="Times New Roman"/>
        </w:rPr>
        <w:t xml:space="preserve"> files, previously generated by the INTEGRATE module (</w:t>
      </w:r>
      <w:r w:rsidRPr="00F948D8">
        <w:rPr>
          <w:rFonts w:eastAsia="Times New Roman" w:cs="Times New Roman"/>
        </w:rPr>
        <w:fldChar w:fldCharType="begin"/>
      </w:r>
      <w:r w:rsidRPr="00F948D8">
        <w:rPr>
          <w:rFonts w:eastAsia="Times New Roman" w:cs="Times New Roman"/>
        </w:rPr>
        <w:instrText xml:space="preserve"> REF _Ref12377255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1</w:t>
      </w:r>
      <w:r w:rsidRPr="00F948D8">
        <w:rPr>
          <w:rFonts w:eastAsia="Times New Roman" w:cs="Times New Roman"/>
        </w:rPr>
        <w:fldChar w:fldCharType="end"/>
      </w:r>
      <w:r w:rsidRPr="00F948D8">
        <w:rPr>
          <w:rFonts w:eastAsia="Times New Roman" w:cs="Times New Roman"/>
        </w:rPr>
        <w:t xml:space="preserve">, Bottom), contain lower-level identifiers along with the corresponding centered log2-ratio values and either the integration statistical weight (in the case of </w:t>
      </w:r>
      <w:proofErr w:type="spellStart"/>
      <w:r w:rsidRPr="00F948D8">
        <w:rPr>
          <w:rFonts w:eastAsia="Times New Roman" w:cs="Times New Roman"/>
          <w:i/>
        </w:rPr>
        <w:t>lowerNormV</w:t>
      </w:r>
      <w:proofErr w:type="spellEnd"/>
      <w:r w:rsidRPr="00F948D8">
        <w:rPr>
          <w:rFonts w:eastAsia="Times New Roman" w:cs="Times New Roman"/>
        </w:rPr>
        <w:t xml:space="preserve">, as chosen in this workflow) or the variance (for </w:t>
      </w:r>
      <w:proofErr w:type="spellStart"/>
      <w:r w:rsidRPr="00F948D8">
        <w:rPr>
          <w:rFonts w:eastAsia="Times New Roman" w:cs="Times New Roman"/>
          <w:i/>
        </w:rPr>
        <w:t>lowerNormW</w:t>
      </w:r>
      <w:proofErr w:type="spellEnd"/>
      <w:r w:rsidRPr="00F948D8">
        <w:rPr>
          <w:rFonts w:eastAsia="Times New Roman" w:cs="Times New Roman"/>
        </w:rPr>
        <w:t>) (</w:t>
      </w:r>
      <w:r w:rsidRPr="00F948D8">
        <w:rPr>
          <w:rFonts w:eastAsia="Times New Roman" w:cs="Times New Roman"/>
        </w:rPr>
        <w:fldChar w:fldCharType="begin"/>
      </w:r>
      <w:r w:rsidRPr="00F948D8">
        <w:rPr>
          <w:rFonts w:eastAsia="Times New Roman" w:cs="Times New Roman"/>
        </w:rPr>
        <w:instrText xml:space="preserve"> REF _Ref12377275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4</w:t>
      </w:r>
      <w:r w:rsidRPr="00F948D8">
        <w:rPr>
          <w:rFonts w:eastAsia="Times New Roman" w:cs="Times New Roman"/>
        </w:rPr>
        <w:fldChar w:fldCharType="end"/>
      </w:r>
      <w:r w:rsidRPr="00F948D8">
        <w:rPr>
          <w:rFonts w:eastAsia="Times New Roman" w:cs="Times New Roman"/>
        </w:rPr>
        <w:t xml:space="preserve">, Top). NORCOMBINE first generates merged data files and relation tables that are later integrated to the above-described combined samples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B</w:t>
      </w:r>
      <w:r w:rsidRPr="00F948D8">
        <w:rPr>
          <w:rFonts w:eastAsia="Times New Roman" w:cs="Times New Roman"/>
        </w:rPr>
        <w:t>.</w:t>
      </w:r>
    </w:p>
    <w:p w14:paraId="7BE9A63E" w14:textId="114B37EB" w:rsidR="001D6C87" w:rsidRPr="00F948D8" w:rsidRDefault="001D6C87" w:rsidP="001D6C87">
      <w:pPr>
        <w:ind w:firstLine="720"/>
        <w:rPr>
          <w:rFonts w:eastAsia="Times New Roman" w:cs="Times New Roman"/>
        </w:rPr>
      </w:pPr>
      <w:r w:rsidRPr="00F948D8">
        <w:rPr>
          <w:rFonts w:eastAsia="Times New Roman" w:cs="Times New Roman"/>
        </w:rPr>
        <w:t>To compared these two samples, first new log-2 ratios and statistical weights are calculated using the RATIOS basic module (</w:t>
      </w:r>
      <w:r w:rsidRPr="00F948D8">
        <w:rPr>
          <w:rFonts w:eastAsia="Times New Roman" w:cs="Times New Roman"/>
        </w:rPr>
        <w:fldChar w:fldCharType="begin"/>
      </w:r>
      <w:r w:rsidRPr="00F948D8">
        <w:rPr>
          <w:rFonts w:eastAsia="Times New Roman" w:cs="Times New Roman"/>
        </w:rPr>
        <w:instrText xml:space="preserve"> REF _Ref12377275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4</w:t>
      </w:r>
      <w:r w:rsidRPr="00F948D8">
        <w:rPr>
          <w:rFonts w:eastAsia="Times New Roman" w:cs="Times New Roman"/>
        </w:rPr>
        <w:fldChar w:fldCharType="end"/>
      </w:r>
      <w:r w:rsidRPr="00F948D8">
        <w:rPr>
          <w:rFonts w:eastAsia="Times New Roman" w:cs="Times New Roman"/>
        </w:rPr>
        <w:t xml:space="preserve">, Bottom), after which a </w:t>
      </w:r>
      <w:r w:rsidRPr="00F948D8">
        <w:rPr>
          <w:rFonts w:eastAsia="Times New Roman" w:cs="Times New Roman"/>
          <w:i/>
        </w:rPr>
        <w:t>protein-to-proteinall</w:t>
      </w:r>
      <w:r w:rsidRPr="00F948D8">
        <w:rPr>
          <w:rFonts w:eastAsia="Times New Roman" w:cs="Times New Roman"/>
        </w:rPr>
        <w:t xml:space="preserve"> integration is carried out for the newly-generated </w:t>
      </w:r>
      <w:proofErr w:type="spellStart"/>
      <w:r w:rsidRPr="00F948D8">
        <w:rPr>
          <w:rFonts w:eastAsia="Times New Roman" w:cs="Times New Roman"/>
          <w:i/>
        </w:rPr>
        <w:t>B_vs_A</w:t>
      </w:r>
      <w:proofErr w:type="spellEnd"/>
      <w:r w:rsidRPr="00F948D8">
        <w:rPr>
          <w:rFonts w:eastAsia="Times New Roman" w:cs="Times New Roman"/>
        </w:rPr>
        <w:t xml:space="preserve"> sample (</w:t>
      </w:r>
      <w:r w:rsidRPr="00F948D8">
        <w:rPr>
          <w:rFonts w:eastAsia="Times New Roman" w:cs="Times New Roman"/>
        </w:rPr>
        <w:fldChar w:fldCharType="begin"/>
      </w:r>
      <w:r w:rsidRPr="00F948D8">
        <w:rPr>
          <w:rFonts w:eastAsia="Times New Roman" w:cs="Times New Roman"/>
        </w:rPr>
        <w:instrText xml:space="preserve"> REF _Ref12377255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1</w:t>
      </w:r>
      <w:r w:rsidRPr="00F948D8">
        <w:rPr>
          <w:rFonts w:eastAsia="Times New Roman" w:cs="Times New Roman"/>
        </w:rPr>
        <w:fldChar w:fldCharType="end"/>
      </w:r>
      <w:r w:rsidRPr="00F948D8">
        <w:rPr>
          <w:rFonts w:eastAsia="Times New Roman" w:cs="Times New Roman"/>
        </w:rPr>
        <w:t>, Bottom).</w:t>
      </w:r>
    </w:p>
    <w:p w14:paraId="4D9B9CD9" w14:textId="77777777" w:rsidR="001D6C87" w:rsidRPr="00F948D8" w:rsidRDefault="001D6C87" w:rsidP="001D6C87">
      <w:pPr>
        <w:keepNext/>
        <w:ind w:firstLine="720"/>
        <w:jc w:val="center"/>
        <w:rPr>
          <w:rFonts w:eastAsia="Times New Roman" w:cs="Times New Roman"/>
        </w:rPr>
      </w:pPr>
      <w:r w:rsidRPr="00F948D8">
        <w:rPr>
          <w:rFonts w:eastAsia="Times New Roman" w:cs="Times New Roman"/>
          <w:noProof/>
        </w:rPr>
        <w:drawing>
          <wp:inline distT="0" distB="0" distL="0" distR="0" wp14:anchorId="3B47BFA4" wp14:editId="4A8FD0F1">
            <wp:extent cx="5334000" cy="1293937"/>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5334000" cy="1293937"/>
                    </a:xfrm>
                    <a:prstGeom prst="rect">
                      <a:avLst/>
                    </a:prstGeom>
                    <a:noFill/>
                    <a:ln>
                      <a:noFill/>
                    </a:ln>
                  </pic:spPr>
                </pic:pic>
              </a:graphicData>
            </a:graphic>
          </wp:inline>
        </w:drawing>
      </w:r>
    </w:p>
    <w:p w14:paraId="65DD0247" w14:textId="12D98F38"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64" w:name="_Ref122703609"/>
      <w:bookmarkStart w:id="165" w:name="_Ref123772755"/>
      <w:r w:rsidRPr="00F948D8">
        <w:rPr>
          <w:rFonts w:eastAsia="Times New Roman" w:cs="Times New Roman"/>
          <w:i/>
          <w:iCs/>
          <w:color w:val="BF8F00" w:themeColor="accent4" w:themeShade="BF"/>
          <w:szCs w:val="18"/>
        </w:rPr>
        <w:t xml:space="preserve">Figure </w:t>
      </w:r>
      <w:bookmarkEnd w:id="164"/>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4</w:t>
      </w:r>
      <w:r w:rsidRPr="00F948D8">
        <w:rPr>
          <w:rFonts w:eastAsia="Times New Roman" w:cs="Times New Roman"/>
          <w:i/>
          <w:iCs/>
          <w:color w:val="BF8F00" w:themeColor="accent4" w:themeShade="BF"/>
          <w:szCs w:val="18"/>
        </w:rPr>
        <w:fldChar w:fldCharType="end"/>
      </w:r>
      <w:bookmarkEnd w:id="165"/>
      <w:r w:rsidRPr="00F948D8">
        <w:rPr>
          <w:rFonts w:eastAsia="Times New Roman" w:cs="Times New Roman"/>
          <w:i/>
          <w:iCs/>
          <w:color w:val="BF8F00" w:themeColor="accent4" w:themeShade="BF"/>
          <w:szCs w:val="18"/>
        </w:rPr>
        <w:t>. The NORCOMBINE (Top) and RATIOS (Bottom) task tables for workflow 4.</w:t>
      </w:r>
    </w:p>
    <w:p w14:paraId="6AAD48A3" w14:textId="77777777" w:rsidR="001D6C87" w:rsidRPr="00F948D8" w:rsidRDefault="001D6C87" w:rsidP="001D6C87">
      <w:pPr>
        <w:ind w:firstLine="720"/>
        <w:rPr>
          <w:rFonts w:eastAsia="Times New Roman" w:cs="Times New Roman"/>
        </w:rPr>
      </w:pPr>
    </w:p>
    <w:p w14:paraId="14C8962B" w14:textId="166CCA21" w:rsidR="001D6C87" w:rsidRPr="00F948D8" w:rsidRDefault="001D6C87" w:rsidP="001D6C87">
      <w:pPr>
        <w:ind w:firstLine="720"/>
        <w:rPr>
          <w:rFonts w:eastAsia="Times New Roman" w:cs="Times New Roman"/>
        </w:rPr>
      </w:pPr>
      <w:r w:rsidRPr="00F948D8">
        <w:rPr>
          <w:rFonts w:eastAsia="Times New Roman" w:cs="Times New Roman"/>
        </w:rPr>
        <w:t>Finally, the REPORT module (</w:t>
      </w:r>
      <w:r w:rsidRPr="00F948D8">
        <w:rPr>
          <w:rFonts w:eastAsia="Times New Roman" w:cs="Times New Roman"/>
        </w:rPr>
        <w:fldChar w:fldCharType="begin"/>
      </w:r>
      <w:r w:rsidRPr="00F948D8">
        <w:rPr>
          <w:rFonts w:eastAsia="Times New Roman" w:cs="Times New Roman"/>
        </w:rPr>
        <w:instrText xml:space="preserve"> REF _Ref12376854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5</w:t>
      </w:r>
      <w:r w:rsidRPr="00F948D8">
        <w:rPr>
          <w:rFonts w:eastAsia="Times New Roman" w:cs="Times New Roman"/>
        </w:rPr>
        <w:fldChar w:fldCharType="end"/>
      </w:r>
      <w:r w:rsidRPr="00F948D8">
        <w:rPr>
          <w:rFonts w:eastAsia="Times New Roman" w:cs="Times New Roman"/>
        </w:rPr>
        <w:t>) is used in this workflow to collect variables for all the samples involved (as prompted by the asterisk), namely the eight individual samples generated with LEVEL CREATOR (</w:t>
      </w:r>
      <w:r w:rsidRPr="00F948D8">
        <w:rPr>
          <w:rFonts w:eastAsia="Times New Roman" w:cs="Times New Roman"/>
          <w:i/>
        </w:rPr>
        <w:t>a1, a2, a3,</w:t>
      </w:r>
      <w:r w:rsidRPr="00F948D8">
        <w:rPr>
          <w:rFonts w:eastAsia="Times New Roman" w:cs="Times New Roman"/>
        </w:rPr>
        <w:t xml:space="preserve"> </w:t>
      </w:r>
      <w:r w:rsidRPr="00F948D8">
        <w:rPr>
          <w:rFonts w:eastAsia="Times New Roman" w:cs="Times New Roman"/>
          <w:i/>
        </w:rPr>
        <w:t xml:space="preserve">a4, b1, b2, b3, </w:t>
      </w:r>
      <w:r w:rsidRPr="00F948D8">
        <w:rPr>
          <w:rFonts w:eastAsia="Times New Roman" w:cs="Times New Roman"/>
        </w:rPr>
        <w:t xml:space="preserve">and </w:t>
      </w:r>
      <w:r w:rsidRPr="00F948D8">
        <w:rPr>
          <w:rFonts w:eastAsia="Times New Roman" w:cs="Times New Roman"/>
          <w:i/>
        </w:rPr>
        <w:t>b4</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72513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59</w:t>
      </w:r>
      <w:r w:rsidRPr="00F948D8">
        <w:rPr>
          <w:rFonts w:eastAsia="Times New Roman" w:cs="Times New Roman"/>
        </w:rPr>
        <w:fldChar w:fldCharType="end"/>
      </w:r>
      <w:r w:rsidRPr="00F948D8">
        <w:rPr>
          <w:rFonts w:eastAsia="Times New Roman" w:cs="Times New Roman"/>
        </w:rPr>
        <w:t xml:space="preserve">), the combined samples </w:t>
      </w:r>
      <w:r w:rsidRPr="00F948D8">
        <w:rPr>
          <w:rFonts w:eastAsia="Times New Roman" w:cs="Times New Roman"/>
          <w:i/>
        </w:rPr>
        <w:t>A</w:t>
      </w:r>
      <w:r w:rsidRPr="00F948D8">
        <w:rPr>
          <w:rFonts w:eastAsia="Times New Roman" w:cs="Times New Roman"/>
        </w:rPr>
        <w:t xml:space="preserve"> and </w:t>
      </w:r>
      <w:r w:rsidRPr="00F948D8">
        <w:rPr>
          <w:rFonts w:eastAsia="Times New Roman" w:cs="Times New Roman"/>
          <w:i/>
        </w:rPr>
        <w:t xml:space="preserve">B </w:t>
      </w:r>
      <w:r w:rsidRPr="00F948D8">
        <w:rPr>
          <w:rFonts w:eastAsia="Times New Roman" w:cs="Times New Roman"/>
        </w:rPr>
        <w:t>obtained with NORCOMBINE (</w:t>
      </w:r>
      <w:r w:rsidRPr="00F948D8">
        <w:rPr>
          <w:rFonts w:eastAsia="Times New Roman" w:cs="Times New Roman"/>
        </w:rPr>
        <w:fldChar w:fldCharType="begin"/>
      </w:r>
      <w:r w:rsidRPr="00F948D8">
        <w:rPr>
          <w:rFonts w:eastAsia="Times New Roman" w:cs="Times New Roman"/>
        </w:rPr>
        <w:instrText xml:space="preserve"> REF _Ref12377275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4</w:t>
      </w:r>
      <w:r w:rsidRPr="00F948D8">
        <w:rPr>
          <w:rFonts w:eastAsia="Times New Roman" w:cs="Times New Roman"/>
        </w:rPr>
        <w:fldChar w:fldCharType="end"/>
      </w:r>
      <w:r w:rsidRPr="00F948D8">
        <w:rPr>
          <w:rFonts w:eastAsia="Times New Roman" w:cs="Times New Roman"/>
        </w:rPr>
        <w:t xml:space="preserve">, Top), and the </w:t>
      </w:r>
      <w:proofErr w:type="spellStart"/>
      <w:r w:rsidRPr="00F948D8">
        <w:rPr>
          <w:rFonts w:eastAsia="Times New Roman" w:cs="Times New Roman"/>
          <w:i/>
        </w:rPr>
        <w:t>B_vs_A</w:t>
      </w:r>
      <w:proofErr w:type="spellEnd"/>
      <w:r w:rsidRPr="00F948D8">
        <w:rPr>
          <w:rFonts w:eastAsia="Times New Roman" w:cs="Times New Roman"/>
        </w:rPr>
        <w:t xml:space="preserve"> sample generated by RATIOS (</w:t>
      </w:r>
      <w:r w:rsidRPr="00F948D8">
        <w:rPr>
          <w:rFonts w:eastAsia="Times New Roman" w:cs="Times New Roman"/>
        </w:rPr>
        <w:fldChar w:fldCharType="begin"/>
      </w:r>
      <w:r w:rsidRPr="00F948D8">
        <w:rPr>
          <w:rFonts w:eastAsia="Times New Roman" w:cs="Times New Roman"/>
        </w:rPr>
        <w:instrText xml:space="preserve"> REF _Ref12377275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4</w:t>
      </w:r>
      <w:r w:rsidRPr="00F948D8">
        <w:rPr>
          <w:rFonts w:eastAsia="Times New Roman" w:cs="Times New Roman"/>
        </w:rPr>
        <w:fldChar w:fldCharType="end"/>
      </w:r>
      <w:r w:rsidRPr="00F948D8">
        <w:rPr>
          <w:rFonts w:eastAsia="Times New Roman" w:cs="Times New Roman"/>
        </w:rPr>
        <w:t>, Bottom). The following variables were considered:</w:t>
      </w:r>
    </w:p>
    <w:p w14:paraId="6E35BA3F" w14:textId="77777777" w:rsidR="001D6C87" w:rsidRPr="00F948D8" w:rsidRDefault="001D6C87" w:rsidP="001D6C87">
      <w:pPr>
        <w:widowControl w:val="0"/>
        <w:numPr>
          <w:ilvl w:val="0"/>
          <w:numId w:val="23"/>
        </w:numPr>
        <w:spacing w:after="0" w:line="240" w:lineRule="auto"/>
        <w:rPr>
          <w:rFonts w:eastAsia="Times New Roman" w:cs="Times New Roman"/>
        </w:rPr>
      </w:pPr>
      <w:r w:rsidRPr="00F948D8">
        <w:rPr>
          <w:rFonts w:eastAsia="Times New Roman" w:cs="Times New Roman"/>
        </w:rPr>
        <w:t>Number of peptides per protein (</w:t>
      </w:r>
      <w:r w:rsidRPr="00F948D8">
        <w:rPr>
          <w:rFonts w:eastAsia="Times New Roman" w:cs="Times New Roman"/>
          <w:i/>
        </w:rPr>
        <w:t>n</w:t>
      </w:r>
      <w:r w:rsidRPr="00F948D8">
        <w:rPr>
          <w:rFonts w:eastAsia="Times New Roman" w:cs="Times New Roman"/>
        </w:rPr>
        <w:t xml:space="preserve">), obtained from the </w:t>
      </w:r>
      <w:r w:rsidRPr="00F948D8">
        <w:rPr>
          <w:rFonts w:eastAsia="Times New Roman" w:cs="Times New Roman"/>
          <w:i/>
        </w:rPr>
        <w:t xml:space="preserve">peptide-to-protein </w:t>
      </w:r>
      <w:r w:rsidRPr="00F948D8">
        <w:rPr>
          <w:rFonts w:eastAsia="Times New Roman" w:cs="Times New Roman"/>
        </w:rPr>
        <w:t>integration;</w:t>
      </w:r>
    </w:p>
    <w:p w14:paraId="1E36FFCB" w14:textId="77777777" w:rsidR="001D6C87" w:rsidRPr="00F948D8" w:rsidRDefault="001D6C87" w:rsidP="001D6C87">
      <w:pPr>
        <w:widowControl w:val="0"/>
        <w:numPr>
          <w:ilvl w:val="0"/>
          <w:numId w:val="23"/>
        </w:numPr>
        <w:spacing w:after="0" w:line="240" w:lineRule="auto"/>
        <w:rPr>
          <w:rFonts w:eastAsia="Times New Roman" w:cs="Times New Roman"/>
        </w:rPr>
      </w:pPr>
      <w:r w:rsidRPr="00F948D8">
        <w:rPr>
          <w:rFonts w:eastAsia="Times New Roman" w:cs="Times New Roman"/>
        </w:rPr>
        <w:t>Protein log2 ratios (</w:t>
      </w:r>
      <w:proofErr w:type="spellStart"/>
      <w:r w:rsidRPr="00F948D8">
        <w:rPr>
          <w:rFonts w:eastAsia="Times New Roman" w:cs="Times New Roman"/>
          <w:i/>
        </w:rPr>
        <w:t>Xinf</w:t>
      </w:r>
      <w:proofErr w:type="spellEnd"/>
      <w:r w:rsidRPr="00F948D8">
        <w:rPr>
          <w:rFonts w:eastAsia="Times New Roman" w:cs="Times New Roman"/>
        </w:rPr>
        <w:t xml:space="preserve">), calculated from the </w:t>
      </w:r>
      <w:r w:rsidRPr="00F948D8">
        <w:rPr>
          <w:rFonts w:eastAsia="Times New Roman" w:cs="Times New Roman"/>
          <w:i/>
        </w:rPr>
        <w:t>protein-to-proteinall</w:t>
      </w:r>
      <w:r w:rsidRPr="00F948D8">
        <w:rPr>
          <w:rFonts w:eastAsia="Times New Roman" w:cs="Times New Roman"/>
        </w:rPr>
        <w:t xml:space="preserve"> integration;</w:t>
      </w:r>
    </w:p>
    <w:p w14:paraId="3EFFE0CB" w14:textId="77777777" w:rsidR="001D6C87" w:rsidRPr="00F948D8" w:rsidRDefault="001D6C87" w:rsidP="001D6C87">
      <w:pPr>
        <w:widowControl w:val="0"/>
        <w:numPr>
          <w:ilvl w:val="0"/>
          <w:numId w:val="23"/>
        </w:numPr>
        <w:spacing w:after="0" w:line="240" w:lineRule="auto"/>
        <w:rPr>
          <w:rFonts w:eastAsia="Times New Roman" w:cs="Times New Roman"/>
        </w:rPr>
      </w:pPr>
      <w:r w:rsidRPr="00F948D8">
        <w:rPr>
          <w:rFonts w:eastAsia="Times New Roman" w:cs="Times New Roman"/>
        </w:rPr>
        <w:t>Protein grand mean (</w:t>
      </w:r>
      <w:proofErr w:type="spellStart"/>
      <w:r w:rsidRPr="00F948D8">
        <w:rPr>
          <w:rFonts w:eastAsia="Times New Roman" w:cs="Times New Roman"/>
          <w:i/>
        </w:rPr>
        <w:t>Xsup</w:t>
      </w:r>
      <w:proofErr w:type="spellEnd"/>
      <w:r w:rsidRPr="00F948D8">
        <w:rPr>
          <w:rFonts w:eastAsia="Times New Roman" w:cs="Times New Roman"/>
        </w:rPr>
        <w:t xml:space="preserve">), calculated from the </w:t>
      </w:r>
      <w:r w:rsidRPr="00F948D8">
        <w:rPr>
          <w:rFonts w:eastAsia="Times New Roman" w:cs="Times New Roman"/>
          <w:i/>
        </w:rPr>
        <w:t>protein-to-proteinall</w:t>
      </w:r>
      <w:r w:rsidRPr="00F948D8">
        <w:rPr>
          <w:rFonts w:eastAsia="Times New Roman" w:cs="Times New Roman"/>
        </w:rPr>
        <w:t xml:space="preserve"> integration;</w:t>
      </w:r>
    </w:p>
    <w:p w14:paraId="795FA19C" w14:textId="77777777" w:rsidR="001D6C87" w:rsidRPr="00F948D8" w:rsidRDefault="001D6C87" w:rsidP="001D6C87">
      <w:pPr>
        <w:widowControl w:val="0"/>
        <w:numPr>
          <w:ilvl w:val="0"/>
          <w:numId w:val="23"/>
        </w:numPr>
        <w:spacing w:after="0" w:line="240" w:lineRule="auto"/>
        <w:rPr>
          <w:rFonts w:eastAsia="Times New Roman" w:cs="Times New Roman"/>
        </w:rPr>
      </w:pPr>
      <w:r w:rsidRPr="00F948D8">
        <w:rPr>
          <w:rFonts w:eastAsia="Times New Roman" w:cs="Times New Roman"/>
          <w:i/>
        </w:rPr>
        <w:t>FDR</w:t>
      </w:r>
      <w:r w:rsidRPr="00F948D8">
        <w:rPr>
          <w:rFonts w:eastAsia="Times New Roman" w:cs="Times New Roman"/>
        </w:rPr>
        <w:t xml:space="preserve"> values indicating which </w:t>
      </w:r>
      <w:r w:rsidRPr="00F948D8">
        <w:rPr>
          <w:rFonts w:eastAsia="Times New Roman" w:cs="Times New Roman"/>
          <w:i/>
        </w:rPr>
        <w:t>Z</w:t>
      </w:r>
      <w:r w:rsidRPr="00F948D8">
        <w:rPr>
          <w:rFonts w:eastAsia="Times New Roman" w:cs="Times New Roman"/>
        </w:rPr>
        <w:t xml:space="preserve"> values stand out as outliers in the </w:t>
      </w:r>
      <w:r w:rsidRPr="00F948D8">
        <w:rPr>
          <w:rFonts w:eastAsia="Times New Roman" w:cs="Times New Roman"/>
          <w:i/>
        </w:rPr>
        <w:t>protein-to-proteinall</w:t>
      </w:r>
      <w:r w:rsidRPr="00F948D8">
        <w:rPr>
          <w:rFonts w:eastAsia="Times New Roman" w:cs="Times New Roman"/>
        </w:rPr>
        <w:t xml:space="preserve"> integration;</w:t>
      </w:r>
    </w:p>
    <w:p w14:paraId="64C7E404" w14:textId="77777777" w:rsidR="001D6C87" w:rsidRPr="00F948D8" w:rsidRDefault="001D6C87" w:rsidP="001D6C87">
      <w:pPr>
        <w:widowControl w:val="0"/>
        <w:numPr>
          <w:ilvl w:val="0"/>
          <w:numId w:val="23"/>
        </w:numPr>
        <w:spacing w:after="0" w:line="240" w:lineRule="auto"/>
        <w:rPr>
          <w:rFonts w:eastAsia="Times New Roman" w:cs="Times New Roman"/>
        </w:rPr>
      </w:pPr>
      <w:r w:rsidRPr="00F948D8">
        <w:rPr>
          <w:rFonts w:eastAsia="Times New Roman" w:cs="Times New Roman"/>
        </w:rPr>
        <w:t>Species information (</w:t>
      </w:r>
      <w:r w:rsidRPr="00F948D8">
        <w:rPr>
          <w:rFonts w:eastAsia="Times New Roman" w:cs="Times New Roman"/>
          <w:i/>
        </w:rPr>
        <w:t>tags</w:t>
      </w:r>
      <w:r w:rsidRPr="00F948D8">
        <w:rPr>
          <w:rFonts w:eastAsia="Times New Roman" w:cs="Times New Roman"/>
        </w:rPr>
        <w:t xml:space="preserve">) showing in the </w:t>
      </w:r>
      <w:r w:rsidRPr="00F948D8">
        <w:rPr>
          <w:rFonts w:eastAsia="Times New Roman" w:cs="Times New Roman"/>
          <w:i/>
        </w:rPr>
        <w:t>protein-to-proteinall</w:t>
      </w:r>
      <w:r w:rsidRPr="00F948D8">
        <w:rPr>
          <w:rFonts w:eastAsia="Times New Roman" w:cs="Times New Roman"/>
        </w:rPr>
        <w:t xml:space="preserve"> integration output file.</w:t>
      </w:r>
    </w:p>
    <w:p w14:paraId="63836184" w14:textId="77777777" w:rsidR="001D6C87" w:rsidRPr="00F948D8" w:rsidRDefault="001D6C87" w:rsidP="001D6C87">
      <w:pPr>
        <w:rPr>
          <w:rFonts w:eastAsia="Times New Roman" w:cs="Times New Roman"/>
          <w:sz w:val="28"/>
          <w:szCs w:val="28"/>
        </w:rPr>
      </w:pPr>
    </w:p>
    <w:p w14:paraId="4240ECA7" w14:textId="77777777" w:rsidR="001D6C87" w:rsidRPr="00F948D8" w:rsidRDefault="001D6C87" w:rsidP="001D6C87">
      <w:pPr>
        <w:keepNext/>
        <w:jc w:val="center"/>
        <w:rPr>
          <w:rFonts w:eastAsia="Times New Roman" w:cs="Times New Roman"/>
        </w:rPr>
      </w:pPr>
      <w:r w:rsidRPr="00F948D8">
        <w:rPr>
          <w:rFonts w:eastAsia="Times New Roman" w:cs="Times New Roman"/>
          <w:noProof/>
          <w:sz w:val="28"/>
          <w:szCs w:val="28"/>
        </w:rPr>
        <w:drawing>
          <wp:inline distT="0" distB="0" distL="0" distR="0" wp14:anchorId="0A4F89A4" wp14:editId="2860151F">
            <wp:extent cx="5675856" cy="552450"/>
            <wp:effectExtent l="95250" t="38100" r="39370" b="9525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5675856" cy="552450"/>
                    </a:xfrm>
                    <a:prstGeom prst="rect">
                      <a:avLst/>
                    </a:prstGeom>
                    <a:noFill/>
                    <a:ln w="9525" cmpd="sng">
                      <a:noFill/>
                      <a:miter lim="800000"/>
                      <a:headEnd/>
                      <a:tailEnd/>
                    </a:ln>
                    <a:effectLst>
                      <a:outerShdw blurRad="50800" dist="38100" dir="8100000" algn="tr" rotWithShape="0">
                        <a:prstClr val="black">
                          <a:alpha val="40000"/>
                        </a:prstClr>
                      </a:outerShdw>
                    </a:effectLst>
                  </pic:spPr>
                </pic:pic>
              </a:graphicData>
            </a:graphic>
          </wp:inline>
        </w:drawing>
      </w:r>
    </w:p>
    <w:p w14:paraId="4FC3AB7E" w14:textId="104FDB2C" w:rsidR="001D6C87" w:rsidRPr="00F948D8" w:rsidRDefault="001D6C87" w:rsidP="001D6C87">
      <w:pPr>
        <w:spacing w:after="200" w:line="240" w:lineRule="auto"/>
        <w:jc w:val="center"/>
        <w:rPr>
          <w:rFonts w:eastAsia="Times New Roman" w:cs="Times New Roman"/>
          <w:i/>
          <w:iCs/>
          <w:color w:val="BF8F00" w:themeColor="accent4" w:themeShade="BF"/>
          <w:sz w:val="28"/>
          <w:szCs w:val="28"/>
        </w:rPr>
      </w:pPr>
      <w:bookmarkStart w:id="166" w:name="_Ref122703805"/>
      <w:bookmarkStart w:id="167" w:name="_Ref123768547"/>
      <w:r w:rsidRPr="00F948D8">
        <w:rPr>
          <w:rFonts w:eastAsia="Times New Roman" w:cs="Times New Roman"/>
          <w:i/>
          <w:iCs/>
          <w:color w:val="BF8F00" w:themeColor="accent4" w:themeShade="BF"/>
          <w:szCs w:val="18"/>
        </w:rPr>
        <w:t xml:space="preserve">Figure </w:t>
      </w:r>
      <w:bookmarkEnd w:id="166"/>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5</w:t>
      </w:r>
      <w:r w:rsidRPr="00F948D8">
        <w:rPr>
          <w:rFonts w:eastAsia="Times New Roman" w:cs="Times New Roman"/>
          <w:i/>
          <w:iCs/>
          <w:color w:val="BF8F00" w:themeColor="accent4" w:themeShade="BF"/>
          <w:szCs w:val="18"/>
        </w:rPr>
        <w:fldChar w:fldCharType="end"/>
      </w:r>
      <w:bookmarkEnd w:id="167"/>
      <w:r w:rsidRPr="00F948D8">
        <w:rPr>
          <w:rFonts w:eastAsia="Times New Roman" w:cs="Times New Roman"/>
          <w:i/>
          <w:iCs/>
          <w:color w:val="BF8F00" w:themeColor="accent4" w:themeShade="BF"/>
          <w:szCs w:val="18"/>
        </w:rPr>
        <w:t>. The REPORT module task table for workflow 4.</w:t>
      </w:r>
    </w:p>
    <w:p w14:paraId="2096DF09" w14:textId="77777777" w:rsidR="001D6C87" w:rsidRPr="00F948D8" w:rsidRDefault="001D6C87" w:rsidP="001D6C87">
      <w:pPr>
        <w:rPr>
          <w:rFonts w:eastAsia="Times New Roman" w:cs="Times New Roman"/>
        </w:rPr>
      </w:pPr>
    </w:p>
    <w:p w14:paraId="56F72313" w14:textId="61CA09A3" w:rsidR="001D6C87" w:rsidRPr="00F948D8" w:rsidRDefault="001D6C87" w:rsidP="001D6C87">
      <w:pPr>
        <w:ind w:firstLine="720"/>
        <w:rPr>
          <w:rFonts w:eastAsia="Times New Roman" w:cs="Times New Roman"/>
        </w:rPr>
      </w:pPr>
      <w:r w:rsidRPr="00F948D8">
        <w:rPr>
          <w:rFonts w:eastAsia="Times New Roman" w:cs="Times New Roman"/>
        </w:rPr>
        <w:lastRenderedPageBreak/>
        <w:t>The following advanced options of the REPORT module have been used in this workflow (</w:t>
      </w:r>
      <w:r w:rsidRPr="00F948D8">
        <w:rPr>
          <w:rFonts w:eastAsia="Times New Roman" w:cs="Times New Roman"/>
        </w:rPr>
        <w:fldChar w:fldCharType="begin"/>
      </w:r>
      <w:r w:rsidRPr="00F948D8">
        <w:rPr>
          <w:rFonts w:eastAsia="Times New Roman" w:cs="Times New Roman"/>
        </w:rPr>
        <w:instrText xml:space="preserve"> REF _Ref12376854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5</w:t>
      </w:r>
      <w:r w:rsidRPr="00F948D8">
        <w:rPr>
          <w:rFonts w:eastAsia="Times New Roman" w:cs="Times New Roman"/>
        </w:rPr>
        <w:fldChar w:fldCharType="end"/>
      </w:r>
      <w:r w:rsidRPr="00F948D8">
        <w:rPr>
          <w:rFonts w:eastAsia="Times New Roman" w:cs="Times New Roman"/>
        </w:rPr>
        <w:t>):</w:t>
      </w:r>
    </w:p>
    <w:p w14:paraId="620982B1" w14:textId="35D46800" w:rsidR="001D6C87" w:rsidRPr="00F948D8" w:rsidRDefault="001D6C87" w:rsidP="001D6C87">
      <w:pPr>
        <w:widowControl w:val="0"/>
        <w:numPr>
          <w:ilvl w:val="0"/>
          <w:numId w:val="24"/>
        </w:numPr>
        <w:spacing w:after="0" w:line="240" w:lineRule="auto"/>
        <w:rPr>
          <w:rFonts w:eastAsia="Times New Roman" w:cs="Times New Roman"/>
        </w:rPr>
      </w:pPr>
      <w:r w:rsidRPr="00F948D8">
        <w:rPr>
          <w:rFonts w:eastAsia="Times New Roman" w:cs="Times New Roman"/>
          <w:i/>
        </w:rPr>
        <w:t>Merge with report</w:t>
      </w:r>
      <w:r w:rsidRPr="00F948D8">
        <w:rPr>
          <w:rFonts w:eastAsia="Times New Roman" w:cs="Times New Roman"/>
        </w:rPr>
        <w:t xml:space="preserve"> designates the report file whose variables will be incorporated into the current report on the basis of their element identifiers. Thus, the </w:t>
      </w:r>
      <w:r w:rsidRPr="00F948D8">
        <w:rPr>
          <w:rFonts w:eastAsia="Times New Roman" w:cs="Times New Roman"/>
          <w:i/>
        </w:rPr>
        <w:t>Npep2prot_Quanprot</w:t>
      </w:r>
      <w:r w:rsidRPr="00F948D8">
        <w:rPr>
          <w:rFonts w:eastAsia="Times New Roman" w:cs="Times New Roman"/>
        </w:rPr>
        <w:t xml:space="preserve"> report is first populated with the </w:t>
      </w:r>
      <w:proofErr w:type="spellStart"/>
      <w:r w:rsidRPr="00F948D8">
        <w:rPr>
          <w:rFonts w:eastAsia="Times New Roman" w:cs="Times New Roman"/>
          <w:i/>
        </w:rPr>
        <w:t>Xinf</w:t>
      </w:r>
      <w:proofErr w:type="spellEnd"/>
      <w:r w:rsidRPr="00F948D8">
        <w:rPr>
          <w:rFonts w:eastAsia="Times New Roman" w:cs="Times New Roman"/>
          <w:i/>
        </w:rPr>
        <w:t xml:space="preserve">, </w:t>
      </w:r>
      <w:proofErr w:type="spellStart"/>
      <w:r w:rsidRPr="00F948D8">
        <w:rPr>
          <w:rFonts w:eastAsia="Times New Roman" w:cs="Times New Roman"/>
          <w:i/>
        </w:rPr>
        <w:t>Xsup</w:t>
      </w:r>
      <w:proofErr w:type="spellEnd"/>
      <w:r w:rsidRPr="00F948D8">
        <w:rPr>
          <w:rFonts w:eastAsia="Times New Roman" w:cs="Times New Roman"/>
          <w:i/>
        </w:rPr>
        <w:t>, FDR</w:t>
      </w:r>
      <w:r w:rsidRPr="00F948D8">
        <w:rPr>
          <w:rFonts w:eastAsia="Times New Roman" w:cs="Times New Roman"/>
        </w:rPr>
        <w:t xml:space="preserve"> and </w:t>
      </w:r>
      <w:r w:rsidRPr="00F948D8">
        <w:rPr>
          <w:rFonts w:eastAsia="Times New Roman" w:cs="Times New Roman"/>
          <w:i/>
        </w:rPr>
        <w:t>tags</w:t>
      </w:r>
      <w:r w:rsidRPr="00F948D8">
        <w:rPr>
          <w:rFonts w:eastAsia="Times New Roman" w:cs="Times New Roman"/>
        </w:rPr>
        <w:t xml:space="preserve"> values of the protein-to-proteinall integration, and then added the number of peptides per protein coming from the </w:t>
      </w:r>
      <w:r w:rsidRPr="00F948D8">
        <w:rPr>
          <w:rFonts w:eastAsia="Times New Roman" w:cs="Times New Roman"/>
          <w:i/>
        </w:rPr>
        <w:t>Npep2prot report</w:t>
      </w:r>
      <w:r w:rsidRPr="00F948D8">
        <w:rPr>
          <w:rFonts w:eastAsia="Times New Roman" w:cs="Times New Roman"/>
        </w:rPr>
        <w:t xml:space="preserve"> (</w:t>
      </w:r>
      <w:r w:rsidRPr="00F948D8">
        <w:rPr>
          <w:rFonts w:eastAsia="Times New Roman" w:cs="Times New Roman"/>
        </w:rPr>
        <w:fldChar w:fldCharType="begin"/>
      </w:r>
      <w:r w:rsidRPr="00F948D8">
        <w:rPr>
          <w:rFonts w:eastAsia="Times New Roman" w:cs="Times New Roman"/>
        </w:rPr>
        <w:instrText xml:space="preserve"> REF _Ref123768547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5</w:t>
      </w:r>
      <w:r w:rsidRPr="00F948D8">
        <w:rPr>
          <w:rFonts w:eastAsia="Times New Roman" w:cs="Times New Roman"/>
        </w:rPr>
        <w:fldChar w:fldCharType="end"/>
      </w:r>
      <w:r w:rsidRPr="00F948D8">
        <w:rPr>
          <w:rFonts w:eastAsia="Times New Roman" w:cs="Times New Roman"/>
        </w:rPr>
        <w:t xml:space="preserve">). This is possible because the </w:t>
      </w:r>
      <w:r w:rsidRPr="00F948D8">
        <w:rPr>
          <w:rFonts w:eastAsia="Times New Roman" w:cs="Times New Roman"/>
          <w:i/>
        </w:rPr>
        <w:t>protein</w:t>
      </w:r>
      <w:r w:rsidRPr="00F948D8">
        <w:rPr>
          <w:rFonts w:eastAsia="Times New Roman" w:cs="Times New Roman"/>
        </w:rPr>
        <w:t xml:space="preserve"> level is present in both reports;</w:t>
      </w:r>
    </w:p>
    <w:p w14:paraId="21E7A4A2" w14:textId="77777777" w:rsidR="001D6C87" w:rsidRPr="00F948D8" w:rsidRDefault="001D6C87" w:rsidP="001D6C87">
      <w:pPr>
        <w:widowControl w:val="0"/>
        <w:numPr>
          <w:ilvl w:val="0"/>
          <w:numId w:val="24"/>
        </w:numPr>
        <w:spacing w:after="0" w:line="240" w:lineRule="auto"/>
        <w:rPr>
          <w:rFonts w:eastAsia="Times New Roman" w:cs="Times New Roman"/>
        </w:rPr>
      </w:pPr>
      <w:r w:rsidRPr="00F948D8">
        <w:rPr>
          <w:rFonts w:eastAsia="Times New Roman" w:cs="Times New Roman"/>
          <w:i/>
        </w:rPr>
        <w:t>Column headers to eliminate</w:t>
      </w:r>
      <w:r w:rsidRPr="00F948D8">
        <w:rPr>
          <w:rFonts w:eastAsia="Times New Roman" w:cs="Times New Roman"/>
        </w:rPr>
        <w:t xml:space="preserve"> restricts the elements to be written to the corresponding </w:t>
      </w:r>
      <w:r w:rsidRPr="00F948D8">
        <w:rPr>
          <w:rFonts w:eastAsia="Times New Roman" w:cs="Times New Roman"/>
          <w:i/>
        </w:rPr>
        <w:t>Output report</w:t>
      </w:r>
      <w:r w:rsidRPr="00F948D8">
        <w:rPr>
          <w:rFonts w:eastAsia="Times New Roman" w:cs="Times New Roman"/>
        </w:rPr>
        <w:t xml:space="preserve"> to those from the </w:t>
      </w:r>
      <w:r w:rsidRPr="00F948D8">
        <w:rPr>
          <w:rFonts w:eastAsia="Times New Roman" w:cs="Times New Roman"/>
          <w:i/>
        </w:rPr>
        <w:t>protein</w:t>
      </w:r>
      <w:r w:rsidRPr="00F948D8">
        <w:rPr>
          <w:rFonts w:eastAsia="Times New Roman" w:cs="Times New Roman"/>
        </w:rPr>
        <w:t xml:space="preserve"> level (lower level; both lower and higher levels are used unless otherwise stated). This prevents data duplication when </w:t>
      </w:r>
      <w:r w:rsidRPr="00F948D8">
        <w:rPr>
          <w:rFonts w:eastAsia="Times New Roman" w:cs="Times New Roman"/>
          <w:i/>
        </w:rPr>
        <w:t>Npep2prot_Quanprot</w:t>
      </w:r>
      <w:r w:rsidRPr="00F948D8">
        <w:rPr>
          <w:rFonts w:eastAsia="Times New Roman" w:cs="Times New Roman"/>
        </w:rPr>
        <w:t xml:space="preserve"> and </w:t>
      </w:r>
      <w:r w:rsidRPr="00F948D8">
        <w:rPr>
          <w:rFonts w:eastAsia="Times New Roman" w:cs="Times New Roman"/>
          <w:i/>
        </w:rPr>
        <w:t xml:space="preserve">Npep2prot </w:t>
      </w:r>
      <w:r w:rsidRPr="00F948D8">
        <w:rPr>
          <w:rFonts w:eastAsia="Times New Roman" w:cs="Times New Roman"/>
        </w:rPr>
        <w:t>reports are merged, as the latter contains also the peptide level.</w:t>
      </w:r>
    </w:p>
    <w:p w14:paraId="4EA396A5" w14:textId="77777777" w:rsidR="001D6C87" w:rsidRPr="00F948D8" w:rsidRDefault="001D6C87" w:rsidP="001D6C87">
      <w:pPr>
        <w:ind w:left="720"/>
        <w:contextualSpacing/>
        <w:rPr>
          <w:rFonts w:eastAsia="Times New Roman" w:cs="Times New Roman"/>
        </w:rPr>
      </w:pPr>
    </w:p>
    <w:p w14:paraId="74D70FD4" w14:textId="77777777" w:rsidR="001D6C87" w:rsidRPr="00F948D8" w:rsidRDefault="001D6C87" w:rsidP="001D6C87">
      <w:pPr>
        <w:ind w:left="720"/>
        <w:contextualSpacing/>
        <w:rPr>
          <w:rFonts w:eastAsia="Times New Roman" w:cs="Times New Roman"/>
        </w:rPr>
      </w:pPr>
    </w:p>
    <w:p w14:paraId="79873AB0" w14:textId="65DB3576" w:rsidR="001D6C87" w:rsidRPr="00F948D8" w:rsidRDefault="001D6C87" w:rsidP="001D6C87">
      <w:pPr>
        <w:ind w:firstLine="720"/>
        <w:rPr>
          <w:rFonts w:eastAsia="Times New Roman" w:cs="Times New Roman"/>
        </w:rPr>
      </w:pPr>
      <w:bookmarkStart w:id="168" w:name="_Hlk121489265"/>
      <w:r w:rsidRPr="00F948D8">
        <w:rPr>
          <w:rFonts w:eastAsia="Times New Roman" w:cs="Times New Roman"/>
        </w:rPr>
        <w:t xml:space="preserve">In agreement with the results reported </w:t>
      </w:r>
      <w:r w:rsidRPr="00F948D8">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sidR="00C639F7">
        <w:rPr>
          <w:rFonts w:eastAsia="Times New Roman" w:cs="Times New Roman"/>
        </w:rPr>
        <w:instrText xml:space="preserve"> ADDIN EN.CITE </w:instrText>
      </w:r>
      <w:r w:rsidR="00C639F7">
        <w:rPr>
          <w:rFonts w:eastAsia="Times New Roman" w:cs="Times New Roman"/>
        </w:rPr>
        <w:fldChar w:fldCharType="begin">
          <w:fldData xml:space="preserve">PEVuZE5vdGU+PENpdGU+PEF1dGhvcj5OYXZhcnJvPC9BdXRob3I+PFllYXI+MjAxNjwvWWVhcj48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</w:fldData>
        </w:fldChar>
      </w:r>
      <w:r w:rsidR="00C639F7">
        <w:rPr>
          <w:rFonts w:eastAsia="Times New Roman" w:cs="Times New Roman"/>
        </w:rPr>
        <w:instrText xml:space="preserve"> ADDIN EN.CITE.DATA </w:instrText>
      </w:r>
      <w:r w:rsidR="00C639F7">
        <w:rPr>
          <w:rFonts w:eastAsia="Times New Roman" w:cs="Times New Roman"/>
        </w:rPr>
      </w:r>
      <w:r w:rsidR="00C639F7">
        <w:rPr>
          <w:rFonts w:eastAsia="Times New Roman" w:cs="Times New Roman"/>
        </w:rPr>
        <w:fldChar w:fldCharType="end"/>
      </w:r>
      <w:r w:rsidRPr="00F948D8">
        <w:rPr>
          <w:rFonts w:eastAsia="Times New Roman" w:cs="Times New Roman"/>
        </w:rPr>
      </w:r>
      <w:r w:rsidRPr="00F948D8">
        <w:rPr>
          <w:rFonts w:eastAsia="Times New Roman" w:cs="Times New Roman"/>
        </w:rPr>
        <w:fldChar w:fldCharType="separate"/>
      </w:r>
      <w:r>
        <w:rPr>
          <w:rFonts w:eastAsia="Times New Roman" w:cs="Times New Roman"/>
          <w:noProof/>
        </w:rPr>
        <w:t>[6]</w:t>
      </w:r>
      <w:r w:rsidRPr="00F948D8">
        <w:rPr>
          <w:rFonts w:eastAsia="Times New Roman" w:cs="Times New Roman"/>
        </w:rPr>
        <w:fldChar w:fldCharType="end"/>
      </w:r>
      <w:r w:rsidRPr="00F948D8">
        <w:rPr>
          <w:rFonts w:eastAsia="Times New Roman" w:cs="Times New Roman"/>
        </w:rPr>
        <w:t xml:space="preserve">, the combined statistics </w:t>
      </w:r>
      <w:proofErr w:type="spellStart"/>
      <w:r w:rsidRPr="00F948D8">
        <w:rPr>
          <w:rFonts w:eastAsia="Times New Roman" w:cs="Times New Roman"/>
          <w:i/>
        </w:rPr>
        <w:t>B_vs_A</w:t>
      </w:r>
      <w:proofErr w:type="spellEnd"/>
      <w:r w:rsidRPr="00F948D8">
        <w:rPr>
          <w:rFonts w:eastAsia="Times New Roman" w:cs="Times New Roman"/>
        </w:rPr>
        <w:t xml:space="preserve"> analysis shows human, yeast and bacterial proteins normally distributed around the expected 0, 1, and -2 mean-corrected log2-ratio (</w:t>
      </w:r>
      <w:proofErr w:type="spellStart"/>
      <w:r w:rsidRPr="00F948D8">
        <w:rPr>
          <w:rFonts w:eastAsia="Times New Roman" w:cs="Times New Roman"/>
          <w:i/>
        </w:rPr>
        <w:t>X</w:t>
      </w:r>
      <w:r w:rsidRPr="00F948D8">
        <w:rPr>
          <w:rFonts w:eastAsia="Times New Roman" w:cs="Times New Roman"/>
          <w:i/>
          <w:vertAlign w:val="subscript"/>
        </w:rPr>
        <w:t>qa</w:t>
      </w:r>
      <w:proofErr w:type="spellEnd"/>
      <w:r w:rsidRPr="00F948D8">
        <w:rPr>
          <w:rFonts w:eastAsia="Times New Roman" w:cs="Times New Roman"/>
          <w:i/>
        </w:rPr>
        <w:t xml:space="preserve"> – grand </w:t>
      </w:r>
      <w:r w:rsidRPr="00166AC1">
        <w:rPr>
          <w:rFonts w:eastAsia="Times New Roman" w:cs="Times New Roman"/>
          <w:i/>
        </w:rPr>
        <w:t>mean</w:t>
      </w:r>
      <w:r w:rsidRPr="00166AC1">
        <w:rPr>
          <w:rFonts w:eastAsia="Times New Roman" w:cs="Times New Roman"/>
        </w:rPr>
        <w:t xml:space="preserve">, indeed, they are the </w:t>
      </w:r>
      <w:proofErr w:type="spellStart"/>
      <w:r w:rsidRPr="00166AC1">
        <w:rPr>
          <w:rFonts w:eastAsia="Times New Roman" w:cs="Times New Roman"/>
        </w:rPr>
        <w:t>X</w:t>
      </w:r>
      <w:r w:rsidRPr="00166AC1">
        <w:rPr>
          <w:rFonts w:eastAsia="Times New Roman" w:cs="Times New Roman"/>
          <w:vertAlign w:val="subscript"/>
        </w:rPr>
        <w:t>inf</w:t>
      </w:r>
      <w:proofErr w:type="spellEnd"/>
      <w:r w:rsidRPr="00166AC1">
        <w:rPr>
          <w:rFonts w:eastAsia="Times New Roman" w:cs="Times New Roman"/>
        </w:rPr>
        <w:t xml:space="preserve"> - </w:t>
      </w:r>
      <w:proofErr w:type="spellStart"/>
      <w:r w:rsidRPr="00166AC1">
        <w:rPr>
          <w:rFonts w:eastAsia="Times New Roman" w:cs="Times New Roman"/>
        </w:rPr>
        <w:t>X</w:t>
      </w:r>
      <w:r w:rsidRPr="00166AC1">
        <w:rPr>
          <w:rFonts w:eastAsia="Times New Roman" w:cs="Times New Roman"/>
          <w:vertAlign w:val="subscript"/>
        </w:rPr>
        <w:t>sup</w:t>
      </w:r>
      <w:proofErr w:type="spellEnd"/>
      <w:r w:rsidRPr="00166AC1">
        <w:rPr>
          <w:rFonts w:eastAsia="Times New Roman" w:cs="Times New Roman"/>
        </w:rPr>
        <w:t xml:space="preserve">) </w:t>
      </w:r>
      <w:r w:rsidRPr="00F948D8">
        <w:rPr>
          <w:rFonts w:eastAsia="Times New Roman" w:cs="Times New Roman"/>
        </w:rPr>
        <w:t>values (corresponding to 1, 2, and 0.25 fold change values) (</w:t>
      </w:r>
      <w:r w:rsidRPr="00F948D8">
        <w:rPr>
          <w:rFonts w:eastAsia="Times New Roman" w:cs="Times New Roman"/>
        </w:rPr>
        <w:fldChar w:fldCharType="begin"/>
      </w:r>
      <w:r w:rsidRPr="00F948D8">
        <w:rPr>
          <w:rFonts w:eastAsia="Times New Roman" w:cs="Times New Roman"/>
        </w:rPr>
        <w:instrText xml:space="preserve"> REF _Ref123773060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6</w:t>
      </w:r>
      <w:r w:rsidRPr="00F948D8">
        <w:rPr>
          <w:rFonts w:eastAsia="Times New Roman" w:cs="Times New Roman"/>
        </w:rPr>
        <w:fldChar w:fldCharType="end"/>
      </w:r>
      <w:r w:rsidRPr="00F948D8">
        <w:rPr>
          <w:rFonts w:eastAsia="Times New Roman" w:cs="Times New Roman"/>
        </w:rPr>
        <w:t>).</w:t>
      </w:r>
      <w:bookmarkEnd w:id="168"/>
    </w:p>
    <w:p w14:paraId="53E369BF" w14:textId="77777777" w:rsidR="001D6C87" w:rsidRPr="00F948D8" w:rsidRDefault="001D6C87" w:rsidP="001D6C87">
      <w:pPr>
        <w:keepNext/>
        <w:ind w:firstLine="720"/>
        <w:jc w:val="center"/>
        <w:rPr>
          <w:rFonts w:eastAsia="Times New Roman" w:cs="Times New Roman"/>
        </w:rPr>
      </w:pPr>
      <w:r w:rsidRPr="00F948D8">
        <w:rPr>
          <w:rFonts w:eastAsia="Times New Roman" w:cs="Times New Roman"/>
          <w:noProof/>
        </w:rPr>
        <w:drawing>
          <wp:inline distT="0" distB="0" distL="0" distR="0" wp14:anchorId="0917171D" wp14:editId="55DE66A3">
            <wp:extent cx="4314825" cy="365760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314825" cy="3657600"/>
                    </a:xfrm>
                    <a:prstGeom prst="rect">
                      <a:avLst/>
                    </a:prstGeom>
                    <a:noFill/>
                    <a:ln>
                      <a:noFill/>
                    </a:ln>
                  </pic:spPr>
                </pic:pic>
              </a:graphicData>
            </a:graphic>
          </wp:inline>
        </w:drawing>
      </w:r>
    </w:p>
    <w:p w14:paraId="565CAF4F" w14:textId="1B5EC42F"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69" w:name="_Ref122704192"/>
      <w:bookmarkStart w:id="170" w:name="_Ref123773060"/>
      <w:r w:rsidRPr="00F948D8">
        <w:rPr>
          <w:rFonts w:eastAsia="Times New Roman" w:cs="Times New Roman"/>
          <w:i/>
          <w:iCs/>
          <w:color w:val="BF8F00" w:themeColor="accent4" w:themeShade="BF"/>
          <w:szCs w:val="18"/>
        </w:rPr>
        <w:t xml:space="preserve">Figure </w:t>
      </w:r>
      <w:bookmarkEnd w:id="169"/>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6</w:t>
      </w:r>
      <w:r w:rsidRPr="00F948D8">
        <w:rPr>
          <w:rFonts w:eastAsia="Times New Roman" w:cs="Times New Roman"/>
          <w:i/>
          <w:iCs/>
          <w:color w:val="BF8F00" w:themeColor="accent4" w:themeShade="BF"/>
          <w:szCs w:val="18"/>
        </w:rPr>
        <w:fldChar w:fldCharType="end"/>
      </w:r>
      <w:bookmarkEnd w:id="170"/>
      <w:r w:rsidRPr="00F948D8">
        <w:rPr>
          <w:rFonts w:eastAsia="Times New Roman" w:cs="Times New Roman"/>
          <w:i/>
          <w:iCs/>
          <w:color w:val="BF8F00" w:themeColor="accent4" w:themeShade="BF"/>
          <w:szCs w:val="18"/>
        </w:rPr>
        <w:t xml:space="preserve">. Quantification of human (orange), yeast (grey) and bacterial (blue) proteins according to the combined statistics </w:t>
      </w:r>
      <w:proofErr w:type="spellStart"/>
      <w:r w:rsidRPr="00F948D8">
        <w:rPr>
          <w:rFonts w:eastAsia="Times New Roman" w:cs="Times New Roman"/>
          <w:i/>
          <w:iCs/>
          <w:color w:val="BF8F00" w:themeColor="accent4" w:themeShade="BF"/>
          <w:szCs w:val="18"/>
        </w:rPr>
        <w:t>B_vs_A</w:t>
      </w:r>
      <w:proofErr w:type="spellEnd"/>
      <w:r w:rsidRPr="00F948D8">
        <w:rPr>
          <w:rFonts w:eastAsia="Times New Roman" w:cs="Times New Roman"/>
          <w:i/>
          <w:iCs/>
          <w:color w:val="BF8F00" w:themeColor="accent4" w:themeShade="BF"/>
          <w:szCs w:val="18"/>
        </w:rPr>
        <w:t>.</w:t>
      </w:r>
    </w:p>
    <w:p w14:paraId="3CBE4B42" w14:textId="77777777" w:rsidR="001D6C87" w:rsidRPr="00F948D8" w:rsidRDefault="001D6C87" w:rsidP="001D6C87">
      <w:pPr>
        <w:ind w:firstLine="720"/>
        <w:rPr>
          <w:rFonts w:eastAsia="Times New Roman" w:cs="Times New Roman"/>
        </w:rPr>
      </w:pPr>
    </w:p>
    <w:p w14:paraId="6B59E97B" w14:textId="77777777" w:rsidR="001D6C87" w:rsidRPr="00F948D8" w:rsidRDefault="001D6C87" w:rsidP="00866492">
      <w:pPr>
        <w:pStyle w:val="Heading3"/>
      </w:pPr>
      <w:bookmarkStart w:id="171" w:name="_Toc124328456"/>
      <w:r w:rsidRPr="00F948D8">
        <w:t>Workflow execution</w:t>
      </w:r>
      <w:bookmarkEnd w:id="171"/>
    </w:p>
    <w:p w14:paraId="735F10F6" w14:textId="77777777" w:rsidR="001D6C87" w:rsidRPr="00F948D8" w:rsidRDefault="001D6C87" w:rsidP="001D6C87">
      <w:pPr>
        <w:rPr>
          <w:rFonts w:eastAsia="Times New Roman" w:cs="Times New Roman"/>
        </w:rPr>
      </w:pPr>
      <w:r w:rsidRPr="00F948D8">
        <w:rPr>
          <w:rFonts w:eastAsia="Times New Roman" w:cs="Times New Roman"/>
        </w:rPr>
        <w:t xml:space="preserve">The workflow template and input files that are needed to execute this workflow can be downloaded from </w:t>
      </w:r>
    </w:p>
    <w:p w14:paraId="211AA22F" w14:textId="0607F40F" w:rsidR="001D6C87" w:rsidRPr="00F948D8" w:rsidRDefault="00D80190" w:rsidP="001D6C87">
      <w:pPr>
        <w:rPr>
          <w:rFonts w:eastAsia="Times New Roman" w:cs="Times New Roman"/>
        </w:rPr>
      </w:pPr>
      <w:hyperlink r:id="rId112" w:history="1">
        <w:r w:rsidR="00255949">
          <w:rPr>
            <w:rFonts w:eastAsia="Times New Roman" w:cs="Times New Roman"/>
            <w:u w:val="single"/>
          </w:rPr>
          <w:t>https://github.com/CNIC-Proteomics/iSanXoT/wiki/studies/cases/templates/WPP_LabelFree.zip</w:t>
        </w:r>
      </w:hyperlink>
    </w:p>
    <w:p w14:paraId="15CC9F72" w14:textId="77777777" w:rsidR="001D6C87" w:rsidRPr="00F948D8" w:rsidRDefault="001D6C87" w:rsidP="001D6C87">
      <w:pPr>
        <w:rPr>
          <w:rFonts w:eastAsia="Times New Roman" w:cs="Times New Roman"/>
        </w:rPr>
      </w:pPr>
      <w:r w:rsidRPr="00F948D8">
        <w:rPr>
          <w:rFonts w:eastAsia="Times New Roman" w:cs="Times New Roman"/>
        </w:rPr>
        <w:t xml:space="preserve">See the </w:t>
      </w:r>
      <w:r w:rsidRPr="00F948D8">
        <w:rPr>
          <w:rFonts w:eastAsia="Times New Roman" w:cs="Times New Roman"/>
          <w:i/>
        </w:rPr>
        <w:t>Executing a workflow template</w:t>
      </w:r>
      <w:r w:rsidRPr="00F948D8">
        <w:rPr>
          <w:rFonts w:eastAsia="Times New Roman" w:cs="Times New Roman"/>
        </w:rPr>
        <w:t xml:space="preserve"> Section below for detailed instructions.</w:t>
      </w:r>
    </w:p>
    <w:p w14:paraId="660D9EFF" w14:textId="77777777" w:rsidR="001D6C87" w:rsidRPr="00F948D8" w:rsidRDefault="001D6C87" w:rsidP="001D6C87">
      <w:pPr>
        <w:rPr>
          <w:rFonts w:eastAsia="Times New Roman" w:cs="Times New Roman"/>
        </w:rPr>
      </w:pPr>
    </w:p>
    <w:p w14:paraId="33997A86" w14:textId="77777777" w:rsidR="001D6C87" w:rsidRPr="00F948D8" w:rsidRDefault="001D6C87" w:rsidP="001D6C87">
      <w:pPr>
        <w:rPr>
          <w:rFonts w:eastAsia="Times New Roman" w:cs="Times New Roman"/>
        </w:rPr>
      </w:pPr>
      <w:r w:rsidRPr="00F948D8">
        <w:rPr>
          <w:rFonts w:eastAsia="Times New Roman" w:cs="Times New Roman"/>
        </w:rPr>
        <w:br w:type="page"/>
      </w:r>
    </w:p>
    <w:p w14:paraId="21FE3103" w14:textId="614D06EB" w:rsidR="001D6C87" w:rsidRPr="00F948D8" w:rsidRDefault="00D80190" w:rsidP="00866492">
      <w:pPr>
        <w:pStyle w:val="Heading1"/>
      </w:pPr>
      <w:bookmarkStart w:id="172" w:name="_Executing_a_workflow"/>
      <w:bookmarkStart w:id="173" w:name="_Toc124328457"/>
      <w:bookmarkEnd w:id="172"/>
      <w:r>
        <w:lastRenderedPageBreak/>
        <w:t>Importing</w:t>
      </w:r>
      <w:bookmarkStart w:id="174" w:name="_GoBack"/>
      <w:bookmarkEnd w:id="174"/>
      <w:r w:rsidR="001D6C87" w:rsidRPr="00F948D8">
        <w:t xml:space="preserve"> a workflow template</w:t>
      </w:r>
      <w:bookmarkEnd w:id="173"/>
    </w:p>
    <w:p w14:paraId="2FAAFAC3" w14:textId="77777777" w:rsidR="001D6C87" w:rsidRPr="00F948D8" w:rsidRDefault="001D6C87" w:rsidP="001D6C87">
      <w:pPr>
        <w:rPr>
          <w:rFonts w:eastAsia="Times New Roman" w:cs="Times New Roman"/>
          <w:lang w:val="en-GB"/>
        </w:rPr>
      </w:pPr>
    </w:p>
    <w:p w14:paraId="4D62C6EF" w14:textId="73733023" w:rsidR="001D6C87" w:rsidRPr="00F948D8" w:rsidRDefault="001D6C87" w:rsidP="001D6C87">
      <w:pPr>
        <w:rPr>
          <w:rFonts w:eastAsia="Times New Roman" w:cs="Times New Roman"/>
        </w:rPr>
      </w:pPr>
      <w:r w:rsidRPr="00F948D8">
        <w:rPr>
          <w:rFonts w:eastAsia="Times New Roman" w:cs="Times New Roman"/>
        </w:rPr>
        <w:t xml:space="preserve">To illustrate how to execute the workflows created with </w:t>
      </w:r>
      <w:proofErr w:type="spellStart"/>
      <w:r w:rsidRPr="00F948D8">
        <w:rPr>
          <w:rFonts w:eastAsia="Times New Roman" w:cs="Times New Roman"/>
        </w:rPr>
        <w:t>iSanXoT</w:t>
      </w:r>
      <w:proofErr w:type="spellEnd"/>
      <w:r w:rsidRPr="00F948D8">
        <w:rPr>
          <w:rFonts w:eastAsia="Times New Roman" w:cs="Times New Roman"/>
        </w:rPr>
        <w:t xml:space="preserve">, we shall make use of the sample workflows described in detail in the previous Section. Start by downloading, for instance, workflow 1 template and input files from the </w:t>
      </w:r>
      <w:proofErr w:type="spellStart"/>
      <w:r w:rsidRPr="00F948D8">
        <w:rPr>
          <w:rFonts w:eastAsia="Times New Roman" w:cs="Times New Roman"/>
        </w:rPr>
        <w:t>iSanXoT</w:t>
      </w:r>
      <w:proofErr w:type="spellEnd"/>
      <w:r w:rsidRPr="00F948D8">
        <w:rPr>
          <w:rFonts w:eastAsia="Times New Roman" w:cs="Times New Roman"/>
        </w:rPr>
        <w:t xml:space="preserve"> wiki (</w:t>
      </w:r>
      <w:hyperlink r:id="rId113" w:history="1">
        <w:r>
          <w:rPr>
            <w:rFonts w:eastAsia="Times New Roman" w:cs="Times New Roman"/>
            <w:u w:val="single"/>
          </w:rPr>
          <w:t>https://github.com/CNIC-Proteomics/iSanXoT/wiki/studies/workflows/WSPP-SBT.zip</w:t>
        </w:r>
      </w:hyperlink>
      <w:r w:rsidRPr="00F948D8">
        <w:rPr>
          <w:rFonts w:eastAsia="Times New Roman" w:cs="Times New Roman"/>
        </w:rPr>
        <w:t>). Extract the files included in the compressed archive Then proceed as follows:</w:t>
      </w:r>
    </w:p>
    <w:p w14:paraId="61768C39" w14:textId="4504F37C" w:rsidR="001D6C87" w:rsidRPr="00F948D8" w:rsidRDefault="001D6C87" w:rsidP="001D6C87">
      <w:pPr>
        <w:widowControl w:val="0"/>
        <w:numPr>
          <w:ilvl w:val="0"/>
          <w:numId w:val="25"/>
        </w:numPr>
        <w:spacing w:after="0" w:line="240" w:lineRule="auto"/>
        <w:rPr>
          <w:rFonts w:eastAsia="Times New Roman" w:cs="Times New Roman"/>
        </w:rPr>
      </w:pPr>
      <w:r w:rsidRPr="00F948D8">
        <w:rPr>
          <w:rFonts w:eastAsia="Times New Roman" w:cs="Times New Roman"/>
        </w:rPr>
        <w:t xml:space="preserve">Open the </w:t>
      </w:r>
      <w:proofErr w:type="spellStart"/>
      <w:r w:rsidRPr="00F948D8">
        <w:rPr>
          <w:rFonts w:eastAsia="Times New Roman" w:cs="Times New Roman"/>
        </w:rPr>
        <w:t>iSanXoT</w:t>
      </w:r>
      <w:proofErr w:type="spellEnd"/>
      <w:r w:rsidRPr="00F948D8">
        <w:rPr>
          <w:rFonts w:eastAsia="Times New Roman" w:cs="Times New Roman"/>
        </w:rPr>
        <w:t xml:space="preserve"> application by double-clicking the application icon (</w:t>
      </w:r>
      <w:r w:rsidRPr="00F948D8">
        <w:rPr>
          <w:rFonts w:eastAsia="Times New Roman" w:cs="Times New Roman"/>
        </w:rPr>
        <w:fldChar w:fldCharType="begin"/>
      </w:r>
      <w:r w:rsidRPr="00F948D8">
        <w:rPr>
          <w:rFonts w:eastAsia="Times New Roman" w:cs="Times New Roman"/>
        </w:rPr>
        <w:instrText xml:space="preserve"> REF _Ref12377310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7</w:t>
      </w:r>
      <w:r w:rsidRPr="00F948D8">
        <w:rPr>
          <w:rFonts w:eastAsia="Times New Roman" w:cs="Times New Roman"/>
        </w:rPr>
        <w:fldChar w:fldCharType="end"/>
      </w:r>
      <w:r w:rsidRPr="00F948D8">
        <w:rPr>
          <w:rFonts w:eastAsia="Times New Roman" w:cs="Times New Roman"/>
        </w:rPr>
        <w:t>).</w:t>
      </w:r>
    </w:p>
    <w:p w14:paraId="1BEE58E6" w14:textId="77777777" w:rsidR="001D6C87" w:rsidRPr="00F948D8" w:rsidRDefault="001D6C87" w:rsidP="001D6C87">
      <w:pPr>
        <w:rPr>
          <w:rFonts w:eastAsia="Times New Roman" w:cs="Times New Roman"/>
        </w:rPr>
      </w:pPr>
    </w:p>
    <w:p w14:paraId="21D54281"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50145068" wp14:editId="365D93C7">
            <wp:extent cx="2228850" cy="146685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228850" cy="1466850"/>
                    </a:xfrm>
                    <a:prstGeom prst="rect">
                      <a:avLst/>
                    </a:prstGeom>
                    <a:noFill/>
                    <a:ln>
                      <a:noFill/>
                    </a:ln>
                  </pic:spPr>
                </pic:pic>
              </a:graphicData>
            </a:graphic>
          </wp:inline>
        </w:drawing>
      </w:r>
    </w:p>
    <w:p w14:paraId="0D650544" w14:textId="052901FD"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75" w:name="_Ref122704913"/>
      <w:bookmarkStart w:id="176" w:name="_Ref123773105"/>
      <w:r w:rsidRPr="00F948D8">
        <w:rPr>
          <w:rFonts w:eastAsia="Times New Roman" w:cs="Times New Roman"/>
          <w:i/>
          <w:iCs/>
          <w:color w:val="BF8F00" w:themeColor="accent4" w:themeShade="BF"/>
          <w:szCs w:val="18"/>
        </w:rPr>
        <w:t xml:space="preserve">Figure </w:t>
      </w:r>
      <w:bookmarkEnd w:id="175"/>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7</w:t>
      </w:r>
      <w:r w:rsidRPr="00F948D8">
        <w:rPr>
          <w:rFonts w:eastAsia="Times New Roman" w:cs="Times New Roman"/>
          <w:i/>
          <w:iCs/>
          <w:color w:val="BF8F00" w:themeColor="accent4" w:themeShade="BF"/>
          <w:szCs w:val="18"/>
        </w:rPr>
        <w:fldChar w:fldCharType="end"/>
      </w:r>
      <w:bookmarkEnd w:id="176"/>
      <w:r w:rsidRPr="00F948D8">
        <w:rPr>
          <w:rFonts w:eastAsia="Times New Roman" w:cs="Times New Roman"/>
          <w:i/>
          <w:iCs/>
          <w:color w:val="BF8F00" w:themeColor="accent4" w:themeShade="BF"/>
          <w:szCs w:val="18"/>
        </w:rPr>
        <w:t xml:space="preserve">. The </w:t>
      </w:r>
      <w:proofErr w:type="spellStart"/>
      <w:r w:rsidRPr="00F948D8">
        <w:rPr>
          <w:rFonts w:eastAsia="Times New Roman" w:cs="Times New Roman"/>
          <w:i/>
          <w:iCs/>
          <w:color w:val="BF8F00" w:themeColor="accent4" w:themeShade="BF"/>
          <w:szCs w:val="18"/>
        </w:rPr>
        <w:t>iSanXoT</w:t>
      </w:r>
      <w:proofErr w:type="spellEnd"/>
      <w:r w:rsidRPr="00F948D8">
        <w:rPr>
          <w:rFonts w:eastAsia="Times New Roman" w:cs="Times New Roman"/>
          <w:i/>
          <w:iCs/>
          <w:color w:val="BF8F00" w:themeColor="accent4" w:themeShade="BF"/>
          <w:szCs w:val="18"/>
        </w:rPr>
        <w:t xml:space="preserve"> startup message.</w:t>
      </w:r>
    </w:p>
    <w:p w14:paraId="7787B03B" w14:textId="4F38C5C5" w:rsidR="001D6C87" w:rsidRDefault="001D6C87" w:rsidP="001D6C87">
      <w:pPr>
        <w:widowControl w:val="0"/>
        <w:numPr>
          <w:ilvl w:val="0"/>
          <w:numId w:val="25"/>
        </w:numPr>
        <w:spacing w:after="0" w:line="240" w:lineRule="auto"/>
        <w:rPr>
          <w:rFonts w:eastAsia="Times New Roman" w:cs="Times New Roman"/>
        </w:rPr>
      </w:pPr>
      <w:r w:rsidRPr="00C27403">
        <w:rPr>
          <w:rFonts w:eastAsia="Times New Roman" w:cs="Times New Roman"/>
        </w:rPr>
        <w:t xml:space="preserve">Choose </w:t>
      </w:r>
      <w:r w:rsidRPr="00C27403">
        <w:rPr>
          <w:rFonts w:eastAsia="Times New Roman" w:cs="Times New Roman"/>
          <w:i/>
        </w:rPr>
        <w:t>New Project</w:t>
      </w:r>
      <w:r w:rsidRPr="00C27403">
        <w:rPr>
          <w:rFonts w:eastAsia="Times New Roman" w:cs="Times New Roman"/>
        </w:rPr>
        <w:t xml:space="preserve"> from the </w:t>
      </w:r>
      <w:r w:rsidRPr="00C27403">
        <w:rPr>
          <w:rFonts w:eastAsia="Times New Roman" w:cs="Times New Roman"/>
          <w:i/>
        </w:rPr>
        <w:t>Project</w:t>
      </w:r>
      <w:r w:rsidRPr="00C27403">
        <w:rPr>
          <w:rFonts w:eastAsia="Times New Roman" w:cs="Times New Roman"/>
        </w:rPr>
        <w:t xml:space="preserve"> menu (</w:t>
      </w:r>
      <w:r w:rsidRPr="00C27403">
        <w:rPr>
          <w:rFonts w:eastAsia="Times New Roman" w:cs="Times New Roman"/>
        </w:rPr>
        <w:fldChar w:fldCharType="begin"/>
      </w:r>
      <w:r w:rsidRPr="00C27403">
        <w:rPr>
          <w:rFonts w:eastAsia="Times New Roman" w:cs="Times New Roman"/>
        </w:rPr>
        <w:instrText xml:space="preserve"> REF _Ref123773114 \h </w:instrText>
      </w:r>
      <w:r w:rsidRPr="00C27403">
        <w:rPr>
          <w:rFonts w:eastAsia="Times New Roman" w:cs="Times New Roman"/>
        </w:rPr>
      </w:r>
      <w:r w:rsidRPr="00C27403">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8</w:t>
      </w:r>
      <w:r w:rsidRPr="00C27403">
        <w:rPr>
          <w:rFonts w:eastAsia="Times New Roman" w:cs="Times New Roman"/>
        </w:rPr>
        <w:fldChar w:fldCharType="end"/>
      </w:r>
      <w:r w:rsidRPr="00C27403">
        <w:rPr>
          <w:rFonts w:eastAsia="Times New Roman" w:cs="Times New Roman"/>
        </w:rPr>
        <w:t>).</w:t>
      </w:r>
    </w:p>
    <w:p w14:paraId="2B80BFEB" w14:textId="77777777" w:rsidR="001D6C87" w:rsidRPr="00C27403" w:rsidRDefault="001D6C87" w:rsidP="001D6C87">
      <w:pPr>
        <w:widowControl w:val="0"/>
        <w:spacing w:after="0" w:line="240" w:lineRule="auto"/>
        <w:rPr>
          <w:rFonts w:eastAsia="Times New Roman" w:cs="Times New Roman"/>
        </w:rPr>
      </w:pPr>
    </w:p>
    <w:p w14:paraId="054F7736"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3EFB05A5" wp14:editId="3F14684D">
            <wp:extent cx="4086225" cy="238299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095546" cy="2388431"/>
                    </a:xfrm>
                    <a:prstGeom prst="rect">
                      <a:avLst/>
                    </a:prstGeom>
                    <a:noFill/>
                    <a:ln>
                      <a:noFill/>
                    </a:ln>
                  </pic:spPr>
                </pic:pic>
              </a:graphicData>
            </a:graphic>
          </wp:inline>
        </w:drawing>
      </w:r>
    </w:p>
    <w:p w14:paraId="549D081D" w14:textId="3A3DE60F"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77" w:name="_Ref122704926"/>
      <w:bookmarkStart w:id="178" w:name="_Ref123773114"/>
      <w:r w:rsidRPr="00F948D8">
        <w:rPr>
          <w:rFonts w:eastAsia="Times New Roman" w:cs="Times New Roman"/>
          <w:i/>
          <w:iCs/>
          <w:color w:val="BF8F00" w:themeColor="accent4" w:themeShade="BF"/>
          <w:szCs w:val="18"/>
        </w:rPr>
        <w:t xml:space="preserve">Figure </w:t>
      </w:r>
      <w:bookmarkEnd w:id="177"/>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8</w:t>
      </w:r>
      <w:r w:rsidRPr="00F948D8">
        <w:rPr>
          <w:rFonts w:eastAsia="Times New Roman" w:cs="Times New Roman"/>
          <w:i/>
          <w:iCs/>
          <w:color w:val="BF8F00" w:themeColor="accent4" w:themeShade="BF"/>
          <w:szCs w:val="18"/>
        </w:rPr>
        <w:fldChar w:fldCharType="end"/>
      </w:r>
      <w:bookmarkEnd w:id="178"/>
      <w:r w:rsidRPr="00F948D8">
        <w:rPr>
          <w:rFonts w:eastAsia="Times New Roman" w:cs="Times New Roman"/>
          <w:i/>
          <w:iCs/>
          <w:color w:val="BF8F00" w:themeColor="accent4" w:themeShade="BF"/>
          <w:szCs w:val="18"/>
        </w:rPr>
        <w:t>. Create New Project.</w:t>
      </w:r>
    </w:p>
    <w:p w14:paraId="274D34E7" w14:textId="12940A54" w:rsidR="001D6C87" w:rsidRPr="00F948D8" w:rsidRDefault="001D6C87" w:rsidP="001D6C87">
      <w:pPr>
        <w:widowControl w:val="0"/>
        <w:numPr>
          <w:ilvl w:val="0"/>
          <w:numId w:val="25"/>
        </w:numPr>
        <w:spacing w:after="0" w:line="240" w:lineRule="auto"/>
        <w:rPr>
          <w:rFonts w:eastAsia="Times New Roman" w:cs="Times New Roman"/>
        </w:rPr>
      </w:pPr>
      <w:r w:rsidRPr="00F948D8">
        <w:rPr>
          <w:rFonts w:eastAsia="Times New Roman" w:cs="Times New Roman"/>
        </w:rPr>
        <w:t xml:space="preserve">Provide a project name and a project folder, then click the </w:t>
      </w:r>
      <w:r w:rsidRPr="00F948D8">
        <w:rPr>
          <w:rFonts w:eastAsia="Times New Roman" w:cs="Times New Roman"/>
          <w:i/>
        </w:rPr>
        <w:t>Submit</w:t>
      </w:r>
      <w:r w:rsidRPr="00F948D8">
        <w:rPr>
          <w:rFonts w:eastAsia="Times New Roman" w:cs="Times New Roman"/>
        </w:rPr>
        <w:t xml:space="preserve"> button (</w:t>
      </w:r>
      <w:r w:rsidRPr="00F948D8">
        <w:rPr>
          <w:rFonts w:eastAsia="Times New Roman" w:cs="Times New Roman"/>
        </w:rPr>
        <w:fldChar w:fldCharType="begin"/>
      </w:r>
      <w:r w:rsidRPr="00F948D8">
        <w:rPr>
          <w:rFonts w:eastAsia="Times New Roman" w:cs="Times New Roman"/>
        </w:rPr>
        <w:instrText xml:space="preserve"> REF _Ref12377311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8</w:t>
      </w:r>
      <w:r w:rsidRPr="00F948D8">
        <w:rPr>
          <w:rFonts w:eastAsia="Times New Roman" w:cs="Times New Roman"/>
        </w:rPr>
        <w:fldChar w:fldCharType="end"/>
      </w:r>
      <w:r w:rsidRPr="00F948D8">
        <w:rPr>
          <w:rFonts w:eastAsia="Times New Roman" w:cs="Times New Roman"/>
        </w:rPr>
        <w:t>).</w:t>
      </w:r>
    </w:p>
    <w:p w14:paraId="57F338C4" w14:textId="02784F10" w:rsidR="001D6C87" w:rsidRPr="00F948D8" w:rsidRDefault="001D6C87" w:rsidP="001D6C87">
      <w:pPr>
        <w:widowControl w:val="0"/>
        <w:numPr>
          <w:ilvl w:val="0"/>
          <w:numId w:val="25"/>
        </w:numPr>
        <w:spacing w:after="0" w:line="240" w:lineRule="auto"/>
        <w:rPr>
          <w:rFonts w:eastAsia="Times New Roman" w:cs="Times New Roman"/>
        </w:rPr>
      </w:pPr>
      <w:r w:rsidRPr="00F948D8">
        <w:rPr>
          <w:rFonts w:eastAsia="Times New Roman" w:cs="Times New Roman"/>
        </w:rPr>
        <w:t xml:space="preserve">To import a workflow previously generated with </w:t>
      </w:r>
      <w:proofErr w:type="spellStart"/>
      <w:r w:rsidRPr="00F948D8">
        <w:rPr>
          <w:rFonts w:eastAsia="Times New Roman" w:cs="Times New Roman"/>
        </w:rPr>
        <w:t>iSanXoT</w:t>
      </w:r>
      <w:proofErr w:type="spellEnd"/>
      <w:r w:rsidRPr="00F948D8">
        <w:rPr>
          <w:rFonts w:eastAsia="Times New Roman" w:cs="Times New Roman"/>
        </w:rPr>
        <w:t xml:space="preserve">, choose </w:t>
      </w:r>
      <w:r w:rsidRPr="00F948D8">
        <w:rPr>
          <w:rFonts w:eastAsia="Times New Roman" w:cs="Times New Roman"/>
          <w:i/>
        </w:rPr>
        <w:t>Import Workflow</w:t>
      </w:r>
      <w:r w:rsidRPr="00F948D8">
        <w:rPr>
          <w:rFonts w:eastAsia="Times New Roman" w:cs="Times New Roman"/>
        </w:rPr>
        <w:t xml:space="preserve"> from the </w:t>
      </w:r>
      <w:r w:rsidRPr="00F948D8">
        <w:rPr>
          <w:rFonts w:eastAsia="Times New Roman" w:cs="Times New Roman"/>
          <w:i/>
        </w:rPr>
        <w:t>Project</w:t>
      </w:r>
      <w:r w:rsidRPr="00F948D8">
        <w:rPr>
          <w:rFonts w:eastAsia="Times New Roman" w:cs="Times New Roman"/>
        </w:rPr>
        <w:t xml:space="preserve"> menu (</w:t>
      </w:r>
      <w:r w:rsidRPr="00F948D8">
        <w:rPr>
          <w:rFonts w:eastAsia="Times New Roman" w:cs="Times New Roman"/>
        </w:rPr>
        <w:fldChar w:fldCharType="begin"/>
      </w:r>
      <w:r w:rsidRPr="00F948D8">
        <w:rPr>
          <w:rFonts w:eastAsia="Times New Roman" w:cs="Times New Roman"/>
        </w:rPr>
        <w:instrText xml:space="preserve"> REF _Ref123773175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69</w:t>
      </w:r>
      <w:r w:rsidRPr="00F948D8">
        <w:rPr>
          <w:rFonts w:eastAsia="Times New Roman" w:cs="Times New Roman"/>
        </w:rPr>
        <w:fldChar w:fldCharType="end"/>
      </w:r>
      <w:r w:rsidRPr="00F948D8">
        <w:rPr>
          <w:rFonts w:eastAsia="Times New Roman" w:cs="Times New Roman"/>
        </w:rPr>
        <w:t xml:space="preserve">). Choose, for instance, workflow 1 by selecting the root folder where you stored the workflow files. </w:t>
      </w:r>
    </w:p>
    <w:p w14:paraId="28D58F8C" w14:textId="77777777" w:rsidR="001D6C87" w:rsidRPr="00F948D8" w:rsidRDefault="001D6C87" w:rsidP="001D6C87">
      <w:pPr>
        <w:widowControl w:val="0"/>
        <w:spacing w:after="0" w:line="240" w:lineRule="auto"/>
        <w:ind w:left="720"/>
        <w:rPr>
          <w:rFonts w:eastAsia="Times New Roman" w:cs="Times New Roman"/>
        </w:rPr>
      </w:pPr>
    </w:p>
    <w:p w14:paraId="23F0A742" w14:textId="77777777" w:rsidR="001D6C87" w:rsidRPr="00F948D8" w:rsidRDefault="001D6C87" w:rsidP="001D6C87">
      <w:pPr>
        <w:keepNext/>
        <w:jc w:val="center"/>
        <w:rPr>
          <w:rFonts w:eastAsia="Times New Roman" w:cs="Times New Roman"/>
        </w:rPr>
      </w:pPr>
      <w:r w:rsidRPr="00F948D8">
        <w:rPr>
          <w:rFonts w:eastAsia="Times New Roman" w:cs="Times New Roman"/>
          <w:noProof/>
        </w:rPr>
        <w:lastRenderedPageBreak/>
        <w:drawing>
          <wp:inline distT="0" distB="0" distL="0" distR="0" wp14:anchorId="0CF23841" wp14:editId="4364C6C4">
            <wp:extent cx="4105275" cy="1866900"/>
            <wp:effectExtent l="0" t="0" r="952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105275" cy="1866900"/>
                    </a:xfrm>
                    <a:prstGeom prst="rect">
                      <a:avLst/>
                    </a:prstGeom>
                    <a:noFill/>
                    <a:ln>
                      <a:noFill/>
                    </a:ln>
                  </pic:spPr>
                </pic:pic>
              </a:graphicData>
            </a:graphic>
          </wp:inline>
        </w:drawing>
      </w:r>
    </w:p>
    <w:p w14:paraId="624D47B2" w14:textId="3003C1F1"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79" w:name="_Ref122704953"/>
      <w:bookmarkStart w:id="180" w:name="_Ref123773175"/>
      <w:r w:rsidRPr="00F948D8">
        <w:rPr>
          <w:rFonts w:eastAsia="Times New Roman" w:cs="Times New Roman"/>
          <w:i/>
          <w:iCs/>
          <w:color w:val="BF8F00" w:themeColor="accent4" w:themeShade="BF"/>
          <w:szCs w:val="18"/>
        </w:rPr>
        <w:t xml:space="preserve">Figure </w:t>
      </w:r>
      <w:bookmarkEnd w:id="179"/>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69</w:t>
      </w:r>
      <w:r w:rsidRPr="00F948D8">
        <w:rPr>
          <w:rFonts w:eastAsia="Times New Roman" w:cs="Times New Roman"/>
          <w:i/>
          <w:iCs/>
          <w:color w:val="BF8F00" w:themeColor="accent4" w:themeShade="BF"/>
          <w:szCs w:val="18"/>
        </w:rPr>
        <w:fldChar w:fldCharType="end"/>
      </w:r>
      <w:bookmarkEnd w:id="180"/>
      <w:r w:rsidRPr="00F948D8">
        <w:rPr>
          <w:rFonts w:eastAsia="Times New Roman" w:cs="Times New Roman"/>
          <w:i/>
          <w:iCs/>
          <w:color w:val="BF8F00" w:themeColor="accent4" w:themeShade="BF"/>
          <w:szCs w:val="18"/>
        </w:rPr>
        <w:t xml:space="preserve">. Importing a preexisting </w:t>
      </w:r>
      <w:proofErr w:type="spellStart"/>
      <w:r w:rsidRPr="00F948D8">
        <w:rPr>
          <w:rFonts w:eastAsia="Times New Roman" w:cs="Times New Roman"/>
          <w:i/>
          <w:iCs/>
          <w:color w:val="BF8F00" w:themeColor="accent4" w:themeShade="BF"/>
          <w:szCs w:val="18"/>
        </w:rPr>
        <w:t>iSanXoT</w:t>
      </w:r>
      <w:proofErr w:type="spellEnd"/>
      <w:r w:rsidRPr="00F948D8">
        <w:rPr>
          <w:rFonts w:eastAsia="Times New Roman" w:cs="Times New Roman"/>
          <w:i/>
          <w:iCs/>
          <w:color w:val="BF8F00" w:themeColor="accent4" w:themeShade="BF"/>
          <w:szCs w:val="18"/>
        </w:rPr>
        <w:t xml:space="preserve"> workflow to the newly-created project.</w:t>
      </w:r>
    </w:p>
    <w:p w14:paraId="49C464C2" w14:textId="0F0F3995" w:rsidR="001D6C87" w:rsidRPr="001077D8" w:rsidRDefault="001D6C87" w:rsidP="001D6C87">
      <w:pPr>
        <w:widowControl w:val="0"/>
        <w:numPr>
          <w:ilvl w:val="0"/>
          <w:numId w:val="25"/>
        </w:numPr>
        <w:spacing w:after="0" w:line="240" w:lineRule="auto"/>
        <w:rPr>
          <w:rFonts w:eastAsia="Times New Roman" w:cs="Times New Roman"/>
        </w:rPr>
      </w:pPr>
      <w:r w:rsidRPr="001077D8">
        <w:rPr>
          <w:rFonts w:eastAsia="Times New Roman" w:cs="Times New Roman"/>
        </w:rPr>
        <w:t xml:space="preserve">Now click on </w:t>
      </w:r>
      <w:r w:rsidRPr="001077D8">
        <w:rPr>
          <w:rFonts w:eastAsia="Times New Roman" w:cs="Times New Roman"/>
          <w:i/>
        </w:rPr>
        <w:t>Choose identification file</w:t>
      </w:r>
      <w:r w:rsidRPr="001077D8">
        <w:rPr>
          <w:rFonts w:eastAsia="Times New Roman" w:cs="Times New Roman"/>
        </w:rPr>
        <w:t xml:space="preserve"> to provide an identification/quantification (</w:t>
      </w:r>
      <w:r w:rsidRPr="001077D8">
        <w:rPr>
          <w:rFonts w:eastAsia="Times New Roman" w:cs="Times New Roman"/>
          <w:i/>
        </w:rPr>
        <w:t>ID-q</w:t>
      </w:r>
      <w:r w:rsidRPr="001077D8">
        <w:rPr>
          <w:rFonts w:eastAsia="Times New Roman" w:cs="Times New Roman"/>
        </w:rPr>
        <w:t>) file (</w:t>
      </w:r>
      <w:r w:rsidRPr="001077D8">
        <w:rPr>
          <w:rFonts w:eastAsia="Times New Roman" w:cs="Times New Roman"/>
        </w:rPr>
        <w:fldChar w:fldCharType="begin"/>
      </w:r>
      <w:r w:rsidRPr="001077D8">
        <w:rPr>
          <w:rFonts w:eastAsia="Times New Roman" w:cs="Times New Roman"/>
        </w:rPr>
        <w:instrText xml:space="preserve"> REF _Ref123773226 \h </w:instrText>
      </w:r>
      <w:r w:rsidRPr="001077D8">
        <w:rPr>
          <w:rFonts w:eastAsia="Times New Roman" w:cs="Times New Roman"/>
        </w:rPr>
      </w:r>
      <w:r w:rsidRPr="001077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70</w:t>
      </w:r>
      <w:r w:rsidRPr="001077D8">
        <w:rPr>
          <w:rFonts w:eastAsia="Times New Roman" w:cs="Times New Roman"/>
        </w:rPr>
        <w:fldChar w:fldCharType="end"/>
      </w:r>
      <w:r w:rsidRPr="001077D8">
        <w:rPr>
          <w:rFonts w:eastAsia="Times New Roman" w:cs="Times New Roman"/>
        </w:rPr>
        <w:t xml:space="preserve">). The below section shows how to prepare this file based on the output from a variety of proteomics pipelines; but you can try the </w:t>
      </w:r>
      <w:r w:rsidRPr="001077D8">
        <w:rPr>
          <w:rFonts w:eastAsia="Times New Roman" w:cs="Times New Roman"/>
          <w:i/>
        </w:rPr>
        <w:t>ID-</w:t>
      </w:r>
      <w:proofErr w:type="spellStart"/>
      <w:r w:rsidRPr="001077D8">
        <w:rPr>
          <w:rFonts w:eastAsia="Times New Roman" w:cs="Times New Roman"/>
          <w:i/>
        </w:rPr>
        <w:t>q.tsv</w:t>
      </w:r>
      <w:proofErr w:type="spellEnd"/>
      <w:r w:rsidRPr="001077D8">
        <w:rPr>
          <w:rFonts w:eastAsia="Times New Roman" w:cs="Times New Roman"/>
        </w:rPr>
        <w:t xml:space="preserve"> file included in the root folder where you stored workflow 1 files.</w:t>
      </w:r>
    </w:p>
    <w:p w14:paraId="0E5A524D" w14:textId="77777777" w:rsidR="001D6C87" w:rsidRPr="00F948D8" w:rsidRDefault="001D6C87" w:rsidP="001D6C87">
      <w:pPr>
        <w:keepNext/>
        <w:jc w:val="center"/>
        <w:rPr>
          <w:rFonts w:eastAsia="Times New Roman" w:cs="Times New Roman"/>
        </w:rPr>
      </w:pPr>
      <w:r w:rsidRPr="00F948D8">
        <w:rPr>
          <w:rFonts w:eastAsia="Times New Roman" w:cs="Times New Roman"/>
          <w:noProof/>
        </w:rPr>
        <w:drawing>
          <wp:inline distT="0" distB="0" distL="0" distR="0" wp14:anchorId="0C2A2D0A" wp14:editId="490E9852">
            <wp:extent cx="4010025" cy="34514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4015652" cy="3456299"/>
                    </a:xfrm>
                    <a:prstGeom prst="rect">
                      <a:avLst/>
                    </a:prstGeom>
                    <a:noFill/>
                    <a:ln>
                      <a:noFill/>
                    </a:ln>
                  </pic:spPr>
                </pic:pic>
              </a:graphicData>
            </a:graphic>
          </wp:inline>
        </w:drawing>
      </w:r>
    </w:p>
    <w:p w14:paraId="3A14160F" w14:textId="1EFEFA94"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181" w:name="_Ref122704989"/>
      <w:bookmarkStart w:id="182" w:name="_Ref123773226"/>
      <w:r w:rsidRPr="00F948D8">
        <w:rPr>
          <w:rFonts w:eastAsia="Times New Roman" w:cs="Times New Roman"/>
          <w:i/>
          <w:iCs/>
          <w:color w:val="BF8F00" w:themeColor="accent4" w:themeShade="BF"/>
          <w:szCs w:val="18"/>
        </w:rPr>
        <w:t xml:space="preserve">Figure </w:t>
      </w:r>
      <w:bookmarkEnd w:id="181"/>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70</w:t>
      </w:r>
      <w:r w:rsidRPr="00F948D8">
        <w:rPr>
          <w:rFonts w:eastAsia="Times New Roman" w:cs="Times New Roman"/>
          <w:i/>
          <w:iCs/>
          <w:color w:val="BF8F00" w:themeColor="accent4" w:themeShade="BF"/>
          <w:szCs w:val="18"/>
        </w:rPr>
        <w:fldChar w:fldCharType="end"/>
      </w:r>
      <w:bookmarkEnd w:id="182"/>
      <w:r w:rsidRPr="00F948D8">
        <w:rPr>
          <w:rFonts w:eastAsia="Times New Roman" w:cs="Times New Roman"/>
          <w:i/>
          <w:iCs/>
          <w:color w:val="BF8F00" w:themeColor="accent4" w:themeShade="BF"/>
          <w:szCs w:val="18"/>
        </w:rPr>
        <w:t>. Choosing the identification/quantification (ID-q) file for the newly-created project.</w:t>
      </w:r>
    </w:p>
    <w:p w14:paraId="2F9F1F3B" w14:textId="77777777" w:rsidR="001D6C87" w:rsidRPr="00F948D8" w:rsidRDefault="001D6C87" w:rsidP="001D6C87">
      <w:pPr>
        <w:widowControl w:val="0"/>
        <w:numPr>
          <w:ilvl w:val="0"/>
          <w:numId w:val="25"/>
        </w:numPr>
        <w:spacing w:after="0" w:line="240" w:lineRule="auto"/>
        <w:rPr>
          <w:rFonts w:eastAsia="Times New Roman" w:cs="Times New Roman"/>
        </w:rPr>
      </w:pPr>
      <w:r w:rsidRPr="00F948D8">
        <w:rPr>
          <w:rFonts w:eastAsia="Times New Roman" w:cs="Times New Roman"/>
        </w:rPr>
        <w:t>Bear in mind that any path included in the RELS CREATOR module task table of the workflow imported will need be updated.</w:t>
      </w:r>
    </w:p>
    <w:p w14:paraId="067DF5DA" w14:textId="77777777" w:rsidR="001D6C87" w:rsidRPr="00F948D8" w:rsidRDefault="001D6C87" w:rsidP="001D6C87">
      <w:pPr>
        <w:rPr>
          <w:rFonts w:eastAsia="Times New Roman" w:cs="Times New Roman"/>
        </w:rPr>
      </w:pPr>
    </w:p>
    <w:p w14:paraId="294D5063" w14:textId="77777777" w:rsidR="001D6C87" w:rsidRPr="00F948D8" w:rsidRDefault="001D6C87" w:rsidP="001D6C87">
      <w:pPr>
        <w:rPr>
          <w:rFonts w:eastAsia="Times New Roman" w:cs="Times New Roman"/>
          <w:b/>
          <w:sz w:val="32"/>
          <w:szCs w:val="32"/>
        </w:rPr>
      </w:pPr>
      <w:r w:rsidRPr="00F948D8">
        <w:rPr>
          <w:rFonts w:eastAsia="Times New Roman" w:cs="Times New Roman"/>
          <w:b/>
          <w:sz w:val="32"/>
          <w:szCs w:val="32"/>
        </w:rPr>
        <w:br w:type="page"/>
      </w:r>
    </w:p>
    <w:p w14:paraId="1611B58B" w14:textId="77777777" w:rsidR="001D6C87" w:rsidRPr="00F948D8" w:rsidRDefault="001D6C87" w:rsidP="00866492">
      <w:pPr>
        <w:pStyle w:val="Heading1"/>
      </w:pPr>
      <w:bookmarkStart w:id="183" w:name="_Creating_the_identification/quantif"/>
      <w:bookmarkStart w:id="184" w:name="_Toc124328458"/>
      <w:bookmarkStart w:id="185" w:name="_Hlk124849730"/>
      <w:bookmarkEnd w:id="183"/>
      <w:r w:rsidRPr="00F948D8">
        <w:lastRenderedPageBreak/>
        <w:t>Creating the identification/quantification file from proteomics pipelines</w:t>
      </w:r>
      <w:bookmarkEnd w:id="184"/>
    </w:p>
    <w:p w14:paraId="406E453A" w14:textId="77777777" w:rsidR="001D6C87" w:rsidRPr="00F948D8" w:rsidRDefault="001D6C87" w:rsidP="001D6C87">
      <w:pPr>
        <w:rPr>
          <w:rFonts w:eastAsia="Times New Roman" w:cs="Times New Roman"/>
        </w:rPr>
      </w:pPr>
    </w:p>
    <w:p w14:paraId="61629098" w14:textId="77777777" w:rsidR="001D6C87" w:rsidRPr="00166AC1" w:rsidRDefault="001D6C87" w:rsidP="001D6C87">
      <w:pPr>
        <w:rPr>
          <w:rFonts w:eastAsia="Times New Roman" w:cs="Times New Roman"/>
        </w:rPr>
      </w:pPr>
      <w:proofErr w:type="spellStart"/>
      <w:r w:rsidRPr="00F948D8">
        <w:rPr>
          <w:rFonts w:eastAsia="Times New Roman" w:cs="Times New Roman"/>
        </w:rPr>
        <w:t>iSanXoT</w:t>
      </w:r>
      <w:proofErr w:type="spellEnd"/>
      <w:r w:rsidRPr="00F948D8">
        <w:rPr>
          <w:rFonts w:eastAsia="Times New Roman" w:cs="Times New Roman"/>
        </w:rPr>
        <w:t xml:space="preserve"> requires an identification/quantification fil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containing identified features together with their quantitative values and the experiment they originate </w:t>
      </w:r>
      <w:r w:rsidRPr="00166AC1">
        <w:rPr>
          <w:rFonts w:eastAsia="Times New Roman" w:cs="Times New Roman"/>
        </w:rPr>
        <w:t xml:space="preserve">from whether there is more than one experiment. This tab-separated values </w:t>
      </w:r>
      <w:r w:rsidRPr="00166AC1">
        <w:rPr>
          <w:rFonts w:eastAsia="Times New Roman" w:cs="Times New Roman"/>
          <w:i/>
        </w:rPr>
        <w:t>ID-q</w:t>
      </w:r>
      <w:r w:rsidRPr="00166AC1">
        <w:rPr>
          <w:rFonts w:eastAsia="Times New Roman" w:cs="Times New Roman"/>
        </w:rPr>
        <w:t xml:space="preserve"> file must fulfill:</w:t>
      </w:r>
    </w:p>
    <w:p w14:paraId="1D51FED9" w14:textId="77777777" w:rsidR="001D6C87" w:rsidRPr="00166AC1" w:rsidRDefault="001D6C87" w:rsidP="001D6C87">
      <w:pPr>
        <w:widowControl w:val="0"/>
        <w:numPr>
          <w:ilvl w:val="0"/>
          <w:numId w:val="25"/>
        </w:numPr>
        <w:spacing w:after="0" w:line="240" w:lineRule="auto"/>
        <w:rPr>
          <w:rFonts w:eastAsia="Times New Roman" w:cs="Times New Roman"/>
        </w:rPr>
      </w:pPr>
      <w:r w:rsidRPr="00166AC1">
        <w:rPr>
          <w:rFonts w:eastAsia="Times New Roman" w:cs="Times New Roman"/>
        </w:rPr>
        <w:t>Features (scan, peptide, protein, etc.) are unequivocally referenced using a unique identifier;</w:t>
      </w:r>
    </w:p>
    <w:p w14:paraId="6DAA8653" w14:textId="77777777" w:rsidR="001D6C87" w:rsidRPr="00166AC1" w:rsidRDefault="001D6C87" w:rsidP="001D6C87">
      <w:pPr>
        <w:widowControl w:val="0"/>
        <w:numPr>
          <w:ilvl w:val="0"/>
          <w:numId w:val="25"/>
        </w:numPr>
        <w:spacing w:after="0" w:line="240" w:lineRule="auto"/>
        <w:rPr>
          <w:rFonts w:eastAsia="Times New Roman" w:cs="Times New Roman"/>
        </w:rPr>
      </w:pPr>
      <w:r w:rsidRPr="00166AC1">
        <w:rPr>
          <w:rFonts w:eastAsia="Times New Roman" w:cs="Times New Roman"/>
        </w:rPr>
        <w:t>Quantitative values for the features are displayed across columns;</w:t>
      </w:r>
    </w:p>
    <w:p w14:paraId="41F00089" w14:textId="77777777" w:rsidR="001D6C87" w:rsidRPr="00166AC1" w:rsidRDefault="001D6C87" w:rsidP="001D6C87">
      <w:pPr>
        <w:widowControl w:val="0"/>
        <w:numPr>
          <w:ilvl w:val="0"/>
          <w:numId w:val="25"/>
        </w:numPr>
        <w:spacing w:after="0" w:line="240" w:lineRule="auto"/>
        <w:rPr>
          <w:rFonts w:eastAsia="Times New Roman" w:cs="Times New Roman"/>
        </w:rPr>
      </w:pPr>
      <w:r w:rsidRPr="00166AC1">
        <w:rPr>
          <w:rFonts w:eastAsia="Times New Roman" w:cs="Times New Roman"/>
        </w:rPr>
        <w:t xml:space="preserve">Experiments are specified in a column field headed by </w:t>
      </w:r>
      <w:r w:rsidRPr="00166AC1">
        <w:rPr>
          <w:rFonts w:eastAsia="Times New Roman" w:cs="Times New Roman"/>
          <w:i/>
        </w:rPr>
        <w:t>Experiment</w:t>
      </w:r>
      <w:r w:rsidRPr="00166AC1">
        <w:rPr>
          <w:rFonts w:eastAsia="Times New Roman" w:cs="Times New Roman"/>
        </w:rPr>
        <w:t xml:space="preserve"> whether there is more than one experiment.</w:t>
      </w:r>
    </w:p>
    <w:p w14:paraId="2F514E47" w14:textId="77777777" w:rsidR="001D6C87" w:rsidRPr="00166AC1" w:rsidRDefault="001D6C87" w:rsidP="001D6C87">
      <w:pPr>
        <w:rPr>
          <w:rFonts w:eastAsia="Times New Roman" w:cs="Times New Roman"/>
        </w:rPr>
      </w:pPr>
    </w:p>
    <w:p w14:paraId="5D34D0B5" w14:textId="77777777" w:rsidR="001D6C87" w:rsidRPr="00F948D8" w:rsidRDefault="001D6C87" w:rsidP="001D6C87">
      <w:pPr>
        <w:ind w:firstLine="720"/>
        <w:rPr>
          <w:rFonts w:eastAsia="Times New Roman" w:cs="Times New Roman"/>
        </w:rPr>
      </w:pPr>
      <w:r w:rsidRPr="00F948D8">
        <w:rPr>
          <w:rFonts w:eastAsia="Times New Roman" w:cs="Times New Roman"/>
        </w:rPr>
        <w:t xml:space="preserve">In this Section we shall describe how to prepare th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file based on data obtained with the four most popular proteomics pipelines.</w:t>
      </w:r>
    </w:p>
    <w:p w14:paraId="4E37A491" w14:textId="77777777" w:rsidR="001D6C87" w:rsidRDefault="001D6C87" w:rsidP="001D6C87">
      <w:pPr>
        <w:rPr>
          <w:rFonts w:eastAsia="Times New Roman" w:cs="Times New Roman"/>
        </w:rPr>
      </w:pPr>
    </w:p>
    <w:p w14:paraId="47B12F55" w14:textId="6174D599" w:rsidR="001D6C87" w:rsidRDefault="001D6C87" w:rsidP="001D6C87">
      <w:pPr>
        <w:pStyle w:val="Caption"/>
        <w:keepNext/>
      </w:pPr>
      <w:r>
        <w:t xml:space="preserve">Table </w:t>
      </w:r>
      <w:r>
        <w:fldChar w:fldCharType="begin"/>
      </w:r>
      <w:r>
        <w:instrText xml:space="preserve"> SEQ Table \* ARABIC </w:instrText>
      </w:r>
      <w:r>
        <w:fldChar w:fldCharType="separate"/>
      </w:r>
      <w:r w:rsidR="0009316B">
        <w:rPr>
          <w:noProof/>
        </w:rPr>
        <w:t>1</w:t>
      </w:r>
      <w:r>
        <w:fldChar w:fldCharType="end"/>
      </w:r>
      <w:r>
        <w:rPr>
          <w:noProof/>
        </w:rPr>
        <w:t xml:space="preserve"> . Column headers from the tested proteomic pipelines that are needed for the input idnetification/quantification file (ID-q.tsv). </w:t>
      </w:r>
      <w:r w:rsidRPr="00FE46D9">
        <w:rPr>
          <w:noProof/>
        </w:rPr>
        <w:t>(*) Redundant proteins. You have to select your main protein.</w:t>
      </w:r>
      <w:r>
        <w:rPr>
          <w:noProof/>
        </w:rPr>
        <w:t xml:space="preserve"> </w:t>
      </w:r>
      <w:r w:rsidRPr="00FE46D9">
        <w:rPr>
          <w:noProof/>
        </w:rPr>
        <w:t>(**) Provide the experiment names in the case of multiple experiments</w:t>
      </w:r>
      <w:r>
        <w:rPr>
          <w:noProof/>
        </w:rPr>
        <w:t>.</w:t>
      </w:r>
    </w:p>
    <w:tbl>
      <w:tblPr>
        <w:tblW w:w="9930" w:type="dxa"/>
        <w:jc w:val="center"/>
        <w:tblLayout w:type="fixed"/>
        <w:tblCellMar>
          <w:left w:w="30" w:type="dxa"/>
          <w:right w:w="30" w:type="dxa"/>
        </w:tblCellMar>
        <w:tblLook w:val="0000" w:firstRow="0" w:lastRow="0" w:firstColumn="0" w:lastColumn="0" w:noHBand="0" w:noVBand="0"/>
      </w:tblPr>
      <w:tblGrid>
        <w:gridCol w:w="1256"/>
        <w:gridCol w:w="1256"/>
        <w:gridCol w:w="1256"/>
        <w:gridCol w:w="1256"/>
        <w:gridCol w:w="1257"/>
        <w:gridCol w:w="1256"/>
        <w:gridCol w:w="1313"/>
        <w:gridCol w:w="1080"/>
      </w:tblGrid>
      <w:tr w:rsidR="001D6C87" w14:paraId="20340F91" w14:textId="77777777" w:rsidTr="00166AC1">
        <w:trPr>
          <w:trHeight w:val="481"/>
          <w:jc w:val="center"/>
        </w:trPr>
        <w:tc>
          <w:tcPr>
            <w:tcW w:w="1256" w:type="dxa"/>
            <w:tcBorders>
              <w:top w:val="nil"/>
              <w:left w:val="nil"/>
              <w:bottom w:val="nil"/>
              <w:right w:val="nil"/>
            </w:tcBorders>
            <w:shd w:val="solid" w:color="FFFFFF" w:fill="auto"/>
          </w:tcPr>
          <w:p w14:paraId="7371B5DA"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nil"/>
              <w:left w:val="nil"/>
              <w:bottom w:val="nil"/>
              <w:right w:val="nil"/>
            </w:tcBorders>
            <w:shd w:val="solid" w:color="FFFFFF" w:fill="auto"/>
          </w:tcPr>
          <w:p w14:paraId="6C5A7490"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nil"/>
              <w:left w:val="nil"/>
              <w:bottom w:val="nil"/>
              <w:right w:val="nil"/>
            </w:tcBorders>
            <w:shd w:val="solid" w:color="FFFFFF" w:fill="auto"/>
          </w:tcPr>
          <w:p w14:paraId="6536A8A1"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6162" w:type="dxa"/>
            <w:gridSpan w:val="5"/>
            <w:tcBorders>
              <w:top w:val="single" w:sz="6" w:space="0" w:color="auto"/>
              <w:left w:val="single" w:sz="6" w:space="0" w:color="auto"/>
              <w:bottom w:val="single" w:sz="6" w:space="0" w:color="auto"/>
              <w:right w:val="single" w:sz="6" w:space="0" w:color="auto"/>
            </w:tcBorders>
            <w:shd w:val="solid" w:color="C0C0C0" w:fill="auto"/>
          </w:tcPr>
          <w:p w14:paraId="7CF00D1D" w14:textId="77777777" w:rsidR="001D6C87" w:rsidRDefault="001D6C87" w:rsidP="00B761DC">
            <w:pPr>
              <w:autoSpaceDE w:val="0"/>
              <w:autoSpaceDN w:val="0"/>
              <w:adjustRightInd w:val="0"/>
              <w:spacing w:after="0" w:line="240" w:lineRule="auto"/>
              <w:jc w:val="center"/>
              <w:rPr>
                <w:rFonts w:ascii="Times New Roman" w:hAnsi="Times New Roman" w:cs="Times New Roman"/>
                <w:b/>
                <w:bCs/>
                <w:i/>
                <w:iCs/>
                <w:color w:val="000000"/>
                <w:sz w:val="16"/>
                <w:szCs w:val="16"/>
              </w:rPr>
            </w:pPr>
            <w:r>
              <w:rPr>
                <w:rFonts w:ascii="Times New Roman" w:hAnsi="Times New Roman" w:cs="Times New Roman"/>
                <w:b/>
                <w:bCs/>
                <w:i/>
                <w:iCs/>
                <w:color w:val="000000"/>
                <w:sz w:val="16"/>
                <w:szCs w:val="16"/>
              </w:rPr>
              <w:t>Id_q.txt column headers</w:t>
            </w:r>
          </w:p>
        </w:tc>
      </w:tr>
      <w:tr w:rsidR="001D6C87" w14:paraId="2BDE2EA7" w14:textId="77777777" w:rsidTr="00166AC1">
        <w:trPr>
          <w:trHeight w:val="467"/>
          <w:jc w:val="center"/>
        </w:trPr>
        <w:tc>
          <w:tcPr>
            <w:tcW w:w="1256" w:type="dxa"/>
            <w:tcBorders>
              <w:top w:val="nil"/>
              <w:left w:val="nil"/>
              <w:bottom w:val="nil"/>
              <w:right w:val="nil"/>
            </w:tcBorders>
            <w:shd w:val="solid" w:color="FFFFFF" w:fill="auto"/>
          </w:tcPr>
          <w:p w14:paraId="0845F53C"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nil"/>
              <w:left w:val="nil"/>
              <w:bottom w:val="nil"/>
              <w:right w:val="nil"/>
            </w:tcBorders>
            <w:shd w:val="solid" w:color="FFFFFF" w:fill="auto"/>
          </w:tcPr>
          <w:p w14:paraId="7EDDC42D"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nil"/>
              <w:left w:val="nil"/>
              <w:bottom w:val="nil"/>
              <w:right w:val="nil"/>
            </w:tcBorders>
            <w:shd w:val="solid" w:color="FFFFFF" w:fill="auto"/>
          </w:tcPr>
          <w:p w14:paraId="1CBBFA32"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3769" w:type="dxa"/>
            <w:gridSpan w:val="3"/>
            <w:tcBorders>
              <w:top w:val="single" w:sz="6" w:space="0" w:color="auto"/>
              <w:left w:val="single" w:sz="6" w:space="0" w:color="auto"/>
              <w:bottom w:val="single" w:sz="6" w:space="0" w:color="auto"/>
              <w:right w:val="single" w:sz="6" w:space="0" w:color="auto"/>
            </w:tcBorders>
            <w:shd w:val="solid" w:color="808080" w:fill="auto"/>
          </w:tcPr>
          <w:p w14:paraId="727A0FC7"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Features</w:t>
            </w:r>
          </w:p>
        </w:tc>
        <w:tc>
          <w:tcPr>
            <w:tcW w:w="1313" w:type="dxa"/>
            <w:tcBorders>
              <w:top w:val="single" w:sz="6" w:space="0" w:color="auto"/>
              <w:left w:val="single" w:sz="6" w:space="0" w:color="auto"/>
              <w:bottom w:val="nil"/>
              <w:right w:val="single" w:sz="6" w:space="0" w:color="auto"/>
            </w:tcBorders>
            <w:shd w:val="solid" w:color="808080" w:fill="auto"/>
          </w:tcPr>
          <w:p w14:paraId="4FBC274C" w14:textId="77777777" w:rsidR="001D6C87" w:rsidRDefault="001D6C87" w:rsidP="00B761DC">
            <w:pPr>
              <w:autoSpaceDE w:val="0"/>
              <w:autoSpaceDN w:val="0"/>
              <w:adjustRightInd w:val="0"/>
              <w:spacing w:before="240"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Quantitation</w:t>
            </w:r>
          </w:p>
        </w:tc>
        <w:tc>
          <w:tcPr>
            <w:tcW w:w="1080" w:type="dxa"/>
            <w:tcBorders>
              <w:top w:val="single" w:sz="6" w:space="0" w:color="auto"/>
              <w:left w:val="single" w:sz="6" w:space="0" w:color="auto"/>
              <w:bottom w:val="nil"/>
              <w:right w:val="single" w:sz="6" w:space="0" w:color="auto"/>
            </w:tcBorders>
            <w:shd w:val="solid" w:color="808080" w:fill="auto"/>
          </w:tcPr>
          <w:p w14:paraId="003C7EEE" w14:textId="77777777" w:rsidR="001D6C87" w:rsidRDefault="001D6C87" w:rsidP="00B761DC">
            <w:pPr>
              <w:autoSpaceDE w:val="0"/>
              <w:autoSpaceDN w:val="0"/>
              <w:adjustRightInd w:val="0"/>
              <w:spacing w:before="240"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Experiment</w:t>
            </w:r>
          </w:p>
        </w:tc>
      </w:tr>
      <w:tr w:rsidR="001D6C87" w14:paraId="4F06F8D2" w14:textId="77777777" w:rsidTr="00166AC1">
        <w:trPr>
          <w:trHeight w:val="498"/>
          <w:jc w:val="center"/>
        </w:trPr>
        <w:tc>
          <w:tcPr>
            <w:tcW w:w="1256" w:type="dxa"/>
            <w:tcBorders>
              <w:top w:val="single" w:sz="6" w:space="0" w:color="auto"/>
              <w:left w:val="single" w:sz="6" w:space="0" w:color="auto"/>
              <w:bottom w:val="single" w:sz="6" w:space="0" w:color="auto"/>
              <w:right w:val="single" w:sz="6" w:space="0" w:color="auto"/>
            </w:tcBorders>
            <w:shd w:val="solid" w:color="808080" w:fill="auto"/>
          </w:tcPr>
          <w:p w14:paraId="05B08D5F"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Proteomic pipeline</w:t>
            </w:r>
          </w:p>
        </w:tc>
        <w:tc>
          <w:tcPr>
            <w:tcW w:w="1256" w:type="dxa"/>
            <w:tcBorders>
              <w:top w:val="single" w:sz="6" w:space="0" w:color="auto"/>
              <w:left w:val="single" w:sz="6" w:space="0" w:color="auto"/>
              <w:bottom w:val="single" w:sz="6" w:space="0" w:color="auto"/>
              <w:right w:val="single" w:sz="6" w:space="0" w:color="auto"/>
            </w:tcBorders>
            <w:shd w:val="solid" w:color="808080" w:fill="auto"/>
          </w:tcPr>
          <w:p w14:paraId="612C2910"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Experiment type</w:t>
            </w:r>
          </w:p>
        </w:tc>
        <w:tc>
          <w:tcPr>
            <w:tcW w:w="1256" w:type="dxa"/>
            <w:tcBorders>
              <w:top w:val="single" w:sz="6" w:space="0" w:color="auto"/>
              <w:left w:val="single" w:sz="6" w:space="0" w:color="auto"/>
              <w:bottom w:val="single" w:sz="6" w:space="0" w:color="auto"/>
              <w:right w:val="single" w:sz="6" w:space="0" w:color="auto"/>
            </w:tcBorders>
            <w:shd w:val="solid" w:color="808080" w:fill="auto"/>
          </w:tcPr>
          <w:p w14:paraId="76302373"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File type</w:t>
            </w:r>
          </w:p>
        </w:tc>
        <w:tc>
          <w:tcPr>
            <w:tcW w:w="1256" w:type="dxa"/>
            <w:tcBorders>
              <w:top w:val="single" w:sz="6" w:space="0" w:color="auto"/>
              <w:left w:val="single" w:sz="6" w:space="0" w:color="auto"/>
              <w:bottom w:val="single" w:sz="6" w:space="0" w:color="auto"/>
              <w:right w:val="single" w:sz="6" w:space="0" w:color="auto"/>
            </w:tcBorders>
            <w:shd w:val="solid" w:color="808080" w:fill="auto"/>
          </w:tcPr>
          <w:p w14:paraId="2FCCEE69"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Scan</w:t>
            </w:r>
          </w:p>
        </w:tc>
        <w:tc>
          <w:tcPr>
            <w:tcW w:w="1257" w:type="dxa"/>
            <w:tcBorders>
              <w:top w:val="single" w:sz="6" w:space="0" w:color="auto"/>
              <w:left w:val="single" w:sz="6" w:space="0" w:color="auto"/>
              <w:bottom w:val="single" w:sz="6" w:space="0" w:color="auto"/>
              <w:right w:val="single" w:sz="6" w:space="0" w:color="auto"/>
            </w:tcBorders>
            <w:shd w:val="solid" w:color="808080" w:fill="auto"/>
          </w:tcPr>
          <w:p w14:paraId="63E300E4"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Peptide</w:t>
            </w:r>
          </w:p>
        </w:tc>
        <w:tc>
          <w:tcPr>
            <w:tcW w:w="1256" w:type="dxa"/>
            <w:tcBorders>
              <w:top w:val="single" w:sz="6" w:space="0" w:color="auto"/>
              <w:left w:val="single" w:sz="6" w:space="0" w:color="auto"/>
              <w:bottom w:val="single" w:sz="6" w:space="0" w:color="auto"/>
              <w:right w:val="single" w:sz="6" w:space="0" w:color="auto"/>
            </w:tcBorders>
            <w:shd w:val="solid" w:color="808080" w:fill="auto"/>
          </w:tcPr>
          <w:p w14:paraId="16A6275D"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r>
              <w:rPr>
                <w:rFonts w:ascii="Times New Roman" w:hAnsi="Times New Roman" w:cs="Times New Roman"/>
                <w:b/>
                <w:bCs/>
                <w:color w:val="FFFFFF"/>
                <w:sz w:val="16"/>
                <w:szCs w:val="16"/>
              </w:rPr>
              <w:t>Protein</w:t>
            </w:r>
          </w:p>
        </w:tc>
        <w:tc>
          <w:tcPr>
            <w:tcW w:w="1313" w:type="dxa"/>
            <w:tcBorders>
              <w:top w:val="nil"/>
              <w:left w:val="single" w:sz="6" w:space="0" w:color="auto"/>
              <w:bottom w:val="single" w:sz="6" w:space="0" w:color="auto"/>
              <w:right w:val="single" w:sz="6" w:space="0" w:color="auto"/>
            </w:tcBorders>
            <w:shd w:val="solid" w:color="808080" w:fill="auto"/>
          </w:tcPr>
          <w:p w14:paraId="7F40C9E9"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p>
        </w:tc>
        <w:tc>
          <w:tcPr>
            <w:tcW w:w="1080" w:type="dxa"/>
            <w:tcBorders>
              <w:top w:val="nil"/>
              <w:left w:val="single" w:sz="6" w:space="0" w:color="auto"/>
              <w:bottom w:val="single" w:sz="6" w:space="0" w:color="auto"/>
              <w:right w:val="single" w:sz="6" w:space="0" w:color="auto"/>
            </w:tcBorders>
            <w:shd w:val="solid" w:color="808080" w:fill="auto"/>
          </w:tcPr>
          <w:p w14:paraId="738EF982" w14:textId="77777777" w:rsidR="001D6C87" w:rsidRDefault="001D6C87" w:rsidP="00B761DC">
            <w:pPr>
              <w:autoSpaceDE w:val="0"/>
              <w:autoSpaceDN w:val="0"/>
              <w:adjustRightInd w:val="0"/>
              <w:spacing w:after="0" w:line="240" w:lineRule="auto"/>
              <w:jc w:val="center"/>
              <w:rPr>
                <w:rFonts w:ascii="Times New Roman" w:hAnsi="Times New Roman" w:cs="Times New Roman"/>
                <w:b/>
                <w:bCs/>
                <w:color w:val="FFFFFF"/>
                <w:sz w:val="16"/>
                <w:szCs w:val="16"/>
              </w:rPr>
            </w:pPr>
          </w:p>
        </w:tc>
      </w:tr>
      <w:tr w:rsidR="001D6C87" w14:paraId="544FB5A2" w14:textId="77777777" w:rsidTr="00166AC1">
        <w:trPr>
          <w:trHeight w:val="619"/>
          <w:jc w:val="center"/>
        </w:trPr>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59846F39"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ome Discoverer (version 2.5)</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48ABBCDE"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label fre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F795E58"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i/>
                <w:iCs/>
                <w:color w:val="000000"/>
                <w:sz w:val="16"/>
                <w:szCs w:val="16"/>
              </w:rPr>
              <w:t>_PSMs.txt</w:t>
            </w:r>
            <w:r>
              <w:rPr>
                <w:rFonts w:ascii="Times New Roman" w:hAnsi="Times New Roman" w:cs="Times New Roman"/>
                <w:color w:val="000000"/>
                <w:sz w:val="16"/>
                <w:szCs w:val="16"/>
              </w:rPr>
              <w:t xml:space="preserve"> </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6E256408"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pectrum file + First Scan + Charge</w:t>
            </w:r>
          </w:p>
        </w:tc>
        <w:tc>
          <w:tcPr>
            <w:tcW w:w="1257"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B7B6FBC"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equence + Modifications</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97A374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in Accessions (*)</w:t>
            </w:r>
          </w:p>
        </w:tc>
        <w:tc>
          <w:tcPr>
            <w:tcW w:w="1313"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0A71FD8"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Intensity</w:t>
            </w:r>
          </w:p>
        </w:tc>
        <w:tc>
          <w:tcPr>
            <w:tcW w:w="108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467D69C6"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r w:rsidR="001D6C87" w14:paraId="406BD001" w14:textId="77777777" w:rsidTr="00166AC1">
        <w:trPr>
          <w:trHeight w:val="597"/>
          <w:jc w:val="center"/>
        </w:trPr>
        <w:tc>
          <w:tcPr>
            <w:tcW w:w="1256" w:type="dxa"/>
            <w:tcBorders>
              <w:top w:val="single" w:sz="6" w:space="0" w:color="auto"/>
              <w:left w:val="single" w:sz="6" w:space="0" w:color="auto"/>
              <w:bottom w:val="single" w:sz="6" w:space="0" w:color="auto"/>
              <w:right w:val="single" w:sz="6" w:space="0" w:color="auto"/>
            </w:tcBorders>
            <w:shd w:val="solid" w:color="FFFFFF" w:fill="auto"/>
          </w:tcPr>
          <w:p w14:paraId="10F7E67D"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11520CB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 xml:space="preserve">isotopically labelled </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13BDE6DA"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i/>
                <w:iCs/>
                <w:color w:val="000000"/>
                <w:sz w:val="16"/>
                <w:szCs w:val="16"/>
              </w:rPr>
              <w:t>_PSMs.txt</w:t>
            </w:r>
            <w:r>
              <w:rPr>
                <w:rFonts w:ascii="Times New Roman" w:hAnsi="Times New Roman" w:cs="Times New Roman"/>
                <w:color w:val="000000"/>
                <w:sz w:val="16"/>
                <w:szCs w:val="16"/>
              </w:rPr>
              <w:t xml:space="preserve"> </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774DF908"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pectrum file + First Scan + Charge</w:t>
            </w:r>
          </w:p>
        </w:tc>
        <w:tc>
          <w:tcPr>
            <w:tcW w:w="1257" w:type="dxa"/>
            <w:tcBorders>
              <w:top w:val="single" w:sz="6" w:space="0" w:color="auto"/>
              <w:left w:val="single" w:sz="6" w:space="0" w:color="auto"/>
              <w:bottom w:val="single" w:sz="6" w:space="0" w:color="auto"/>
              <w:right w:val="single" w:sz="6" w:space="0" w:color="auto"/>
            </w:tcBorders>
            <w:shd w:val="solid" w:color="FFFFFF" w:fill="auto"/>
          </w:tcPr>
          <w:p w14:paraId="05579ED2"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equence + Modifications</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0D749BF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in Accessions (*)</w:t>
            </w:r>
          </w:p>
        </w:tc>
        <w:tc>
          <w:tcPr>
            <w:tcW w:w="1313" w:type="dxa"/>
            <w:tcBorders>
              <w:top w:val="single" w:sz="6" w:space="0" w:color="auto"/>
              <w:left w:val="single" w:sz="6" w:space="0" w:color="auto"/>
              <w:bottom w:val="single" w:sz="6" w:space="0" w:color="auto"/>
              <w:right w:val="single" w:sz="6" w:space="0" w:color="auto"/>
            </w:tcBorders>
            <w:shd w:val="solid" w:color="FFFFFF" w:fill="auto"/>
          </w:tcPr>
          <w:p w14:paraId="4D8FCC49"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Abundance: Channel identifier</w:t>
            </w:r>
          </w:p>
        </w:tc>
        <w:tc>
          <w:tcPr>
            <w:tcW w:w="1080" w:type="dxa"/>
            <w:tcBorders>
              <w:top w:val="single" w:sz="6" w:space="0" w:color="auto"/>
              <w:left w:val="single" w:sz="6" w:space="0" w:color="auto"/>
              <w:bottom w:val="single" w:sz="6" w:space="0" w:color="auto"/>
              <w:right w:val="single" w:sz="6" w:space="0" w:color="auto"/>
            </w:tcBorders>
            <w:shd w:val="solid" w:color="FFFFFF" w:fill="auto"/>
          </w:tcPr>
          <w:p w14:paraId="209CF4E6"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r w:rsidR="001D6C87" w14:paraId="7816512C" w14:textId="77777777" w:rsidTr="00166AC1">
        <w:trPr>
          <w:trHeight w:val="453"/>
          <w:jc w:val="center"/>
        </w:trPr>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31795E7"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roofErr w:type="spellStart"/>
            <w:r>
              <w:rPr>
                <w:rFonts w:ascii="Times New Roman" w:hAnsi="Times New Roman" w:cs="Times New Roman"/>
                <w:color w:val="000000"/>
                <w:sz w:val="16"/>
                <w:szCs w:val="16"/>
              </w:rPr>
              <w:t>MaxQuant</w:t>
            </w:r>
            <w:proofErr w:type="spellEnd"/>
            <w:r>
              <w:rPr>
                <w:rFonts w:ascii="Times New Roman" w:hAnsi="Times New Roman" w:cs="Times New Roman"/>
                <w:color w:val="000000"/>
                <w:sz w:val="16"/>
                <w:szCs w:val="16"/>
              </w:rPr>
              <w:t xml:space="preserve"> (version 1.6.5.0)</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ADE62BC"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label fre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07E9966" w14:textId="77777777" w:rsidR="001D6C87" w:rsidRDefault="001D6C87" w:rsidP="00B761DC">
            <w:pPr>
              <w:autoSpaceDE w:val="0"/>
              <w:autoSpaceDN w:val="0"/>
              <w:adjustRightInd w:val="0"/>
              <w:spacing w:after="0" w:line="240" w:lineRule="auto"/>
              <w:jc w:val="center"/>
              <w:rPr>
                <w:rFonts w:ascii="Times New Roman" w:hAnsi="Times New Roman" w:cs="Times New Roman"/>
                <w:i/>
                <w:iCs/>
                <w:color w:val="000000"/>
                <w:sz w:val="16"/>
                <w:szCs w:val="16"/>
              </w:rPr>
            </w:pPr>
            <w:r>
              <w:rPr>
                <w:rFonts w:ascii="Times New Roman" w:hAnsi="Times New Roman" w:cs="Times New Roman"/>
                <w:i/>
                <w:iCs/>
                <w:color w:val="000000"/>
                <w:sz w:val="16"/>
                <w:szCs w:val="16"/>
              </w:rPr>
              <w:t xml:space="preserve">peptides.txt </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3CF9308"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Id</w:t>
            </w:r>
          </w:p>
        </w:tc>
        <w:tc>
          <w:tcPr>
            <w:tcW w:w="1257"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D485D7F"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equenc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C3789F7"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Leading razor protein</w:t>
            </w:r>
          </w:p>
        </w:tc>
        <w:tc>
          <w:tcPr>
            <w:tcW w:w="1313"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9B4D37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Intensity sample</w:t>
            </w:r>
          </w:p>
        </w:tc>
        <w:tc>
          <w:tcPr>
            <w:tcW w:w="108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921285D"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r w:rsidR="001D6C87" w14:paraId="7C49AE37" w14:textId="77777777" w:rsidTr="00166AC1">
        <w:trPr>
          <w:trHeight w:val="597"/>
          <w:jc w:val="center"/>
        </w:trPr>
        <w:tc>
          <w:tcPr>
            <w:tcW w:w="1256" w:type="dxa"/>
            <w:tcBorders>
              <w:top w:val="single" w:sz="6" w:space="0" w:color="auto"/>
              <w:left w:val="single" w:sz="6" w:space="0" w:color="auto"/>
              <w:bottom w:val="single" w:sz="6" w:space="0" w:color="auto"/>
              <w:right w:val="single" w:sz="6" w:space="0" w:color="auto"/>
            </w:tcBorders>
            <w:shd w:val="solid" w:color="FFFFFF" w:fill="auto"/>
          </w:tcPr>
          <w:p w14:paraId="0B34F994"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0A574829"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 xml:space="preserve">isotopically labelled </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5177F282"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i/>
                <w:iCs/>
                <w:color w:val="000000"/>
                <w:sz w:val="16"/>
                <w:szCs w:val="16"/>
              </w:rPr>
              <w:t>msmsScans.txt</w:t>
            </w:r>
            <w:r>
              <w:rPr>
                <w:rFonts w:ascii="Times New Roman" w:hAnsi="Times New Roman" w:cs="Times New Roman"/>
                <w:color w:val="000000"/>
                <w:sz w:val="16"/>
                <w:szCs w:val="16"/>
              </w:rPr>
              <w:t xml:space="preserve"> </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019F461D"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Raw file + Scan number + Charge</w:t>
            </w:r>
          </w:p>
        </w:tc>
        <w:tc>
          <w:tcPr>
            <w:tcW w:w="1257" w:type="dxa"/>
            <w:tcBorders>
              <w:top w:val="single" w:sz="6" w:space="0" w:color="auto"/>
              <w:left w:val="single" w:sz="6" w:space="0" w:color="auto"/>
              <w:bottom w:val="single" w:sz="6" w:space="0" w:color="auto"/>
              <w:right w:val="single" w:sz="6" w:space="0" w:color="auto"/>
            </w:tcBorders>
            <w:shd w:val="solid" w:color="FFFFFF" w:fill="auto"/>
          </w:tcPr>
          <w:p w14:paraId="565174B1"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equence + Modifications</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0DF67FF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ins (*)</w:t>
            </w:r>
          </w:p>
        </w:tc>
        <w:tc>
          <w:tcPr>
            <w:tcW w:w="1313" w:type="dxa"/>
            <w:tcBorders>
              <w:top w:val="single" w:sz="6" w:space="0" w:color="auto"/>
              <w:left w:val="single" w:sz="6" w:space="0" w:color="auto"/>
              <w:bottom w:val="single" w:sz="6" w:space="0" w:color="auto"/>
              <w:right w:val="single" w:sz="6" w:space="0" w:color="auto"/>
            </w:tcBorders>
            <w:shd w:val="solid" w:color="FFFFFF" w:fill="auto"/>
          </w:tcPr>
          <w:p w14:paraId="44973D7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Reporter intensity sample</w:t>
            </w:r>
          </w:p>
        </w:tc>
        <w:tc>
          <w:tcPr>
            <w:tcW w:w="1080" w:type="dxa"/>
            <w:tcBorders>
              <w:top w:val="single" w:sz="6" w:space="0" w:color="auto"/>
              <w:left w:val="single" w:sz="6" w:space="0" w:color="auto"/>
              <w:bottom w:val="single" w:sz="6" w:space="0" w:color="auto"/>
              <w:right w:val="single" w:sz="6" w:space="0" w:color="auto"/>
            </w:tcBorders>
            <w:shd w:val="solid" w:color="FFFFFF" w:fill="auto"/>
          </w:tcPr>
          <w:p w14:paraId="791D8379"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r w:rsidR="001D6C87" w14:paraId="12903295" w14:textId="77777777" w:rsidTr="00166AC1">
        <w:trPr>
          <w:trHeight w:val="597"/>
          <w:jc w:val="center"/>
        </w:trPr>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1AD7E86"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Trans-Proteomics Pipeline (version 6.0.0)</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67DBAEF9"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label fre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1D46D8E"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roofErr w:type="spellStart"/>
            <w:r>
              <w:rPr>
                <w:rFonts w:ascii="Times New Roman" w:hAnsi="Times New Roman" w:cs="Times New Roman"/>
                <w:i/>
                <w:iCs/>
                <w:color w:val="000000"/>
                <w:sz w:val="16"/>
                <w:szCs w:val="16"/>
              </w:rPr>
              <w:t>pepXML</w:t>
            </w:r>
            <w:proofErr w:type="spellEnd"/>
            <w:r>
              <w:rPr>
                <w:rFonts w:ascii="Times New Roman" w:hAnsi="Times New Roman" w:cs="Times New Roman"/>
                <w:color w:val="000000"/>
                <w:sz w:val="16"/>
                <w:szCs w:val="16"/>
              </w:rPr>
              <w:t xml:space="preserve"> fil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D7BDE6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pectrum</w:t>
            </w:r>
          </w:p>
        </w:tc>
        <w:tc>
          <w:tcPr>
            <w:tcW w:w="1257"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40F7B4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eptid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0F8D0EC"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ins (*)</w:t>
            </w:r>
          </w:p>
        </w:tc>
        <w:tc>
          <w:tcPr>
            <w:tcW w:w="1313"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5473B2D1"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roofErr w:type="spellStart"/>
            <w:r>
              <w:rPr>
                <w:rFonts w:ascii="Times New Roman" w:hAnsi="Times New Roman" w:cs="Times New Roman"/>
                <w:color w:val="000000"/>
                <w:sz w:val="16"/>
                <w:szCs w:val="16"/>
              </w:rPr>
              <w:t>precursor_intensity</w:t>
            </w:r>
            <w:proofErr w:type="spellEnd"/>
          </w:p>
        </w:tc>
        <w:tc>
          <w:tcPr>
            <w:tcW w:w="108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59FE7E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r w:rsidR="001D6C87" w14:paraId="32712A5D" w14:textId="77777777" w:rsidTr="00166AC1">
        <w:trPr>
          <w:trHeight w:val="462"/>
          <w:jc w:val="center"/>
        </w:trPr>
        <w:tc>
          <w:tcPr>
            <w:tcW w:w="1256" w:type="dxa"/>
            <w:tcBorders>
              <w:top w:val="single" w:sz="6" w:space="0" w:color="auto"/>
              <w:left w:val="single" w:sz="6" w:space="0" w:color="auto"/>
              <w:bottom w:val="single" w:sz="6" w:space="0" w:color="auto"/>
              <w:right w:val="single" w:sz="6" w:space="0" w:color="auto"/>
            </w:tcBorders>
            <w:shd w:val="solid" w:color="FFFFFF" w:fill="auto"/>
          </w:tcPr>
          <w:p w14:paraId="40F1314E"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7FFD597F"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 xml:space="preserve">isotopically labelled </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355F470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roofErr w:type="spellStart"/>
            <w:r>
              <w:rPr>
                <w:rFonts w:ascii="Times New Roman" w:hAnsi="Times New Roman" w:cs="Times New Roman"/>
                <w:i/>
                <w:iCs/>
                <w:color w:val="000000"/>
                <w:sz w:val="16"/>
                <w:szCs w:val="16"/>
              </w:rPr>
              <w:t>pepXML</w:t>
            </w:r>
            <w:proofErr w:type="spellEnd"/>
            <w:r>
              <w:rPr>
                <w:rFonts w:ascii="Times New Roman" w:hAnsi="Times New Roman" w:cs="Times New Roman"/>
                <w:color w:val="000000"/>
                <w:sz w:val="16"/>
                <w:szCs w:val="16"/>
              </w:rPr>
              <w:t xml:space="preserve"> file</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23340AE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pectrum</w:t>
            </w:r>
          </w:p>
        </w:tc>
        <w:tc>
          <w:tcPr>
            <w:tcW w:w="1257" w:type="dxa"/>
            <w:tcBorders>
              <w:top w:val="single" w:sz="6" w:space="0" w:color="auto"/>
              <w:left w:val="single" w:sz="6" w:space="0" w:color="auto"/>
              <w:bottom w:val="single" w:sz="6" w:space="0" w:color="auto"/>
              <w:right w:val="single" w:sz="6" w:space="0" w:color="auto"/>
            </w:tcBorders>
            <w:shd w:val="solid" w:color="FFFFFF" w:fill="auto"/>
          </w:tcPr>
          <w:p w14:paraId="1E92ADA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eptide</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7C1C13C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ins (*)</w:t>
            </w:r>
          </w:p>
        </w:tc>
        <w:tc>
          <w:tcPr>
            <w:tcW w:w="1313" w:type="dxa"/>
            <w:tcBorders>
              <w:top w:val="single" w:sz="6" w:space="0" w:color="auto"/>
              <w:left w:val="single" w:sz="6" w:space="0" w:color="auto"/>
              <w:bottom w:val="single" w:sz="6" w:space="0" w:color="auto"/>
              <w:right w:val="single" w:sz="6" w:space="0" w:color="auto"/>
            </w:tcBorders>
            <w:shd w:val="solid" w:color="FFFFFF" w:fill="auto"/>
          </w:tcPr>
          <w:p w14:paraId="5C2F1FF7"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Channel identifier</w:t>
            </w:r>
          </w:p>
        </w:tc>
        <w:tc>
          <w:tcPr>
            <w:tcW w:w="1080" w:type="dxa"/>
            <w:tcBorders>
              <w:top w:val="single" w:sz="6" w:space="0" w:color="auto"/>
              <w:left w:val="single" w:sz="6" w:space="0" w:color="auto"/>
              <w:bottom w:val="single" w:sz="6" w:space="0" w:color="auto"/>
              <w:right w:val="single" w:sz="6" w:space="0" w:color="auto"/>
            </w:tcBorders>
            <w:shd w:val="solid" w:color="FFFFFF" w:fill="auto"/>
          </w:tcPr>
          <w:p w14:paraId="16EA37F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r w:rsidR="001D6C87" w14:paraId="7E2606D6" w14:textId="77777777" w:rsidTr="00166AC1">
        <w:trPr>
          <w:trHeight w:val="507"/>
          <w:jc w:val="center"/>
        </w:trPr>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A72F765"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roofErr w:type="spellStart"/>
            <w:r>
              <w:rPr>
                <w:rFonts w:ascii="Times New Roman" w:hAnsi="Times New Roman" w:cs="Times New Roman"/>
                <w:color w:val="000000"/>
                <w:sz w:val="16"/>
                <w:szCs w:val="16"/>
              </w:rPr>
              <w:t>Fragpipe</w:t>
            </w:r>
            <w:proofErr w:type="spellEnd"/>
            <w:r>
              <w:rPr>
                <w:rFonts w:ascii="Times New Roman" w:hAnsi="Times New Roman" w:cs="Times New Roman"/>
                <w:color w:val="000000"/>
                <w:sz w:val="16"/>
                <w:szCs w:val="16"/>
              </w:rPr>
              <w:t xml:space="preserve"> (version 1.8.1)</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6789ADB6"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label fre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7DA1F06"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roofErr w:type="spellStart"/>
            <w:r>
              <w:rPr>
                <w:rFonts w:ascii="Times New Roman" w:hAnsi="Times New Roman" w:cs="Times New Roman"/>
                <w:i/>
                <w:iCs/>
                <w:color w:val="000000"/>
                <w:sz w:val="16"/>
                <w:szCs w:val="16"/>
              </w:rPr>
              <w:t>psm.tsv</w:t>
            </w:r>
            <w:proofErr w:type="spellEnd"/>
            <w:r>
              <w:rPr>
                <w:rFonts w:ascii="Times New Roman" w:hAnsi="Times New Roman" w:cs="Times New Roman"/>
                <w:color w:val="000000"/>
                <w:sz w:val="16"/>
                <w:szCs w:val="16"/>
              </w:rPr>
              <w:t xml:space="preserve"> </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5E4DEFA"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pectrum</w:t>
            </w:r>
          </w:p>
        </w:tc>
        <w:tc>
          <w:tcPr>
            <w:tcW w:w="1257"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684B06B1"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Modified Peptide</w:t>
            </w:r>
          </w:p>
        </w:tc>
        <w:tc>
          <w:tcPr>
            <w:tcW w:w="1256"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14CA778"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in</w:t>
            </w:r>
          </w:p>
        </w:tc>
        <w:tc>
          <w:tcPr>
            <w:tcW w:w="1313"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4C1610A"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Intensity</w:t>
            </w:r>
          </w:p>
        </w:tc>
        <w:tc>
          <w:tcPr>
            <w:tcW w:w="108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59B48A2F"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r w:rsidR="001D6C87" w14:paraId="05D5CF26" w14:textId="77777777" w:rsidTr="00166AC1">
        <w:trPr>
          <w:trHeight w:val="525"/>
          <w:jc w:val="center"/>
        </w:trPr>
        <w:tc>
          <w:tcPr>
            <w:tcW w:w="1256" w:type="dxa"/>
            <w:tcBorders>
              <w:top w:val="single" w:sz="6" w:space="0" w:color="auto"/>
              <w:left w:val="single" w:sz="6" w:space="0" w:color="auto"/>
              <w:bottom w:val="single" w:sz="6" w:space="0" w:color="auto"/>
              <w:right w:val="single" w:sz="6" w:space="0" w:color="auto"/>
            </w:tcBorders>
            <w:shd w:val="solid" w:color="FFFFFF" w:fill="auto"/>
          </w:tcPr>
          <w:p w14:paraId="13E130D0"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411A52C9"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 xml:space="preserve">isotopically labelled </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29E6BDD7"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proofErr w:type="spellStart"/>
            <w:r>
              <w:rPr>
                <w:rFonts w:ascii="Times New Roman" w:hAnsi="Times New Roman" w:cs="Times New Roman"/>
                <w:i/>
                <w:iCs/>
                <w:color w:val="000000"/>
                <w:sz w:val="16"/>
                <w:szCs w:val="16"/>
              </w:rPr>
              <w:t>psm.tsv</w:t>
            </w:r>
            <w:proofErr w:type="spellEnd"/>
            <w:r>
              <w:rPr>
                <w:rFonts w:ascii="Times New Roman" w:hAnsi="Times New Roman" w:cs="Times New Roman"/>
                <w:color w:val="000000"/>
                <w:sz w:val="16"/>
                <w:szCs w:val="16"/>
              </w:rPr>
              <w:t xml:space="preserve"> </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140DAC4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Spectrum</w:t>
            </w:r>
          </w:p>
        </w:tc>
        <w:tc>
          <w:tcPr>
            <w:tcW w:w="1257" w:type="dxa"/>
            <w:tcBorders>
              <w:top w:val="single" w:sz="6" w:space="0" w:color="auto"/>
              <w:left w:val="single" w:sz="6" w:space="0" w:color="auto"/>
              <w:bottom w:val="single" w:sz="6" w:space="0" w:color="auto"/>
              <w:right w:val="single" w:sz="6" w:space="0" w:color="auto"/>
            </w:tcBorders>
            <w:shd w:val="solid" w:color="FFFFFF" w:fill="auto"/>
          </w:tcPr>
          <w:p w14:paraId="6B9640EE"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Modified Peptide</w:t>
            </w:r>
          </w:p>
        </w:tc>
        <w:tc>
          <w:tcPr>
            <w:tcW w:w="1256" w:type="dxa"/>
            <w:tcBorders>
              <w:top w:val="single" w:sz="6" w:space="0" w:color="auto"/>
              <w:left w:val="single" w:sz="6" w:space="0" w:color="auto"/>
              <w:bottom w:val="single" w:sz="6" w:space="0" w:color="auto"/>
              <w:right w:val="single" w:sz="6" w:space="0" w:color="auto"/>
            </w:tcBorders>
            <w:shd w:val="solid" w:color="FFFFFF" w:fill="auto"/>
          </w:tcPr>
          <w:p w14:paraId="7E45EC4F"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Protein</w:t>
            </w:r>
          </w:p>
        </w:tc>
        <w:tc>
          <w:tcPr>
            <w:tcW w:w="1313" w:type="dxa"/>
            <w:tcBorders>
              <w:top w:val="single" w:sz="6" w:space="0" w:color="auto"/>
              <w:left w:val="single" w:sz="6" w:space="0" w:color="auto"/>
              <w:bottom w:val="single" w:sz="6" w:space="0" w:color="auto"/>
              <w:right w:val="single" w:sz="6" w:space="0" w:color="auto"/>
            </w:tcBorders>
            <w:shd w:val="solid" w:color="FFFFFF" w:fill="auto"/>
          </w:tcPr>
          <w:p w14:paraId="5B878AA8"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Channel identifier</w:t>
            </w:r>
          </w:p>
        </w:tc>
        <w:tc>
          <w:tcPr>
            <w:tcW w:w="1080" w:type="dxa"/>
            <w:tcBorders>
              <w:top w:val="single" w:sz="6" w:space="0" w:color="auto"/>
              <w:left w:val="single" w:sz="6" w:space="0" w:color="auto"/>
              <w:bottom w:val="single" w:sz="6" w:space="0" w:color="auto"/>
              <w:right w:val="single" w:sz="6" w:space="0" w:color="auto"/>
            </w:tcBorders>
            <w:shd w:val="solid" w:color="FFFFFF" w:fill="auto"/>
          </w:tcPr>
          <w:p w14:paraId="79DF47E3" w14:textId="77777777" w:rsidR="001D6C87" w:rsidRDefault="001D6C87" w:rsidP="00B761DC">
            <w:pPr>
              <w:autoSpaceDE w:val="0"/>
              <w:autoSpaceDN w:val="0"/>
              <w:adjustRightInd w:val="0"/>
              <w:spacing w:after="0" w:line="240" w:lineRule="auto"/>
              <w:jc w:val="center"/>
              <w:rPr>
                <w:rFonts w:ascii="Times New Roman" w:hAnsi="Times New Roman" w:cs="Times New Roman"/>
                <w:color w:val="000000"/>
                <w:sz w:val="16"/>
                <w:szCs w:val="16"/>
              </w:rPr>
            </w:pPr>
            <w:r>
              <w:rPr>
                <w:rFonts w:ascii="Times New Roman" w:hAnsi="Times New Roman" w:cs="Times New Roman"/>
                <w:color w:val="000000"/>
                <w:sz w:val="16"/>
                <w:szCs w:val="16"/>
              </w:rPr>
              <w:t>Experiment names (**)</w:t>
            </w:r>
          </w:p>
        </w:tc>
      </w:tr>
    </w:tbl>
    <w:p w14:paraId="767885B2" w14:textId="77777777" w:rsidR="001D6C87" w:rsidRPr="00F166C7" w:rsidRDefault="001D6C87" w:rsidP="001D6C87">
      <w:pPr>
        <w:ind w:left="-450"/>
        <w:jc w:val="center"/>
        <w:rPr>
          <w:rFonts w:eastAsia="Times New Roman" w:cs="Times New Roman"/>
        </w:rPr>
      </w:pPr>
    </w:p>
    <w:p w14:paraId="08ADF3E8" w14:textId="77777777" w:rsidR="001D6C87" w:rsidRDefault="001D6C87" w:rsidP="001D6C87">
      <w:pPr>
        <w:rPr>
          <w:rFonts w:eastAsia="Times New Roman" w:cs="Times New Roman"/>
        </w:rPr>
      </w:pPr>
    </w:p>
    <w:p w14:paraId="1472B0AC" w14:textId="77777777" w:rsidR="001D6C87" w:rsidRDefault="001D6C87" w:rsidP="001D6C87">
      <w:pPr>
        <w:rPr>
          <w:rFonts w:eastAsia="Times New Roman" w:cs="Times New Roman"/>
        </w:rPr>
      </w:pPr>
    </w:p>
    <w:p w14:paraId="0EF08277" w14:textId="77777777" w:rsidR="001D6C87" w:rsidRPr="00F948D8" w:rsidRDefault="001D6C87" w:rsidP="00866492">
      <w:pPr>
        <w:pStyle w:val="Heading2"/>
      </w:pPr>
      <w:bookmarkStart w:id="186" w:name="_Preparing_the_ID-q"/>
      <w:bookmarkStart w:id="187" w:name="_Toc124328464"/>
      <w:bookmarkEnd w:id="186"/>
      <w:r w:rsidRPr="00F948D8">
        <w:t xml:space="preserve">Preparing the </w:t>
      </w:r>
      <w:r w:rsidRPr="00F948D8">
        <w:rPr>
          <w:i/>
        </w:rPr>
        <w:t>ID-q</w:t>
      </w:r>
      <w:r w:rsidRPr="00F948D8">
        <w:t xml:space="preserve"> file from Proteome Discoverer output</w:t>
      </w:r>
      <w:bookmarkEnd w:id="187"/>
    </w:p>
    <w:p w14:paraId="3BC9C9C0" w14:textId="64DE31D3" w:rsidR="001D6C87" w:rsidRPr="00F948D8" w:rsidRDefault="001D6C87" w:rsidP="001D6C87">
      <w:pPr>
        <w:rPr>
          <w:rFonts w:eastAsia="Times New Roman" w:cs="Times New Roman"/>
        </w:rPr>
      </w:pPr>
      <w:r w:rsidRPr="00F948D8">
        <w:rPr>
          <w:rFonts w:eastAsia="Times New Roman" w:cs="Times New Roman"/>
        </w:rPr>
        <w:t xml:space="preserve">In the case of Proteome Discoverer version 2.5 </w:t>
      </w:r>
      <w:r w:rsidRPr="00F948D8">
        <w:rPr>
          <w:rFonts w:eastAsia="Times New Roman" w:cs="Times New Roman"/>
        </w:rPr>
        <w:fldChar w:fldCharType="begin"/>
      </w:r>
      <w:r>
        <w:rPr>
          <w:rFonts w:eastAsia="Times New Roman" w:cs="Times New Roman"/>
        </w:rPr>
        <w:instrText xml:space="preserve"> ADDIN EN.CITE &lt;EndNote&gt;&lt;Cite&gt;&lt;Author&gt;Orsburn&lt;/Author&gt;&lt;Year&gt;2021&lt;/Year&gt;&lt;RecNum&gt;7&lt;/RecNum&gt;&lt;DisplayText&gt;[9]&lt;/DisplayText&gt;&lt;record&gt;&lt;rec-number&gt;7&lt;/rec-number&gt;&lt;foreign-keys&gt;&lt;key app="EN" db-id="x09ewws9fd5rsvet2d35tv5b2xzz059z5evv" timestamp="1661950729"&gt;7&lt;/key&gt;&lt;/foreign-keys&gt;&lt;ref-type name="Journal Article"&gt;17&lt;/ref-type&gt;&lt;contributors&gt;&lt;authors&gt;&lt;author&gt;Orsburn, B. C.&lt;/author&gt;&lt;/authors&gt;&lt;/contributors&gt;&lt;auth-address&gt;Department of Pharmacology and Molecular Sciences, Johns Hopkins University, Baltimore, MD 21205, USA.&lt;/auth-address&gt;&lt;titles&gt;&lt;title&gt;Proteome Discoverer-A Community Enhanced Data Processing Suite for Protein Informatics&lt;/title&gt;&lt;secondary-title&gt;Proteomes&lt;/secondary-title&gt;&lt;/titles&gt;&lt;periodical&gt;&lt;full-title&gt;Proteomes&lt;/full-title&gt;&lt;/periodical&gt;&lt;volume&gt;9&lt;/volume&gt;&lt;number&gt;1&lt;/number&gt;&lt;edition&gt;20210323&lt;/edition&gt;&lt;keywords&gt;&lt;keyword&gt;glycoproteomics&lt;/keyword&gt;&lt;keyword&gt;mass spectrometry&lt;/keyword&gt;&lt;keyword&gt;protein informatics&lt;/keyword&gt;&lt;keyword&gt;proteomics&lt;/keyword&gt;&lt;/keywords&gt;&lt;dates&gt;&lt;year&gt;2021&lt;/year&gt;&lt;pub-dates&gt;&lt;date&gt;Mar 23&lt;/date&gt;&lt;/pub-dates&gt;&lt;/dates&gt;&lt;isbn&gt;2227-7382 (Print)&amp;#xD;2227-7382 (Linking)&lt;/isbn&gt;&lt;accession-num&gt;33806881&lt;/accession-num&gt;&lt;urls&gt;&lt;related-urls&gt;&lt;url&gt;https://www.ncbi.nlm.nih.gov/pubmed/33806881&lt;/url&gt;&lt;/related-urls&gt;&lt;/urls&gt;&lt;custom2&gt;PMC8006021&lt;/custom2&gt;&lt;electronic-resource-num&gt;10.3390/proteomes9010015&lt;/electronic-resource-num&gt;&lt;remote-database-name&gt;PubMed-not-MEDLINE&lt;/remote-database-name&gt;&lt;remote-database-provider&gt;NLM&lt;/remote-database-provider&gt;&lt;/record&gt;&lt;/Cite&gt;&lt;/EndNote&gt;</w:instrText>
      </w:r>
      <w:r w:rsidRPr="00F948D8">
        <w:rPr>
          <w:rFonts w:eastAsia="Times New Roman" w:cs="Times New Roman"/>
        </w:rPr>
        <w:fldChar w:fldCharType="separate"/>
      </w:r>
      <w:r>
        <w:rPr>
          <w:rFonts w:eastAsia="Times New Roman" w:cs="Times New Roman"/>
          <w:noProof/>
        </w:rPr>
        <w:t>[9]</w:t>
      </w:r>
      <w:r w:rsidRPr="00F948D8">
        <w:rPr>
          <w:rFonts w:eastAsia="Times New Roman" w:cs="Times New Roman"/>
        </w:rPr>
        <w:fldChar w:fldCharType="end"/>
      </w:r>
      <w:r w:rsidRPr="00F948D8">
        <w:rPr>
          <w:rFonts w:eastAsia="Times New Roman" w:cs="Times New Roman"/>
        </w:rPr>
        <w:t xml:space="preserve">, the quantitative data required to prepare the </w:t>
      </w:r>
      <w:r w:rsidRPr="00F948D8">
        <w:rPr>
          <w:rFonts w:eastAsia="Times New Roman" w:cs="Times New Roman"/>
          <w:i/>
        </w:rPr>
        <w:t>ID-q</w:t>
      </w:r>
      <w:r w:rsidRPr="00F948D8">
        <w:rPr>
          <w:rFonts w:eastAsia="Times New Roman" w:cs="Times New Roman"/>
        </w:rPr>
        <w:t xml:space="preserve"> file are extracted by the </w:t>
      </w:r>
      <w:r w:rsidRPr="00F948D8">
        <w:rPr>
          <w:rFonts w:eastAsia="Times New Roman" w:cs="Times New Roman"/>
          <w:i/>
        </w:rPr>
        <w:t>Processing</w:t>
      </w:r>
      <w:r w:rsidRPr="00F948D8">
        <w:rPr>
          <w:rFonts w:eastAsia="Times New Roman" w:cs="Times New Roman"/>
        </w:rPr>
        <w:t xml:space="preserve"> workflow nodes </w:t>
      </w:r>
      <w:r w:rsidRPr="00F948D8">
        <w:rPr>
          <w:rFonts w:eastAsia="Times New Roman" w:cs="Times New Roman"/>
          <w:i/>
        </w:rPr>
        <w:t>Reporter Ions Quantifier</w:t>
      </w:r>
      <w:r w:rsidRPr="00F948D8">
        <w:rPr>
          <w:rFonts w:eastAsia="Times New Roman" w:cs="Times New Roman"/>
        </w:rPr>
        <w:t xml:space="preserve"> (for labelled experiments) and </w:t>
      </w:r>
      <w:r w:rsidRPr="00F948D8">
        <w:rPr>
          <w:rFonts w:eastAsia="Times New Roman" w:cs="Times New Roman"/>
          <w:i/>
        </w:rPr>
        <w:t>Minora Feature Detector</w:t>
      </w:r>
      <w:r w:rsidRPr="00F948D8">
        <w:rPr>
          <w:rFonts w:eastAsia="Times New Roman" w:cs="Times New Roman"/>
        </w:rPr>
        <w:t xml:space="preserve"> (for label-free experiments). These data are written by the </w:t>
      </w:r>
      <w:r w:rsidRPr="00F948D8">
        <w:rPr>
          <w:rFonts w:eastAsia="Times New Roman" w:cs="Times New Roman"/>
          <w:i/>
        </w:rPr>
        <w:t>Consensus</w:t>
      </w:r>
      <w:r w:rsidRPr="00F948D8">
        <w:rPr>
          <w:rFonts w:eastAsia="Times New Roman" w:cs="Times New Roman"/>
        </w:rPr>
        <w:t xml:space="preserve"> workflow to a text file suffixed with </w:t>
      </w:r>
      <w:r w:rsidRPr="00F948D8">
        <w:rPr>
          <w:rFonts w:eastAsia="Times New Roman" w:cs="Times New Roman"/>
          <w:i/>
        </w:rPr>
        <w:t>_PSMs.txt</w:t>
      </w:r>
      <w:r w:rsidRPr="00F948D8">
        <w:rPr>
          <w:rFonts w:eastAsia="Times New Roman" w:cs="Times New Roman"/>
        </w:rPr>
        <w:t xml:space="preserve"> displaying:</w:t>
      </w:r>
    </w:p>
    <w:p w14:paraId="474D9F45" w14:textId="77777777" w:rsidR="001D6C87" w:rsidRPr="003A1A27" w:rsidRDefault="001D6C87" w:rsidP="00866492">
      <w:pPr>
        <w:pStyle w:val="Heading3"/>
      </w:pPr>
      <w:r w:rsidRPr="00F948D8">
        <w:t>Label-free experiments</w:t>
      </w:r>
    </w:p>
    <w:p w14:paraId="07E3EFB7" w14:textId="77777777" w:rsidR="001D6C87" w:rsidRPr="00F948D8" w:rsidRDefault="001D6C87" w:rsidP="001D6C87">
      <w:pPr>
        <w:widowControl w:val="0"/>
        <w:numPr>
          <w:ilvl w:val="0"/>
          <w:numId w:val="30"/>
        </w:numPr>
        <w:spacing w:after="0" w:line="240" w:lineRule="auto"/>
        <w:rPr>
          <w:rFonts w:eastAsia="Times New Roman" w:cs="Times New Roman"/>
        </w:rPr>
      </w:pPr>
      <w:r w:rsidRPr="00F948D8">
        <w:rPr>
          <w:rFonts w:eastAsia="Times New Roman" w:cs="Times New Roman"/>
          <w:i/>
        </w:rPr>
        <w:t>PSMs Peptide ID</w:t>
      </w:r>
      <w:r w:rsidRPr="00F948D8">
        <w:rPr>
          <w:rFonts w:eastAsia="Times New Roman" w:cs="Times New Roman"/>
        </w:rPr>
        <w:t xml:space="preserve">: Unique identifier for each </w:t>
      </w:r>
      <w:r w:rsidRPr="00F948D8">
        <w:rPr>
          <w:rFonts w:eastAsia="Times New Roman" w:cs="Times New Roman"/>
          <w:i/>
        </w:rPr>
        <w:t>Peptide</w:t>
      </w:r>
      <w:r w:rsidRPr="00F948D8">
        <w:rPr>
          <w:rFonts w:eastAsia="Times New Roman" w:cs="Times New Roman"/>
        </w:rPr>
        <w:t xml:space="preserve"> sequence identified;</w:t>
      </w:r>
    </w:p>
    <w:p w14:paraId="4E6FE432" w14:textId="77777777" w:rsidR="001D6C87" w:rsidRPr="00166AC1" w:rsidRDefault="001D6C87" w:rsidP="001D6C87">
      <w:pPr>
        <w:widowControl w:val="0"/>
        <w:numPr>
          <w:ilvl w:val="0"/>
          <w:numId w:val="30"/>
        </w:numPr>
        <w:spacing w:after="0" w:line="240" w:lineRule="auto"/>
        <w:rPr>
          <w:rFonts w:eastAsia="Times New Roman" w:cs="Times New Roman"/>
        </w:rPr>
      </w:pPr>
      <w:r w:rsidRPr="00166AC1">
        <w:rPr>
          <w:rFonts w:eastAsia="Times New Roman" w:cs="Times New Roman"/>
          <w:i/>
        </w:rPr>
        <w:t>Sequence</w:t>
      </w:r>
      <w:r w:rsidRPr="00166AC1">
        <w:rPr>
          <w:rFonts w:eastAsia="Times New Roman" w:cs="Times New Roman"/>
        </w:rPr>
        <w:t>: Amino acid sequence of the identified peptide;</w:t>
      </w:r>
    </w:p>
    <w:p w14:paraId="35922C27" w14:textId="77777777" w:rsidR="001D6C87" w:rsidRPr="00166AC1" w:rsidRDefault="001D6C87" w:rsidP="001D6C87">
      <w:pPr>
        <w:widowControl w:val="0"/>
        <w:numPr>
          <w:ilvl w:val="0"/>
          <w:numId w:val="30"/>
        </w:numPr>
        <w:spacing w:after="0" w:line="240" w:lineRule="auto"/>
        <w:rPr>
          <w:rFonts w:eastAsia="Times New Roman" w:cs="Times New Roman"/>
        </w:rPr>
      </w:pPr>
      <w:r w:rsidRPr="00166AC1">
        <w:rPr>
          <w:rFonts w:eastAsia="Times New Roman" w:cs="Times New Roman"/>
          <w:i/>
        </w:rPr>
        <w:t>Modifications</w:t>
      </w:r>
      <w:r w:rsidRPr="00166AC1">
        <w:rPr>
          <w:rFonts w:eastAsia="Times New Roman" w:cs="Times New Roman"/>
        </w:rPr>
        <w:t>: Post-translational modifications contained within the sequence;</w:t>
      </w:r>
    </w:p>
    <w:p w14:paraId="43B4B3C7" w14:textId="77777777" w:rsidR="001D6C87" w:rsidRPr="00166AC1" w:rsidRDefault="001D6C87" w:rsidP="001D6C87">
      <w:pPr>
        <w:widowControl w:val="0"/>
        <w:numPr>
          <w:ilvl w:val="0"/>
          <w:numId w:val="30"/>
        </w:numPr>
        <w:spacing w:after="0" w:line="240" w:lineRule="auto"/>
        <w:rPr>
          <w:rFonts w:eastAsia="Times New Roman" w:cs="Times New Roman"/>
        </w:rPr>
      </w:pPr>
      <w:r w:rsidRPr="00166AC1">
        <w:rPr>
          <w:rFonts w:eastAsia="Times New Roman" w:cs="Times New Roman"/>
          <w:i/>
        </w:rPr>
        <w:t>Protein Accessions</w:t>
      </w:r>
      <w:r w:rsidRPr="00166AC1">
        <w:rPr>
          <w:rFonts w:eastAsia="Times New Roman" w:cs="Times New Roman"/>
        </w:rPr>
        <w:t>: Accession code(s) for the protein(s) to which the peptide sequence is ascribed;</w:t>
      </w:r>
    </w:p>
    <w:p w14:paraId="0661AA72" w14:textId="77777777" w:rsidR="001D6C87" w:rsidRPr="00166AC1" w:rsidRDefault="001D6C87" w:rsidP="001D6C87">
      <w:pPr>
        <w:widowControl w:val="0"/>
        <w:numPr>
          <w:ilvl w:val="0"/>
          <w:numId w:val="30"/>
        </w:numPr>
        <w:spacing w:after="0" w:line="240" w:lineRule="auto"/>
        <w:rPr>
          <w:rFonts w:eastAsia="Times New Roman" w:cs="Times New Roman"/>
        </w:rPr>
      </w:pPr>
      <w:r w:rsidRPr="00166AC1">
        <w:rPr>
          <w:rFonts w:eastAsia="Times New Roman" w:cs="Times New Roman"/>
          <w:i/>
        </w:rPr>
        <w:t xml:space="preserve">Intensity: </w:t>
      </w:r>
      <w:r w:rsidRPr="00166AC1">
        <w:rPr>
          <w:rFonts w:eastAsia="Times New Roman" w:cs="Times New Roman"/>
        </w:rPr>
        <w:t>Precursor ion intensity (to be used in label-free experiments).</w:t>
      </w:r>
    </w:p>
    <w:p w14:paraId="6BD48006" w14:textId="77777777" w:rsidR="001D6C87" w:rsidRPr="00166AC1" w:rsidRDefault="001D6C87" w:rsidP="001D6C87">
      <w:pPr>
        <w:widowControl w:val="0"/>
        <w:spacing w:after="0" w:line="240" w:lineRule="auto"/>
        <w:rPr>
          <w:rFonts w:eastAsia="Times New Roman" w:cs="Times New Roman"/>
        </w:rPr>
      </w:pPr>
    </w:p>
    <w:p w14:paraId="52405140" w14:textId="77777777" w:rsidR="001D6C87" w:rsidRPr="00166AC1" w:rsidRDefault="001D6C87" w:rsidP="001D6C87">
      <w:pPr>
        <w:widowControl w:val="0"/>
        <w:spacing w:after="0" w:line="240" w:lineRule="auto"/>
        <w:rPr>
          <w:rFonts w:eastAsia="Times New Roman" w:cs="Times New Roman"/>
        </w:rPr>
      </w:pPr>
      <w:r w:rsidRPr="00166AC1">
        <w:rPr>
          <w:rFonts w:eastAsia="Times New Roman" w:cs="Times New Roman"/>
        </w:rPr>
        <w:t xml:space="preserve">The unequivocally identifier for a peptide has to be composed by the union of </w:t>
      </w:r>
      <w:r w:rsidRPr="00166AC1">
        <w:rPr>
          <w:rFonts w:eastAsia="Times New Roman" w:cs="Times New Roman"/>
          <w:i/>
        </w:rPr>
        <w:t>Sequence</w:t>
      </w:r>
      <w:r w:rsidRPr="00166AC1">
        <w:rPr>
          <w:rFonts w:eastAsia="Times New Roman" w:cs="Times New Roman"/>
        </w:rPr>
        <w:t xml:space="preserve"> and </w:t>
      </w:r>
      <w:r w:rsidRPr="00166AC1">
        <w:rPr>
          <w:rFonts w:eastAsia="Times New Roman" w:cs="Times New Roman"/>
          <w:i/>
        </w:rPr>
        <w:t>Modifications</w:t>
      </w:r>
      <w:r w:rsidRPr="00166AC1">
        <w:rPr>
          <w:rFonts w:eastAsia="Times New Roman" w:cs="Times New Roman"/>
        </w:rPr>
        <w:t xml:space="preserve"> fields.</w:t>
      </w:r>
    </w:p>
    <w:p w14:paraId="0879F3D2" w14:textId="77777777" w:rsidR="001D6C87" w:rsidRPr="00166AC1" w:rsidRDefault="001D6C87" w:rsidP="001D6C87">
      <w:pPr>
        <w:widowControl w:val="0"/>
        <w:spacing w:after="0" w:line="240" w:lineRule="auto"/>
        <w:rPr>
          <w:rFonts w:eastAsia="Times New Roman" w:cs="Times New Roman"/>
        </w:rPr>
      </w:pPr>
    </w:p>
    <w:p w14:paraId="498B8486" w14:textId="77777777" w:rsidR="001D6C87" w:rsidRPr="00F948D8" w:rsidRDefault="001D6C87" w:rsidP="00866492">
      <w:pPr>
        <w:pStyle w:val="Heading3"/>
      </w:pPr>
      <w:r w:rsidRPr="00F948D8">
        <w:t>Labelled experiments</w:t>
      </w:r>
    </w:p>
    <w:p w14:paraId="0867DC3A" w14:textId="77777777" w:rsidR="001D6C87" w:rsidRDefault="001D6C87" w:rsidP="001D6C87">
      <w:pPr>
        <w:widowControl w:val="0"/>
        <w:numPr>
          <w:ilvl w:val="0"/>
          <w:numId w:val="30"/>
        </w:numPr>
        <w:spacing w:after="0" w:line="240" w:lineRule="auto"/>
        <w:rPr>
          <w:rFonts w:eastAsia="Times New Roman" w:cs="Times New Roman"/>
        </w:rPr>
      </w:pPr>
      <w:r>
        <w:rPr>
          <w:rFonts w:eastAsia="Times New Roman" w:cs="Times New Roman"/>
          <w:i/>
        </w:rPr>
        <w:t>Spectrum File</w:t>
      </w:r>
      <w:r>
        <w:rPr>
          <w:rFonts w:eastAsia="Times New Roman" w:cs="Times New Roman"/>
        </w:rPr>
        <w:t xml:space="preserve">: </w:t>
      </w:r>
      <w:r w:rsidRPr="003A1A27">
        <w:rPr>
          <w:rFonts w:eastAsia="Times New Roman" w:cs="Times New Roman"/>
        </w:rPr>
        <w:t>Name of the RAW file the spectral MS/MS data was extracted from</w:t>
      </w:r>
      <w:r>
        <w:rPr>
          <w:rFonts w:eastAsia="Times New Roman" w:cs="Times New Roman"/>
        </w:rPr>
        <w:t>;</w:t>
      </w:r>
    </w:p>
    <w:p w14:paraId="137864DB" w14:textId="77777777" w:rsidR="001D6C87" w:rsidRDefault="001D6C87" w:rsidP="001D6C87">
      <w:pPr>
        <w:widowControl w:val="0"/>
        <w:numPr>
          <w:ilvl w:val="0"/>
          <w:numId w:val="30"/>
        </w:numPr>
        <w:spacing w:after="0" w:line="240" w:lineRule="auto"/>
        <w:rPr>
          <w:rFonts w:eastAsia="Times New Roman" w:cs="Times New Roman"/>
        </w:rPr>
      </w:pPr>
      <w:r>
        <w:rPr>
          <w:rFonts w:eastAsia="Times New Roman" w:cs="Times New Roman"/>
          <w:i/>
        </w:rPr>
        <w:t>First Scan</w:t>
      </w:r>
      <w:r w:rsidRPr="00A46A7D">
        <w:rPr>
          <w:rFonts w:eastAsia="Times New Roman" w:cs="Times New Roman"/>
        </w:rPr>
        <w:t>:</w:t>
      </w:r>
      <w:r>
        <w:rPr>
          <w:rFonts w:eastAsia="Times New Roman" w:cs="Times New Roman"/>
        </w:rPr>
        <w:t xml:space="preserve"> </w:t>
      </w:r>
      <w:r w:rsidRPr="00A46A7D">
        <w:rPr>
          <w:rFonts w:eastAsia="Times New Roman" w:cs="Times New Roman"/>
        </w:rPr>
        <w:t>RAW file derived scan number for the MS/MS spectrum</w:t>
      </w:r>
      <w:r>
        <w:rPr>
          <w:rFonts w:eastAsia="Times New Roman" w:cs="Times New Roman"/>
        </w:rPr>
        <w:t>;</w:t>
      </w:r>
    </w:p>
    <w:p w14:paraId="0CC1D97D" w14:textId="77777777" w:rsidR="001D6C87" w:rsidRPr="003A1A27" w:rsidRDefault="001D6C87" w:rsidP="001D6C87">
      <w:pPr>
        <w:widowControl w:val="0"/>
        <w:numPr>
          <w:ilvl w:val="0"/>
          <w:numId w:val="30"/>
        </w:numPr>
        <w:spacing w:after="0" w:line="240" w:lineRule="auto"/>
        <w:rPr>
          <w:rFonts w:eastAsia="Times New Roman" w:cs="Times New Roman"/>
        </w:rPr>
      </w:pPr>
      <w:r>
        <w:rPr>
          <w:rFonts w:eastAsia="Times New Roman" w:cs="Times New Roman"/>
          <w:i/>
        </w:rPr>
        <w:t>Charge</w:t>
      </w:r>
      <w:r w:rsidRPr="00A46A7D">
        <w:rPr>
          <w:rFonts w:eastAsia="Times New Roman" w:cs="Times New Roman"/>
        </w:rPr>
        <w:t>:</w:t>
      </w:r>
      <w:r>
        <w:rPr>
          <w:rFonts w:eastAsia="Times New Roman" w:cs="Times New Roman"/>
        </w:rPr>
        <w:t xml:space="preserve"> </w:t>
      </w:r>
      <w:r w:rsidRPr="00A46A7D">
        <w:rPr>
          <w:rFonts w:eastAsia="Times New Roman" w:cs="Times New Roman"/>
        </w:rPr>
        <w:t>Charge state of the precursor ion</w:t>
      </w:r>
      <w:r>
        <w:rPr>
          <w:rFonts w:eastAsia="Times New Roman" w:cs="Times New Roman"/>
        </w:rPr>
        <w:t>;</w:t>
      </w:r>
    </w:p>
    <w:p w14:paraId="03C13F2B" w14:textId="77777777" w:rsidR="001D6C87" w:rsidRPr="00F948D8" w:rsidRDefault="001D6C87" w:rsidP="001D6C87">
      <w:pPr>
        <w:widowControl w:val="0"/>
        <w:numPr>
          <w:ilvl w:val="0"/>
          <w:numId w:val="30"/>
        </w:numPr>
        <w:spacing w:after="0" w:line="240" w:lineRule="auto"/>
        <w:rPr>
          <w:rFonts w:eastAsia="Times New Roman" w:cs="Times New Roman"/>
        </w:rPr>
      </w:pPr>
      <w:r w:rsidRPr="00F948D8">
        <w:rPr>
          <w:rFonts w:eastAsia="Times New Roman" w:cs="Times New Roman"/>
          <w:i/>
        </w:rPr>
        <w:t>PSMs Peptide ID</w:t>
      </w:r>
      <w:r w:rsidRPr="00F948D8">
        <w:rPr>
          <w:rFonts w:eastAsia="Times New Roman" w:cs="Times New Roman"/>
        </w:rPr>
        <w:t xml:space="preserve">: Unique identifier for each </w:t>
      </w:r>
      <w:r w:rsidRPr="00F948D8">
        <w:rPr>
          <w:rFonts w:eastAsia="Times New Roman" w:cs="Times New Roman"/>
          <w:i/>
        </w:rPr>
        <w:t>Peptide</w:t>
      </w:r>
      <w:r w:rsidRPr="00F948D8">
        <w:rPr>
          <w:rFonts w:eastAsia="Times New Roman" w:cs="Times New Roman"/>
        </w:rPr>
        <w:t xml:space="preserve"> sequence identified;</w:t>
      </w:r>
    </w:p>
    <w:p w14:paraId="27A11549" w14:textId="77777777" w:rsidR="001D6C87" w:rsidRDefault="001D6C87" w:rsidP="001D6C87">
      <w:pPr>
        <w:widowControl w:val="0"/>
        <w:numPr>
          <w:ilvl w:val="0"/>
          <w:numId w:val="30"/>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69BA61FE" w14:textId="77777777" w:rsidR="001D6C87" w:rsidRPr="00F948D8" w:rsidRDefault="001D6C87" w:rsidP="001D6C87">
      <w:pPr>
        <w:widowControl w:val="0"/>
        <w:numPr>
          <w:ilvl w:val="0"/>
          <w:numId w:val="30"/>
        </w:numPr>
        <w:spacing w:after="0" w:line="240" w:lineRule="auto"/>
        <w:rPr>
          <w:rFonts w:eastAsia="Times New Roman" w:cs="Times New Roman"/>
        </w:rPr>
      </w:pPr>
      <w:r>
        <w:rPr>
          <w:rFonts w:eastAsia="Times New Roman" w:cs="Times New Roman"/>
          <w:i/>
        </w:rPr>
        <w:t>Modifications</w:t>
      </w:r>
      <w:r w:rsidRPr="0019212F">
        <w:rPr>
          <w:rFonts w:eastAsia="Times New Roman" w:cs="Times New Roman"/>
        </w:rPr>
        <w:t>:</w:t>
      </w:r>
      <w:r>
        <w:rPr>
          <w:rFonts w:eastAsia="Times New Roman" w:cs="Times New Roman"/>
        </w:rPr>
        <w:t xml:space="preserve"> </w:t>
      </w:r>
      <w:r w:rsidRPr="00FB5EFE">
        <w:rPr>
          <w:rFonts w:eastAsia="Times New Roman" w:cs="Times New Roman"/>
        </w:rPr>
        <w:t>Post-translational modifications contained within the sequence</w:t>
      </w:r>
      <w:r>
        <w:rPr>
          <w:rFonts w:eastAsia="Times New Roman" w:cs="Times New Roman"/>
        </w:rPr>
        <w:t>;</w:t>
      </w:r>
    </w:p>
    <w:p w14:paraId="2E4E2A43" w14:textId="77777777" w:rsidR="001D6C87" w:rsidRPr="00F948D8" w:rsidRDefault="001D6C87" w:rsidP="001D6C87">
      <w:pPr>
        <w:widowControl w:val="0"/>
        <w:numPr>
          <w:ilvl w:val="0"/>
          <w:numId w:val="30"/>
        </w:numPr>
        <w:spacing w:after="0" w:line="240" w:lineRule="auto"/>
        <w:rPr>
          <w:rFonts w:eastAsia="Times New Roman" w:cs="Times New Roman"/>
        </w:rPr>
      </w:pPr>
      <w:r w:rsidRPr="00F948D8">
        <w:rPr>
          <w:rFonts w:eastAsia="Times New Roman" w:cs="Times New Roman"/>
          <w:i/>
        </w:rPr>
        <w:t>Protein Accessions</w:t>
      </w:r>
      <w:r w:rsidRPr="00F948D8">
        <w:rPr>
          <w:rFonts w:eastAsia="Times New Roman" w:cs="Times New Roman"/>
        </w:rPr>
        <w:t>: Accession code(s) for the protein(s) to which the peptide sequence is ascribed;</w:t>
      </w:r>
    </w:p>
    <w:p w14:paraId="07B80FC7" w14:textId="77777777" w:rsidR="001D6C87" w:rsidRPr="00166AC1" w:rsidRDefault="001D6C87" w:rsidP="001D6C87">
      <w:pPr>
        <w:widowControl w:val="0"/>
        <w:numPr>
          <w:ilvl w:val="0"/>
          <w:numId w:val="30"/>
        </w:numPr>
        <w:spacing w:after="0" w:line="240" w:lineRule="auto"/>
        <w:rPr>
          <w:rFonts w:eastAsia="Times New Roman" w:cs="Times New Roman"/>
        </w:rPr>
      </w:pPr>
      <w:r w:rsidRPr="00F948D8">
        <w:rPr>
          <w:rFonts w:eastAsia="Times New Roman" w:cs="Times New Roman"/>
          <w:i/>
        </w:rPr>
        <w:t>Abundance: Channel identifier</w:t>
      </w:r>
      <w:r w:rsidRPr="00F948D8">
        <w:rPr>
          <w:rFonts w:eastAsia="Times New Roman" w:cs="Times New Roman"/>
        </w:rPr>
        <w:t>:  Reporter ion intensity (to be used in labelled experiments).</w:t>
      </w:r>
    </w:p>
    <w:p w14:paraId="3B420B0D" w14:textId="77777777" w:rsidR="001D6C87" w:rsidRPr="00166AC1" w:rsidRDefault="001D6C87" w:rsidP="001D6C87">
      <w:pPr>
        <w:widowControl w:val="0"/>
        <w:spacing w:after="0" w:line="240" w:lineRule="auto"/>
        <w:rPr>
          <w:rFonts w:eastAsia="Times New Roman" w:cs="Times New Roman"/>
        </w:rPr>
      </w:pPr>
    </w:p>
    <w:p w14:paraId="6FAECFAE" w14:textId="77777777" w:rsidR="001D6C87" w:rsidRPr="00166AC1" w:rsidRDefault="001D6C87" w:rsidP="001D6C87">
      <w:pPr>
        <w:widowControl w:val="0"/>
        <w:spacing w:after="0" w:line="240" w:lineRule="auto"/>
        <w:ind w:firstLine="360"/>
        <w:rPr>
          <w:rFonts w:eastAsia="Times New Roman" w:cs="Times New Roman"/>
        </w:rPr>
      </w:pPr>
      <w:r w:rsidRPr="00166AC1">
        <w:rPr>
          <w:rFonts w:eastAsia="Times New Roman" w:cs="Times New Roman"/>
        </w:rPr>
        <w:t xml:space="preserve">In the case of multiple experiments, we recommend the creation of a unique identifier for a Scan is composed by the union of the fields: </w:t>
      </w:r>
      <w:r w:rsidRPr="00166AC1">
        <w:rPr>
          <w:rFonts w:eastAsia="Times New Roman" w:cs="Times New Roman"/>
          <w:i/>
        </w:rPr>
        <w:t>Spectrum File</w:t>
      </w:r>
      <w:r w:rsidRPr="00166AC1">
        <w:rPr>
          <w:rFonts w:eastAsia="Times New Roman" w:cs="Times New Roman"/>
        </w:rPr>
        <w:t xml:space="preserve">, </w:t>
      </w:r>
      <w:r w:rsidRPr="00166AC1">
        <w:rPr>
          <w:rFonts w:eastAsia="Times New Roman" w:cs="Times New Roman"/>
          <w:i/>
        </w:rPr>
        <w:t xml:space="preserve">First </w:t>
      </w:r>
      <w:r w:rsidRPr="00166AC1">
        <w:rPr>
          <w:rFonts w:eastAsia="Times New Roman" w:cs="Times New Roman"/>
        </w:rPr>
        <w:t xml:space="preserve">Scan and </w:t>
      </w:r>
      <w:r w:rsidRPr="00166AC1">
        <w:rPr>
          <w:rFonts w:eastAsia="Times New Roman" w:cs="Times New Roman"/>
          <w:i/>
        </w:rPr>
        <w:t>Charge</w:t>
      </w:r>
      <w:r w:rsidRPr="00166AC1">
        <w:rPr>
          <w:rFonts w:eastAsia="Times New Roman" w:cs="Times New Roman"/>
        </w:rPr>
        <w:t xml:space="preserve">; otherwise, the </w:t>
      </w:r>
      <w:r w:rsidRPr="00166AC1">
        <w:rPr>
          <w:rFonts w:eastAsia="Times New Roman" w:cs="Times New Roman"/>
          <w:i/>
        </w:rPr>
        <w:t>PSMs Peptide ID</w:t>
      </w:r>
      <w:r w:rsidRPr="00166AC1">
        <w:rPr>
          <w:rFonts w:eastAsia="Times New Roman" w:cs="Times New Roman"/>
        </w:rPr>
        <w:t xml:space="preserve"> field is enough for the Scan identification. The unequivocally identifier for a peptide has to be composed by the union of </w:t>
      </w:r>
      <w:r w:rsidRPr="00166AC1">
        <w:rPr>
          <w:rFonts w:eastAsia="Times New Roman" w:cs="Times New Roman"/>
          <w:i/>
        </w:rPr>
        <w:t>Sequence</w:t>
      </w:r>
      <w:r w:rsidRPr="00166AC1">
        <w:rPr>
          <w:rFonts w:eastAsia="Times New Roman" w:cs="Times New Roman"/>
        </w:rPr>
        <w:t xml:space="preserve"> and </w:t>
      </w:r>
      <w:r w:rsidRPr="00166AC1">
        <w:rPr>
          <w:rFonts w:eastAsia="Times New Roman" w:cs="Times New Roman"/>
          <w:i/>
        </w:rPr>
        <w:t>Modifications</w:t>
      </w:r>
      <w:r w:rsidRPr="00166AC1">
        <w:rPr>
          <w:rFonts w:eastAsia="Times New Roman" w:cs="Times New Roman"/>
        </w:rPr>
        <w:t xml:space="preserve"> fields.</w:t>
      </w:r>
    </w:p>
    <w:p w14:paraId="20623DE0" w14:textId="77777777" w:rsidR="001D6C87" w:rsidRPr="00166AC1" w:rsidRDefault="001D6C87" w:rsidP="001D6C87">
      <w:pPr>
        <w:rPr>
          <w:rFonts w:eastAsia="Times New Roman" w:cs="Times New Roman"/>
        </w:rPr>
      </w:pPr>
    </w:p>
    <w:p w14:paraId="73EC70FF" w14:textId="77777777" w:rsidR="001D6C87" w:rsidRPr="00F948D8" w:rsidRDefault="001D6C87" w:rsidP="00866492">
      <w:pPr>
        <w:pStyle w:val="Heading2"/>
      </w:pPr>
      <w:bookmarkStart w:id="188" w:name="_Preparing_the_ID-q_1"/>
      <w:bookmarkStart w:id="189" w:name="_Toc124328459"/>
      <w:bookmarkEnd w:id="188"/>
      <w:r w:rsidRPr="00F948D8">
        <w:t xml:space="preserve">Preparing the </w:t>
      </w:r>
      <w:r w:rsidRPr="00F948D8">
        <w:rPr>
          <w:i/>
        </w:rPr>
        <w:t>ID-q</w:t>
      </w:r>
      <w:r w:rsidRPr="00F948D8">
        <w:t xml:space="preserve"> file from </w:t>
      </w:r>
      <w:proofErr w:type="spellStart"/>
      <w:r w:rsidRPr="00F948D8">
        <w:t>MaxQuant</w:t>
      </w:r>
      <w:proofErr w:type="spellEnd"/>
      <w:r w:rsidRPr="00F948D8">
        <w:t xml:space="preserve"> output</w:t>
      </w:r>
      <w:bookmarkEnd w:id="189"/>
    </w:p>
    <w:p w14:paraId="50B7D06F" w14:textId="448E97D4" w:rsidR="001D6C87" w:rsidRPr="00F948D8" w:rsidRDefault="001D6C87" w:rsidP="001D6C87">
      <w:pPr>
        <w:rPr>
          <w:rFonts w:eastAsia="Times New Roman" w:cs="Times New Roman"/>
        </w:rPr>
      </w:pPr>
      <w:r w:rsidRPr="00F948D8">
        <w:rPr>
          <w:rFonts w:eastAsia="Times New Roman" w:cs="Times New Roman"/>
        </w:rPr>
        <w:t xml:space="preserve">The way </w:t>
      </w:r>
      <w:proofErr w:type="spellStart"/>
      <w:r w:rsidRPr="00F948D8">
        <w:rPr>
          <w:rFonts w:eastAsia="Times New Roman" w:cs="Times New Roman"/>
        </w:rPr>
        <w:t>MaxQuant</w:t>
      </w:r>
      <w:proofErr w:type="spellEnd"/>
      <w:r w:rsidRPr="00F948D8">
        <w:rPr>
          <w:rFonts w:eastAsia="Times New Roman" w:cs="Times New Roman"/>
        </w:rPr>
        <w:t xml:space="preserve"> version 1.6.5.0 </w:t>
      </w:r>
      <w:r w:rsidRPr="00F948D8">
        <w:rPr>
          <w:rFonts w:eastAsia="Times New Roman" w:cs="Times New Roman"/>
        </w:rPr>
        <w:fldChar w:fldCharType="begin"/>
      </w:r>
      <w:r w:rsidR="00C639F7">
        <w:rPr>
          <w:rFonts w:eastAsia="Times New Roman" w:cs="Times New Roman"/>
        </w:rPr>
        <w:instrText xml:space="preserve"> ADDIN EN.CITE &lt;EndNote&gt;&lt;Cite&gt;&lt;Author&gt;Tyanova&lt;/Author&gt;&lt;Year&gt;2016&lt;/Year&gt;&lt;RecNum&gt;1&lt;/RecNum&gt;&lt;DisplayText&gt;[8]&lt;/DisplayText&gt;&lt;record&gt;&lt;rec-number&gt;1&lt;/rec-number&gt;&lt;foreign-keys&gt;&lt;key app="EN" db-id="9xwdp9tear9t59ef2t1x2dth5asa92wwas95" timestamp="1664898563" guid="58d3246a-b556-45bb-82c4-a52d8b0236eb"&gt;1&lt;/key&gt;&lt;/foreign-keys&gt;&lt;ref-type name="Journal Article"&gt;17&lt;/ref-type&gt;&lt;contributors&gt;&lt;authors&gt;&lt;author&gt;Tyanova, S.&lt;/author&gt;&lt;author&gt;Temu, T.&lt;/author&gt;&lt;author&gt;Cox, J.&lt;/author&gt;&lt;/authors&gt;&lt;/contributors&gt;&lt;auth-address&gt;Computational Systems Biochemistry, Max-Planck Institute for Biochemistry, Martinsried, Germany.&lt;/auth-address&gt;&lt;titles&gt;&lt;title&gt;The MaxQuant computational platform for mass spectrometry-based shotgun proteomics&lt;/title&gt;&lt;secondary-title&gt;Nat Protoc&lt;/secondary-title&gt;&lt;/titles&gt;&lt;periodical&gt;&lt;full-title&gt;Nat Protoc&lt;/full-title&gt;&lt;/periodical&gt;&lt;pages&gt;2301-2319&lt;/pages&gt;&lt;volume&gt;11&lt;/volume&gt;&lt;number&gt;12&lt;/number&gt;&lt;keywords&gt;&lt;keyword&gt;Mass Spectrometry/*methods&lt;/keyword&gt;&lt;keyword&gt;Protein Processing, Post-Translational&lt;/keyword&gt;&lt;keyword&gt;Proteomics/*methods&lt;/keyword&gt;&lt;keyword&gt;Software&lt;/keyword&gt;&lt;/keywords&gt;&lt;dates&gt;&lt;year&gt;2016&lt;/year&gt;&lt;pub-dates&gt;&lt;date&gt;Dec&lt;/date&gt;&lt;/pub-dates&gt;&lt;/dates&gt;&lt;isbn&gt;1750-2799 (Electronic)&amp;#xD;1750-2799 (Linking)&lt;/isbn&gt;&lt;accession-num&gt;27809316&lt;/accession-num&gt;&lt;urls&gt;&lt;related-urls&gt;&lt;url&gt;https://www.ncbi.nlm.nih.gov/pubmed/27809316&lt;/url&gt;&lt;/related-urls&gt;&lt;/urls&gt;&lt;electronic-resource-num&gt;10.1038/nprot.2016.136&lt;/electronic-resource-num&gt;&lt;/record&gt;&lt;/Cite&gt;&lt;/EndNote&gt;</w:instrText>
      </w:r>
      <w:r w:rsidRPr="00F948D8">
        <w:rPr>
          <w:rFonts w:eastAsia="Times New Roman" w:cs="Times New Roman"/>
        </w:rPr>
        <w:fldChar w:fldCharType="separate"/>
      </w:r>
      <w:r>
        <w:rPr>
          <w:rFonts w:eastAsia="Times New Roman" w:cs="Times New Roman"/>
          <w:noProof/>
        </w:rPr>
        <w:t>[8]</w:t>
      </w:r>
      <w:r w:rsidRPr="00F948D8">
        <w:rPr>
          <w:rFonts w:eastAsia="Times New Roman" w:cs="Times New Roman"/>
        </w:rPr>
        <w:fldChar w:fldCharType="end"/>
      </w:r>
      <w:r w:rsidRPr="00F948D8">
        <w:rPr>
          <w:rFonts w:eastAsia="Times New Roman" w:cs="Times New Roman"/>
        </w:rPr>
        <w:t xml:space="preserve"> data are adapted for use with </w:t>
      </w:r>
      <w:proofErr w:type="spellStart"/>
      <w:r w:rsidRPr="00F948D8">
        <w:rPr>
          <w:rFonts w:eastAsia="Times New Roman" w:cs="Times New Roman"/>
        </w:rPr>
        <w:t>iSanXoT</w:t>
      </w:r>
      <w:proofErr w:type="spellEnd"/>
      <w:r w:rsidRPr="00F948D8">
        <w:rPr>
          <w:rFonts w:eastAsia="Times New Roman" w:cs="Times New Roman"/>
        </w:rPr>
        <w:t xml:space="preserve"> depends on whether they originate from label-free or labelled proteomics experiments:</w:t>
      </w:r>
    </w:p>
    <w:p w14:paraId="36C41E72" w14:textId="77777777" w:rsidR="001D6C87" w:rsidRPr="00F948D8" w:rsidRDefault="001D6C87" w:rsidP="00866492">
      <w:pPr>
        <w:pStyle w:val="Heading3"/>
      </w:pPr>
      <w:bookmarkStart w:id="190" w:name="_Toc124328460"/>
      <w:r w:rsidRPr="00F948D8">
        <w:t>Label-free experiments</w:t>
      </w:r>
      <w:bookmarkEnd w:id="190"/>
    </w:p>
    <w:p w14:paraId="1CD0D960" w14:textId="77777777" w:rsidR="001D6C87" w:rsidRPr="00F948D8" w:rsidRDefault="001D6C87" w:rsidP="001D6C87">
      <w:pPr>
        <w:rPr>
          <w:rFonts w:eastAsia="Times New Roman" w:cs="Times New Roman"/>
        </w:rPr>
      </w:pPr>
      <w:r w:rsidRPr="00F948D8">
        <w:rPr>
          <w:rFonts w:eastAsia="Times New Roman" w:cs="Times New Roman"/>
        </w:rPr>
        <w:t xml:space="preserve">In this case, the necessary data can be found in the </w:t>
      </w:r>
      <w:r w:rsidRPr="00F948D8">
        <w:rPr>
          <w:rFonts w:eastAsia="Times New Roman" w:cs="Times New Roman"/>
          <w:i/>
        </w:rPr>
        <w:t>peptides.txt</w:t>
      </w:r>
      <w:r w:rsidRPr="00F948D8">
        <w:rPr>
          <w:rFonts w:eastAsia="Times New Roman" w:cs="Times New Roman"/>
        </w:rPr>
        <w:t xml:space="preserve"> file, which is stored in the </w:t>
      </w:r>
      <w:r w:rsidRPr="00F948D8">
        <w:rPr>
          <w:rFonts w:eastAsia="Times New Roman" w:cs="Times New Roman"/>
          <w:i/>
        </w:rPr>
        <w:t>“…combined/txt</w:t>
      </w:r>
      <w:r w:rsidRPr="00F948D8">
        <w:rPr>
          <w:rFonts w:eastAsia="Times New Roman" w:cs="Times New Roman"/>
        </w:rPr>
        <w:t>” folder:</w:t>
      </w:r>
    </w:p>
    <w:p w14:paraId="1330092D" w14:textId="77777777" w:rsidR="001D6C87" w:rsidRPr="009E62E3" w:rsidRDefault="001D6C87" w:rsidP="001D6C87">
      <w:pPr>
        <w:widowControl w:val="0"/>
        <w:numPr>
          <w:ilvl w:val="0"/>
          <w:numId w:val="26"/>
        </w:numPr>
        <w:spacing w:after="0" w:line="240" w:lineRule="auto"/>
        <w:rPr>
          <w:rFonts w:eastAsia="Times New Roman" w:cs="Times New Roman"/>
        </w:rPr>
      </w:pPr>
      <w:bookmarkStart w:id="191" w:name="_Hlk120012892"/>
      <w:r w:rsidRPr="00F948D8">
        <w:rPr>
          <w:rFonts w:eastAsia="Times New Roman" w:cs="Times New Roman"/>
          <w:i/>
        </w:rPr>
        <w:lastRenderedPageBreak/>
        <w:t>Id</w:t>
      </w:r>
      <w:r w:rsidRPr="00F948D8">
        <w:rPr>
          <w:rFonts w:eastAsia="Times New Roman" w:cs="Times New Roman"/>
        </w:rPr>
        <w:t xml:space="preserve">: Unique, consecutive identifier for each peptide </w:t>
      </w:r>
      <w:r w:rsidRPr="00F948D8">
        <w:rPr>
          <w:rFonts w:eastAsia="Times New Roman" w:cs="Times New Roman"/>
          <w:i/>
        </w:rPr>
        <w:t>Sequence</w:t>
      </w:r>
      <w:r w:rsidRPr="00F948D8">
        <w:rPr>
          <w:rFonts w:eastAsia="Times New Roman" w:cs="Times New Roman"/>
        </w:rPr>
        <w:t xml:space="preserve"> identified</w:t>
      </w:r>
      <w:r>
        <w:rPr>
          <w:rFonts w:eastAsia="Times New Roman" w:cs="Times New Roman"/>
        </w:rPr>
        <w:t>;</w:t>
      </w:r>
    </w:p>
    <w:p w14:paraId="34DCB9E5"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w:t>
      </w:r>
    </w:p>
    <w:p w14:paraId="12D46906"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Leading razor protein</w:t>
      </w:r>
      <w:r w:rsidRPr="00F948D8">
        <w:rPr>
          <w:rFonts w:eastAsia="Times New Roman" w:cs="Times New Roman"/>
        </w:rPr>
        <w:t xml:space="preserve">: Identifier of the top scoring protein to which the peptide </w:t>
      </w:r>
      <w:r w:rsidRPr="00F948D8">
        <w:rPr>
          <w:rFonts w:eastAsia="Times New Roman" w:cs="Times New Roman"/>
          <w:i/>
        </w:rPr>
        <w:t>Sequence</w:t>
      </w:r>
      <w:r w:rsidRPr="00F948D8">
        <w:rPr>
          <w:rFonts w:eastAsia="Times New Roman" w:cs="Times New Roman"/>
        </w:rPr>
        <w:t xml:space="preserve"> is ascribed;</w:t>
      </w:r>
    </w:p>
    <w:p w14:paraId="79CDD50E" w14:textId="77777777" w:rsidR="001D6C87" w:rsidRPr="009E62E3"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Intensity + Experiment</w:t>
      </w:r>
      <w:r w:rsidRPr="00F948D8">
        <w:rPr>
          <w:rFonts w:eastAsia="Times New Roman" w:cs="Times New Roman"/>
        </w:rPr>
        <w:t xml:space="preserve">: Summed up extracted ion current of all isotopic clusters associated with the peptide </w:t>
      </w:r>
      <w:r w:rsidRPr="00F948D8">
        <w:rPr>
          <w:rFonts w:eastAsia="Times New Roman" w:cs="Times New Roman"/>
          <w:i/>
        </w:rPr>
        <w:t>Sequence</w:t>
      </w:r>
      <w:r w:rsidRPr="00F948D8">
        <w:rPr>
          <w:rFonts w:eastAsia="Times New Roman" w:cs="Times New Roman"/>
        </w:rPr>
        <w:t xml:space="preserve"> identified in the raw files making up </w:t>
      </w:r>
      <w:r w:rsidRPr="00F948D8">
        <w:rPr>
          <w:rFonts w:eastAsia="Times New Roman" w:cs="Times New Roman"/>
          <w:i/>
        </w:rPr>
        <w:t>Experiment</w:t>
      </w:r>
      <w:bookmarkEnd w:id="191"/>
      <w:r>
        <w:rPr>
          <w:rFonts w:eastAsia="Times New Roman" w:cs="Times New Roman"/>
        </w:rPr>
        <w:t>.</w:t>
      </w:r>
    </w:p>
    <w:p w14:paraId="68737E08" w14:textId="77777777" w:rsidR="001D6C87" w:rsidRPr="00F948D8" w:rsidRDefault="001D6C87" w:rsidP="001D6C87">
      <w:pPr>
        <w:rPr>
          <w:rFonts w:eastAsia="Times New Roman" w:cs="Times New Roman"/>
        </w:rPr>
      </w:pPr>
    </w:p>
    <w:p w14:paraId="31B6F42A" w14:textId="77777777" w:rsidR="001D6C87" w:rsidRPr="00F948D8" w:rsidRDefault="001D6C87" w:rsidP="00866492">
      <w:pPr>
        <w:pStyle w:val="Heading3"/>
      </w:pPr>
      <w:bookmarkStart w:id="192" w:name="_Toc124328461"/>
      <w:r w:rsidRPr="00F948D8">
        <w:t>Labelled experiments</w:t>
      </w:r>
      <w:bookmarkEnd w:id="192"/>
    </w:p>
    <w:p w14:paraId="52C1C161" w14:textId="77777777" w:rsidR="001D6C87" w:rsidRPr="00F948D8" w:rsidRDefault="001D6C87" w:rsidP="001D6C87">
      <w:pPr>
        <w:rPr>
          <w:rFonts w:eastAsia="Times New Roman" w:cs="Times New Roman"/>
        </w:rPr>
      </w:pPr>
      <w:r w:rsidRPr="00F948D8">
        <w:rPr>
          <w:rFonts w:eastAsia="Times New Roman" w:cs="Times New Roman"/>
        </w:rPr>
        <w:t xml:space="preserve">When dealing with labelled experiments (e.g. </w:t>
      </w:r>
      <w:proofErr w:type="spellStart"/>
      <w:r w:rsidRPr="00F948D8">
        <w:rPr>
          <w:rFonts w:eastAsia="Times New Roman" w:cs="Times New Roman"/>
        </w:rPr>
        <w:t>iTRAQ</w:t>
      </w:r>
      <w:proofErr w:type="spellEnd"/>
      <w:r w:rsidRPr="00F948D8">
        <w:rPr>
          <w:rFonts w:eastAsia="Times New Roman" w:cs="Times New Roman"/>
        </w:rPr>
        <w:t xml:space="preserve">- or TMT-based), the necessary data can be found in the </w:t>
      </w:r>
      <w:r w:rsidRPr="00F948D8">
        <w:rPr>
          <w:rFonts w:eastAsia="Times New Roman" w:cs="Times New Roman"/>
          <w:i/>
        </w:rPr>
        <w:t>msmsScans.txt</w:t>
      </w:r>
      <w:r w:rsidRPr="00F948D8">
        <w:rPr>
          <w:rFonts w:eastAsia="Times New Roman" w:cs="Times New Roman"/>
        </w:rPr>
        <w:t xml:space="preserve"> file, which is stored in the </w:t>
      </w:r>
      <w:r w:rsidRPr="00F948D8">
        <w:rPr>
          <w:rFonts w:eastAsia="Times New Roman" w:cs="Times New Roman"/>
          <w:i/>
        </w:rPr>
        <w:t>“…combined/txt</w:t>
      </w:r>
      <w:r w:rsidRPr="00F948D8">
        <w:rPr>
          <w:rFonts w:eastAsia="Times New Roman" w:cs="Times New Roman"/>
        </w:rPr>
        <w:t>” folder:</w:t>
      </w:r>
    </w:p>
    <w:p w14:paraId="6E248312" w14:textId="77777777" w:rsidR="001D6C87" w:rsidRPr="00F948D8" w:rsidRDefault="001D6C87" w:rsidP="001D6C87">
      <w:pPr>
        <w:widowControl w:val="0"/>
        <w:numPr>
          <w:ilvl w:val="0"/>
          <w:numId w:val="27"/>
        </w:numPr>
        <w:spacing w:after="0" w:line="240" w:lineRule="auto"/>
        <w:rPr>
          <w:rFonts w:eastAsia="Times New Roman" w:cs="Times New Roman"/>
        </w:rPr>
      </w:pPr>
      <w:r w:rsidRPr="00F948D8">
        <w:rPr>
          <w:rFonts w:eastAsia="Times New Roman" w:cs="Times New Roman"/>
          <w:i/>
        </w:rPr>
        <w:t>Raw file</w:t>
      </w:r>
      <w:r w:rsidRPr="00F948D8">
        <w:rPr>
          <w:rFonts w:eastAsia="Times New Roman" w:cs="Times New Roman"/>
        </w:rPr>
        <w:t>: Name of the RAW file from which the MS/MS data were extracted;</w:t>
      </w:r>
    </w:p>
    <w:p w14:paraId="09C54BC5" w14:textId="77777777" w:rsidR="001D6C87" w:rsidRPr="00F948D8" w:rsidRDefault="001D6C87" w:rsidP="001D6C87">
      <w:pPr>
        <w:widowControl w:val="0"/>
        <w:numPr>
          <w:ilvl w:val="0"/>
          <w:numId w:val="27"/>
        </w:numPr>
        <w:spacing w:after="0" w:line="240" w:lineRule="auto"/>
        <w:rPr>
          <w:rFonts w:eastAsia="Times New Roman" w:cs="Times New Roman"/>
        </w:rPr>
      </w:pPr>
      <w:r w:rsidRPr="00F948D8">
        <w:rPr>
          <w:rFonts w:eastAsia="Times New Roman" w:cs="Times New Roman"/>
          <w:i/>
        </w:rPr>
        <w:t>Scan number</w:t>
      </w:r>
      <w:r w:rsidRPr="00F948D8">
        <w:rPr>
          <w:rFonts w:eastAsia="Times New Roman" w:cs="Times New Roman"/>
        </w:rPr>
        <w:t>: MS/MS spectrum number within a given RAW file;</w:t>
      </w:r>
    </w:p>
    <w:p w14:paraId="70F86C5A" w14:textId="77777777" w:rsidR="001D6C87" w:rsidRPr="00F948D8" w:rsidRDefault="001D6C87" w:rsidP="001D6C87">
      <w:pPr>
        <w:widowControl w:val="0"/>
        <w:numPr>
          <w:ilvl w:val="0"/>
          <w:numId w:val="27"/>
        </w:numPr>
        <w:spacing w:after="0" w:line="240" w:lineRule="auto"/>
        <w:rPr>
          <w:rFonts w:eastAsia="Times New Roman" w:cs="Times New Roman"/>
        </w:rPr>
      </w:pPr>
      <w:r w:rsidRPr="00F948D8">
        <w:rPr>
          <w:rFonts w:eastAsia="Times New Roman" w:cs="Times New Roman"/>
          <w:i/>
        </w:rPr>
        <w:t>Charge</w:t>
      </w:r>
      <w:r w:rsidRPr="00F948D8">
        <w:rPr>
          <w:rFonts w:eastAsia="Times New Roman" w:cs="Times New Roman"/>
        </w:rPr>
        <w:t>: Charge state of the precursor ion;</w:t>
      </w:r>
    </w:p>
    <w:p w14:paraId="0561A3D9" w14:textId="77777777" w:rsidR="001D6C87" w:rsidRPr="00F948D8" w:rsidRDefault="001D6C87" w:rsidP="001D6C87">
      <w:pPr>
        <w:widowControl w:val="0"/>
        <w:numPr>
          <w:ilvl w:val="0"/>
          <w:numId w:val="27"/>
        </w:numPr>
        <w:spacing w:after="0" w:line="240" w:lineRule="auto"/>
        <w:rPr>
          <w:rFonts w:eastAsia="Times New Roman" w:cs="Times New Roman"/>
        </w:rPr>
      </w:pPr>
      <w:r w:rsidRPr="00F948D8">
        <w:rPr>
          <w:rFonts w:eastAsia="Times New Roman" w:cs="Times New Roman"/>
          <w:i/>
        </w:rPr>
        <w:t>Sequence</w:t>
      </w:r>
      <w:r w:rsidRPr="00F948D8">
        <w:rPr>
          <w:rFonts w:eastAsia="Times New Roman" w:cs="Times New Roman"/>
        </w:rPr>
        <w:t>: Amino acid sequence of the identified peptide. This parameter is nonblank only when identification was successful.</w:t>
      </w:r>
    </w:p>
    <w:p w14:paraId="0DD765B8" w14:textId="77777777" w:rsidR="001D6C87" w:rsidRPr="00F948D8" w:rsidRDefault="001D6C87" w:rsidP="001D6C87">
      <w:pPr>
        <w:widowControl w:val="0"/>
        <w:numPr>
          <w:ilvl w:val="0"/>
          <w:numId w:val="27"/>
        </w:numPr>
        <w:spacing w:after="0" w:line="240" w:lineRule="auto"/>
        <w:rPr>
          <w:rFonts w:eastAsia="Times New Roman" w:cs="Times New Roman"/>
        </w:rPr>
      </w:pPr>
      <w:r w:rsidRPr="00F948D8">
        <w:rPr>
          <w:rFonts w:eastAsia="Times New Roman" w:cs="Times New Roman"/>
          <w:i/>
        </w:rPr>
        <w:t>Proteins</w:t>
      </w:r>
      <w:r w:rsidRPr="00F948D8">
        <w:rPr>
          <w:rFonts w:eastAsia="Times New Roman" w:cs="Times New Roman"/>
        </w:rPr>
        <w:t xml:space="preserve">: Identifier(s) of the protein(s) to which the peptide </w:t>
      </w:r>
      <w:r w:rsidRPr="00F948D8">
        <w:rPr>
          <w:rFonts w:eastAsia="Times New Roman" w:cs="Times New Roman"/>
          <w:i/>
        </w:rPr>
        <w:t>Sequence</w:t>
      </w:r>
      <w:r w:rsidRPr="00F948D8">
        <w:rPr>
          <w:rFonts w:eastAsia="Times New Roman" w:cs="Times New Roman"/>
        </w:rPr>
        <w:t xml:space="preserve"> is ascribed;</w:t>
      </w:r>
    </w:p>
    <w:p w14:paraId="1B660BED" w14:textId="77777777" w:rsidR="001D6C87" w:rsidRPr="00F948D8" w:rsidRDefault="001D6C87" w:rsidP="001D6C87">
      <w:pPr>
        <w:widowControl w:val="0"/>
        <w:numPr>
          <w:ilvl w:val="0"/>
          <w:numId w:val="27"/>
        </w:numPr>
        <w:spacing w:after="0" w:line="240" w:lineRule="auto"/>
        <w:rPr>
          <w:rFonts w:eastAsia="Times New Roman" w:cs="Times New Roman"/>
        </w:rPr>
      </w:pPr>
      <w:r w:rsidRPr="00F948D8">
        <w:rPr>
          <w:rFonts w:eastAsia="Times New Roman" w:cs="Times New Roman"/>
          <w:i/>
        </w:rPr>
        <w:t>Reporter intensity + n</w:t>
      </w:r>
      <w:r w:rsidRPr="00F948D8">
        <w:rPr>
          <w:rFonts w:eastAsia="Times New Roman" w:cs="Times New Roman"/>
        </w:rPr>
        <w:t xml:space="preserve">: Intensity of the reporter ion corresponding to sample </w:t>
      </w:r>
      <w:r w:rsidRPr="00F948D8">
        <w:rPr>
          <w:rFonts w:eastAsia="Times New Roman" w:cs="Times New Roman"/>
          <w:i/>
        </w:rPr>
        <w:t>n</w:t>
      </w:r>
      <w:r w:rsidRPr="00F948D8">
        <w:rPr>
          <w:rFonts w:eastAsia="Times New Roman" w:cs="Times New Roman"/>
        </w:rPr>
        <w:t>.</w:t>
      </w:r>
    </w:p>
    <w:p w14:paraId="34E452E6" w14:textId="77777777" w:rsidR="001D6C87" w:rsidRPr="00F948D8" w:rsidRDefault="001D6C87" w:rsidP="001D6C87">
      <w:pPr>
        <w:rPr>
          <w:rFonts w:eastAsia="Times New Roman" w:cs="Times New Roman"/>
        </w:rPr>
      </w:pPr>
    </w:p>
    <w:p w14:paraId="364D0631" w14:textId="77777777" w:rsidR="001D6C87" w:rsidRDefault="001D6C87" w:rsidP="001D6C87">
      <w:pPr>
        <w:ind w:firstLine="720"/>
        <w:rPr>
          <w:rFonts w:eastAsia="Times New Roman" w:cs="Times New Roman"/>
        </w:rPr>
      </w:pPr>
      <w:r w:rsidRPr="00F948D8">
        <w:rPr>
          <w:rFonts w:eastAsia="Times New Roman" w:cs="Times New Roman"/>
        </w:rPr>
        <w:t xml:space="preserve">The </w:t>
      </w:r>
      <w:r w:rsidRPr="00F948D8">
        <w:rPr>
          <w:rFonts w:eastAsia="Times New Roman" w:cs="Times New Roman"/>
          <w:i/>
        </w:rPr>
        <w:t>msmsScans.txt</w:t>
      </w:r>
      <w:r w:rsidRPr="00F948D8">
        <w:rPr>
          <w:rFonts w:eastAsia="Times New Roman" w:cs="Times New Roman"/>
        </w:rPr>
        <w:t xml:space="preserve"> file lacks the unique identifier that is required in the </w:t>
      </w:r>
      <w:r w:rsidRPr="00F948D8">
        <w:rPr>
          <w:rFonts w:eastAsia="Times New Roman" w:cs="Times New Roman"/>
          <w:i/>
        </w:rPr>
        <w:t>ID-q</w:t>
      </w:r>
      <w:r w:rsidRPr="00F948D8">
        <w:rPr>
          <w:rFonts w:eastAsia="Times New Roman" w:cs="Times New Roman"/>
        </w:rPr>
        <w:t xml:space="preserve"> file. The user is advised to create this unique identifier by concatenating </w:t>
      </w:r>
      <w:r w:rsidRPr="00F948D8">
        <w:rPr>
          <w:rFonts w:eastAsia="Times New Roman" w:cs="Times New Roman"/>
          <w:i/>
        </w:rPr>
        <w:t xml:space="preserve">RAW file, Scan number, </w:t>
      </w:r>
      <w:r w:rsidRPr="00F948D8">
        <w:rPr>
          <w:rFonts w:eastAsia="Times New Roman" w:cs="Times New Roman"/>
        </w:rPr>
        <w:t>and</w:t>
      </w:r>
      <w:r w:rsidRPr="00F948D8">
        <w:rPr>
          <w:rFonts w:eastAsia="Times New Roman" w:cs="Times New Roman"/>
          <w:i/>
        </w:rPr>
        <w:t xml:space="preserve"> Charge</w:t>
      </w:r>
      <w:r w:rsidRPr="00F948D8">
        <w:rPr>
          <w:rFonts w:eastAsia="Times New Roman" w:cs="Times New Roman"/>
        </w:rPr>
        <w:t>.</w:t>
      </w:r>
    </w:p>
    <w:p w14:paraId="43F347F6" w14:textId="77777777" w:rsidR="001D6C87" w:rsidRPr="00F948D8" w:rsidRDefault="001D6C87" w:rsidP="001D6C87">
      <w:pPr>
        <w:rPr>
          <w:rFonts w:eastAsia="Times New Roman" w:cs="Times New Roman"/>
        </w:rPr>
      </w:pPr>
    </w:p>
    <w:p w14:paraId="671C911D" w14:textId="77777777" w:rsidR="001D6C87" w:rsidRPr="00F948D8" w:rsidRDefault="001D6C87" w:rsidP="00866492">
      <w:pPr>
        <w:pStyle w:val="Heading2"/>
      </w:pPr>
      <w:bookmarkStart w:id="193" w:name="_Preparing_the_ID-q_2"/>
      <w:bookmarkStart w:id="194" w:name="_Toc124328462"/>
      <w:bookmarkEnd w:id="193"/>
      <w:r w:rsidRPr="00F948D8">
        <w:t xml:space="preserve">Preparing the </w:t>
      </w:r>
      <w:r w:rsidRPr="00F948D8">
        <w:rPr>
          <w:i/>
        </w:rPr>
        <w:t>ID-q</w:t>
      </w:r>
      <w:r w:rsidRPr="00F948D8">
        <w:t xml:space="preserve"> file from Trans-Proteomic Pipeline output</w:t>
      </w:r>
      <w:bookmarkEnd w:id="194"/>
    </w:p>
    <w:p w14:paraId="4DF80330" w14:textId="2B2BE158" w:rsidR="001D6C87" w:rsidRDefault="001D6C87" w:rsidP="001D6C87">
      <w:pPr>
        <w:rPr>
          <w:rFonts w:eastAsia="Times New Roman" w:cs="Times New Roman"/>
        </w:rPr>
      </w:pPr>
      <w:r w:rsidRPr="00F948D8">
        <w:rPr>
          <w:rFonts w:eastAsia="Times New Roman" w:cs="Times New Roman"/>
        </w:rPr>
        <w:t xml:space="preserve">Trans-Proteomics Pipeline version 6.0.0 </w:t>
      </w:r>
      <w:r w:rsidRPr="00F948D8">
        <w:rPr>
          <w:rFonts w:eastAsia="Times New Roman" w:cs="Times New Roman"/>
        </w:rPr>
        <w:fldChar w:fldCharType="begin"/>
      </w:r>
      <w:r>
        <w:rPr>
          <w:rFonts w:eastAsia="Times New Roman" w:cs="Times New Roman"/>
        </w:rPr>
        <w:instrText xml:space="preserve"> ADDIN EN.CITE &lt;EndNote&gt;&lt;Cite&gt;&lt;Author&gt;Deutsch&lt;/Author&gt;&lt;Year&gt;2015&lt;/Year&gt;&lt;RecNum&gt;5&lt;/RecNum&gt;&lt;DisplayText&gt;[10]&lt;/DisplayText&gt;&lt;record&gt;&lt;rec-number&gt;5&lt;/rec-number&gt;&lt;foreign-keys&gt;&lt;key app="EN" db-id="x09ewws9fd5rsvet2d35tv5b2xzz059z5evv" timestamp="1661950729"&gt;5&lt;/key&gt;&lt;/foreign-keys&gt;&lt;ref-type name="Journal Article"&gt;17&lt;/ref-type&gt;&lt;contributors&gt;&lt;authors&gt;&lt;author&gt;Deutsch, E. W.&lt;/author&gt;&lt;author&gt;Mendoza, L.&lt;/author&gt;&lt;author&gt;Shteynberg, D.&lt;/author&gt;&lt;author&gt;Slagel, J.&lt;/author&gt;&lt;author&gt;Sun, Z.&lt;/author&gt;&lt;author&gt;Moritz, R. L.&lt;/author&gt;&lt;/authors&gt;&lt;/contributors&gt;&lt;auth-address&gt;Institute for Systems Biology, Seattle, WA, USA.&lt;/auth-address&gt;&lt;titles&gt;&lt;title&gt;Trans-Proteomic Pipeline, a standardized data processing pipeline for large-scale reproducible proteomics informatics&lt;/title&gt;&lt;secondary-title&gt;Proteomics Clin Appl&lt;/secondary-title&gt;&lt;/titles&gt;&lt;periodical&gt;&lt;full-title&gt;Proteomics Clin Appl&lt;/full-title&gt;&lt;/periodical&gt;&lt;pages&gt;745-54&lt;/pages&gt;&lt;volume&gt;9&lt;/volume&gt;&lt;number&gt;7-8&lt;/number&gt;&lt;edition&gt;20150402&lt;/edition&gt;&lt;keywords&gt;&lt;keyword&gt;Computational Biology/*methods&lt;/keyword&gt;&lt;keyword&gt;Humans&lt;/keyword&gt;&lt;keyword&gt;Proteome/metabolism&lt;/keyword&gt;&lt;keyword&gt;Proteomics/*methods&lt;/keyword&gt;&lt;keyword&gt;Reproducibility of Results&lt;/keyword&gt;&lt;keyword&gt;Software&lt;/keyword&gt;&lt;keyword&gt;*Statistics as Topic&lt;/keyword&gt;&lt;keyword&gt;Bioinformatics&lt;/keyword&gt;&lt;keyword&gt;Mass spectrometry&lt;/keyword&gt;&lt;/keywords&gt;&lt;dates&gt;&lt;year&gt;2015&lt;/year&gt;&lt;pub-dates&gt;&lt;date&gt;Aug&lt;/date&gt;&lt;/pub-dates&gt;&lt;/dates&gt;&lt;isbn&gt;1862-8354 (Electronic)&amp;#xD;1862-8346 (Linking)&lt;/isbn&gt;&lt;accession-num&gt;25631240&lt;/accession-num&gt;&lt;urls&gt;&lt;related-urls&gt;&lt;url&gt;https://www.ncbi.nlm.nih.gov/pubmed/25631240&lt;/url&gt;&lt;/related-urls&gt;&lt;/urls&gt;&lt;custom2&gt;PMC4506239&lt;/custom2&gt;&lt;electronic-resource-num&gt;10.1002/prca.201400164&lt;/electronic-resource-num&gt;&lt;remote-database-name&gt;Medline&lt;/remote-database-name&gt;&lt;remote-database-provider&gt;NLM&lt;/remote-database-provider&gt;&lt;/record&gt;&lt;/Cite&gt;&lt;/EndNote&gt;</w:instrText>
      </w:r>
      <w:r w:rsidRPr="00F948D8">
        <w:rPr>
          <w:rFonts w:eastAsia="Times New Roman" w:cs="Times New Roman"/>
        </w:rPr>
        <w:fldChar w:fldCharType="separate"/>
      </w:r>
      <w:r>
        <w:rPr>
          <w:rFonts w:eastAsia="Times New Roman" w:cs="Times New Roman"/>
          <w:noProof/>
        </w:rPr>
        <w:t>[10]</w:t>
      </w:r>
      <w:r w:rsidRPr="00F948D8">
        <w:rPr>
          <w:rFonts w:eastAsia="Times New Roman" w:cs="Times New Roman"/>
        </w:rPr>
        <w:fldChar w:fldCharType="end"/>
      </w:r>
      <w:r w:rsidRPr="00F948D8">
        <w:rPr>
          <w:rFonts w:eastAsia="Times New Roman" w:cs="Times New Roman"/>
        </w:rPr>
        <w:t xml:space="preserve"> comprises a number of tools (</w:t>
      </w:r>
      <w:r w:rsidRPr="00F948D8">
        <w:rPr>
          <w:rFonts w:eastAsia="Times New Roman" w:cs="Times New Roman"/>
          <w:i/>
        </w:rPr>
        <w:t>e.g</w:t>
      </w:r>
      <w:r w:rsidRPr="00F948D8">
        <w:rPr>
          <w:rFonts w:eastAsia="Times New Roman" w:cs="Times New Roman"/>
        </w:rPr>
        <w:t xml:space="preserve">. </w:t>
      </w:r>
      <w:proofErr w:type="spellStart"/>
      <w:r w:rsidRPr="00F948D8">
        <w:rPr>
          <w:rFonts w:eastAsia="Times New Roman" w:cs="Times New Roman"/>
          <w:i/>
        </w:rPr>
        <w:t>ASAPRatio</w:t>
      </w:r>
      <w:proofErr w:type="spellEnd"/>
      <w:r w:rsidRPr="00F948D8">
        <w:rPr>
          <w:rFonts w:eastAsia="Times New Roman" w:cs="Times New Roman"/>
        </w:rPr>
        <w:t xml:space="preserve">, </w:t>
      </w:r>
      <w:r w:rsidRPr="00F948D8">
        <w:rPr>
          <w:rFonts w:eastAsia="Times New Roman" w:cs="Times New Roman"/>
          <w:i/>
        </w:rPr>
        <w:t>XPRESS</w:t>
      </w:r>
      <w:r w:rsidRPr="00F948D8">
        <w:rPr>
          <w:rFonts w:eastAsia="Times New Roman" w:cs="Times New Roman"/>
        </w:rPr>
        <w:t xml:space="preserve"> and </w:t>
      </w:r>
      <w:r w:rsidRPr="00F948D8">
        <w:rPr>
          <w:rFonts w:eastAsia="Times New Roman" w:cs="Times New Roman"/>
          <w:i/>
        </w:rPr>
        <w:t>Libra</w:t>
      </w:r>
      <w:r w:rsidRPr="00F948D8">
        <w:rPr>
          <w:rFonts w:eastAsia="Times New Roman" w:cs="Times New Roman"/>
        </w:rPr>
        <w:t xml:space="preserve">) that allow both label-free and isotopically labelled quantitative data to be saved to a </w:t>
      </w:r>
      <w:proofErr w:type="spellStart"/>
      <w:r w:rsidRPr="00F948D8">
        <w:rPr>
          <w:rFonts w:eastAsia="Times New Roman" w:cs="Times New Roman"/>
          <w:i/>
        </w:rPr>
        <w:t>pepXML</w:t>
      </w:r>
      <w:proofErr w:type="spellEnd"/>
      <w:r w:rsidRPr="00F948D8">
        <w:rPr>
          <w:rFonts w:eastAsia="Times New Roman" w:cs="Times New Roman"/>
        </w:rPr>
        <w:t xml:space="preserve"> file. Using the </w:t>
      </w:r>
      <w:proofErr w:type="spellStart"/>
      <w:r w:rsidRPr="00F948D8">
        <w:rPr>
          <w:rFonts w:eastAsia="Times New Roman" w:cs="Times New Roman"/>
          <w:i/>
        </w:rPr>
        <w:t>PepXML</w:t>
      </w:r>
      <w:proofErr w:type="spellEnd"/>
      <w:r w:rsidRPr="00F948D8">
        <w:rPr>
          <w:rFonts w:eastAsia="Times New Roman" w:cs="Times New Roman"/>
          <w:i/>
        </w:rPr>
        <w:t xml:space="preserve"> Viewer</w:t>
      </w:r>
      <w:r w:rsidRPr="00F948D8">
        <w:rPr>
          <w:rFonts w:eastAsia="Times New Roman" w:cs="Times New Roman"/>
        </w:rPr>
        <w:t xml:space="preserve"> application, this file can be exported as a spreadsheet displaying:</w:t>
      </w:r>
    </w:p>
    <w:p w14:paraId="3E9F39BB" w14:textId="77777777" w:rsidR="001D6C87" w:rsidRPr="00F948D8" w:rsidRDefault="001D6C87" w:rsidP="00866492">
      <w:pPr>
        <w:pStyle w:val="Heading3"/>
      </w:pPr>
      <w:r w:rsidRPr="00F948D8">
        <w:t>Label-free experiments</w:t>
      </w:r>
    </w:p>
    <w:p w14:paraId="7D7686FB"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Spectrum</w:t>
      </w:r>
      <w:r w:rsidRPr="00F948D8">
        <w:rPr>
          <w:rFonts w:eastAsia="Times New Roman" w:cs="Times New Roman"/>
        </w:rPr>
        <w:t xml:space="preserve">: Unique identifier for each </w:t>
      </w:r>
      <w:r w:rsidRPr="00F948D8">
        <w:rPr>
          <w:rFonts w:eastAsia="Times New Roman" w:cs="Times New Roman"/>
          <w:i/>
        </w:rPr>
        <w:t>Peptide</w:t>
      </w:r>
      <w:r w:rsidRPr="00F948D8">
        <w:rPr>
          <w:rFonts w:eastAsia="Times New Roman" w:cs="Times New Roman"/>
        </w:rPr>
        <w:t xml:space="preserve"> sequence identified;</w:t>
      </w:r>
    </w:p>
    <w:p w14:paraId="47255966"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 xml:space="preserve">Peptide: </w:t>
      </w:r>
      <w:r w:rsidRPr="00F948D8">
        <w:rPr>
          <w:rFonts w:eastAsia="Times New Roman" w:cs="Times New Roman"/>
        </w:rPr>
        <w:t>Amino acid sequence of the identified peptide;</w:t>
      </w:r>
    </w:p>
    <w:p w14:paraId="7EE36E99"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 xml:space="preserve">Protein: </w:t>
      </w:r>
      <w:r w:rsidRPr="00F948D8">
        <w:rPr>
          <w:rFonts w:eastAsia="Times New Roman" w:cs="Times New Roman"/>
        </w:rPr>
        <w:t xml:space="preserve">Identifier of the protein to which the </w:t>
      </w:r>
      <w:r w:rsidRPr="00F948D8">
        <w:rPr>
          <w:rFonts w:eastAsia="Times New Roman" w:cs="Times New Roman"/>
          <w:i/>
        </w:rPr>
        <w:t>Peptide</w:t>
      </w:r>
      <w:r w:rsidRPr="00F948D8">
        <w:rPr>
          <w:rFonts w:eastAsia="Times New Roman" w:cs="Times New Roman"/>
        </w:rPr>
        <w:t xml:space="preserve"> sequence is ascribed;</w:t>
      </w:r>
    </w:p>
    <w:p w14:paraId="7616EDE6" w14:textId="77777777" w:rsidR="001D6C87" w:rsidRDefault="001D6C87" w:rsidP="001D6C87">
      <w:pPr>
        <w:widowControl w:val="0"/>
        <w:numPr>
          <w:ilvl w:val="0"/>
          <w:numId w:val="26"/>
        </w:numPr>
        <w:spacing w:after="0" w:line="240" w:lineRule="auto"/>
        <w:rPr>
          <w:rFonts w:eastAsia="Times New Roman" w:cs="Times New Roman"/>
        </w:rPr>
      </w:pPr>
      <w:proofErr w:type="spellStart"/>
      <w:r w:rsidRPr="00F948D8">
        <w:rPr>
          <w:rFonts w:eastAsia="Times New Roman" w:cs="Times New Roman"/>
          <w:i/>
        </w:rPr>
        <w:t>Precursor_intensity</w:t>
      </w:r>
      <w:proofErr w:type="spellEnd"/>
      <w:r w:rsidRPr="00F948D8">
        <w:rPr>
          <w:rFonts w:eastAsia="Times New Roman" w:cs="Times New Roman"/>
          <w:i/>
        </w:rPr>
        <w:t xml:space="preserve">: </w:t>
      </w:r>
      <w:r w:rsidRPr="00F948D8">
        <w:rPr>
          <w:rFonts w:eastAsia="Times New Roman" w:cs="Times New Roman"/>
        </w:rPr>
        <w:t>Precursor ion intensity (to be used for label-free quantification)</w:t>
      </w:r>
      <w:r>
        <w:rPr>
          <w:rFonts w:eastAsia="Times New Roman" w:cs="Times New Roman"/>
        </w:rPr>
        <w:t>.</w:t>
      </w:r>
    </w:p>
    <w:p w14:paraId="68B17661" w14:textId="77777777" w:rsidR="001D6C87" w:rsidRPr="00A20801" w:rsidRDefault="001D6C87" w:rsidP="001D6C87">
      <w:pPr>
        <w:widowControl w:val="0"/>
        <w:spacing w:after="0" w:line="240" w:lineRule="auto"/>
        <w:rPr>
          <w:rFonts w:eastAsia="Times New Roman" w:cs="Times New Roman"/>
        </w:rPr>
      </w:pPr>
    </w:p>
    <w:p w14:paraId="7B1761BE" w14:textId="77777777" w:rsidR="001D6C87" w:rsidRPr="00F948D8" w:rsidRDefault="001D6C87" w:rsidP="00866492">
      <w:pPr>
        <w:pStyle w:val="Heading3"/>
      </w:pPr>
      <w:r w:rsidRPr="00F948D8">
        <w:t>Labelled experiments</w:t>
      </w:r>
    </w:p>
    <w:p w14:paraId="4B0DB58D" w14:textId="77777777" w:rsidR="001D6C87" w:rsidRPr="00F948D8" w:rsidRDefault="001D6C87" w:rsidP="001D6C87">
      <w:pPr>
        <w:widowControl w:val="0"/>
        <w:numPr>
          <w:ilvl w:val="0"/>
          <w:numId w:val="28"/>
        </w:numPr>
        <w:spacing w:after="0" w:line="240" w:lineRule="auto"/>
        <w:rPr>
          <w:rFonts w:eastAsia="Times New Roman" w:cs="Times New Roman"/>
        </w:rPr>
      </w:pPr>
      <w:r w:rsidRPr="00F948D8">
        <w:rPr>
          <w:rFonts w:eastAsia="Times New Roman" w:cs="Times New Roman"/>
          <w:i/>
        </w:rPr>
        <w:t>Spectrum</w:t>
      </w:r>
      <w:r w:rsidRPr="00F948D8">
        <w:rPr>
          <w:rFonts w:eastAsia="Times New Roman" w:cs="Times New Roman"/>
        </w:rPr>
        <w:t xml:space="preserve">: Unique identifier for each </w:t>
      </w:r>
      <w:r w:rsidRPr="00F948D8">
        <w:rPr>
          <w:rFonts w:eastAsia="Times New Roman" w:cs="Times New Roman"/>
          <w:i/>
        </w:rPr>
        <w:t>Peptide</w:t>
      </w:r>
      <w:r w:rsidRPr="00F948D8">
        <w:rPr>
          <w:rFonts w:eastAsia="Times New Roman" w:cs="Times New Roman"/>
        </w:rPr>
        <w:t xml:space="preserve"> sequence identified;</w:t>
      </w:r>
    </w:p>
    <w:p w14:paraId="67FAC20E" w14:textId="77777777" w:rsidR="001D6C87" w:rsidRPr="00F948D8" w:rsidRDefault="001D6C87" w:rsidP="001D6C87">
      <w:pPr>
        <w:widowControl w:val="0"/>
        <w:numPr>
          <w:ilvl w:val="0"/>
          <w:numId w:val="28"/>
        </w:numPr>
        <w:spacing w:after="0" w:line="240" w:lineRule="auto"/>
        <w:rPr>
          <w:rFonts w:eastAsia="Times New Roman" w:cs="Times New Roman"/>
        </w:rPr>
      </w:pPr>
      <w:r w:rsidRPr="00F948D8">
        <w:rPr>
          <w:rFonts w:eastAsia="Times New Roman" w:cs="Times New Roman"/>
          <w:i/>
        </w:rPr>
        <w:t xml:space="preserve">Peptide: </w:t>
      </w:r>
      <w:r w:rsidRPr="00F948D8">
        <w:rPr>
          <w:rFonts w:eastAsia="Times New Roman" w:cs="Times New Roman"/>
        </w:rPr>
        <w:t>Amino acid sequence of the identified peptide;</w:t>
      </w:r>
    </w:p>
    <w:p w14:paraId="19F37924" w14:textId="77777777" w:rsidR="001D6C87" w:rsidRPr="00F948D8" w:rsidRDefault="001D6C87" w:rsidP="001D6C87">
      <w:pPr>
        <w:widowControl w:val="0"/>
        <w:numPr>
          <w:ilvl w:val="0"/>
          <w:numId w:val="28"/>
        </w:numPr>
        <w:spacing w:after="0" w:line="240" w:lineRule="auto"/>
        <w:rPr>
          <w:rFonts w:eastAsia="Times New Roman" w:cs="Times New Roman"/>
        </w:rPr>
      </w:pPr>
      <w:r w:rsidRPr="00F948D8">
        <w:rPr>
          <w:rFonts w:eastAsia="Times New Roman" w:cs="Times New Roman"/>
          <w:i/>
        </w:rPr>
        <w:t xml:space="preserve">Protein: </w:t>
      </w:r>
      <w:r w:rsidRPr="00F948D8">
        <w:rPr>
          <w:rFonts w:eastAsia="Times New Roman" w:cs="Times New Roman"/>
        </w:rPr>
        <w:t xml:space="preserve">Identifier of the protein to which the </w:t>
      </w:r>
      <w:r w:rsidRPr="00F948D8">
        <w:rPr>
          <w:rFonts w:eastAsia="Times New Roman" w:cs="Times New Roman"/>
          <w:i/>
        </w:rPr>
        <w:t>Peptide</w:t>
      </w:r>
      <w:r w:rsidRPr="00F948D8">
        <w:rPr>
          <w:rFonts w:eastAsia="Times New Roman" w:cs="Times New Roman"/>
        </w:rPr>
        <w:t xml:space="preserve"> sequence is ascribed;</w:t>
      </w:r>
    </w:p>
    <w:p w14:paraId="2C7B1CB1" w14:textId="77777777" w:rsidR="001D6C87" w:rsidRPr="00F948D8" w:rsidRDefault="001D6C87" w:rsidP="001D6C87">
      <w:pPr>
        <w:widowControl w:val="0"/>
        <w:numPr>
          <w:ilvl w:val="0"/>
          <w:numId w:val="28"/>
        </w:numPr>
        <w:spacing w:after="0" w:line="240" w:lineRule="auto"/>
        <w:rPr>
          <w:rFonts w:eastAsia="Times New Roman" w:cs="Times New Roman"/>
        </w:rPr>
      </w:pPr>
      <w:r w:rsidRPr="00F948D8">
        <w:rPr>
          <w:rFonts w:eastAsia="Times New Roman" w:cs="Times New Roman"/>
          <w:i/>
        </w:rPr>
        <w:t>Channel identifier</w:t>
      </w:r>
      <w:r w:rsidRPr="00F948D8">
        <w:rPr>
          <w:rFonts w:eastAsia="Times New Roman" w:cs="Times New Roman"/>
        </w:rPr>
        <w:t xml:space="preserve">:  Reporter ion intensity (to be used for isotopic labelling quantification).   </w:t>
      </w:r>
    </w:p>
    <w:p w14:paraId="0A087823" w14:textId="77777777" w:rsidR="001D6C87" w:rsidRPr="00F948D8" w:rsidRDefault="001D6C87" w:rsidP="001D6C87">
      <w:pPr>
        <w:rPr>
          <w:rFonts w:eastAsia="Times New Roman" w:cs="Times New Roman"/>
        </w:rPr>
      </w:pPr>
    </w:p>
    <w:p w14:paraId="01F59549" w14:textId="77777777" w:rsidR="001D6C87" w:rsidRPr="00F948D8" w:rsidRDefault="001D6C87" w:rsidP="00866492">
      <w:pPr>
        <w:pStyle w:val="Heading2"/>
      </w:pPr>
      <w:bookmarkStart w:id="195" w:name="_Preparing_the_ID-q_3"/>
      <w:bookmarkStart w:id="196" w:name="_Toc124328463"/>
      <w:bookmarkEnd w:id="195"/>
      <w:r w:rsidRPr="00F948D8">
        <w:lastRenderedPageBreak/>
        <w:t xml:space="preserve">Preparing the </w:t>
      </w:r>
      <w:r w:rsidRPr="00F948D8">
        <w:rPr>
          <w:i/>
        </w:rPr>
        <w:t>ID-q</w:t>
      </w:r>
      <w:r w:rsidRPr="00F948D8">
        <w:t xml:space="preserve"> file from </w:t>
      </w:r>
      <w:proofErr w:type="spellStart"/>
      <w:r w:rsidRPr="00F948D8">
        <w:t>FragPipe</w:t>
      </w:r>
      <w:proofErr w:type="spellEnd"/>
      <w:r w:rsidRPr="00F948D8">
        <w:t xml:space="preserve"> output</w:t>
      </w:r>
      <w:bookmarkEnd w:id="196"/>
    </w:p>
    <w:p w14:paraId="456CB855" w14:textId="6F71E215" w:rsidR="001D6C87" w:rsidRPr="00F948D8" w:rsidRDefault="001D6C87" w:rsidP="001D6C87">
      <w:pPr>
        <w:rPr>
          <w:rFonts w:eastAsia="Times New Roman" w:cs="Times New Roman"/>
        </w:rPr>
      </w:pPr>
      <w:proofErr w:type="spellStart"/>
      <w:r w:rsidRPr="00F948D8">
        <w:rPr>
          <w:rFonts w:eastAsia="Times New Roman" w:cs="Times New Roman"/>
        </w:rPr>
        <w:t>Fragpipe</w:t>
      </w:r>
      <w:proofErr w:type="spellEnd"/>
      <w:r w:rsidRPr="00F948D8">
        <w:rPr>
          <w:rFonts w:eastAsia="Times New Roman" w:cs="Times New Roman"/>
        </w:rPr>
        <w:t xml:space="preserve"> version 1.8.1 </w:t>
      </w:r>
      <w:r w:rsidRPr="00F948D8">
        <w:rPr>
          <w:rFonts w:eastAsia="Times New Roman" w:cs="Times New Roman"/>
        </w:rPr>
        <w:fldChar w:fldCharType="begin"/>
      </w:r>
      <w:r w:rsidR="00C639F7">
        <w:rPr>
          <w:rFonts w:eastAsia="Times New Roman" w:cs="Times New Roman"/>
        </w:rPr>
        <w:instrText xml:space="preserve"> ADDIN EN.CITE &lt;EndNote&gt;&lt;Cite&gt;&lt;Author&gt;Kong&lt;/Author&gt;&lt;Year&gt;2017&lt;/Year&gt;&lt;RecNum&gt;2&lt;/RecNum&gt;&lt;DisplayText&gt;[11]&lt;/DisplayText&gt;&lt;record&gt;&lt;rec-number&gt;2&lt;/rec-number&gt;&lt;foreign-keys&gt;&lt;key app="EN" db-id="9xwdp9tear9t59ef2t1x2dth5asa92wwas95" timestamp="1664898564" guid="27652183-1683-4992-94e7-019146175b3d"&gt;2&lt;/key&gt;&lt;/foreign-keys&gt;&lt;ref-type name="Journal Article"&gt;17&lt;/ref-type&gt;&lt;contributors&gt;&lt;authors&gt;&lt;author&gt;Kong, A. T.&lt;/author&gt;&lt;author&gt;Leprevost, F. V.&lt;/author&gt;&lt;author&gt;Avtonomov, D. M.&lt;/author&gt;&lt;author&gt;Mellacheruvu, D.&lt;/author&gt;&lt;author&gt;Nesvizhskii, A. I.&lt;/author&gt;&lt;/authors&gt;&lt;/contributors&gt;&lt;auth-address&gt;Department of Computational Medicine and Bioinformatics, University of Michigan, Ann Arbor, Michigan, USA.&amp;#xD;Department of Pathology, University of Michigan, Ann Arbor, Michigan, USA.&lt;/auth-address&gt;&lt;titles&gt;&lt;title&gt;MSFragger: ultrafast and comprehensive peptide identification in mass spectrometry-based proteomics&lt;/title&gt;&lt;secondary-title&gt;Nat Methods&lt;/secondary-title&gt;&lt;/titles&gt;&lt;periodical&gt;&lt;full-title&gt;Nat Methods&lt;/full-title&gt;&lt;/periodical&gt;&lt;pages&gt;513-520&lt;/pages&gt;&lt;volume&gt;14&lt;/volume&gt;&lt;number&gt;5&lt;/number&gt;&lt;keywords&gt;&lt;keyword&gt;Algorithms&lt;/keyword&gt;&lt;keyword&gt;Computational Biology/instrumentation/*methods&lt;/keyword&gt;&lt;keyword&gt;Databases, Protein&lt;/keyword&gt;&lt;keyword&gt;HEK293 Cells&lt;/keyword&gt;&lt;keyword&gt;Humans&lt;/keyword&gt;&lt;keyword&gt;Peptide Fragments/*chemistry&lt;/keyword&gt;&lt;keyword&gt;Protein Processing, Post-Translational&lt;/keyword&gt;&lt;keyword&gt;Proteome/*chemistry&lt;/keyword&gt;&lt;keyword&gt;Proteomics/instrumentation/*methods&lt;/keyword&gt;&lt;keyword&gt;Tandem Mass Spectrometry/*methods&lt;/keyword&gt;&lt;/keywords&gt;&lt;dates&gt;&lt;year&gt;2017&lt;/year&gt;&lt;pub-dates&gt;&lt;date&gt;May&lt;/date&gt;&lt;/pub-dates&gt;&lt;/dates&gt;&lt;isbn&gt;1548-7105 (Electronic)&amp;#xD;1548-7091 (Linking)&lt;/isbn&gt;&lt;accession-num&gt;28394336&lt;/accession-num&gt;&lt;urls&gt;&lt;related-urls&gt;&lt;url&gt;https://www.ncbi.nlm.nih.gov/pubmed/28394336&lt;/url&gt;&lt;/related-urls&gt;&lt;/urls&gt;&lt;custom2&gt;PMC5409104&lt;/custom2&gt;&lt;electronic-resource-num&gt;10.1038/nmeth.4256&lt;/electronic-resource-num&gt;&lt;/record&gt;&lt;/Cite&gt;&lt;/EndNote&gt;</w:instrText>
      </w:r>
      <w:r w:rsidRPr="00F948D8">
        <w:rPr>
          <w:rFonts w:eastAsia="Times New Roman" w:cs="Times New Roman"/>
        </w:rPr>
        <w:fldChar w:fldCharType="separate"/>
      </w:r>
      <w:r>
        <w:rPr>
          <w:rFonts w:eastAsia="Times New Roman" w:cs="Times New Roman"/>
          <w:noProof/>
        </w:rPr>
        <w:t>[11]</w:t>
      </w:r>
      <w:r w:rsidRPr="00F948D8">
        <w:rPr>
          <w:rFonts w:eastAsia="Times New Roman" w:cs="Times New Roman"/>
        </w:rPr>
        <w:fldChar w:fldCharType="end"/>
      </w:r>
      <w:r w:rsidRPr="00F948D8">
        <w:rPr>
          <w:rFonts w:eastAsia="Times New Roman" w:cs="Times New Roman"/>
        </w:rPr>
        <w:t xml:space="preserve"> relies on the </w:t>
      </w:r>
      <w:r w:rsidRPr="00F948D8">
        <w:rPr>
          <w:rFonts w:eastAsia="Times New Roman" w:cs="Times New Roman"/>
          <w:i/>
        </w:rPr>
        <w:t>Quant (MS1)</w:t>
      </w:r>
      <w:r w:rsidRPr="00F948D8">
        <w:rPr>
          <w:rFonts w:eastAsia="Times New Roman" w:cs="Times New Roman"/>
        </w:rPr>
        <w:t xml:space="preserve"> and </w:t>
      </w:r>
      <w:r w:rsidRPr="00F948D8">
        <w:rPr>
          <w:rFonts w:eastAsia="Times New Roman" w:cs="Times New Roman"/>
          <w:i/>
        </w:rPr>
        <w:t>Quant (Isobaric)</w:t>
      </w:r>
      <w:r w:rsidRPr="00F948D8">
        <w:rPr>
          <w:rFonts w:eastAsia="Times New Roman" w:cs="Times New Roman"/>
        </w:rPr>
        <w:t xml:space="preserve"> modules to generate a </w:t>
      </w:r>
      <w:proofErr w:type="spellStart"/>
      <w:r w:rsidRPr="00F948D8">
        <w:rPr>
          <w:rFonts w:eastAsia="Times New Roman" w:cs="Times New Roman"/>
          <w:i/>
        </w:rPr>
        <w:t>psm.tsv</w:t>
      </w:r>
      <w:proofErr w:type="spellEnd"/>
      <w:r w:rsidRPr="00F948D8">
        <w:rPr>
          <w:rFonts w:eastAsia="Times New Roman" w:cs="Times New Roman"/>
        </w:rPr>
        <w:t xml:space="preserve"> output file that contains the quantitative data obtained from label-free and labelled experiments, respectively:</w:t>
      </w:r>
    </w:p>
    <w:p w14:paraId="76E8722A" w14:textId="77777777" w:rsidR="001D6C87" w:rsidRPr="00F948D8" w:rsidRDefault="001D6C87" w:rsidP="00866492">
      <w:pPr>
        <w:pStyle w:val="Heading3"/>
      </w:pPr>
      <w:r w:rsidRPr="00F948D8">
        <w:t>Label-free experiments</w:t>
      </w:r>
    </w:p>
    <w:p w14:paraId="4E70AB92"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Spectrum</w:t>
      </w:r>
      <w:r w:rsidRPr="00F948D8">
        <w:rPr>
          <w:rFonts w:eastAsia="Times New Roman" w:cs="Times New Roman"/>
        </w:rPr>
        <w:t xml:space="preserve">: Unique identifier for each </w:t>
      </w:r>
      <w:r w:rsidRPr="00F948D8">
        <w:rPr>
          <w:rFonts w:eastAsia="Times New Roman" w:cs="Times New Roman"/>
          <w:i/>
        </w:rPr>
        <w:t>Peptide</w:t>
      </w:r>
      <w:r w:rsidRPr="00F948D8">
        <w:rPr>
          <w:rFonts w:eastAsia="Times New Roman" w:cs="Times New Roman"/>
        </w:rPr>
        <w:t xml:space="preserve"> sequence identified;</w:t>
      </w:r>
    </w:p>
    <w:p w14:paraId="77096AD3" w14:textId="77777777" w:rsidR="001D6C87" w:rsidRPr="00166AC1" w:rsidRDefault="001D6C87" w:rsidP="001D6C87">
      <w:pPr>
        <w:widowControl w:val="0"/>
        <w:numPr>
          <w:ilvl w:val="0"/>
          <w:numId w:val="26"/>
        </w:numPr>
        <w:spacing w:after="0" w:line="240" w:lineRule="auto"/>
        <w:rPr>
          <w:rFonts w:eastAsia="Times New Roman" w:cs="Times New Roman"/>
        </w:rPr>
      </w:pPr>
      <w:r w:rsidRPr="00166AC1">
        <w:rPr>
          <w:rFonts w:eastAsia="Times New Roman" w:cs="Times New Roman"/>
        </w:rPr>
        <w:t>Modified Peptide: Peptide sequence including modifications, modified residues;</w:t>
      </w:r>
    </w:p>
    <w:p w14:paraId="3F540608"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 xml:space="preserve">Protein: </w:t>
      </w:r>
      <w:r w:rsidRPr="00F948D8">
        <w:rPr>
          <w:rFonts w:eastAsia="Times New Roman" w:cs="Times New Roman"/>
        </w:rPr>
        <w:t xml:space="preserve">Identifier of the protein to which the </w:t>
      </w:r>
      <w:r w:rsidRPr="00F948D8">
        <w:rPr>
          <w:rFonts w:eastAsia="Times New Roman" w:cs="Times New Roman"/>
          <w:i/>
        </w:rPr>
        <w:t>Peptide</w:t>
      </w:r>
      <w:r w:rsidRPr="00F948D8">
        <w:rPr>
          <w:rFonts w:eastAsia="Times New Roman" w:cs="Times New Roman"/>
        </w:rPr>
        <w:t xml:space="preserve"> sequence is ascribed;</w:t>
      </w:r>
    </w:p>
    <w:p w14:paraId="1578319B" w14:textId="77777777" w:rsidR="001D6C87" w:rsidRPr="00F948D8"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 xml:space="preserve">Intensity: </w:t>
      </w:r>
      <w:r w:rsidRPr="00F948D8">
        <w:rPr>
          <w:rFonts w:eastAsia="Times New Roman" w:cs="Times New Roman"/>
        </w:rPr>
        <w:t>Precursor ion intensity (to be used in label-free experiments);</w:t>
      </w:r>
    </w:p>
    <w:p w14:paraId="3F13D2D6" w14:textId="77777777" w:rsidR="001D6C87" w:rsidRDefault="001D6C87" w:rsidP="001D6C87">
      <w:pPr>
        <w:widowControl w:val="0"/>
        <w:numPr>
          <w:ilvl w:val="0"/>
          <w:numId w:val="26"/>
        </w:numPr>
        <w:spacing w:after="0" w:line="240" w:lineRule="auto"/>
        <w:rPr>
          <w:rFonts w:eastAsia="Times New Roman" w:cs="Times New Roman"/>
        </w:rPr>
      </w:pPr>
      <w:r w:rsidRPr="00F948D8">
        <w:rPr>
          <w:rFonts w:eastAsia="Times New Roman" w:cs="Times New Roman"/>
          <w:i/>
        </w:rPr>
        <w:t>Channel identifier</w:t>
      </w:r>
      <w:r w:rsidRPr="00F948D8">
        <w:rPr>
          <w:rFonts w:eastAsia="Times New Roman" w:cs="Times New Roman"/>
        </w:rPr>
        <w:t>:  Reporter ion intensity (to be used in labelled experiments).</w:t>
      </w:r>
    </w:p>
    <w:p w14:paraId="768C392D" w14:textId="77777777" w:rsidR="001D6C87" w:rsidRPr="00A20801" w:rsidRDefault="001D6C87" w:rsidP="001D6C87">
      <w:pPr>
        <w:widowControl w:val="0"/>
        <w:spacing w:after="0" w:line="240" w:lineRule="auto"/>
        <w:rPr>
          <w:rFonts w:eastAsia="Times New Roman" w:cs="Times New Roman"/>
        </w:rPr>
      </w:pPr>
    </w:p>
    <w:p w14:paraId="7C7A6097" w14:textId="77777777" w:rsidR="001D6C87" w:rsidRPr="00F948D8" w:rsidRDefault="001D6C87" w:rsidP="00866492">
      <w:pPr>
        <w:pStyle w:val="Heading3"/>
      </w:pPr>
      <w:r w:rsidRPr="00F948D8">
        <w:t>Labelled experiments</w:t>
      </w:r>
    </w:p>
    <w:p w14:paraId="7DD87AC3" w14:textId="77777777" w:rsidR="001D6C87" w:rsidRPr="00F948D8" w:rsidRDefault="001D6C87" w:rsidP="001D6C87">
      <w:pPr>
        <w:widowControl w:val="0"/>
        <w:numPr>
          <w:ilvl w:val="0"/>
          <w:numId w:val="29"/>
        </w:numPr>
        <w:spacing w:after="0" w:line="240" w:lineRule="auto"/>
        <w:rPr>
          <w:rFonts w:eastAsia="Times New Roman" w:cs="Times New Roman"/>
        </w:rPr>
      </w:pPr>
      <w:r w:rsidRPr="00F948D8">
        <w:rPr>
          <w:rFonts w:eastAsia="Times New Roman" w:cs="Times New Roman"/>
          <w:i/>
        </w:rPr>
        <w:t>Spectrum</w:t>
      </w:r>
      <w:r w:rsidRPr="00F948D8">
        <w:rPr>
          <w:rFonts w:eastAsia="Times New Roman" w:cs="Times New Roman"/>
        </w:rPr>
        <w:t xml:space="preserve">: Unique identifier for each </w:t>
      </w:r>
      <w:r w:rsidRPr="00F948D8">
        <w:rPr>
          <w:rFonts w:eastAsia="Times New Roman" w:cs="Times New Roman"/>
          <w:i/>
        </w:rPr>
        <w:t>Peptide</w:t>
      </w:r>
      <w:r w:rsidRPr="00F948D8">
        <w:rPr>
          <w:rFonts w:eastAsia="Times New Roman" w:cs="Times New Roman"/>
        </w:rPr>
        <w:t xml:space="preserve"> sequence identified;</w:t>
      </w:r>
    </w:p>
    <w:p w14:paraId="623315C8" w14:textId="77777777" w:rsidR="001D6C87" w:rsidRPr="00166AC1" w:rsidRDefault="001D6C87" w:rsidP="001D6C87">
      <w:pPr>
        <w:widowControl w:val="0"/>
        <w:numPr>
          <w:ilvl w:val="0"/>
          <w:numId w:val="29"/>
        </w:numPr>
        <w:spacing w:after="0" w:line="240" w:lineRule="auto"/>
        <w:rPr>
          <w:rFonts w:eastAsia="Times New Roman" w:cs="Times New Roman"/>
          <w:strike/>
        </w:rPr>
      </w:pPr>
      <w:r w:rsidRPr="00166AC1">
        <w:rPr>
          <w:rFonts w:eastAsia="Times New Roman" w:cs="Times New Roman"/>
        </w:rPr>
        <w:t>Modified Peptide: Peptide sequence including modifications, modified residues;</w:t>
      </w:r>
    </w:p>
    <w:p w14:paraId="5CD771B2" w14:textId="77777777" w:rsidR="001D6C87" w:rsidRPr="00F948D8" w:rsidRDefault="001D6C87" w:rsidP="001D6C87">
      <w:pPr>
        <w:widowControl w:val="0"/>
        <w:numPr>
          <w:ilvl w:val="0"/>
          <w:numId w:val="29"/>
        </w:numPr>
        <w:spacing w:after="0" w:line="240" w:lineRule="auto"/>
        <w:rPr>
          <w:rFonts w:eastAsia="Times New Roman" w:cs="Times New Roman"/>
        </w:rPr>
      </w:pPr>
      <w:r w:rsidRPr="00F948D8">
        <w:rPr>
          <w:rFonts w:eastAsia="Times New Roman" w:cs="Times New Roman"/>
          <w:i/>
        </w:rPr>
        <w:t xml:space="preserve">Protein: </w:t>
      </w:r>
      <w:r w:rsidRPr="00F948D8">
        <w:rPr>
          <w:rFonts w:eastAsia="Times New Roman" w:cs="Times New Roman"/>
        </w:rPr>
        <w:t xml:space="preserve">Identifier of the protein to which the </w:t>
      </w:r>
      <w:r w:rsidRPr="00F948D8">
        <w:rPr>
          <w:rFonts w:eastAsia="Times New Roman" w:cs="Times New Roman"/>
          <w:i/>
        </w:rPr>
        <w:t>Peptide</w:t>
      </w:r>
      <w:r w:rsidRPr="00F948D8">
        <w:rPr>
          <w:rFonts w:eastAsia="Times New Roman" w:cs="Times New Roman"/>
        </w:rPr>
        <w:t xml:space="preserve"> sequence is ascribed;</w:t>
      </w:r>
    </w:p>
    <w:p w14:paraId="5031A3E9" w14:textId="77777777" w:rsidR="001D6C87" w:rsidRDefault="001D6C87" w:rsidP="001D6C87">
      <w:pPr>
        <w:widowControl w:val="0"/>
        <w:numPr>
          <w:ilvl w:val="0"/>
          <w:numId w:val="29"/>
        </w:numPr>
        <w:spacing w:after="0" w:line="240" w:lineRule="auto"/>
        <w:rPr>
          <w:rFonts w:eastAsia="Times New Roman" w:cs="Times New Roman"/>
        </w:rPr>
      </w:pPr>
      <w:r w:rsidRPr="00F948D8">
        <w:rPr>
          <w:rFonts w:eastAsia="Times New Roman" w:cs="Times New Roman"/>
          <w:i/>
        </w:rPr>
        <w:t xml:space="preserve">Intensity: </w:t>
      </w:r>
      <w:r w:rsidRPr="00F948D8">
        <w:rPr>
          <w:rFonts w:eastAsia="Times New Roman" w:cs="Times New Roman"/>
        </w:rPr>
        <w:t>Precursor ion intensity (to be used in label-free experiments);</w:t>
      </w:r>
    </w:p>
    <w:p w14:paraId="1B6A1137" w14:textId="77777777" w:rsidR="001D6C87" w:rsidRDefault="001D6C87" w:rsidP="001D6C87">
      <w:pPr>
        <w:widowControl w:val="0"/>
        <w:numPr>
          <w:ilvl w:val="0"/>
          <w:numId w:val="29"/>
        </w:numPr>
        <w:spacing w:after="0" w:line="240" w:lineRule="auto"/>
        <w:rPr>
          <w:rFonts w:eastAsia="Times New Roman" w:cs="Times New Roman"/>
        </w:rPr>
      </w:pPr>
      <w:r w:rsidRPr="00710DF6">
        <w:rPr>
          <w:rFonts w:eastAsia="Times New Roman" w:cs="Times New Roman"/>
          <w:i/>
        </w:rPr>
        <w:t>Channel identifier</w:t>
      </w:r>
      <w:r w:rsidRPr="00710DF6">
        <w:rPr>
          <w:rFonts w:eastAsia="Times New Roman" w:cs="Times New Roman"/>
        </w:rPr>
        <w:t>:  Reporter ion intensity (to be used in labelled experiments).</w:t>
      </w:r>
    </w:p>
    <w:p w14:paraId="4F233037" w14:textId="77777777" w:rsidR="001D6C87" w:rsidRPr="00F948D8" w:rsidRDefault="001D6C87" w:rsidP="001D6C87"/>
    <w:bookmarkEnd w:id="185"/>
    <w:p w14:paraId="13FD8187" w14:textId="77777777" w:rsidR="001D6C87" w:rsidRPr="00F948D8" w:rsidRDefault="001D6C87" w:rsidP="001D6C87">
      <w:r w:rsidRPr="00F948D8">
        <w:br w:type="page"/>
      </w:r>
    </w:p>
    <w:p w14:paraId="7F5EDFD2" w14:textId="77777777" w:rsidR="001D6C87" w:rsidRPr="00F948D8" w:rsidRDefault="001D6C87" w:rsidP="00866492">
      <w:pPr>
        <w:pStyle w:val="Heading1"/>
      </w:pPr>
      <w:bookmarkStart w:id="197" w:name="_Adapting_the_results"/>
      <w:bookmarkStart w:id="198" w:name="_Toc124328465"/>
      <w:bookmarkStart w:id="199" w:name="_Hlk124849833"/>
      <w:bookmarkEnd w:id="197"/>
      <w:r w:rsidRPr="00F948D8">
        <w:lastRenderedPageBreak/>
        <w:t xml:space="preserve">Adapting the results from proteomics pipelines for </w:t>
      </w:r>
      <w:proofErr w:type="spellStart"/>
      <w:r w:rsidRPr="00F948D8">
        <w:t>iSanXoT</w:t>
      </w:r>
      <w:bookmarkEnd w:id="198"/>
      <w:proofErr w:type="spellEnd"/>
    </w:p>
    <w:p w14:paraId="75BD7BF0" w14:textId="77777777" w:rsidR="001D6C87" w:rsidRPr="00F948D8" w:rsidRDefault="001D6C87" w:rsidP="001D6C87">
      <w:pPr>
        <w:spacing w:after="200" w:line="240" w:lineRule="auto"/>
        <w:jc w:val="center"/>
        <w:rPr>
          <w:rFonts w:eastAsia="Times New Roman" w:cs="Times New Roman"/>
          <w:i/>
          <w:iCs/>
          <w:color w:val="BF8F00" w:themeColor="accent4" w:themeShade="BF"/>
          <w:szCs w:val="18"/>
        </w:rPr>
      </w:pPr>
    </w:p>
    <w:p w14:paraId="0148A1C0" w14:textId="77777777" w:rsidR="001D6C87" w:rsidRPr="00F948D8" w:rsidRDefault="001D6C87" w:rsidP="001D6C87">
      <w:pPr>
        <w:rPr>
          <w:rFonts w:eastAsia="Times New Roman" w:cs="Times New Roman"/>
        </w:rPr>
      </w:pPr>
      <w:proofErr w:type="spellStart"/>
      <w:r w:rsidRPr="00F948D8">
        <w:rPr>
          <w:rFonts w:eastAsia="Times New Roman" w:cs="Times New Roman"/>
        </w:rPr>
        <w:t>iSanXoT</w:t>
      </w:r>
      <w:proofErr w:type="spellEnd"/>
      <w:r w:rsidRPr="00F948D8">
        <w:rPr>
          <w:rFonts w:eastAsia="Times New Roman" w:cs="Times New Roman"/>
        </w:rPr>
        <w:t xml:space="preserve"> requires an identification/quantification tab-separated values fil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containing identified features together with their quantitative values and the experiment they originate from. Users can either compose this </w:t>
      </w:r>
      <w:r w:rsidRPr="00F948D8">
        <w:rPr>
          <w:rFonts w:eastAsia="Times New Roman" w:cs="Times New Roman"/>
          <w:i/>
        </w:rPr>
        <w:t>ID-q</w:t>
      </w:r>
      <w:r w:rsidRPr="00F948D8">
        <w:rPr>
          <w:rFonts w:eastAsia="Times New Roman" w:cs="Times New Roman"/>
        </w:rPr>
        <w:t xml:space="preserve"> file manually (see Section above to learn how to do that with data from the four most popular proteomics pipelines) or have it prepared by the </w:t>
      </w:r>
      <w:proofErr w:type="spellStart"/>
      <w:r w:rsidRPr="00F948D8">
        <w:rPr>
          <w:rFonts w:eastAsia="Times New Roman" w:cs="Times New Roman"/>
        </w:rPr>
        <w:t>iSanXoT</w:t>
      </w:r>
      <w:proofErr w:type="spellEnd"/>
      <w:r w:rsidRPr="00F948D8">
        <w:rPr>
          <w:rFonts w:eastAsia="Times New Roman" w:cs="Times New Roman"/>
        </w:rPr>
        <w:t xml:space="preserve"> Input Adaptor. The latter option is described in this Section.</w:t>
      </w:r>
    </w:p>
    <w:p w14:paraId="5A71E418" w14:textId="77777777" w:rsidR="001D6C87" w:rsidRPr="00F948D8" w:rsidRDefault="001D6C87" w:rsidP="001D6C87">
      <w:pPr>
        <w:keepNext/>
        <w:jc w:val="center"/>
        <w:rPr>
          <w:rFonts w:eastAsia="Times New Roman" w:cs="Times New Roman"/>
        </w:rPr>
      </w:pPr>
      <w:r w:rsidRPr="00F948D8">
        <w:rPr>
          <w:rFonts w:eastAsia="Times New Roman" w:cs="Times New Roman"/>
          <w:b/>
          <w:noProof/>
          <w:sz w:val="32"/>
          <w:szCs w:val="32"/>
        </w:rPr>
        <w:drawing>
          <wp:inline distT="0" distB="0" distL="0" distR="0" wp14:anchorId="4FF66AC3" wp14:editId="3B6AA709">
            <wp:extent cx="3562350" cy="306705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562350" cy="3067050"/>
                    </a:xfrm>
                    <a:prstGeom prst="rect">
                      <a:avLst/>
                    </a:prstGeom>
                    <a:noFill/>
                    <a:ln>
                      <a:noFill/>
                    </a:ln>
                  </pic:spPr>
                </pic:pic>
              </a:graphicData>
            </a:graphic>
          </wp:inline>
        </w:drawing>
      </w:r>
    </w:p>
    <w:p w14:paraId="5E48400A" w14:textId="3018E83D"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200" w:name="_Ref122706385"/>
      <w:bookmarkStart w:id="201" w:name="_Ref123773334"/>
      <w:r w:rsidRPr="00F948D8">
        <w:rPr>
          <w:rFonts w:eastAsia="Times New Roman" w:cs="Times New Roman"/>
          <w:i/>
          <w:iCs/>
          <w:color w:val="BF8F00" w:themeColor="accent4" w:themeShade="BF"/>
          <w:szCs w:val="18"/>
        </w:rPr>
        <w:t xml:space="preserve">Figure </w:t>
      </w:r>
      <w:bookmarkEnd w:id="200"/>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71</w:t>
      </w:r>
      <w:r w:rsidRPr="00F948D8">
        <w:rPr>
          <w:rFonts w:eastAsia="Times New Roman" w:cs="Times New Roman"/>
          <w:i/>
          <w:iCs/>
          <w:color w:val="BF8F00" w:themeColor="accent4" w:themeShade="BF"/>
          <w:szCs w:val="18"/>
        </w:rPr>
        <w:fldChar w:fldCharType="end"/>
      </w:r>
      <w:bookmarkEnd w:id="201"/>
      <w:r w:rsidRPr="00F948D8">
        <w:rPr>
          <w:rFonts w:eastAsia="Times New Roman" w:cs="Times New Roman"/>
          <w:i/>
          <w:iCs/>
          <w:color w:val="BF8F00" w:themeColor="accent4" w:themeShade="BF"/>
          <w:szCs w:val="18"/>
        </w:rPr>
        <w:t>. Selecting an ID-q file in the Input Adaptor main window.</w:t>
      </w:r>
    </w:p>
    <w:p w14:paraId="14CDA457" w14:textId="77777777" w:rsidR="001D6C87" w:rsidRPr="00F948D8" w:rsidRDefault="001D6C87" w:rsidP="001D6C87">
      <w:pPr>
        <w:ind w:left="720"/>
        <w:contextualSpacing/>
        <w:rPr>
          <w:rFonts w:eastAsia="Times New Roman" w:cs="Times New Roman"/>
        </w:rPr>
      </w:pPr>
    </w:p>
    <w:p w14:paraId="302655E1" w14:textId="11BDF7EA" w:rsidR="001D6C87" w:rsidRPr="00F948D8" w:rsidRDefault="001D6C87" w:rsidP="001D6C87">
      <w:pPr>
        <w:widowControl w:val="0"/>
        <w:numPr>
          <w:ilvl w:val="0"/>
          <w:numId w:val="31"/>
        </w:numPr>
        <w:spacing w:after="0" w:line="240" w:lineRule="auto"/>
        <w:rPr>
          <w:rFonts w:eastAsia="Times New Roman" w:cs="Times New Roman"/>
        </w:rPr>
      </w:pPr>
      <w:r w:rsidRPr="00F948D8">
        <w:rPr>
          <w:rFonts w:eastAsia="Times New Roman" w:cs="Times New Roman"/>
        </w:rPr>
        <w:t xml:space="preserve">Open the </w:t>
      </w:r>
      <w:proofErr w:type="spellStart"/>
      <w:r w:rsidRPr="00F948D8">
        <w:rPr>
          <w:rFonts w:eastAsia="Times New Roman" w:cs="Times New Roman"/>
        </w:rPr>
        <w:t>iSanXoT</w:t>
      </w:r>
      <w:proofErr w:type="spellEnd"/>
      <w:r w:rsidRPr="00F948D8">
        <w:rPr>
          <w:rFonts w:eastAsia="Times New Roman" w:cs="Times New Roman"/>
        </w:rPr>
        <w:t xml:space="preserve"> application, then see Section above to learn how to get to the </w:t>
      </w:r>
      <w:r w:rsidRPr="00F948D8">
        <w:rPr>
          <w:rFonts w:eastAsia="Times New Roman" w:cs="Times New Roman"/>
          <w:i/>
        </w:rPr>
        <w:t xml:space="preserve">Input Adaptor </w:t>
      </w:r>
      <w:r w:rsidRPr="00F948D8">
        <w:rPr>
          <w:rFonts w:eastAsia="Times New Roman" w:cs="Times New Roman"/>
        </w:rPr>
        <w:t>main</w:t>
      </w:r>
      <w:r w:rsidRPr="00F948D8">
        <w:rPr>
          <w:rFonts w:eastAsia="Times New Roman" w:cs="Times New Roman"/>
          <w:i/>
        </w:rPr>
        <w:t xml:space="preserve"> </w:t>
      </w:r>
      <w:r w:rsidRPr="00F948D8">
        <w:rPr>
          <w:rFonts w:eastAsia="Times New Roman" w:cs="Times New Roman"/>
        </w:rPr>
        <w:t>window (</w:t>
      </w:r>
      <w:r w:rsidRPr="00F948D8">
        <w:rPr>
          <w:rFonts w:eastAsia="Times New Roman" w:cs="Times New Roman"/>
        </w:rPr>
        <w:fldChar w:fldCharType="begin"/>
      </w:r>
      <w:r w:rsidRPr="00F948D8">
        <w:rPr>
          <w:rFonts w:eastAsia="Times New Roman" w:cs="Times New Roman"/>
        </w:rPr>
        <w:instrText xml:space="preserve"> REF _Ref123773334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71</w:t>
      </w:r>
      <w:r w:rsidRPr="00F948D8">
        <w:rPr>
          <w:rFonts w:eastAsia="Times New Roman" w:cs="Times New Roman"/>
        </w:rPr>
        <w:fldChar w:fldCharType="end"/>
      </w:r>
      <w:r w:rsidRPr="00F948D8">
        <w:rPr>
          <w:rFonts w:eastAsia="Times New Roman" w:cs="Times New Roman"/>
        </w:rPr>
        <w:t>).</w:t>
      </w:r>
    </w:p>
    <w:p w14:paraId="49B95C06" w14:textId="77777777" w:rsidR="001D6C87" w:rsidRPr="00F948D8" w:rsidRDefault="001D6C87" w:rsidP="001D6C87">
      <w:pPr>
        <w:widowControl w:val="0"/>
        <w:numPr>
          <w:ilvl w:val="0"/>
          <w:numId w:val="31"/>
        </w:numPr>
        <w:spacing w:after="0" w:line="240" w:lineRule="auto"/>
        <w:rPr>
          <w:rFonts w:eastAsia="Times New Roman" w:cs="Times New Roman"/>
        </w:rPr>
      </w:pPr>
      <w:r w:rsidRPr="00F948D8">
        <w:rPr>
          <w:rFonts w:eastAsia="Times New Roman" w:cs="Times New Roman"/>
        </w:rPr>
        <w:t xml:space="preserve">If you already have an appropriate </w:t>
      </w:r>
      <w:r w:rsidRPr="00F948D8">
        <w:rPr>
          <w:rFonts w:eastAsia="Times New Roman" w:cs="Times New Roman"/>
          <w:i/>
        </w:rPr>
        <w:t>ID-q</w:t>
      </w:r>
      <w:r w:rsidRPr="00F948D8">
        <w:rPr>
          <w:rFonts w:eastAsia="Times New Roman" w:cs="Times New Roman"/>
        </w:rPr>
        <w:t xml:space="preserve"> file, select the </w:t>
      </w:r>
      <w:r w:rsidRPr="00F948D8">
        <w:rPr>
          <w:rFonts w:eastAsia="Times New Roman" w:cs="Times New Roman"/>
          <w:i/>
        </w:rPr>
        <w:t xml:space="preserve">Provide the Identification/Quantification file (ID-q) </w:t>
      </w:r>
      <w:r w:rsidRPr="00F948D8">
        <w:rPr>
          <w:rFonts w:eastAsia="Times New Roman" w:cs="Times New Roman"/>
        </w:rPr>
        <w:t xml:space="preserve">option, then click on </w:t>
      </w:r>
      <w:r w:rsidRPr="00F948D8">
        <w:rPr>
          <w:rFonts w:eastAsia="Times New Roman" w:cs="Times New Roman"/>
          <w:i/>
        </w:rPr>
        <w:t>Choose identification file</w:t>
      </w:r>
      <w:r w:rsidRPr="00F948D8">
        <w:rPr>
          <w:rFonts w:eastAsia="Times New Roman" w:cs="Times New Roman"/>
        </w:rPr>
        <w:t xml:space="preserve"> to select the file.</w:t>
      </w:r>
    </w:p>
    <w:p w14:paraId="670C305D" w14:textId="77777777" w:rsidR="001D6C87" w:rsidRPr="00F948D8" w:rsidRDefault="001D6C87" w:rsidP="001D6C87">
      <w:pPr>
        <w:keepNext/>
        <w:ind w:left="720" w:firstLine="440"/>
        <w:contextualSpacing/>
        <w:jc w:val="center"/>
        <w:rPr>
          <w:rFonts w:eastAsia="Times New Roman" w:cs="Times New Roman"/>
        </w:rPr>
      </w:pPr>
      <w:r w:rsidRPr="00F948D8">
        <w:rPr>
          <w:rFonts w:eastAsia="Times New Roman" w:cs="Times New Roman"/>
          <w:noProof/>
        </w:rPr>
        <w:drawing>
          <wp:inline distT="0" distB="0" distL="0" distR="0" wp14:anchorId="0596E934" wp14:editId="097D16B5">
            <wp:extent cx="4781550" cy="14382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4781550" cy="1438275"/>
                    </a:xfrm>
                    <a:prstGeom prst="rect">
                      <a:avLst/>
                    </a:prstGeom>
                    <a:noFill/>
                    <a:ln>
                      <a:noFill/>
                    </a:ln>
                  </pic:spPr>
                </pic:pic>
              </a:graphicData>
            </a:graphic>
          </wp:inline>
        </w:drawing>
      </w:r>
    </w:p>
    <w:p w14:paraId="59A845FC" w14:textId="7871AD3D"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202" w:name="_Ref122706414"/>
      <w:bookmarkStart w:id="203" w:name="_Ref123773359"/>
      <w:r w:rsidRPr="00F948D8">
        <w:rPr>
          <w:rFonts w:eastAsia="Times New Roman" w:cs="Times New Roman"/>
          <w:i/>
          <w:iCs/>
          <w:color w:val="BF8F00" w:themeColor="accent4" w:themeShade="BF"/>
          <w:szCs w:val="18"/>
        </w:rPr>
        <w:t xml:space="preserve">Figure </w:t>
      </w:r>
      <w:bookmarkEnd w:id="202"/>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72</w:t>
      </w:r>
      <w:r w:rsidRPr="00F948D8">
        <w:rPr>
          <w:rFonts w:eastAsia="Times New Roman" w:cs="Times New Roman"/>
          <w:i/>
          <w:iCs/>
          <w:color w:val="BF8F00" w:themeColor="accent4" w:themeShade="BF"/>
          <w:szCs w:val="18"/>
        </w:rPr>
        <w:fldChar w:fldCharType="end"/>
      </w:r>
      <w:bookmarkEnd w:id="203"/>
      <w:r w:rsidRPr="00F948D8">
        <w:rPr>
          <w:rFonts w:eastAsia="Times New Roman" w:cs="Times New Roman"/>
          <w:i/>
          <w:iCs/>
          <w:color w:val="BF8F00" w:themeColor="accent4" w:themeShade="BF"/>
          <w:szCs w:val="18"/>
        </w:rPr>
        <w:t xml:space="preserve">. Having the </w:t>
      </w:r>
      <w:proofErr w:type="spellStart"/>
      <w:r w:rsidRPr="00F948D8">
        <w:rPr>
          <w:rFonts w:eastAsia="Times New Roman" w:cs="Times New Roman"/>
          <w:i/>
          <w:iCs/>
          <w:color w:val="BF8F00" w:themeColor="accent4" w:themeShade="BF"/>
          <w:szCs w:val="18"/>
        </w:rPr>
        <w:t>iSanXoT</w:t>
      </w:r>
      <w:proofErr w:type="spellEnd"/>
      <w:r w:rsidRPr="00F948D8">
        <w:rPr>
          <w:rFonts w:eastAsia="Times New Roman" w:cs="Times New Roman"/>
          <w:i/>
          <w:iCs/>
          <w:color w:val="BF8F00" w:themeColor="accent4" w:themeShade="BF"/>
          <w:szCs w:val="18"/>
        </w:rPr>
        <w:t xml:space="preserve"> Input Adaptor prepare the ID-q file.</w:t>
      </w:r>
    </w:p>
    <w:p w14:paraId="2791CB76" w14:textId="50771696" w:rsidR="001D6C87" w:rsidRPr="00F948D8" w:rsidRDefault="001D6C87" w:rsidP="001D6C87">
      <w:pPr>
        <w:widowControl w:val="0"/>
        <w:numPr>
          <w:ilvl w:val="0"/>
          <w:numId w:val="32"/>
        </w:numPr>
        <w:spacing w:after="0" w:line="240" w:lineRule="auto"/>
        <w:rPr>
          <w:rFonts w:eastAsia="Times New Roman" w:cs="Times New Roman"/>
        </w:rPr>
      </w:pPr>
      <w:r w:rsidRPr="00F948D8">
        <w:rPr>
          <w:rFonts w:eastAsia="Times New Roman" w:cs="Times New Roman"/>
        </w:rPr>
        <w:t xml:space="preserve">To have the </w:t>
      </w:r>
      <w:proofErr w:type="spellStart"/>
      <w:r w:rsidRPr="00F948D8">
        <w:rPr>
          <w:rFonts w:eastAsia="Times New Roman" w:cs="Times New Roman"/>
        </w:rPr>
        <w:t>iSanXoT</w:t>
      </w:r>
      <w:proofErr w:type="spellEnd"/>
      <w:r w:rsidRPr="00F948D8">
        <w:rPr>
          <w:rFonts w:eastAsia="Times New Roman" w:cs="Times New Roman"/>
        </w:rPr>
        <w:t xml:space="preserve"> Input Adaptor prepare the </w:t>
      </w:r>
      <w:r w:rsidRPr="00F948D8">
        <w:rPr>
          <w:rFonts w:eastAsia="Times New Roman" w:cs="Times New Roman"/>
          <w:i/>
        </w:rPr>
        <w:t>ID-q</w:t>
      </w:r>
      <w:r w:rsidRPr="00F948D8">
        <w:rPr>
          <w:rFonts w:eastAsia="Times New Roman" w:cs="Times New Roman"/>
        </w:rPr>
        <w:t xml:space="preserve"> file from proteomics pipelines results (this works at least with </w:t>
      </w:r>
      <w:proofErr w:type="spellStart"/>
      <w:r w:rsidRPr="00F948D8">
        <w:rPr>
          <w:rFonts w:eastAsia="Times New Roman" w:cs="Times New Roman"/>
        </w:rPr>
        <w:t>MaxQuant</w:t>
      </w:r>
      <w:proofErr w:type="spellEnd"/>
      <w:r w:rsidRPr="00F948D8">
        <w:rPr>
          <w:rFonts w:eastAsia="Times New Roman" w:cs="Times New Roman"/>
        </w:rPr>
        <w:t xml:space="preserve">, Trans-Proteomic Pipeline, </w:t>
      </w:r>
      <w:proofErr w:type="spellStart"/>
      <w:r w:rsidRPr="00F948D8">
        <w:rPr>
          <w:rFonts w:eastAsia="Times New Roman" w:cs="Times New Roman"/>
        </w:rPr>
        <w:t>FragPipe</w:t>
      </w:r>
      <w:proofErr w:type="spellEnd"/>
      <w:r w:rsidRPr="00F948D8">
        <w:rPr>
          <w:rFonts w:eastAsia="Times New Roman" w:cs="Times New Roman"/>
        </w:rPr>
        <w:t xml:space="preserve">, and </w:t>
      </w:r>
      <w:r w:rsidRPr="00F948D8">
        <w:rPr>
          <w:rFonts w:eastAsia="Times New Roman" w:cs="Times New Roman"/>
        </w:rPr>
        <w:lastRenderedPageBreak/>
        <w:t xml:space="preserve">Proteome Discoverer), select the </w:t>
      </w:r>
      <w:r w:rsidRPr="00F948D8">
        <w:rPr>
          <w:rFonts w:eastAsia="Times New Roman" w:cs="Times New Roman"/>
          <w:i/>
        </w:rPr>
        <w:t>Create adapted input file from proteomics pipelines results</w:t>
      </w:r>
      <w:r w:rsidRPr="00F948D8">
        <w:rPr>
          <w:rFonts w:eastAsia="Times New Roman" w:cs="Times New Roman"/>
        </w:rPr>
        <w:t xml:space="preserve"> option, then click on </w:t>
      </w:r>
      <w:r w:rsidRPr="00F948D8">
        <w:rPr>
          <w:rFonts w:eastAsia="Times New Roman" w:cs="Times New Roman"/>
          <w:i/>
        </w:rPr>
        <w:t xml:space="preserve">Choose folder + Add </w:t>
      </w:r>
      <w:proofErr w:type="spellStart"/>
      <w:r w:rsidRPr="00F948D8">
        <w:rPr>
          <w:rFonts w:eastAsia="Times New Roman" w:cs="Times New Roman"/>
          <w:i/>
        </w:rPr>
        <w:t>anots</w:t>
      </w:r>
      <w:proofErr w:type="spellEnd"/>
      <w:r w:rsidRPr="00F948D8">
        <w:rPr>
          <w:rFonts w:eastAsia="Times New Roman" w:cs="Times New Roman"/>
        </w:rPr>
        <w:t xml:space="preserve"> to select the folder containing the output files (</w:t>
      </w:r>
      <w:r w:rsidRPr="00F948D8">
        <w:rPr>
          <w:rFonts w:eastAsia="Times New Roman" w:cs="Times New Roman"/>
        </w:rPr>
        <w:fldChar w:fldCharType="begin"/>
      </w:r>
      <w:r w:rsidRPr="00F948D8">
        <w:rPr>
          <w:rFonts w:eastAsia="Times New Roman" w:cs="Times New Roman"/>
        </w:rPr>
        <w:instrText xml:space="preserve"> REF _Ref123773359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72</w:t>
      </w:r>
      <w:r w:rsidRPr="00F948D8">
        <w:rPr>
          <w:rFonts w:eastAsia="Times New Roman" w:cs="Times New Roman"/>
        </w:rPr>
        <w:fldChar w:fldCharType="end"/>
      </w:r>
      <w:r w:rsidRPr="00F948D8">
        <w:rPr>
          <w:rFonts w:eastAsia="Times New Roman" w:cs="Times New Roman"/>
        </w:rPr>
        <w:t>). A three-panel window will pop-up (</w:t>
      </w:r>
      <w:r w:rsidRPr="00F948D8">
        <w:rPr>
          <w:rFonts w:eastAsia="Times New Roman" w:cs="Times New Roman"/>
        </w:rPr>
        <w:fldChar w:fldCharType="begin"/>
      </w:r>
      <w:r w:rsidRPr="00F948D8">
        <w:rPr>
          <w:rFonts w:eastAsia="Times New Roman" w:cs="Times New Roman"/>
        </w:rPr>
        <w:instrText xml:space="preserve"> REF _Ref123773412 \h </w:instrText>
      </w:r>
      <w:r w:rsidRPr="00F948D8">
        <w:rPr>
          <w:rFonts w:eastAsia="Times New Roman" w:cs="Times New Roman"/>
        </w:rPr>
      </w:r>
      <w:r w:rsidRPr="00F948D8">
        <w:rPr>
          <w:rFonts w:eastAsia="Times New Roman" w:cs="Times New Roman"/>
        </w:rPr>
        <w:fldChar w:fldCharType="separate"/>
      </w:r>
      <w:r w:rsidR="0009316B" w:rsidRPr="00F948D8">
        <w:rPr>
          <w:rFonts w:eastAsia="Times New Roman" w:cs="Times New Roman"/>
          <w:i/>
          <w:iCs/>
          <w:color w:val="BF8F00" w:themeColor="accent4" w:themeShade="BF"/>
          <w:szCs w:val="18"/>
        </w:rPr>
        <w:t xml:space="preserve">Figure </w:t>
      </w:r>
      <w:r w:rsidR="0009316B">
        <w:rPr>
          <w:rFonts w:eastAsia="Times New Roman" w:cs="Times New Roman"/>
          <w:i/>
          <w:iCs/>
          <w:noProof/>
          <w:color w:val="BF8F00" w:themeColor="accent4" w:themeShade="BF"/>
          <w:szCs w:val="18"/>
        </w:rPr>
        <w:t>73</w:t>
      </w:r>
      <w:r w:rsidRPr="00F948D8">
        <w:rPr>
          <w:rFonts w:eastAsia="Times New Roman" w:cs="Times New Roman"/>
        </w:rPr>
        <w:fldChar w:fldCharType="end"/>
      </w:r>
      <w:r w:rsidRPr="00F948D8">
        <w:rPr>
          <w:rFonts w:eastAsia="Times New Roman" w:cs="Times New Roman"/>
        </w:rPr>
        <w:t>).</w:t>
      </w:r>
    </w:p>
    <w:p w14:paraId="1F372B76" w14:textId="77777777" w:rsidR="001D6C87" w:rsidRPr="00F948D8" w:rsidRDefault="001D6C87" w:rsidP="001D6C87">
      <w:pPr>
        <w:ind w:left="720"/>
        <w:contextualSpacing/>
        <w:rPr>
          <w:rFonts w:eastAsia="Times New Roman" w:cs="Times New Roman"/>
        </w:rPr>
      </w:pPr>
    </w:p>
    <w:p w14:paraId="228B0D2F" w14:textId="77777777" w:rsidR="001D6C87" w:rsidRPr="00F948D8" w:rsidRDefault="001D6C87" w:rsidP="001D6C87">
      <w:pPr>
        <w:keepNext/>
        <w:ind w:left="720"/>
        <w:contextualSpacing/>
        <w:jc w:val="center"/>
        <w:rPr>
          <w:rFonts w:eastAsia="Times New Roman" w:cs="Times New Roman"/>
        </w:rPr>
      </w:pPr>
      <w:r w:rsidRPr="00F948D8">
        <w:rPr>
          <w:rFonts w:eastAsia="Times New Roman" w:cs="Times New Roman"/>
          <w:noProof/>
        </w:rPr>
        <w:drawing>
          <wp:inline distT="0" distB="0" distL="0" distR="0" wp14:anchorId="1EDCD4AE" wp14:editId="18D7D029">
            <wp:extent cx="3537585" cy="4130516"/>
            <wp:effectExtent l="114300" t="57150" r="62865" b="1181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537585" cy="4130040"/>
                    </a:xfrm>
                    <a:prstGeom prst="rect">
                      <a:avLst/>
                    </a:prstGeom>
                    <a:noFill/>
                    <a:ln>
                      <a:solidFill>
                        <a:sysClr val="window" lastClr="FFFFFF">
                          <a:lumMod val="75000"/>
                        </a:sysClr>
                      </a:solidFill>
                    </a:ln>
                    <a:effectLst>
                      <a:outerShdw blurRad="50800" dist="38100" dir="8100000" algn="tr" rotWithShape="0">
                        <a:prstClr val="black">
                          <a:alpha val="40000"/>
                        </a:prstClr>
                      </a:outerShdw>
                    </a:effectLst>
                  </pic:spPr>
                </pic:pic>
              </a:graphicData>
            </a:graphic>
          </wp:inline>
        </w:drawing>
      </w:r>
    </w:p>
    <w:p w14:paraId="4B858A35" w14:textId="1E778E39" w:rsidR="001D6C87" w:rsidRPr="00F948D8" w:rsidRDefault="001D6C87" w:rsidP="001D6C87">
      <w:pPr>
        <w:spacing w:after="200" w:line="240" w:lineRule="auto"/>
        <w:jc w:val="center"/>
        <w:rPr>
          <w:rFonts w:eastAsia="Times New Roman" w:cs="Times New Roman"/>
          <w:i/>
          <w:iCs/>
          <w:color w:val="BF8F00" w:themeColor="accent4" w:themeShade="BF"/>
          <w:szCs w:val="18"/>
        </w:rPr>
      </w:pPr>
      <w:bookmarkStart w:id="204" w:name="_Ref122706425"/>
      <w:bookmarkStart w:id="205" w:name="_Ref123773368"/>
      <w:bookmarkStart w:id="206" w:name="_Ref123773412"/>
      <w:r w:rsidRPr="00F948D8">
        <w:rPr>
          <w:rFonts w:eastAsia="Times New Roman" w:cs="Times New Roman"/>
          <w:i/>
          <w:iCs/>
          <w:color w:val="BF8F00" w:themeColor="accent4" w:themeShade="BF"/>
          <w:szCs w:val="18"/>
        </w:rPr>
        <w:t xml:space="preserve">Figure </w:t>
      </w:r>
      <w:bookmarkEnd w:id="204"/>
      <w:bookmarkEnd w:id="205"/>
      <w:r w:rsidRPr="00F948D8">
        <w:rPr>
          <w:rFonts w:eastAsia="Times New Roman" w:cs="Times New Roman"/>
          <w:i/>
          <w:iCs/>
          <w:color w:val="BF8F00" w:themeColor="accent4" w:themeShade="BF"/>
          <w:szCs w:val="18"/>
        </w:rPr>
        <w:fldChar w:fldCharType="begin"/>
      </w:r>
      <w:r w:rsidRPr="00F948D8">
        <w:rPr>
          <w:rFonts w:eastAsia="Times New Roman" w:cs="Times New Roman"/>
          <w:i/>
          <w:iCs/>
          <w:color w:val="BF8F00" w:themeColor="accent4" w:themeShade="BF"/>
          <w:szCs w:val="18"/>
        </w:rPr>
        <w:instrText xml:space="preserve"> SEQ Figure \* ARABIC </w:instrText>
      </w:r>
      <w:r w:rsidRPr="00F948D8">
        <w:rPr>
          <w:rFonts w:eastAsia="Times New Roman" w:cs="Times New Roman"/>
          <w:i/>
          <w:iCs/>
          <w:color w:val="BF8F00" w:themeColor="accent4" w:themeShade="BF"/>
          <w:szCs w:val="18"/>
        </w:rPr>
        <w:fldChar w:fldCharType="separate"/>
      </w:r>
      <w:r w:rsidR="0009316B">
        <w:rPr>
          <w:rFonts w:eastAsia="Times New Roman" w:cs="Times New Roman"/>
          <w:i/>
          <w:iCs/>
          <w:noProof/>
          <w:color w:val="BF8F00" w:themeColor="accent4" w:themeShade="BF"/>
          <w:szCs w:val="18"/>
        </w:rPr>
        <w:t>73</w:t>
      </w:r>
      <w:r w:rsidRPr="00F948D8">
        <w:rPr>
          <w:rFonts w:eastAsia="Times New Roman" w:cs="Times New Roman"/>
          <w:i/>
          <w:iCs/>
          <w:color w:val="BF8F00" w:themeColor="accent4" w:themeShade="BF"/>
          <w:szCs w:val="18"/>
        </w:rPr>
        <w:fldChar w:fldCharType="end"/>
      </w:r>
      <w:bookmarkEnd w:id="206"/>
      <w:r w:rsidRPr="00F948D8">
        <w:rPr>
          <w:rFonts w:eastAsia="Times New Roman" w:cs="Times New Roman"/>
          <w:i/>
          <w:iCs/>
          <w:color w:val="BF8F00" w:themeColor="accent4" w:themeShade="BF"/>
          <w:szCs w:val="18"/>
        </w:rPr>
        <w:t xml:space="preserve">. Adapting results from a proteomics pipeline. In the top panel several output files from Proteome Discoverer have been selected. These </w:t>
      </w:r>
      <w:r w:rsidRPr="00F948D8">
        <w:rPr>
          <w:rFonts w:eastAsia="Times New Roman" w:cs="Times New Roman"/>
          <w:iCs/>
          <w:color w:val="BF8F00" w:themeColor="accent4" w:themeShade="BF"/>
          <w:szCs w:val="18"/>
        </w:rPr>
        <w:t>PSMs.txt</w:t>
      </w:r>
      <w:r w:rsidRPr="00F948D8">
        <w:rPr>
          <w:rFonts w:eastAsia="Times New Roman" w:cs="Times New Roman"/>
          <w:i/>
          <w:iCs/>
          <w:color w:val="BF8F00" w:themeColor="accent4" w:themeShade="BF"/>
          <w:szCs w:val="18"/>
        </w:rPr>
        <w:t xml:space="preserve"> files, which contain identification/quantification data, have been assigned an experiment name (</w:t>
      </w:r>
      <w:proofErr w:type="spellStart"/>
      <w:r w:rsidRPr="00F948D8">
        <w:rPr>
          <w:rFonts w:eastAsia="Times New Roman" w:cs="Times New Roman"/>
          <w:iCs/>
          <w:color w:val="BF8F00" w:themeColor="accent4" w:themeShade="BF"/>
          <w:szCs w:val="18"/>
        </w:rPr>
        <w:t>Jurkat</w:t>
      </w:r>
      <w:proofErr w:type="spellEnd"/>
      <w:r w:rsidRPr="00F948D8">
        <w:rPr>
          <w:rFonts w:eastAsia="Times New Roman" w:cs="Times New Roman"/>
          <w:i/>
          <w:iCs/>
          <w:color w:val="BF8F00" w:themeColor="accent4" w:themeShade="BF"/>
          <w:szCs w:val="18"/>
        </w:rPr>
        <w:t xml:space="preserve">) in the middle panel. The bottom panel has been used to create identifiers by concatenating result file headers: </w:t>
      </w:r>
      <w:r w:rsidRPr="00F948D8">
        <w:rPr>
          <w:rFonts w:eastAsia="Times New Roman" w:cs="Times New Roman"/>
          <w:iCs/>
          <w:color w:val="BF8F00" w:themeColor="accent4" w:themeShade="BF"/>
          <w:szCs w:val="18"/>
        </w:rPr>
        <w:t>ScanID</w:t>
      </w:r>
      <w:r w:rsidRPr="00F948D8">
        <w:rPr>
          <w:rFonts w:eastAsia="Times New Roman" w:cs="Times New Roman"/>
          <w:i/>
          <w:iCs/>
          <w:color w:val="BF8F00" w:themeColor="accent4" w:themeShade="BF"/>
          <w:szCs w:val="18"/>
        </w:rPr>
        <w:t xml:space="preserve"> (by concatenating </w:t>
      </w:r>
      <w:r w:rsidRPr="00F948D8">
        <w:rPr>
          <w:rFonts w:eastAsia="Times New Roman" w:cs="Times New Roman"/>
          <w:iCs/>
          <w:color w:val="BF8F00" w:themeColor="accent4" w:themeShade="BF"/>
          <w:szCs w:val="18"/>
        </w:rPr>
        <w:t>Spectrum File, First Scan</w:t>
      </w:r>
      <w:r w:rsidRPr="00F948D8">
        <w:rPr>
          <w:rFonts w:eastAsia="Times New Roman" w:cs="Times New Roman"/>
          <w:i/>
          <w:iCs/>
          <w:color w:val="BF8F00" w:themeColor="accent4" w:themeShade="BF"/>
          <w:szCs w:val="18"/>
        </w:rPr>
        <w:t xml:space="preserve"> and </w:t>
      </w:r>
      <w:r w:rsidRPr="00F948D8">
        <w:rPr>
          <w:rFonts w:eastAsia="Times New Roman" w:cs="Times New Roman"/>
          <w:iCs/>
          <w:color w:val="BF8F00" w:themeColor="accent4" w:themeShade="BF"/>
          <w:szCs w:val="18"/>
        </w:rPr>
        <w:t>Charge</w:t>
      </w:r>
      <w:r w:rsidRPr="00F948D8">
        <w:rPr>
          <w:rFonts w:eastAsia="Times New Roman" w:cs="Times New Roman"/>
          <w:i/>
          <w:iCs/>
          <w:color w:val="BF8F00" w:themeColor="accent4" w:themeShade="BF"/>
          <w:szCs w:val="18"/>
        </w:rPr>
        <w:t xml:space="preserve">) and </w:t>
      </w:r>
      <w:proofErr w:type="spellStart"/>
      <w:r w:rsidRPr="00F948D8">
        <w:rPr>
          <w:rFonts w:eastAsia="Times New Roman" w:cs="Times New Roman"/>
          <w:iCs/>
          <w:color w:val="BF8F00" w:themeColor="accent4" w:themeShade="BF"/>
          <w:szCs w:val="18"/>
        </w:rPr>
        <w:t>pepID</w:t>
      </w:r>
      <w:proofErr w:type="spellEnd"/>
      <w:r w:rsidRPr="00F948D8">
        <w:rPr>
          <w:rFonts w:eastAsia="Times New Roman" w:cs="Times New Roman"/>
          <w:i/>
          <w:iCs/>
          <w:color w:val="BF8F00" w:themeColor="accent4" w:themeShade="BF"/>
          <w:szCs w:val="18"/>
        </w:rPr>
        <w:t xml:space="preserve"> (by concatenating </w:t>
      </w:r>
      <w:r w:rsidRPr="00F948D8">
        <w:rPr>
          <w:rFonts w:eastAsia="Times New Roman" w:cs="Times New Roman"/>
          <w:iCs/>
          <w:color w:val="BF8F00" w:themeColor="accent4" w:themeShade="BF"/>
          <w:szCs w:val="18"/>
        </w:rPr>
        <w:t>Sequence</w:t>
      </w:r>
      <w:r w:rsidRPr="00F948D8">
        <w:rPr>
          <w:rFonts w:eastAsia="Times New Roman" w:cs="Times New Roman"/>
          <w:i/>
          <w:iCs/>
          <w:color w:val="BF8F00" w:themeColor="accent4" w:themeShade="BF"/>
          <w:szCs w:val="18"/>
        </w:rPr>
        <w:t xml:space="preserve"> and </w:t>
      </w:r>
      <w:r w:rsidRPr="00F948D8">
        <w:rPr>
          <w:rFonts w:eastAsia="Times New Roman" w:cs="Times New Roman"/>
          <w:iCs/>
          <w:color w:val="BF8F00" w:themeColor="accent4" w:themeShade="BF"/>
          <w:szCs w:val="18"/>
        </w:rPr>
        <w:t>Modifications</w:t>
      </w:r>
      <w:r w:rsidRPr="00F948D8">
        <w:rPr>
          <w:rFonts w:eastAsia="Times New Roman" w:cs="Times New Roman"/>
          <w:i/>
          <w:iCs/>
          <w:color w:val="BF8F00" w:themeColor="accent4" w:themeShade="BF"/>
          <w:szCs w:val="18"/>
        </w:rPr>
        <w:t>).</w:t>
      </w:r>
    </w:p>
    <w:p w14:paraId="5D13EDB1" w14:textId="77777777" w:rsidR="001D6C87" w:rsidRPr="00F948D8" w:rsidRDefault="001D6C87" w:rsidP="001D6C87">
      <w:pPr>
        <w:rPr>
          <w:rFonts w:eastAsia="Times New Roman" w:cs="Times New Roman"/>
        </w:rPr>
      </w:pPr>
    </w:p>
    <w:p w14:paraId="6092825B" w14:textId="77777777" w:rsidR="001D6C87" w:rsidRPr="00F948D8" w:rsidRDefault="001D6C87" w:rsidP="001D6C87">
      <w:pPr>
        <w:widowControl w:val="0"/>
        <w:numPr>
          <w:ilvl w:val="0"/>
          <w:numId w:val="32"/>
        </w:numPr>
        <w:spacing w:after="0" w:line="240" w:lineRule="auto"/>
        <w:rPr>
          <w:rFonts w:eastAsia="Times New Roman" w:cs="Times New Roman"/>
        </w:rPr>
      </w:pPr>
      <w:r w:rsidRPr="00F948D8">
        <w:rPr>
          <w:rFonts w:eastAsia="Times New Roman" w:cs="Times New Roman"/>
        </w:rPr>
        <w:t xml:space="preserve">The top panel displays the files included in the folder so that you can select one or more result files to be considered by </w:t>
      </w:r>
      <w:proofErr w:type="spellStart"/>
      <w:r w:rsidRPr="00F948D8">
        <w:rPr>
          <w:rFonts w:eastAsia="Times New Roman" w:cs="Times New Roman"/>
        </w:rPr>
        <w:t>iSanXoT</w:t>
      </w:r>
      <w:proofErr w:type="spellEnd"/>
      <w:r w:rsidRPr="00F948D8">
        <w:rPr>
          <w:rFonts w:eastAsia="Times New Roman" w:cs="Times New Roman"/>
        </w:rPr>
        <w:t xml:space="preserve"> Input Adaptor. Please bear in mind that if several result files are selected, these must necessarily have the same column headers.</w:t>
      </w:r>
    </w:p>
    <w:p w14:paraId="6F9FBBD7" w14:textId="77777777" w:rsidR="001D6C87" w:rsidRPr="00F948D8" w:rsidRDefault="001D6C87" w:rsidP="001D6C87">
      <w:pPr>
        <w:widowControl w:val="0"/>
        <w:numPr>
          <w:ilvl w:val="0"/>
          <w:numId w:val="32"/>
        </w:numPr>
        <w:spacing w:after="0" w:line="240" w:lineRule="auto"/>
        <w:rPr>
          <w:rFonts w:eastAsia="Times New Roman" w:cs="Times New Roman"/>
        </w:rPr>
      </w:pPr>
      <w:r w:rsidRPr="00F948D8">
        <w:rPr>
          <w:rFonts w:eastAsia="Times New Roman" w:cs="Times New Roman"/>
        </w:rPr>
        <w:t>The middle panel is used to set the distribution of data items across experiments according to result filenames.</w:t>
      </w:r>
    </w:p>
    <w:p w14:paraId="5DF61EB1" w14:textId="77777777" w:rsidR="001D6C87" w:rsidRPr="00F948D8" w:rsidRDefault="001D6C87" w:rsidP="001D6C87">
      <w:pPr>
        <w:widowControl w:val="0"/>
        <w:numPr>
          <w:ilvl w:val="0"/>
          <w:numId w:val="32"/>
        </w:numPr>
        <w:spacing w:after="0" w:line="240" w:lineRule="auto"/>
        <w:rPr>
          <w:rFonts w:eastAsia="Times New Roman" w:cs="Times New Roman"/>
        </w:rPr>
      </w:pPr>
      <w:r w:rsidRPr="00F948D8">
        <w:rPr>
          <w:rFonts w:eastAsia="Times New Roman" w:cs="Times New Roman"/>
        </w:rPr>
        <w:t>The bottom panel allows to create identifiers by concatenating result file headers. It is composed of two interfaces:</w:t>
      </w:r>
    </w:p>
    <w:p w14:paraId="4604423E" w14:textId="77777777" w:rsidR="001D6C87" w:rsidRPr="00F948D8" w:rsidRDefault="001D6C87" w:rsidP="001D6C87">
      <w:pPr>
        <w:widowControl w:val="0"/>
        <w:numPr>
          <w:ilvl w:val="1"/>
          <w:numId w:val="32"/>
        </w:numPr>
        <w:spacing w:after="0" w:line="240" w:lineRule="auto"/>
        <w:rPr>
          <w:rFonts w:eastAsia="Times New Roman" w:cs="Times New Roman"/>
        </w:rPr>
      </w:pPr>
      <w:r w:rsidRPr="00F948D8">
        <w:rPr>
          <w:rFonts w:eastAsia="Times New Roman" w:cs="Times New Roman"/>
        </w:rPr>
        <w:t>The headers found on the result files are listed on the left. Header names will be added to the interface on the right as they are selected;</w:t>
      </w:r>
    </w:p>
    <w:p w14:paraId="2C6E2B7A" w14:textId="77777777" w:rsidR="001D6C87" w:rsidRPr="00F948D8" w:rsidRDefault="001D6C87" w:rsidP="001D6C87">
      <w:pPr>
        <w:widowControl w:val="0"/>
        <w:numPr>
          <w:ilvl w:val="1"/>
          <w:numId w:val="32"/>
        </w:numPr>
        <w:spacing w:after="0" w:line="240" w:lineRule="auto"/>
        <w:rPr>
          <w:rFonts w:eastAsia="Times New Roman" w:cs="Times New Roman"/>
        </w:rPr>
      </w:pPr>
      <w:r w:rsidRPr="00F948D8">
        <w:rPr>
          <w:rFonts w:eastAsia="Times New Roman" w:cs="Times New Roman"/>
        </w:rPr>
        <w:t>The interface on the right displays the header names selected to generate the identifier as well as the identifier name provided by the user.</w:t>
      </w:r>
    </w:p>
    <w:p w14:paraId="1986B0D4" w14:textId="77777777" w:rsidR="001D6C87" w:rsidRPr="00F948D8" w:rsidRDefault="001D6C87" w:rsidP="001D6C87">
      <w:pPr>
        <w:ind w:left="720" w:firstLine="440"/>
        <w:contextualSpacing/>
        <w:rPr>
          <w:rFonts w:eastAsia="Times New Roman" w:cs="Times New Roman"/>
        </w:rPr>
      </w:pPr>
    </w:p>
    <w:p w14:paraId="5F3A6FC2" w14:textId="77777777" w:rsidR="001D6C87" w:rsidRPr="00F948D8" w:rsidRDefault="001D6C87" w:rsidP="001D6C87">
      <w:pPr>
        <w:widowControl w:val="0"/>
        <w:numPr>
          <w:ilvl w:val="0"/>
          <w:numId w:val="33"/>
        </w:numPr>
        <w:spacing w:after="0" w:line="240" w:lineRule="auto"/>
        <w:rPr>
          <w:rFonts w:eastAsia="Times New Roman" w:cs="Times New Roman"/>
        </w:rPr>
      </w:pPr>
      <w:r w:rsidRPr="00F948D8">
        <w:rPr>
          <w:rFonts w:eastAsia="Times New Roman" w:cs="Times New Roman"/>
        </w:rPr>
        <w:t xml:space="preserve">Please note that the alphanumeric text that unambiguously identifies the items to be integrated is the only identifier that must be necessarily included in the </w:t>
      </w:r>
      <w:r w:rsidRPr="00F948D8">
        <w:rPr>
          <w:rFonts w:eastAsia="Times New Roman" w:cs="Times New Roman"/>
          <w:i/>
        </w:rPr>
        <w:t>ID-q</w:t>
      </w:r>
      <w:r w:rsidRPr="00F948D8">
        <w:rPr>
          <w:rFonts w:eastAsia="Times New Roman" w:cs="Times New Roman"/>
        </w:rPr>
        <w:t xml:space="preserve"> file.</w:t>
      </w:r>
    </w:p>
    <w:p w14:paraId="5FDE4EE6" w14:textId="77777777" w:rsidR="001D6C87" w:rsidRPr="00F948D8" w:rsidRDefault="001D6C87" w:rsidP="001D6C87">
      <w:pPr>
        <w:widowControl w:val="0"/>
        <w:numPr>
          <w:ilvl w:val="0"/>
          <w:numId w:val="33"/>
        </w:numPr>
        <w:spacing w:after="0" w:line="240" w:lineRule="auto"/>
        <w:rPr>
          <w:rFonts w:eastAsia="Times New Roman" w:cs="Times New Roman"/>
        </w:rPr>
      </w:pPr>
      <w:r w:rsidRPr="00F948D8">
        <w:rPr>
          <w:rFonts w:eastAsia="Times New Roman" w:cs="Times New Roman"/>
        </w:rPr>
        <w:lastRenderedPageBreak/>
        <w:t xml:space="preserve">Click the </w:t>
      </w:r>
      <w:r w:rsidRPr="00F948D8">
        <w:rPr>
          <w:rFonts w:eastAsia="Times New Roman" w:cs="Times New Roman"/>
          <w:i/>
        </w:rPr>
        <w:t>Submit</w:t>
      </w:r>
      <w:r w:rsidRPr="00F948D8">
        <w:rPr>
          <w:rFonts w:eastAsia="Times New Roman" w:cs="Times New Roman"/>
        </w:rPr>
        <w:t xml:space="preserve"> button and the Input Adaptor will start generating the </w:t>
      </w:r>
      <w:r w:rsidRPr="00F948D8">
        <w:rPr>
          <w:rFonts w:eastAsia="Times New Roman" w:cs="Times New Roman"/>
          <w:i/>
        </w:rPr>
        <w:t>ID-</w:t>
      </w:r>
      <w:proofErr w:type="spellStart"/>
      <w:r w:rsidRPr="00F948D8">
        <w:rPr>
          <w:rFonts w:eastAsia="Times New Roman" w:cs="Times New Roman"/>
          <w:i/>
        </w:rPr>
        <w:t>q.tsv</w:t>
      </w:r>
      <w:proofErr w:type="spellEnd"/>
      <w:r w:rsidRPr="00F948D8">
        <w:rPr>
          <w:rFonts w:eastAsia="Times New Roman" w:cs="Times New Roman"/>
        </w:rPr>
        <w:t xml:space="preserve"> file.</w:t>
      </w:r>
    </w:p>
    <w:p w14:paraId="6E85BD32" w14:textId="77777777" w:rsidR="001D6C87" w:rsidRPr="00F948D8" w:rsidRDefault="001D6C87" w:rsidP="001D6C87">
      <w:pPr>
        <w:rPr>
          <w:rFonts w:eastAsia="Times New Roman" w:cs="Times New Roman"/>
        </w:rPr>
      </w:pPr>
      <w:bookmarkStart w:id="207" w:name="_Adaptors"/>
      <w:bookmarkStart w:id="208" w:name="_Input_Adaptor"/>
      <w:bookmarkEnd w:id="207"/>
      <w:bookmarkEnd w:id="208"/>
    </w:p>
    <w:bookmarkEnd w:id="199"/>
    <w:p w14:paraId="76435ED9" w14:textId="72BFFE2E" w:rsidR="0058028A" w:rsidRDefault="0058028A" w:rsidP="0058028A">
      <w:r>
        <w:br w:type="page"/>
      </w:r>
    </w:p>
    <w:p w14:paraId="63B3969E" w14:textId="2796607B" w:rsidR="00567C91" w:rsidRDefault="00567C91" w:rsidP="0032766B">
      <w:pPr>
        <w:pStyle w:val="Heading1"/>
        <w:rPr>
          <w:lang w:val="es-ES"/>
        </w:rPr>
      </w:pPr>
      <w:proofErr w:type="spellStart"/>
      <w:r w:rsidRPr="00E0406C">
        <w:rPr>
          <w:lang w:val="es-ES"/>
        </w:rPr>
        <w:lastRenderedPageBreak/>
        <w:t>R</w:t>
      </w:r>
      <w:r w:rsidR="003607C3" w:rsidRPr="00E0406C">
        <w:rPr>
          <w:lang w:val="es-ES"/>
        </w:rPr>
        <w:t>eferences</w:t>
      </w:r>
      <w:proofErr w:type="spellEnd"/>
    </w:p>
    <w:p w14:paraId="4F000D40" w14:textId="77777777" w:rsidR="00553436" w:rsidRPr="00553436" w:rsidRDefault="00553436" w:rsidP="00553436">
      <w:pPr>
        <w:rPr>
          <w:lang w:val="es-ES"/>
        </w:rPr>
      </w:pPr>
    </w:p>
    <w:p w14:paraId="49A778E1" w14:textId="77777777" w:rsidR="00C639F7" w:rsidRPr="00D80190" w:rsidRDefault="000E43D0" w:rsidP="00C639F7">
      <w:pPr>
        <w:pStyle w:val="EndNoteBibliography"/>
        <w:spacing w:after="0"/>
        <w:rPr>
          <w:lang w:val="es-ES"/>
        </w:rPr>
      </w:pPr>
      <w:r>
        <w:fldChar w:fldCharType="begin"/>
      </w:r>
      <w:r w:rsidRPr="00553436">
        <w:rPr>
          <w:lang w:val="es-ES"/>
        </w:rPr>
        <w:instrText xml:space="preserve"> ADDIN EN.REFLIST </w:instrText>
      </w:r>
      <w:r>
        <w:fldChar w:fldCharType="separate"/>
      </w:r>
      <w:r w:rsidR="00C639F7" w:rsidRPr="00D80190">
        <w:rPr>
          <w:lang w:val="es-ES"/>
        </w:rPr>
        <w:t xml:space="preserve">[1] Trevisan-Herraz M, Bagwan N, Garcia-Marques F, Rodriguez JM, Jorge I, Ezkurdia I, et al. </w:t>
      </w:r>
      <w:r w:rsidR="00C639F7" w:rsidRPr="00C639F7">
        <w:t xml:space="preserve">SanXoT: a modular and versatile package for the quantitative analysis of high-throughput proteomics experiments. </w:t>
      </w:r>
      <w:r w:rsidR="00C639F7" w:rsidRPr="00D80190">
        <w:rPr>
          <w:lang w:val="es-ES"/>
        </w:rPr>
        <w:t>Bioinformatics. 2019;35(9):1594-6.</w:t>
      </w:r>
    </w:p>
    <w:p w14:paraId="071DB295" w14:textId="77777777" w:rsidR="00C639F7" w:rsidRPr="00D80190" w:rsidRDefault="00C639F7" w:rsidP="00C639F7">
      <w:pPr>
        <w:pStyle w:val="EndNoteBibliography"/>
        <w:spacing w:after="0"/>
        <w:rPr>
          <w:lang w:val="es-ES"/>
        </w:rPr>
      </w:pPr>
      <w:r w:rsidRPr="00D80190">
        <w:rPr>
          <w:lang w:val="es-ES"/>
        </w:rPr>
        <w:t xml:space="preserve">[2] Navarro P, Trevisan-Herraz M, Bonzon-Kulichenko E, Nunez E, Martinez-Acedo P, Perez-Hernandez D, et al. </w:t>
      </w:r>
      <w:r w:rsidRPr="00C639F7">
        <w:t xml:space="preserve">General statistical framework for quantitative proteomics by stable isotope labeling. </w:t>
      </w:r>
      <w:r w:rsidRPr="00D80190">
        <w:rPr>
          <w:lang w:val="es-ES"/>
        </w:rPr>
        <w:t>J Proteome Res. 2014;13(3):1234-47.</w:t>
      </w:r>
    </w:p>
    <w:p w14:paraId="689C8006" w14:textId="77777777" w:rsidR="00C639F7" w:rsidRPr="00D80190" w:rsidRDefault="00C639F7" w:rsidP="00C639F7">
      <w:pPr>
        <w:pStyle w:val="EndNoteBibliography"/>
        <w:spacing w:after="0"/>
        <w:rPr>
          <w:lang w:val="es-ES"/>
        </w:rPr>
      </w:pPr>
      <w:r w:rsidRPr="00D80190">
        <w:rPr>
          <w:lang w:val="es-ES"/>
        </w:rPr>
        <w:t xml:space="preserve">[3] Garcia-Marques F, Trevisan-Herraz M, Martinez-Martinez S, Camafeita E, Jorge I, Lopez JA, et al. </w:t>
      </w:r>
      <w:r w:rsidRPr="00C639F7">
        <w:t xml:space="preserve">A Novel Systems-Biology Algorithm for the Analysis of Coordinated Protein Responses Using Quantitative Proteomics. </w:t>
      </w:r>
      <w:r w:rsidRPr="00D80190">
        <w:rPr>
          <w:lang w:val="es-ES"/>
        </w:rPr>
        <w:t>Mol Cell Proteomics. 2016;15(5):1740-60.</w:t>
      </w:r>
    </w:p>
    <w:p w14:paraId="4FCC57D0" w14:textId="77777777" w:rsidR="00C639F7" w:rsidRPr="00D80190" w:rsidRDefault="00C639F7" w:rsidP="00C639F7">
      <w:pPr>
        <w:pStyle w:val="EndNoteBibliography"/>
        <w:spacing w:after="0"/>
        <w:rPr>
          <w:lang w:val="es-ES"/>
        </w:rPr>
      </w:pPr>
      <w:r w:rsidRPr="00D80190">
        <w:rPr>
          <w:lang w:val="es-ES"/>
        </w:rPr>
        <w:t xml:space="preserve">[4] Bonzon-Kulichenko E, Camafeita E, Lopez JA, Gomez-Serrano M, Jorge I, Calvo E, et al. </w:t>
      </w:r>
      <w:r w:rsidRPr="00C639F7">
        <w:t xml:space="preserve">Improved integrative analysis of the thiol redox proteome using filter-aided sample preparation. </w:t>
      </w:r>
      <w:r w:rsidRPr="00D80190">
        <w:rPr>
          <w:lang w:val="es-ES"/>
        </w:rPr>
        <w:t>J Proteomics. 2020;214:103624.</w:t>
      </w:r>
    </w:p>
    <w:p w14:paraId="432D41C8" w14:textId="77777777" w:rsidR="00C639F7" w:rsidRPr="00C639F7" w:rsidRDefault="00C639F7" w:rsidP="00C639F7">
      <w:pPr>
        <w:pStyle w:val="EndNoteBibliography"/>
        <w:spacing w:after="0"/>
      </w:pPr>
      <w:r w:rsidRPr="00D80190">
        <w:rPr>
          <w:lang w:val="es-ES"/>
        </w:rPr>
        <w:t xml:space="preserve">[5] Gonzalez-Amor M, Garcia-Redondo AB, Jorge I, Zalba G, Becares M, Ruiz-Rodriguez MJ, et al. </w:t>
      </w:r>
      <w:r w:rsidRPr="00C639F7">
        <w:t>Interferon stimulated gene 15 pathway is a novel mediator of endothelial dysfunction and aneurysms development in angiotensin II infused mice through increased oxidative stress. Cardiovasc Res. 2021.</w:t>
      </w:r>
    </w:p>
    <w:p w14:paraId="65C7AC07" w14:textId="77777777" w:rsidR="00C639F7" w:rsidRPr="00C639F7" w:rsidRDefault="00C639F7" w:rsidP="00C639F7">
      <w:pPr>
        <w:pStyle w:val="EndNoteBibliography"/>
        <w:spacing w:after="0"/>
      </w:pPr>
      <w:r w:rsidRPr="00C639F7">
        <w:t>[6] Navarro P, Kuharev J, Gillet LC, Bernhardt OM, MacLean B, Rost HL, et al. A multicenter study benchmarks software tools for label-free proteome quantification. Nat Biotechnol. 2016;34(11):1130-6.</w:t>
      </w:r>
    </w:p>
    <w:p w14:paraId="476189DB" w14:textId="77777777" w:rsidR="00C639F7" w:rsidRPr="00C639F7" w:rsidRDefault="00C639F7" w:rsidP="00C639F7">
      <w:pPr>
        <w:pStyle w:val="EndNoteBibliography"/>
        <w:spacing w:after="0"/>
      </w:pPr>
      <w:r w:rsidRPr="00C639F7">
        <w:t>[7] Navarro P, Vazquez J. A refined method to calculate false discovery rates for peptide identification using decoy databases. J Proteome Res. 2009;8(4):1792-6.</w:t>
      </w:r>
    </w:p>
    <w:p w14:paraId="0783E295" w14:textId="77777777" w:rsidR="00C639F7" w:rsidRPr="00C639F7" w:rsidRDefault="00C639F7" w:rsidP="00C639F7">
      <w:pPr>
        <w:pStyle w:val="EndNoteBibliography"/>
        <w:spacing w:after="0"/>
      </w:pPr>
      <w:r w:rsidRPr="00C639F7">
        <w:t>[8] Tyanova S, Temu T, Cox J. The MaxQuant computational platform for mass spectrometry-based shotgun proteomics. Nat Protoc. 2016;11(12):2301-19.</w:t>
      </w:r>
    </w:p>
    <w:p w14:paraId="55D01C38" w14:textId="77777777" w:rsidR="00C639F7" w:rsidRPr="00C639F7" w:rsidRDefault="00C639F7" w:rsidP="00C639F7">
      <w:pPr>
        <w:pStyle w:val="EndNoteBibliography"/>
        <w:spacing w:after="0"/>
      </w:pPr>
      <w:r w:rsidRPr="00C639F7">
        <w:t>[9] Orsburn BC. Proteome Discoverer-A Community Enhanced Data Processing Suite for Protein Informatics. Proteomes. 2021;9(1).</w:t>
      </w:r>
    </w:p>
    <w:p w14:paraId="7F5E6DED" w14:textId="77777777" w:rsidR="00C639F7" w:rsidRPr="00C639F7" w:rsidRDefault="00C639F7" w:rsidP="00C639F7">
      <w:pPr>
        <w:pStyle w:val="EndNoteBibliography"/>
        <w:spacing w:after="0"/>
      </w:pPr>
      <w:r w:rsidRPr="00C639F7">
        <w:t>[10] Deutsch EW, Mendoza L, Shteynberg D, Slagel J, Sun Z, Moritz RL. Trans-Proteomic Pipeline, a standardized data processing pipeline for large-scale reproducible proteomics informatics. Proteomics Clin Appl. 2015;9(7-8):745-54.</w:t>
      </w:r>
    </w:p>
    <w:p w14:paraId="69B1CA24" w14:textId="77777777" w:rsidR="00C639F7" w:rsidRPr="00C639F7" w:rsidRDefault="00C639F7" w:rsidP="00C639F7">
      <w:pPr>
        <w:pStyle w:val="EndNoteBibliography"/>
      </w:pPr>
      <w:r w:rsidRPr="00C639F7">
        <w:t>[11] Kong AT, Leprevost FV, Avtonomov DM, Mellacheruvu D, Nesvizhskii AI. MSFragger: ultrafast and comprehensive peptide identification in mass spectrometry-based proteomics. Nat Methods. 2017;14(5):513-20.</w:t>
      </w:r>
    </w:p>
    <w:p w14:paraId="7BACB786" w14:textId="383523F9" w:rsidR="00E43617" w:rsidRDefault="000E43D0" w:rsidP="00C953B1">
      <w:r>
        <w:fldChar w:fldCharType="end"/>
      </w:r>
    </w:p>
    <w:sectPr w:rsidR="00E4361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FE6AC" w14:textId="77777777" w:rsidR="00C72F20" w:rsidRDefault="00C72F20" w:rsidP="002060F0">
      <w:pPr>
        <w:spacing w:after="0" w:line="240" w:lineRule="auto"/>
      </w:pPr>
      <w:r>
        <w:separator/>
      </w:r>
    </w:p>
  </w:endnote>
  <w:endnote w:type="continuationSeparator" w:id="0">
    <w:p w14:paraId="726B4ED7" w14:textId="77777777" w:rsidR="00C72F20" w:rsidRDefault="00C72F20" w:rsidP="00206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AC6B45" w14:textId="77777777" w:rsidR="00C72F20" w:rsidRDefault="00C72F20" w:rsidP="002060F0">
      <w:pPr>
        <w:spacing w:after="0" w:line="240" w:lineRule="auto"/>
      </w:pPr>
      <w:r>
        <w:separator/>
      </w:r>
    </w:p>
  </w:footnote>
  <w:footnote w:type="continuationSeparator" w:id="0">
    <w:p w14:paraId="47DBCBCC" w14:textId="77777777" w:rsidR="00C72F20" w:rsidRDefault="00C72F20" w:rsidP="00206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049BE"/>
    <w:multiLevelType w:val="hybridMultilevel"/>
    <w:tmpl w:val="66483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7064D8"/>
    <w:multiLevelType w:val="hybridMultilevel"/>
    <w:tmpl w:val="0944C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577467"/>
    <w:multiLevelType w:val="hybridMultilevel"/>
    <w:tmpl w:val="ED4E6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03625F"/>
    <w:multiLevelType w:val="hybridMultilevel"/>
    <w:tmpl w:val="33661A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F555A00"/>
    <w:multiLevelType w:val="hybridMultilevel"/>
    <w:tmpl w:val="EB605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D75CD8"/>
    <w:multiLevelType w:val="hybridMultilevel"/>
    <w:tmpl w:val="35846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1E741F"/>
    <w:multiLevelType w:val="hybridMultilevel"/>
    <w:tmpl w:val="16D2B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AB4575"/>
    <w:multiLevelType w:val="hybridMultilevel"/>
    <w:tmpl w:val="A1C6A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7D5E8A"/>
    <w:multiLevelType w:val="hybridMultilevel"/>
    <w:tmpl w:val="463255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014601"/>
    <w:multiLevelType w:val="hybridMultilevel"/>
    <w:tmpl w:val="B720E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B10EE7"/>
    <w:multiLevelType w:val="hybridMultilevel"/>
    <w:tmpl w:val="F1D86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6C165EA"/>
    <w:multiLevelType w:val="hybridMultilevel"/>
    <w:tmpl w:val="2CA65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893E09"/>
    <w:multiLevelType w:val="hybridMultilevel"/>
    <w:tmpl w:val="4B1CC3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6573E8"/>
    <w:multiLevelType w:val="hybridMultilevel"/>
    <w:tmpl w:val="D4125E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1320B47"/>
    <w:multiLevelType w:val="hybridMultilevel"/>
    <w:tmpl w:val="CE30C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F92499"/>
    <w:multiLevelType w:val="hybridMultilevel"/>
    <w:tmpl w:val="82043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1B4DEE"/>
    <w:multiLevelType w:val="hybridMultilevel"/>
    <w:tmpl w:val="7D26A3CC"/>
    <w:lvl w:ilvl="0" w:tplc="3154EA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1E527A"/>
    <w:multiLevelType w:val="hybridMultilevel"/>
    <w:tmpl w:val="A8B83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49322B"/>
    <w:multiLevelType w:val="hybridMultilevel"/>
    <w:tmpl w:val="9DF44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0B58EB"/>
    <w:multiLevelType w:val="hybridMultilevel"/>
    <w:tmpl w:val="D728D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0F021C"/>
    <w:multiLevelType w:val="hybridMultilevel"/>
    <w:tmpl w:val="A4606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A668C1"/>
    <w:multiLevelType w:val="hybridMultilevel"/>
    <w:tmpl w:val="EA94B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8415C1"/>
    <w:multiLevelType w:val="hybridMultilevel"/>
    <w:tmpl w:val="0FB842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DA5406D"/>
    <w:multiLevelType w:val="hybridMultilevel"/>
    <w:tmpl w:val="BA083B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896B9E"/>
    <w:multiLevelType w:val="hybridMultilevel"/>
    <w:tmpl w:val="CBF2A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8C0605E"/>
    <w:multiLevelType w:val="hybridMultilevel"/>
    <w:tmpl w:val="9B0C9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A1128D"/>
    <w:multiLevelType w:val="hybridMultilevel"/>
    <w:tmpl w:val="E390D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CD578CF"/>
    <w:multiLevelType w:val="hybridMultilevel"/>
    <w:tmpl w:val="BAB89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B92C0F"/>
    <w:multiLevelType w:val="hybridMultilevel"/>
    <w:tmpl w:val="CD42F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9D2A19"/>
    <w:multiLevelType w:val="hybridMultilevel"/>
    <w:tmpl w:val="902A0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65D28BF"/>
    <w:multiLevelType w:val="hybridMultilevel"/>
    <w:tmpl w:val="D430F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9B7264"/>
    <w:multiLevelType w:val="hybridMultilevel"/>
    <w:tmpl w:val="4DA87D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AFF4DD8"/>
    <w:multiLevelType w:val="hybridMultilevel"/>
    <w:tmpl w:val="5B60E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B2178A1"/>
    <w:multiLevelType w:val="hybridMultilevel"/>
    <w:tmpl w:val="112C4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9"/>
  </w:num>
  <w:num w:numId="3">
    <w:abstractNumId w:val="3"/>
  </w:num>
  <w:num w:numId="4">
    <w:abstractNumId w:val="26"/>
  </w:num>
  <w:num w:numId="5">
    <w:abstractNumId w:val="0"/>
  </w:num>
  <w:num w:numId="6">
    <w:abstractNumId w:val="32"/>
  </w:num>
  <w:num w:numId="7">
    <w:abstractNumId w:val="8"/>
  </w:num>
  <w:num w:numId="8">
    <w:abstractNumId w:val="24"/>
  </w:num>
  <w:num w:numId="9">
    <w:abstractNumId w:val="7"/>
  </w:num>
  <w:num w:numId="10">
    <w:abstractNumId w:val="31"/>
  </w:num>
  <w:num w:numId="11">
    <w:abstractNumId w:val="20"/>
  </w:num>
  <w:num w:numId="12">
    <w:abstractNumId w:val="16"/>
  </w:num>
  <w:num w:numId="13">
    <w:abstractNumId w:val="23"/>
  </w:num>
  <w:num w:numId="14">
    <w:abstractNumId w:val="11"/>
  </w:num>
  <w:num w:numId="15">
    <w:abstractNumId w:val="14"/>
  </w:num>
  <w:num w:numId="16">
    <w:abstractNumId w:val="13"/>
  </w:num>
  <w:num w:numId="17">
    <w:abstractNumId w:val="10"/>
  </w:num>
  <w:num w:numId="18">
    <w:abstractNumId w:val="2"/>
  </w:num>
  <w:num w:numId="19">
    <w:abstractNumId w:val="25"/>
  </w:num>
  <w:num w:numId="20">
    <w:abstractNumId w:val="18"/>
  </w:num>
  <w:num w:numId="21">
    <w:abstractNumId w:val="30"/>
  </w:num>
  <w:num w:numId="22">
    <w:abstractNumId w:val="5"/>
  </w:num>
  <w:num w:numId="23">
    <w:abstractNumId w:val="27"/>
  </w:num>
  <w:num w:numId="24">
    <w:abstractNumId w:val="21"/>
  </w:num>
  <w:num w:numId="25">
    <w:abstractNumId w:val="19"/>
  </w:num>
  <w:num w:numId="26">
    <w:abstractNumId w:val="17"/>
  </w:num>
  <w:num w:numId="27">
    <w:abstractNumId w:val="4"/>
  </w:num>
  <w:num w:numId="28">
    <w:abstractNumId w:val="6"/>
  </w:num>
  <w:num w:numId="29">
    <w:abstractNumId w:val="28"/>
  </w:num>
  <w:num w:numId="30">
    <w:abstractNumId w:val="33"/>
  </w:num>
  <w:num w:numId="31">
    <w:abstractNumId w:val="9"/>
  </w:num>
  <w:num w:numId="32">
    <w:abstractNumId w:val="12"/>
  </w:num>
  <w:num w:numId="33">
    <w:abstractNumId w:val="1"/>
  </w:num>
  <w:num w:numId="34">
    <w:abstractNumId w:val="1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dp9tear9t59ef2t1x2dth5asa92wwas95&quot;&gt;Bioinformatics iSanxot v2&lt;record-ids&gt;&lt;item&gt;1&lt;/item&gt;&lt;item&gt;2&lt;/item&gt;&lt;item&gt;8&lt;/item&gt;&lt;item&gt;10&lt;/item&gt;&lt;item&gt;11&lt;/item&gt;&lt;item&gt;12&lt;/item&gt;&lt;item&gt;13&lt;/item&gt;&lt;/record-ids&gt;&lt;/item&gt;&lt;/Libraries&gt;"/>
  </w:docVars>
  <w:rsids>
    <w:rsidRoot w:val="00CE4B90"/>
    <w:rsid w:val="00000442"/>
    <w:rsid w:val="000008A4"/>
    <w:rsid w:val="0000188E"/>
    <w:rsid w:val="00002E07"/>
    <w:rsid w:val="00002F92"/>
    <w:rsid w:val="000046A3"/>
    <w:rsid w:val="00006D11"/>
    <w:rsid w:val="00007CDE"/>
    <w:rsid w:val="00010E6F"/>
    <w:rsid w:val="00011132"/>
    <w:rsid w:val="000111DB"/>
    <w:rsid w:val="00012D02"/>
    <w:rsid w:val="000132A8"/>
    <w:rsid w:val="00013391"/>
    <w:rsid w:val="00014E97"/>
    <w:rsid w:val="00016F91"/>
    <w:rsid w:val="00020974"/>
    <w:rsid w:val="00022E94"/>
    <w:rsid w:val="00023669"/>
    <w:rsid w:val="00023A64"/>
    <w:rsid w:val="000253F0"/>
    <w:rsid w:val="00030E09"/>
    <w:rsid w:val="00031849"/>
    <w:rsid w:val="000324D4"/>
    <w:rsid w:val="00032C75"/>
    <w:rsid w:val="00033B75"/>
    <w:rsid w:val="00035F9B"/>
    <w:rsid w:val="00036092"/>
    <w:rsid w:val="0003721F"/>
    <w:rsid w:val="0004010D"/>
    <w:rsid w:val="0004026F"/>
    <w:rsid w:val="000403F6"/>
    <w:rsid w:val="00040775"/>
    <w:rsid w:val="00040BD3"/>
    <w:rsid w:val="00042527"/>
    <w:rsid w:val="00042969"/>
    <w:rsid w:val="00044C0A"/>
    <w:rsid w:val="00046FC7"/>
    <w:rsid w:val="000502B1"/>
    <w:rsid w:val="00051441"/>
    <w:rsid w:val="00054828"/>
    <w:rsid w:val="000565D7"/>
    <w:rsid w:val="00056A63"/>
    <w:rsid w:val="00056C1D"/>
    <w:rsid w:val="00061BE9"/>
    <w:rsid w:val="000620E8"/>
    <w:rsid w:val="00063BC6"/>
    <w:rsid w:val="000668C1"/>
    <w:rsid w:val="00073C4C"/>
    <w:rsid w:val="00074A30"/>
    <w:rsid w:val="00076861"/>
    <w:rsid w:val="00077F00"/>
    <w:rsid w:val="00080513"/>
    <w:rsid w:val="000806B1"/>
    <w:rsid w:val="00080A32"/>
    <w:rsid w:val="00080A85"/>
    <w:rsid w:val="00080C64"/>
    <w:rsid w:val="000810F1"/>
    <w:rsid w:val="000811EC"/>
    <w:rsid w:val="0008136C"/>
    <w:rsid w:val="000840C1"/>
    <w:rsid w:val="00084715"/>
    <w:rsid w:val="00084FA9"/>
    <w:rsid w:val="00090A01"/>
    <w:rsid w:val="00090ED1"/>
    <w:rsid w:val="00091233"/>
    <w:rsid w:val="0009316B"/>
    <w:rsid w:val="000938E4"/>
    <w:rsid w:val="000946AF"/>
    <w:rsid w:val="0009477A"/>
    <w:rsid w:val="00095A3F"/>
    <w:rsid w:val="00095FBE"/>
    <w:rsid w:val="0009613F"/>
    <w:rsid w:val="00097A65"/>
    <w:rsid w:val="000A0BBF"/>
    <w:rsid w:val="000A1CBF"/>
    <w:rsid w:val="000A3009"/>
    <w:rsid w:val="000A42A8"/>
    <w:rsid w:val="000A5DBD"/>
    <w:rsid w:val="000A653D"/>
    <w:rsid w:val="000B05C7"/>
    <w:rsid w:val="000B0DEC"/>
    <w:rsid w:val="000B114D"/>
    <w:rsid w:val="000B173C"/>
    <w:rsid w:val="000B1C58"/>
    <w:rsid w:val="000B2884"/>
    <w:rsid w:val="000B3048"/>
    <w:rsid w:val="000B3A2D"/>
    <w:rsid w:val="000B67D0"/>
    <w:rsid w:val="000B6EE4"/>
    <w:rsid w:val="000B76AF"/>
    <w:rsid w:val="000B7730"/>
    <w:rsid w:val="000C0954"/>
    <w:rsid w:val="000C122A"/>
    <w:rsid w:val="000C155E"/>
    <w:rsid w:val="000C2D87"/>
    <w:rsid w:val="000C56D5"/>
    <w:rsid w:val="000C683F"/>
    <w:rsid w:val="000C68AA"/>
    <w:rsid w:val="000C7D87"/>
    <w:rsid w:val="000D178F"/>
    <w:rsid w:val="000D180A"/>
    <w:rsid w:val="000D1A22"/>
    <w:rsid w:val="000D2130"/>
    <w:rsid w:val="000D2A54"/>
    <w:rsid w:val="000D521C"/>
    <w:rsid w:val="000D5681"/>
    <w:rsid w:val="000D6253"/>
    <w:rsid w:val="000D710F"/>
    <w:rsid w:val="000E0468"/>
    <w:rsid w:val="000E1A92"/>
    <w:rsid w:val="000E298B"/>
    <w:rsid w:val="000E34F3"/>
    <w:rsid w:val="000E4145"/>
    <w:rsid w:val="000E43D0"/>
    <w:rsid w:val="000E4EB3"/>
    <w:rsid w:val="000E5266"/>
    <w:rsid w:val="000E7595"/>
    <w:rsid w:val="000F0B03"/>
    <w:rsid w:val="000F0F05"/>
    <w:rsid w:val="000F1AF6"/>
    <w:rsid w:val="000F1CD3"/>
    <w:rsid w:val="000F266B"/>
    <w:rsid w:val="000F32C2"/>
    <w:rsid w:val="000F4F1F"/>
    <w:rsid w:val="000F4F36"/>
    <w:rsid w:val="000F5DC3"/>
    <w:rsid w:val="000F6F0D"/>
    <w:rsid w:val="001013C4"/>
    <w:rsid w:val="00101959"/>
    <w:rsid w:val="00102996"/>
    <w:rsid w:val="00102C14"/>
    <w:rsid w:val="00103EA9"/>
    <w:rsid w:val="00104FA3"/>
    <w:rsid w:val="001060D3"/>
    <w:rsid w:val="001063D1"/>
    <w:rsid w:val="001068E2"/>
    <w:rsid w:val="0010786A"/>
    <w:rsid w:val="00110A40"/>
    <w:rsid w:val="00114160"/>
    <w:rsid w:val="0011447B"/>
    <w:rsid w:val="001148FD"/>
    <w:rsid w:val="00117697"/>
    <w:rsid w:val="00117B94"/>
    <w:rsid w:val="00121A81"/>
    <w:rsid w:val="00121CEA"/>
    <w:rsid w:val="00122706"/>
    <w:rsid w:val="00123560"/>
    <w:rsid w:val="00123FC9"/>
    <w:rsid w:val="00127024"/>
    <w:rsid w:val="001272F8"/>
    <w:rsid w:val="001277E8"/>
    <w:rsid w:val="001304B9"/>
    <w:rsid w:val="001319B6"/>
    <w:rsid w:val="001331AD"/>
    <w:rsid w:val="001338A6"/>
    <w:rsid w:val="00134464"/>
    <w:rsid w:val="001357E6"/>
    <w:rsid w:val="00137F1A"/>
    <w:rsid w:val="0014009D"/>
    <w:rsid w:val="0014073C"/>
    <w:rsid w:val="0014193A"/>
    <w:rsid w:val="00142066"/>
    <w:rsid w:val="001422F5"/>
    <w:rsid w:val="00142762"/>
    <w:rsid w:val="00142959"/>
    <w:rsid w:val="001449D0"/>
    <w:rsid w:val="00145622"/>
    <w:rsid w:val="0014575D"/>
    <w:rsid w:val="00147C94"/>
    <w:rsid w:val="00150200"/>
    <w:rsid w:val="0015072C"/>
    <w:rsid w:val="00152778"/>
    <w:rsid w:val="0015351F"/>
    <w:rsid w:val="00153607"/>
    <w:rsid w:val="0015499F"/>
    <w:rsid w:val="00156205"/>
    <w:rsid w:val="001566E8"/>
    <w:rsid w:val="0016050A"/>
    <w:rsid w:val="001616F2"/>
    <w:rsid w:val="0016248D"/>
    <w:rsid w:val="00162E4F"/>
    <w:rsid w:val="00163267"/>
    <w:rsid w:val="00164141"/>
    <w:rsid w:val="00164E32"/>
    <w:rsid w:val="00166AC1"/>
    <w:rsid w:val="00170634"/>
    <w:rsid w:val="0017119A"/>
    <w:rsid w:val="00172CAC"/>
    <w:rsid w:val="001737CE"/>
    <w:rsid w:val="00173AA5"/>
    <w:rsid w:val="00173F47"/>
    <w:rsid w:val="0017441A"/>
    <w:rsid w:val="001745B1"/>
    <w:rsid w:val="001747E8"/>
    <w:rsid w:val="00174F11"/>
    <w:rsid w:val="0017745E"/>
    <w:rsid w:val="00182050"/>
    <w:rsid w:val="00182FD1"/>
    <w:rsid w:val="001835B1"/>
    <w:rsid w:val="00184C67"/>
    <w:rsid w:val="001877D9"/>
    <w:rsid w:val="0018793F"/>
    <w:rsid w:val="00187FD8"/>
    <w:rsid w:val="001905A1"/>
    <w:rsid w:val="00192EC4"/>
    <w:rsid w:val="00193030"/>
    <w:rsid w:val="0019459C"/>
    <w:rsid w:val="00195565"/>
    <w:rsid w:val="001969F0"/>
    <w:rsid w:val="00196E17"/>
    <w:rsid w:val="0019734A"/>
    <w:rsid w:val="001A173E"/>
    <w:rsid w:val="001A2054"/>
    <w:rsid w:val="001A3BE6"/>
    <w:rsid w:val="001A3D71"/>
    <w:rsid w:val="001A415A"/>
    <w:rsid w:val="001A4C8B"/>
    <w:rsid w:val="001A5235"/>
    <w:rsid w:val="001A5B25"/>
    <w:rsid w:val="001A5CC1"/>
    <w:rsid w:val="001A73CB"/>
    <w:rsid w:val="001A743B"/>
    <w:rsid w:val="001B036F"/>
    <w:rsid w:val="001B1419"/>
    <w:rsid w:val="001B1AA6"/>
    <w:rsid w:val="001B2F5E"/>
    <w:rsid w:val="001B4506"/>
    <w:rsid w:val="001B5C6C"/>
    <w:rsid w:val="001B6481"/>
    <w:rsid w:val="001C1DB6"/>
    <w:rsid w:val="001C208E"/>
    <w:rsid w:val="001C3270"/>
    <w:rsid w:val="001C33EF"/>
    <w:rsid w:val="001C34D8"/>
    <w:rsid w:val="001C3E15"/>
    <w:rsid w:val="001D1339"/>
    <w:rsid w:val="001D14A1"/>
    <w:rsid w:val="001D37D4"/>
    <w:rsid w:val="001D5119"/>
    <w:rsid w:val="001D5205"/>
    <w:rsid w:val="001D542B"/>
    <w:rsid w:val="001D67FD"/>
    <w:rsid w:val="001D6C87"/>
    <w:rsid w:val="001D79AF"/>
    <w:rsid w:val="001E15A2"/>
    <w:rsid w:val="001E29A4"/>
    <w:rsid w:val="001E2E8B"/>
    <w:rsid w:val="001E33ED"/>
    <w:rsid w:val="001E58D4"/>
    <w:rsid w:val="001E7123"/>
    <w:rsid w:val="001E7F19"/>
    <w:rsid w:val="001F06A0"/>
    <w:rsid w:val="001F23D8"/>
    <w:rsid w:val="001F357C"/>
    <w:rsid w:val="001F4748"/>
    <w:rsid w:val="001F47A7"/>
    <w:rsid w:val="001F5CC2"/>
    <w:rsid w:val="002000D8"/>
    <w:rsid w:val="002007E5"/>
    <w:rsid w:val="00201FA6"/>
    <w:rsid w:val="00204696"/>
    <w:rsid w:val="00205036"/>
    <w:rsid w:val="002060F0"/>
    <w:rsid w:val="00206F80"/>
    <w:rsid w:val="00207937"/>
    <w:rsid w:val="00207BBE"/>
    <w:rsid w:val="002103A7"/>
    <w:rsid w:val="00211037"/>
    <w:rsid w:val="0021334A"/>
    <w:rsid w:val="00214EFD"/>
    <w:rsid w:val="00215811"/>
    <w:rsid w:val="00216CA0"/>
    <w:rsid w:val="00217321"/>
    <w:rsid w:val="00217A5F"/>
    <w:rsid w:val="002209F7"/>
    <w:rsid w:val="00221550"/>
    <w:rsid w:val="00222AA3"/>
    <w:rsid w:val="002233DA"/>
    <w:rsid w:val="002236A6"/>
    <w:rsid w:val="002248BC"/>
    <w:rsid w:val="002257C5"/>
    <w:rsid w:val="002257D2"/>
    <w:rsid w:val="002267E6"/>
    <w:rsid w:val="00230E46"/>
    <w:rsid w:val="002311A4"/>
    <w:rsid w:val="0023183F"/>
    <w:rsid w:val="00231B28"/>
    <w:rsid w:val="00232906"/>
    <w:rsid w:val="0023382C"/>
    <w:rsid w:val="00233E19"/>
    <w:rsid w:val="002360BF"/>
    <w:rsid w:val="0023792B"/>
    <w:rsid w:val="00237FE8"/>
    <w:rsid w:val="0024127C"/>
    <w:rsid w:val="00241AEF"/>
    <w:rsid w:val="0024415D"/>
    <w:rsid w:val="002446EE"/>
    <w:rsid w:val="0024523E"/>
    <w:rsid w:val="002452B3"/>
    <w:rsid w:val="002464E6"/>
    <w:rsid w:val="00246513"/>
    <w:rsid w:val="002470C4"/>
    <w:rsid w:val="00247365"/>
    <w:rsid w:val="002511F3"/>
    <w:rsid w:val="002513DD"/>
    <w:rsid w:val="00254CDF"/>
    <w:rsid w:val="002557D5"/>
    <w:rsid w:val="00255949"/>
    <w:rsid w:val="002568DB"/>
    <w:rsid w:val="00257515"/>
    <w:rsid w:val="00257BA6"/>
    <w:rsid w:val="00261B18"/>
    <w:rsid w:val="00265868"/>
    <w:rsid w:val="00266599"/>
    <w:rsid w:val="00267CD4"/>
    <w:rsid w:val="00267DE6"/>
    <w:rsid w:val="00270310"/>
    <w:rsid w:val="00270C0F"/>
    <w:rsid w:val="00271F78"/>
    <w:rsid w:val="00272443"/>
    <w:rsid w:val="00281B39"/>
    <w:rsid w:val="002821D7"/>
    <w:rsid w:val="00283DCC"/>
    <w:rsid w:val="00283F72"/>
    <w:rsid w:val="00284526"/>
    <w:rsid w:val="00286592"/>
    <w:rsid w:val="00291682"/>
    <w:rsid w:val="00291902"/>
    <w:rsid w:val="00292345"/>
    <w:rsid w:val="00294B32"/>
    <w:rsid w:val="002969EC"/>
    <w:rsid w:val="00296DC1"/>
    <w:rsid w:val="00297203"/>
    <w:rsid w:val="002A04E8"/>
    <w:rsid w:val="002A0C28"/>
    <w:rsid w:val="002A2B17"/>
    <w:rsid w:val="002A388C"/>
    <w:rsid w:val="002A4162"/>
    <w:rsid w:val="002A51A0"/>
    <w:rsid w:val="002A55D9"/>
    <w:rsid w:val="002B0C3C"/>
    <w:rsid w:val="002B18E2"/>
    <w:rsid w:val="002B2210"/>
    <w:rsid w:val="002B25E9"/>
    <w:rsid w:val="002B357D"/>
    <w:rsid w:val="002B47B3"/>
    <w:rsid w:val="002B6D67"/>
    <w:rsid w:val="002C1E71"/>
    <w:rsid w:val="002C2602"/>
    <w:rsid w:val="002C30C9"/>
    <w:rsid w:val="002C42CC"/>
    <w:rsid w:val="002C5512"/>
    <w:rsid w:val="002C6FBA"/>
    <w:rsid w:val="002C7230"/>
    <w:rsid w:val="002C784D"/>
    <w:rsid w:val="002D145C"/>
    <w:rsid w:val="002D27F9"/>
    <w:rsid w:val="002D395F"/>
    <w:rsid w:val="002D48DD"/>
    <w:rsid w:val="002D6973"/>
    <w:rsid w:val="002E0180"/>
    <w:rsid w:val="002E1AB9"/>
    <w:rsid w:val="002E1B6D"/>
    <w:rsid w:val="002E48E9"/>
    <w:rsid w:val="002E4921"/>
    <w:rsid w:val="002E64F8"/>
    <w:rsid w:val="002E6D6D"/>
    <w:rsid w:val="002E6E17"/>
    <w:rsid w:val="002F042E"/>
    <w:rsid w:val="002F18D3"/>
    <w:rsid w:val="002F3534"/>
    <w:rsid w:val="002F45DA"/>
    <w:rsid w:val="002F56B5"/>
    <w:rsid w:val="002F6269"/>
    <w:rsid w:val="002F79BD"/>
    <w:rsid w:val="00301F94"/>
    <w:rsid w:val="00303FCD"/>
    <w:rsid w:val="00305D3D"/>
    <w:rsid w:val="00306E26"/>
    <w:rsid w:val="00307BBA"/>
    <w:rsid w:val="003100A2"/>
    <w:rsid w:val="0031087A"/>
    <w:rsid w:val="00312BEC"/>
    <w:rsid w:val="00313087"/>
    <w:rsid w:val="00314BCA"/>
    <w:rsid w:val="003156E5"/>
    <w:rsid w:val="0031793A"/>
    <w:rsid w:val="00320EC4"/>
    <w:rsid w:val="00321150"/>
    <w:rsid w:val="00321333"/>
    <w:rsid w:val="00323E80"/>
    <w:rsid w:val="00324A7B"/>
    <w:rsid w:val="003261FE"/>
    <w:rsid w:val="0032665E"/>
    <w:rsid w:val="0032766B"/>
    <w:rsid w:val="00330583"/>
    <w:rsid w:val="0033186C"/>
    <w:rsid w:val="003332E7"/>
    <w:rsid w:val="00333739"/>
    <w:rsid w:val="00333F0E"/>
    <w:rsid w:val="00337FE1"/>
    <w:rsid w:val="0034192F"/>
    <w:rsid w:val="00341A76"/>
    <w:rsid w:val="00341AC8"/>
    <w:rsid w:val="00342479"/>
    <w:rsid w:val="003428B4"/>
    <w:rsid w:val="003436BA"/>
    <w:rsid w:val="00345C51"/>
    <w:rsid w:val="00346B82"/>
    <w:rsid w:val="00347FA9"/>
    <w:rsid w:val="00350D53"/>
    <w:rsid w:val="0035100F"/>
    <w:rsid w:val="003527F3"/>
    <w:rsid w:val="00352988"/>
    <w:rsid w:val="00353740"/>
    <w:rsid w:val="00353865"/>
    <w:rsid w:val="00353D2A"/>
    <w:rsid w:val="0035442E"/>
    <w:rsid w:val="00355700"/>
    <w:rsid w:val="00355C6F"/>
    <w:rsid w:val="003607C3"/>
    <w:rsid w:val="00364542"/>
    <w:rsid w:val="00364F37"/>
    <w:rsid w:val="003656AA"/>
    <w:rsid w:val="00366270"/>
    <w:rsid w:val="0036635F"/>
    <w:rsid w:val="003675E8"/>
    <w:rsid w:val="00367E4C"/>
    <w:rsid w:val="003712E7"/>
    <w:rsid w:val="00372137"/>
    <w:rsid w:val="0037222C"/>
    <w:rsid w:val="003733E5"/>
    <w:rsid w:val="00373E03"/>
    <w:rsid w:val="00374C09"/>
    <w:rsid w:val="003760A9"/>
    <w:rsid w:val="0037672D"/>
    <w:rsid w:val="003825EA"/>
    <w:rsid w:val="0038491E"/>
    <w:rsid w:val="003857EE"/>
    <w:rsid w:val="003878F5"/>
    <w:rsid w:val="00390A7A"/>
    <w:rsid w:val="00391845"/>
    <w:rsid w:val="00393265"/>
    <w:rsid w:val="00394DCE"/>
    <w:rsid w:val="003971FF"/>
    <w:rsid w:val="00397240"/>
    <w:rsid w:val="00397561"/>
    <w:rsid w:val="00397AAB"/>
    <w:rsid w:val="00397CAE"/>
    <w:rsid w:val="003A2863"/>
    <w:rsid w:val="003A351D"/>
    <w:rsid w:val="003A3B86"/>
    <w:rsid w:val="003A42B8"/>
    <w:rsid w:val="003A445D"/>
    <w:rsid w:val="003A4768"/>
    <w:rsid w:val="003B09A1"/>
    <w:rsid w:val="003B243B"/>
    <w:rsid w:val="003B265F"/>
    <w:rsid w:val="003B3B64"/>
    <w:rsid w:val="003B451C"/>
    <w:rsid w:val="003B6314"/>
    <w:rsid w:val="003B6AA3"/>
    <w:rsid w:val="003B6B3E"/>
    <w:rsid w:val="003B6CDF"/>
    <w:rsid w:val="003C02DC"/>
    <w:rsid w:val="003C18FD"/>
    <w:rsid w:val="003C19F5"/>
    <w:rsid w:val="003C412B"/>
    <w:rsid w:val="003C531F"/>
    <w:rsid w:val="003C5CE2"/>
    <w:rsid w:val="003C62E6"/>
    <w:rsid w:val="003C6C29"/>
    <w:rsid w:val="003C720B"/>
    <w:rsid w:val="003D00FA"/>
    <w:rsid w:val="003D2804"/>
    <w:rsid w:val="003D37D4"/>
    <w:rsid w:val="003D427A"/>
    <w:rsid w:val="003D56A3"/>
    <w:rsid w:val="003D7D43"/>
    <w:rsid w:val="003E0955"/>
    <w:rsid w:val="003E32B7"/>
    <w:rsid w:val="003E4414"/>
    <w:rsid w:val="003E6AF0"/>
    <w:rsid w:val="003F0818"/>
    <w:rsid w:val="003F0A8A"/>
    <w:rsid w:val="003F0B1C"/>
    <w:rsid w:val="003F30D5"/>
    <w:rsid w:val="003F46FD"/>
    <w:rsid w:val="003F57A8"/>
    <w:rsid w:val="003F63ED"/>
    <w:rsid w:val="003F7D11"/>
    <w:rsid w:val="00401359"/>
    <w:rsid w:val="00401472"/>
    <w:rsid w:val="00404AE6"/>
    <w:rsid w:val="0040502F"/>
    <w:rsid w:val="004053AF"/>
    <w:rsid w:val="0040724E"/>
    <w:rsid w:val="004100EC"/>
    <w:rsid w:val="00411236"/>
    <w:rsid w:val="004122D4"/>
    <w:rsid w:val="00412B55"/>
    <w:rsid w:val="00413B69"/>
    <w:rsid w:val="00413ED2"/>
    <w:rsid w:val="00414A51"/>
    <w:rsid w:val="00415137"/>
    <w:rsid w:val="00415D1A"/>
    <w:rsid w:val="004166CB"/>
    <w:rsid w:val="004170CC"/>
    <w:rsid w:val="00417135"/>
    <w:rsid w:val="004172D2"/>
    <w:rsid w:val="00417868"/>
    <w:rsid w:val="00421411"/>
    <w:rsid w:val="004217CE"/>
    <w:rsid w:val="00421BB0"/>
    <w:rsid w:val="00421EA2"/>
    <w:rsid w:val="00421F4C"/>
    <w:rsid w:val="0042230C"/>
    <w:rsid w:val="0042253D"/>
    <w:rsid w:val="004237AD"/>
    <w:rsid w:val="00423B1A"/>
    <w:rsid w:val="00426754"/>
    <w:rsid w:val="00426C53"/>
    <w:rsid w:val="00426CFF"/>
    <w:rsid w:val="00426E42"/>
    <w:rsid w:val="00427280"/>
    <w:rsid w:val="004276BF"/>
    <w:rsid w:val="00427874"/>
    <w:rsid w:val="004278A2"/>
    <w:rsid w:val="00427D27"/>
    <w:rsid w:val="00430D00"/>
    <w:rsid w:val="00433F6A"/>
    <w:rsid w:val="004351DF"/>
    <w:rsid w:val="004360B8"/>
    <w:rsid w:val="0043653E"/>
    <w:rsid w:val="004370F8"/>
    <w:rsid w:val="0043769B"/>
    <w:rsid w:val="00437C59"/>
    <w:rsid w:val="00440822"/>
    <w:rsid w:val="00440E94"/>
    <w:rsid w:val="0044228C"/>
    <w:rsid w:val="004433DF"/>
    <w:rsid w:val="0044361E"/>
    <w:rsid w:val="004451DF"/>
    <w:rsid w:val="004453CB"/>
    <w:rsid w:val="00446369"/>
    <w:rsid w:val="004465A2"/>
    <w:rsid w:val="0044665B"/>
    <w:rsid w:val="004468ED"/>
    <w:rsid w:val="00447431"/>
    <w:rsid w:val="00447720"/>
    <w:rsid w:val="00450B8C"/>
    <w:rsid w:val="00452AE2"/>
    <w:rsid w:val="00452ECD"/>
    <w:rsid w:val="00453A67"/>
    <w:rsid w:val="00454598"/>
    <w:rsid w:val="0045548C"/>
    <w:rsid w:val="004578AE"/>
    <w:rsid w:val="00457DDA"/>
    <w:rsid w:val="004606A2"/>
    <w:rsid w:val="00462086"/>
    <w:rsid w:val="00462752"/>
    <w:rsid w:val="00462B09"/>
    <w:rsid w:val="00462D82"/>
    <w:rsid w:val="00463FEE"/>
    <w:rsid w:val="00464A54"/>
    <w:rsid w:val="00465123"/>
    <w:rsid w:val="00465F1D"/>
    <w:rsid w:val="00466CB2"/>
    <w:rsid w:val="004677AC"/>
    <w:rsid w:val="004716AA"/>
    <w:rsid w:val="004726E0"/>
    <w:rsid w:val="00472A2E"/>
    <w:rsid w:val="00472AA6"/>
    <w:rsid w:val="00473277"/>
    <w:rsid w:val="004733DA"/>
    <w:rsid w:val="00473B12"/>
    <w:rsid w:val="00476D47"/>
    <w:rsid w:val="004800F6"/>
    <w:rsid w:val="00481FE3"/>
    <w:rsid w:val="00482274"/>
    <w:rsid w:val="00482D0D"/>
    <w:rsid w:val="00485F0A"/>
    <w:rsid w:val="004911F0"/>
    <w:rsid w:val="00493074"/>
    <w:rsid w:val="0049310E"/>
    <w:rsid w:val="00494E5D"/>
    <w:rsid w:val="004956FF"/>
    <w:rsid w:val="00495F4A"/>
    <w:rsid w:val="004975B0"/>
    <w:rsid w:val="004A1BA3"/>
    <w:rsid w:val="004A34F9"/>
    <w:rsid w:val="004A382F"/>
    <w:rsid w:val="004A56BE"/>
    <w:rsid w:val="004A580F"/>
    <w:rsid w:val="004A5F37"/>
    <w:rsid w:val="004A656E"/>
    <w:rsid w:val="004A6B3A"/>
    <w:rsid w:val="004A7A73"/>
    <w:rsid w:val="004B0528"/>
    <w:rsid w:val="004B1B72"/>
    <w:rsid w:val="004B22B2"/>
    <w:rsid w:val="004B4E97"/>
    <w:rsid w:val="004B5C96"/>
    <w:rsid w:val="004B5FAE"/>
    <w:rsid w:val="004B6B3E"/>
    <w:rsid w:val="004B7213"/>
    <w:rsid w:val="004C156F"/>
    <w:rsid w:val="004C34DB"/>
    <w:rsid w:val="004C3F3D"/>
    <w:rsid w:val="004C4802"/>
    <w:rsid w:val="004C5540"/>
    <w:rsid w:val="004C6002"/>
    <w:rsid w:val="004C7448"/>
    <w:rsid w:val="004D1A4B"/>
    <w:rsid w:val="004D1DD1"/>
    <w:rsid w:val="004D2211"/>
    <w:rsid w:val="004D2803"/>
    <w:rsid w:val="004D3DCE"/>
    <w:rsid w:val="004E1DC3"/>
    <w:rsid w:val="004E35C4"/>
    <w:rsid w:val="004E415F"/>
    <w:rsid w:val="004E4D20"/>
    <w:rsid w:val="004E6851"/>
    <w:rsid w:val="004E6AA4"/>
    <w:rsid w:val="004E73C4"/>
    <w:rsid w:val="004F075D"/>
    <w:rsid w:val="004F0C83"/>
    <w:rsid w:val="004F2196"/>
    <w:rsid w:val="004F2768"/>
    <w:rsid w:val="004F2C92"/>
    <w:rsid w:val="004F317B"/>
    <w:rsid w:val="004F3FD9"/>
    <w:rsid w:val="004F4BC8"/>
    <w:rsid w:val="004F6CF0"/>
    <w:rsid w:val="004F7014"/>
    <w:rsid w:val="004F78D2"/>
    <w:rsid w:val="00502A9F"/>
    <w:rsid w:val="00503401"/>
    <w:rsid w:val="00505284"/>
    <w:rsid w:val="00505372"/>
    <w:rsid w:val="00505C33"/>
    <w:rsid w:val="00507C30"/>
    <w:rsid w:val="00511252"/>
    <w:rsid w:val="00512CC2"/>
    <w:rsid w:val="005138D0"/>
    <w:rsid w:val="0051528C"/>
    <w:rsid w:val="00516D79"/>
    <w:rsid w:val="0051770E"/>
    <w:rsid w:val="00517CB8"/>
    <w:rsid w:val="00522BB6"/>
    <w:rsid w:val="005235EC"/>
    <w:rsid w:val="00523DFC"/>
    <w:rsid w:val="00524456"/>
    <w:rsid w:val="0052500F"/>
    <w:rsid w:val="00525865"/>
    <w:rsid w:val="00525DE0"/>
    <w:rsid w:val="00526727"/>
    <w:rsid w:val="0052774B"/>
    <w:rsid w:val="00531882"/>
    <w:rsid w:val="00531A78"/>
    <w:rsid w:val="00531F6F"/>
    <w:rsid w:val="00532E5D"/>
    <w:rsid w:val="00533107"/>
    <w:rsid w:val="00533A8E"/>
    <w:rsid w:val="005355EC"/>
    <w:rsid w:val="005357E7"/>
    <w:rsid w:val="00535C0F"/>
    <w:rsid w:val="00536E83"/>
    <w:rsid w:val="00544C75"/>
    <w:rsid w:val="0054528A"/>
    <w:rsid w:val="0054529F"/>
    <w:rsid w:val="00545721"/>
    <w:rsid w:val="00551C34"/>
    <w:rsid w:val="00552843"/>
    <w:rsid w:val="00553436"/>
    <w:rsid w:val="00553495"/>
    <w:rsid w:val="005543DA"/>
    <w:rsid w:val="0055447F"/>
    <w:rsid w:val="00555A47"/>
    <w:rsid w:val="00557110"/>
    <w:rsid w:val="00561581"/>
    <w:rsid w:val="005619C8"/>
    <w:rsid w:val="00562F03"/>
    <w:rsid w:val="0056449F"/>
    <w:rsid w:val="00565587"/>
    <w:rsid w:val="00565CDB"/>
    <w:rsid w:val="005679AC"/>
    <w:rsid w:val="00567A70"/>
    <w:rsid w:val="00567C91"/>
    <w:rsid w:val="00570B8C"/>
    <w:rsid w:val="00570FCC"/>
    <w:rsid w:val="00571128"/>
    <w:rsid w:val="0057292D"/>
    <w:rsid w:val="005750D6"/>
    <w:rsid w:val="00575B02"/>
    <w:rsid w:val="0057631C"/>
    <w:rsid w:val="0057637C"/>
    <w:rsid w:val="00577816"/>
    <w:rsid w:val="0058028A"/>
    <w:rsid w:val="00582687"/>
    <w:rsid w:val="00582C6B"/>
    <w:rsid w:val="005833E3"/>
    <w:rsid w:val="0058400B"/>
    <w:rsid w:val="005846CC"/>
    <w:rsid w:val="00584C28"/>
    <w:rsid w:val="00587054"/>
    <w:rsid w:val="0058705F"/>
    <w:rsid w:val="005925F3"/>
    <w:rsid w:val="0059334A"/>
    <w:rsid w:val="005953B7"/>
    <w:rsid w:val="00597D9A"/>
    <w:rsid w:val="005A2486"/>
    <w:rsid w:val="005A3F1E"/>
    <w:rsid w:val="005A50BB"/>
    <w:rsid w:val="005A7EB9"/>
    <w:rsid w:val="005B1519"/>
    <w:rsid w:val="005B4278"/>
    <w:rsid w:val="005B4279"/>
    <w:rsid w:val="005B488D"/>
    <w:rsid w:val="005B50EA"/>
    <w:rsid w:val="005B553A"/>
    <w:rsid w:val="005B62E9"/>
    <w:rsid w:val="005C0326"/>
    <w:rsid w:val="005C11A3"/>
    <w:rsid w:val="005C2358"/>
    <w:rsid w:val="005C23A0"/>
    <w:rsid w:val="005C2FB9"/>
    <w:rsid w:val="005C38D4"/>
    <w:rsid w:val="005C6075"/>
    <w:rsid w:val="005C6851"/>
    <w:rsid w:val="005C6F06"/>
    <w:rsid w:val="005D1A3D"/>
    <w:rsid w:val="005D1C52"/>
    <w:rsid w:val="005D445F"/>
    <w:rsid w:val="005D59B2"/>
    <w:rsid w:val="005D5CD0"/>
    <w:rsid w:val="005D7EDD"/>
    <w:rsid w:val="005E0164"/>
    <w:rsid w:val="005E0A62"/>
    <w:rsid w:val="005E18BF"/>
    <w:rsid w:val="005E2BAE"/>
    <w:rsid w:val="005E3315"/>
    <w:rsid w:val="005E48E6"/>
    <w:rsid w:val="005E529C"/>
    <w:rsid w:val="005E5314"/>
    <w:rsid w:val="005E5598"/>
    <w:rsid w:val="005E7999"/>
    <w:rsid w:val="005F1230"/>
    <w:rsid w:val="005F27AE"/>
    <w:rsid w:val="005F300B"/>
    <w:rsid w:val="005F5119"/>
    <w:rsid w:val="005F7A2C"/>
    <w:rsid w:val="0060085C"/>
    <w:rsid w:val="00600D01"/>
    <w:rsid w:val="00601109"/>
    <w:rsid w:val="006018D9"/>
    <w:rsid w:val="006025AF"/>
    <w:rsid w:val="00602616"/>
    <w:rsid w:val="0060274B"/>
    <w:rsid w:val="00602EFD"/>
    <w:rsid w:val="0060366B"/>
    <w:rsid w:val="0060456F"/>
    <w:rsid w:val="006045DF"/>
    <w:rsid w:val="00604B47"/>
    <w:rsid w:val="00605EB3"/>
    <w:rsid w:val="0060649C"/>
    <w:rsid w:val="00606F6D"/>
    <w:rsid w:val="006073AA"/>
    <w:rsid w:val="00610412"/>
    <w:rsid w:val="00610BCA"/>
    <w:rsid w:val="0061138E"/>
    <w:rsid w:val="00612EB8"/>
    <w:rsid w:val="00615B14"/>
    <w:rsid w:val="00616545"/>
    <w:rsid w:val="00617432"/>
    <w:rsid w:val="0061763B"/>
    <w:rsid w:val="00617BFF"/>
    <w:rsid w:val="00621011"/>
    <w:rsid w:val="00621B96"/>
    <w:rsid w:val="00622DC4"/>
    <w:rsid w:val="00622E8B"/>
    <w:rsid w:val="00624858"/>
    <w:rsid w:val="00624E8C"/>
    <w:rsid w:val="0062675F"/>
    <w:rsid w:val="0062694F"/>
    <w:rsid w:val="00626F72"/>
    <w:rsid w:val="0062751C"/>
    <w:rsid w:val="00627946"/>
    <w:rsid w:val="00627AD7"/>
    <w:rsid w:val="0063007A"/>
    <w:rsid w:val="006301E0"/>
    <w:rsid w:val="006305A1"/>
    <w:rsid w:val="006312AB"/>
    <w:rsid w:val="00631D8F"/>
    <w:rsid w:val="00634026"/>
    <w:rsid w:val="00634A0F"/>
    <w:rsid w:val="006353B9"/>
    <w:rsid w:val="006365E7"/>
    <w:rsid w:val="00636D29"/>
    <w:rsid w:val="00637D92"/>
    <w:rsid w:val="00637F38"/>
    <w:rsid w:val="006403EE"/>
    <w:rsid w:val="00640C6D"/>
    <w:rsid w:val="0064124D"/>
    <w:rsid w:val="00641B37"/>
    <w:rsid w:val="00642E3D"/>
    <w:rsid w:val="00643412"/>
    <w:rsid w:val="0064475C"/>
    <w:rsid w:val="00644802"/>
    <w:rsid w:val="00645E3D"/>
    <w:rsid w:val="00646269"/>
    <w:rsid w:val="006471A2"/>
    <w:rsid w:val="0065394D"/>
    <w:rsid w:val="00654395"/>
    <w:rsid w:val="0065521B"/>
    <w:rsid w:val="006555FD"/>
    <w:rsid w:val="00656E76"/>
    <w:rsid w:val="00657479"/>
    <w:rsid w:val="00657AF8"/>
    <w:rsid w:val="00657EDF"/>
    <w:rsid w:val="00662B88"/>
    <w:rsid w:val="00662DA0"/>
    <w:rsid w:val="00663E27"/>
    <w:rsid w:val="006640F7"/>
    <w:rsid w:val="00666B40"/>
    <w:rsid w:val="00666F6E"/>
    <w:rsid w:val="0067100C"/>
    <w:rsid w:val="006714FC"/>
    <w:rsid w:val="006732F5"/>
    <w:rsid w:val="00673C0C"/>
    <w:rsid w:val="0067448C"/>
    <w:rsid w:val="00674810"/>
    <w:rsid w:val="00674DB0"/>
    <w:rsid w:val="0067689D"/>
    <w:rsid w:val="0067725C"/>
    <w:rsid w:val="006815F5"/>
    <w:rsid w:val="0068266D"/>
    <w:rsid w:val="00682900"/>
    <w:rsid w:val="00682921"/>
    <w:rsid w:val="00684559"/>
    <w:rsid w:val="006845FB"/>
    <w:rsid w:val="0068485D"/>
    <w:rsid w:val="00686155"/>
    <w:rsid w:val="00686385"/>
    <w:rsid w:val="006863CF"/>
    <w:rsid w:val="00686E16"/>
    <w:rsid w:val="0069114B"/>
    <w:rsid w:val="00691F35"/>
    <w:rsid w:val="00692A33"/>
    <w:rsid w:val="00694670"/>
    <w:rsid w:val="00695D8C"/>
    <w:rsid w:val="00695DC8"/>
    <w:rsid w:val="0069702D"/>
    <w:rsid w:val="006971B4"/>
    <w:rsid w:val="006A0929"/>
    <w:rsid w:val="006A1667"/>
    <w:rsid w:val="006A2A64"/>
    <w:rsid w:val="006A2E8F"/>
    <w:rsid w:val="006A3D40"/>
    <w:rsid w:val="006A483F"/>
    <w:rsid w:val="006A49E8"/>
    <w:rsid w:val="006A4C62"/>
    <w:rsid w:val="006A53B6"/>
    <w:rsid w:val="006A5E43"/>
    <w:rsid w:val="006A6E2F"/>
    <w:rsid w:val="006A7054"/>
    <w:rsid w:val="006A7128"/>
    <w:rsid w:val="006B0C1D"/>
    <w:rsid w:val="006B0CB0"/>
    <w:rsid w:val="006B16DB"/>
    <w:rsid w:val="006B1FB1"/>
    <w:rsid w:val="006B23AD"/>
    <w:rsid w:val="006B52E0"/>
    <w:rsid w:val="006B5C54"/>
    <w:rsid w:val="006B60A8"/>
    <w:rsid w:val="006B620B"/>
    <w:rsid w:val="006B654B"/>
    <w:rsid w:val="006B6D44"/>
    <w:rsid w:val="006B7435"/>
    <w:rsid w:val="006C1599"/>
    <w:rsid w:val="006C1BD3"/>
    <w:rsid w:val="006C425F"/>
    <w:rsid w:val="006C5812"/>
    <w:rsid w:val="006C5A83"/>
    <w:rsid w:val="006C608B"/>
    <w:rsid w:val="006C6369"/>
    <w:rsid w:val="006D1FA5"/>
    <w:rsid w:val="006D3D4C"/>
    <w:rsid w:val="006D4919"/>
    <w:rsid w:val="006D539E"/>
    <w:rsid w:val="006D613F"/>
    <w:rsid w:val="006E043E"/>
    <w:rsid w:val="006E09D5"/>
    <w:rsid w:val="006E0CA6"/>
    <w:rsid w:val="006E10B5"/>
    <w:rsid w:val="006E22EE"/>
    <w:rsid w:val="006E2583"/>
    <w:rsid w:val="006E261D"/>
    <w:rsid w:val="006E5DE2"/>
    <w:rsid w:val="006E70C4"/>
    <w:rsid w:val="006F052E"/>
    <w:rsid w:val="006F37B2"/>
    <w:rsid w:val="006F5C86"/>
    <w:rsid w:val="00700078"/>
    <w:rsid w:val="0070329E"/>
    <w:rsid w:val="00703C3E"/>
    <w:rsid w:val="00703D6B"/>
    <w:rsid w:val="007047FE"/>
    <w:rsid w:val="00705110"/>
    <w:rsid w:val="00705A0D"/>
    <w:rsid w:val="00706C03"/>
    <w:rsid w:val="00706E85"/>
    <w:rsid w:val="0071262A"/>
    <w:rsid w:val="007135DB"/>
    <w:rsid w:val="00714931"/>
    <w:rsid w:val="00714A4C"/>
    <w:rsid w:val="007154A1"/>
    <w:rsid w:val="00715FE8"/>
    <w:rsid w:val="007166A2"/>
    <w:rsid w:val="0071685A"/>
    <w:rsid w:val="007217D5"/>
    <w:rsid w:val="00722243"/>
    <w:rsid w:val="0072449C"/>
    <w:rsid w:val="00725816"/>
    <w:rsid w:val="00725C37"/>
    <w:rsid w:val="007305BB"/>
    <w:rsid w:val="00730C4F"/>
    <w:rsid w:val="00730E1F"/>
    <w:rsid w:val="00731A64"/>
    <w:rsid w:val="00732A82"/>
    <w:rsid w:val="00733FA5"/>
    <w:rsid w:val="007346ED"/>
    <w:rsid w:val="0073486D"/>
    <w:rsid w:val="007362D2"/>
    <w:rsid w:val="00736D30"/>
    <w:rsid w:val="007422B6"/>
    <w:rsid w:val="0074251F"/>
    <w:rsid w:val="00743BFD"/>
    <w:rsid w:val="007443C9"/>
    <w:rsid w:val="00747055"/>
    <w:rsid w:val="00750059"/>
    <w:rsid w:val="0075054E"/>
    <w:rsid w:val="00751F24"/>
    <w:rsid w:val="00752A81"/>
    <w:rsid w:val="0075323A"/>
    <w:rsid w:val="00754E9D"/>
    <w:rsid w:val="00756DBF"/>
    <w:rsid w:val="00756DF6"/>
    <w:rsid w:val="007607F3"/>
    <w:rsid w:val="00761A41"/>
    <w:rsid w:val="00761CDB"/>
    <w:rsid w:val="0076255F"/>
    <w:rsid w:val="0076265C"/>
    <w:rsid w:val="0076283A"/>
    <w:rsid w:val="00763276"/>
    <w:rsid w:val="0076373C"/>
    <w:rsid w:val="0076473C"/>
    <w:rsid w:val="007649AD"/>
    <w:rsid w:val="00765EF4"/>
    <w:rsid w:val="00766864"/>
    <w:rsid w:val="00766B71"/>
    <w:rsid w:val="00766E07"/>
    <w:rsid w:val="00767B62"/>
    <w:rsid w:val="007717FF"/>
    <w:rsid w:val="00772A8B"/>
    <w:rsid w:val="00774226"/>
    <w:rsid w:val="007744D7"/>
    <w:rsid w:val="00775160"/>
    <w:rsid w:val="00776317"/>
    <w:rsid w:val="007778D4"/>
    <w:rsid w:val="00780198"/>
    <w:rsid w:val="007808DE"/>
    <w:rsid w:val="00781329"/>
    <w:rsid w:val="00782930"/>
    <w:rsid w:val="00783E03"/>
    <w:rsid w:val="0078441C"/>
    <w:rsid w:val="007858F3"/>
    <w:rsid w:val="007860E7"/>
    <w:rsid w:val="007872D3"/>
    <w:rsid w:val="00790693"/>
    <w:rsid w:val="00790BCB"/>
    <w:rsid w:val="007912BD"/>
    <w:rsid w:val="00791BCA"/>
    <w:rsid w:val="007947AF"/>
    <w:rsid w:val="00795D1B"/>
    <w:rsid w:val="00797042"/>
    <w:rsid w:val="007A0084"/>
    <w:rsid w:val="007A1BDD"/>
    <w:rsid w:val="007A24C5"/>
    <w:rsid w:val="007A30B9"/>
    <w:rsid w:val="007A4084"/>
    <w:rsid w:val="007A438A"/>
    <w:rsid w:val="007A638E"/>
    <w:rsid w:val="007A6AC0"/>
    <w:rsid w:val="007A6BF5"/>
    <w:rsid w:val="007A7A00"/>
    <w:rsid w:val="007B0664"/>
    <w:rsid w:val="007B335F"/>
    <w:rsid w:val="007B3A97"/>
    <w:rsid w:val="007B5452"/>
    <w:rsid w:val="007B639B"/>
    <w:rsid w:val="007B6941"/>
    <w:rsid w:val="007B7E1C"/>
    <w:rsid w:val="007B7FAE"/>
    <w:rsid w:val="007C1844"/>
    <w:rsid w:val="007C31E6"/>
    <w:rsid w:val="007C527C"/>
    <w:rsid w:val="007C5DEA"/>
    <w:rsid w:val="007C7DD7"/>
    <w:rsid w:val="007D09E0"/>
    <w:rsid w:val="007D29A8"/>
    <w:rsid w:val="007D2F1D"/>
    <w:rsid w:val="007D4160"/>
    <w:rsid w:val="007D47F1"/>
    <w:rsid w:val="007D5E53"/>
    <w:rsid w:val="007D72E6"/>
    <w:rsid w:val="007E00B6"/>
    <w:rsid w:val="007E261A"/>
    <w:rsid w:val="007E3550"/>
    <w:rsid w:val="007E3A19"/>
    <w:rsid w:val="007E3F9E"/>
    <w:rsid w:val="007E5C65"/>
    <w:rsid w:val="007E6219"/>
    <w:rsid w:val="007E7402"/>
    <w:rsid w:val="007E755B"/>
    <w:rsid w:val="007F0C69"/>
    <w:rsid w:val="007F104B"/>
    <w:rsid w:val="007F1113"/>
    <w:rsid w:val="007F14DC"/>
    <w:rsid w:val="007F1FAF"/>
    <w:rsid w:val="007F2629"/>
    <w:rsid w:val="007F4860"/>
    <w:rsid w:val="007F5079"/>
    <w:rsid w:val="007F6064"/>
    <w:rsid w:val="00800F13"/>
    <w:rsid w:val="00803AEE"/>
    <w:rsid w:val="00803BD8"/>
    <w:rsid w:val="00804985"/>
    <w:rsid w:val="00805BF6"/>
    <w:rsid w:val="00805CE5"/>
    <w:rsid w:val="00805FC3"/>
    <w:rsid w:val="0080632A"/>
    <w:rsid w:val="008067EB"/>
    <w:rsid w:val="00806912"/>
    <w:rsid w:val="00811C7E"/>
    <w:rsid w:val="008123B7"/>
    <w:rsid w:val="00812744"/>
    <w:rsid w:val="00813E36"/>
    <w:rsid w:val="00814C76"/>
    <w:rsid w:val="00815253"/>
    <w:rsid w:val="008172E0"/>
    <w:rsid w:val="0081744B"/>
    <w:rsid w:val="00823059"/>
    <w:rsid w:val="00823210"/>
    <w:rsid w:val="00824805"/>
    <w:rsid w:val="00831560"/>
    <w:rsid w:val="00831A57"/>
    <w:rsid w:val="008327C4"/>
    <w:rsid w:val="00833F07"/>
    <w:rsid w:val="00834EED"/>
    <w:rsid w:val="0083558E"/>
    <w:rsid w:val="0084057E"/>
    <w:rsid w:val="00841722"/>
    <w:rsid w:val="0084185D"/>
    <w:rsid w:val="00841F0A"/>
    <w:rsid w:val="00842269"/>
    <w:rsid w:val="00845255"/>
    <w:rsid w:val="008463B5"/>
    <w:rsid w:val="008466E5"/>
    <w:rsid w:val="008470E6"/>
    <w:rsid w:val="00847226"/>
    <w:rsid w:val="00847A49"/>
    <w:rsid w:val="00851D6A"/>
    <w:rsid w:val="008530FE"/>
    <w:rsid w:val="008531B1"/>
    <w:rsid w:val="00853292"/>
    <w:rsid w:val="00853886"/>
    <w:rsid w:val="00854B2B"/>
    <w:rsid w:val="008576AD"/>
    <w:rsid w:val="00857BFF"/>
    <w:rsid w:val="00860A54"/>
    <w:rsid w:val="00860CC6"/>
    <w:rsid w:val="00861855"/>
    <w:rsid w:val="00862201"/>
    <w:rsid w:val="0086378C"/>
    <w:rsid w:val="00864B22"/>
    <w:rsid w:val="00865E73"/>
    <w:rsid w:val="00866492"/>
    <w:rsid w:val="00866745"/>
    <w:rsid w:val="00867850"/>
    <w:rsid w:val="00872FFE"/>
    <w:rsid w:val="00881875"/>
    <w:rsid w:val="0088253E"/>
    <w:rsid w:val="0088284E"/>
    <w:rsid w:val="008830D4"/>
    <w:rsid w:val="008833D5"/>
    <w:rsid w:val="008841FA"/>
    <w:rsid w:val="00887184"/>
    <w:rsid w:val="0088789C"/>
    <w:rsid w:val="00892503"/>
    <w:rsid w:val="0089260A"/>
    <w:rsid w:val="0089267A"/>
    <w:rsid w:val="00895F99"/>
    <w:rsid w:val="00895FE7"/>
    <w:rsid w:val="008962B1"/>
    <w:rsid w:val="008977A7"/>
    <w:rsid w:val="00897FFA"/>
    <w:rsid w:val="008A1ED8"/>
    <w:rsid w:val="008A1FDF"/>
    <w:rsid w:val="008A2CF0"/>
    <w:rsid w:val="008A596F"/>
    <w:rsid w:val="008A5C10"/>
    <w:rsid w:val="008A5EF6"/>
    <w:rsid w:val="008A631C"/>
    <w:rsid w:val="008B017A"/>
    <w:rsid w:val="008B0239"/>
    <w:rsid w:val="008B108D"/>
    <w:rsid w:val="008B13BD"/>
    <w:rsid w:val="008B2438"/>
    <w:rsid w:val="008B35BA"/>
    <w:rsid w:val="008B3923"/>
    <w:rsid w:val="008B43A5"/>
    <w:rsid w:val="008B5589"/>
    <w:rsid w:val="008B57BF"/>
    <w:rsid w:val="008B5FCD"/>
    <w:rsid w:val="008B7590"/>
    <w:rsid w:val="008C0767"/>
    <w:rsid w:val="008C0961"/>
    <w:rsid w:val="008C0F6A"/>
    <w:rsid w:val="008C1B6A"/>
    <w:rsid w:val="008C238C"/>
    <w:rsid w:val="008C2629"/>
    <w:rsid w:val="008C3746"/>
    <w:rsid w:val="008C3B36"/>
    <w:rsid w:val="008C3CC1"/>
    <w:rsid w:val="008C4612"/>
    <w:rsid w:val="008C5A2E"/>
    <w:rsid w:val="008D057A"/>
    <w:rsid w:val="008D0A8A"/>
    <w:rsid w:val="008D3AC3"/>
    <w:rsid w:val="008D6D0E"/>
    <w:rsid w:val="008D74C2"/>
    <w:rsid w:val="008D7A33"/>
    <w:rsid w:val="008D7E18"/>
    <w:rsid w:val="008E3435"/>
    <w:rsid w:val="008E349F"/>
    <w:rsid w:val="008E63DF"/>
    <w:rsid w:val="008E6FDC"/>
    <w:rsid w:val="008E79B8"/>
    <w:rsid w:val="008F0497"/>
    <w:rsid w:val="008F0A99"/>
    <w:rsid w:val="008F2736"/>
    <w:rsid w:val="008F3B39"/>
    <w:rsid w:val="008F6254"/>
    <w:rsid w:val="0090176B"/>
    <w:rsid w:val="0090223B"/>
    <w:rsid w:val="009029FC"/>
    <w:rsid w:val="00902A57"/>
    <w:rsid w:val="009035C3"/>
    <w:rsid w:val="00904D9E"/>
    <w:rsid w:val="00906E25"/>
    <w:rsid w:val="0090710D"/>
    <w:rsid w:val="00907C80"/>
    <w:rsid w:val="00911252"/>
    <w:rsid w:val="009116EF"/>
    <w:rsid w:val="00911950"/>
    <w:rsid w:val="00912ED9"/>
    <w:rsid w:val="0091391C"/>
    <w:rsid w:val="00913E44"/>
    <w:rsid w:val="00914126"/>
    <w:rsid w:val="00914488"/>
    <w:rsid w:val="00914F3F"/>
    <w:rsid w:val="00916690"/>
    <w:rsid w:val="0092000A"/>
    <w:rsid w:val="0092105B"/>
    <w:rsid w:val="009214E7"/>
    <w:rsid w:val="009219D0"/>
    <w:rsid w:val="009238D1"/>
    <w:rsid w:val="00924D1C"/>
    <w:rsid w:val="0092508B"/>
    <w:rsid w:val="0092610A"/>
    <w:rsid w:val="0092648E"/>
    <w:rsid w:val="00926961"/>
    <w:rsid w:val="00930305"/>
    <w:rsid w:val="00932523"/>
    <w:rsid w:val="00932C1D"/>
    <w:rsid w:val="00935B47"/>
    <w:rsid w:val="00935BB5"/>
    <w:rsid w:val="00935F69"/>
    <w:rsid w:val="00935FEE"/>
    <w:rsid w:val="00941F54"/>
    <w:rsid w:val="009452B4"/>
    <w:rsid w:val="0094655E"/>
    <w:rsid w:val="00947B06"/>
    <w:rsid w:val="009522DB"/>
    <w:rsid w:val="00952F99"/>
    <w:rsid w:val="00954F41"/>
    <w:rsid w:val="009550CF"/>
    <w:rsid w:val="00957619"/>
    <w:rsid w:val="00960670"/>
    <w:rsid w:val="00960E8D"/>
    <w:rsid w:val="00961368"/>
    <w:rsid w:val="00962B7C"/>
    <w:rsid w:val="00962D3B"/>
    <w:rsid w:val="00963B3A"/>
    <w:rsid w:val="009647BC"/>
    <w:rsid w:val="00966F0D"/>
    <w:rsid w:val="00967EAE"/>
    <w:rsid w:val="009702BA"/>
    <w:rsid w:val="009720B2"/>
    <w:rsid w:val="00972B46"/>
    <w:rsid w:val="009731B0"/>
    <w:rsid w:val="00974303"/>
    <w:rsid w:val="0097463C"/>
    <w:rsid w:val="009757BE"/>
    <w:rsid w:val="00976519"/>
    <w:rsid w:val="00977714"/>
    <w:rsid w:val="00981692"/>
    <w:rsid w:val="00982DF0"/>
    <w:rsid w:val="0098488F"/>
    <w:rsid w:val="00986CAE"/>
    <w:rsid w:val="009900E9"/>
    <w:rsid w:val="009903A3"/>
    <w:rsid w:val="0099076C"/>
    <w:rsid w:val="0099096E"/>
    <w:rsid w:val="00990BF4"/>
    <w:rsid w:val="0099145F"/>
    <w:rsid w:val="00992C62"/>
    <w:rsid w:val="00994A73"/>
    <w:rsid w:val="00995098"/>
    <w:rsid w:val="009961C7"/>
    <w:rsid w:val="00996D99"/>
    <w:rsid w:val="009974FD"/>
    <w:rsid w:val="009A04DC"/>
    <w:rsid w:val="009A1E1E"/>
    <w:rsid w:val="009A2BCA"/>
    <w:rsid w:val="009A2D24"/>
    <w:rsid w:val="009A2ED3"/>
    <w:rsid w:val="009A351D"/>
    <w:rsid w:val="009A413D"/>
    <w:rsid w:val="009A4365"/>
    <w:rsid w:val="009A4541"/>
    <w:rsid w:val="009A6304"/>
    <w:rsid w:val="009A77F7"/>
    <w:rsid w:val="009A7E8F"/>
    <w:rsid w:val="009B109D"/>
    <w:rsid w:val="009B1275"/>
    <w:rsid w:val="009B19AE"/>
    <w:rsid w:val="009B3845"/>
    <w:rsid w:val="009B400D"/>
    <w:rsid w:val="009B40BD"/>
    <w:rsid w:val="009B5CA5"/>
    <w:rsid w:val="009B67C3"/>
    <w:rsid w:val="009B7C3E"/>
    <w:rsid w:val="009C0A4E"/>
    <w:rsid w:val="009C2FA5"/>
    <w:rsid w:val="009C54BA"/>
    <w:rsid w:val="009C583F"/>
    <w:rsid w:val="009C67E0"/>
    <w:rsid w:val="009C7FCC"/>
    <w:rsid w:val="009D1E1F"/>
    <w:rsid w:val="009D5651"/>
    <w:rsid w:val="009D5D04"/>
    <w:rsid w:val="009D5EEF"/>
    <w:rsid w:val="009E0AC0"/>
    <w:rsid w:val="009E15A6"/>
    <w:rsid w:val="009E249D"/>
    <w:rsid w:val="009E3847"/>
    <w:rsid w:val="009E6462"/>
    <w:rsid w:val="009F093F"/>
    <w:rsid w:val="009F0F01"/>
    <w:rsid w:val="009F2977"/>
    <w:rsid w:val="009F4A30"/>
    <w:rsid w:val="009F4C96"/>
    <w:rsid w:val="009F5606"/>
    <w:rsid w:val="009F755D"/>
    <w:rsid w:val="009F77BC"/>
    <w:rsid w:val="00A0064E"/>
    <w:rsid w:val="00A00A32"/>
    <w:rsid w:val="00A015FD"/>
    <w:rsid w:val="00A02CE3"/>
    <w:rsid w:val="00A039A2"/>
    <w:rsid w:val="00A04D1C"/>
    <w:rsid w:val="00A053FB"/>
    <w:rsid w:val="00A06350"/>
    <w:rsid w:val="00A06A34"/>
    <w:rsid w:val="00A07009"/>
    <w:rsid w:val="00A1025D"/>
    <w:rsid w:val="00A12A3E"/>
    <w:rsid w:val="00A12C98"/>
    <w:rsid w:val="00A135A4"/>
    <w:rsid w:val="00A13F7E"/>
    <w:rsid w:val="00A148E1"/>
    <w:rsid w:val="00A164A9"/>
    <w:rsid w:val="00A20960"/>
    <w:rsid w:val="00A23D51"/>
    <w:rsid w:val="00A23DF9"/>
    <w:rsid w:val="00A24176"/>
    <w:rsid w:val="00A254D9"/>
    <w:rsid w:val="00A2696F"/>
    <w:rsid w:val="00A27495"/>
    <w:rsid w:val="00A30A25"/>
    <w:rsid w:val="00A3203D"/>
    <w:rsid w:val="00A321BE"/>
    <w:rsid w:val="00A32896"/>
    <w:rsid w:val="00A349C1"/>
    <w:rsid w:val="00A35360"/>
    <w:rsid w:val="00A3554B"/>
    <w:rsid w:val="00A361FE"/>
    <w:rsid w:val="00A3799A"/>
    <w:rsid w:val="00A37D26"/>
    <w:rsid w:val="00A4033E"/>
    <w:rsid w:val="00A4056E"/>
    <w:rsid w:val="00A4088D"/>
    <w:rsid w:val="00A45593"/>
    <w:rsid w:val="00A50ABE"/>
    <w:rsid w:val="00A53125"/>
    <w:rsid w:val="00A53766"/>
    <w:rsid w:val="00A55118"/>
    <w:rsid w:val="00A554E0"/>
    <w:rsid w:val="00A56627"/>
    <w:rsid w:val="00A56D3A"/>
    <w:rsid w:val="00A6115B"/>
    <w:rsid w:val="00A6264A"/>
    <w:rsid w:val="00A63485"/>
    <w:rsid w:val="00A64F41"/>
    <w:rsid w:val="00A70559"/>
    <w:rsid w:val="00A70719"/>
    <w:rsid w:val="00A72204"/>
    <w:rsid w:val="00A72282"/>
    <w:rsid w:val="00A733C2"/>
    <w:rsid w:val="00A752FC"/>
    <w:rsid w:val="00A759D8"/>
    <w:rsid w:val="00A76889"/>
    <w:rsid w:val="00A770BE"/>
    <w:rsid w:val="00A77298"/>
    <w:rsid w:val="00A7777B"/>
    <w:rsid w:val="00A77788"/>
    <w:rsid w:val="00A81305"/>
    <w:rsid w:val="00A82366"/>
    <w:rsid w:val="00A82547"/>
    <w:rsid w:val="00A82EB8"/>
    <w:rsid w:val="00A82F38"/>
    <w:rsid w:val="00A830FC"/>
    <w:rsid w:val="00A84955"/>
    <w:rsid w:val="00A851C0"/>
    <w:rsid w:val="00A91A28"/>
    <w:rsid w:val="00A925A9"/>
    <w:rsid w:val="00A933AB"/>
    <w:rsid w:val="00A9464F"/>
    <w:rsid w:val="00A947D3"/>
    <w:rsid w:val="00A960A3"/>
    <w:rsid w:val="00A972DB"/>
    <w:rsid w:val="00A975C5"/>
    <w:rsid w:val="00AA0C54"/>
    <w:rsid w:val="00AA16CE"/>
    <w:rsid w:val="00AA1AD1"/>
    <w:rsid w:val="00AA417B"/>
    <w:rsid w:val="00AA6867"/>
    <w:rsid w:val="00AA6DA9"/>
    <w:rsid w:val="00AB0194"/>
    <w:rsid w:val="00AB045B"/>
    <w:rsid w:val="00AB0823"/>
    <w:rsid w:val="00AB0EC5"/>
    <w:rsid w:val="00AB21CF"/>
    <w:rsid w:val="00AB35B9"/>
    <w:rsid w:val="00AB558F"/>
    <w:rsid w:val="00AB5810"/>
    <w:rsid w:val="00AB61EA"/>
    <w:rsid w:val="00AB7778"/>
    <w:rsid w:val="00AC23CF"/>
    <w:rsid w:val="00AC26D4"/>
    <w:rsid w:val="00AC2C4E"/>
    <w:rsid w:val="00AC47AD"/>
    <w:rsid w:val="00AC630E"/>
    <w:rsid w:val="00AC64E9"/>
    <w:rsid w:val="00AC6977"/>
    <w:rsid w:val="00AD04C4"/>
    <w:rsid w:val="00AD0D4E"/>
    <w:rsid w:val="00AD1BCF"/>
    <w:rsid w:val="00AD1D8D"/>
    <w:rsid w:val="00AD314E"/>
    <w:rsid w:val="00AD37D6"/>
    <w:rsid w:val="00AD3843"/>
    <w:rsid w:val="00AD5CF4"/>
    <w:rsid w:val="00AD6B16"/>
    <w:rsid w:val="00AD7B23"/>
    <w:rsid w:val="00AE0665"/>
    <w:rsid w:val="00AE1B3E"/>
    <w:rsid w:val="00AE2AB7"/>
    <w:rsid w:val="00AE33AF"/>
    <w:rsid w:val="00AE4CB3"/>
    <w:rsid w:val="00AE5490"/>
    <w:rsid w:val="00AE6103"/>
    <w:rsid w:val="00AE71B8"/>
    <w:rsid w:val="00AF0E75"/>
    <w:rsid w:val="00AF2224"/>
    <w:rsid w:val="00AF32D7"/>
    <w:rsid w:val="00AF471E"/>
    <w:rsid w:val="00AF5FC9"/>
    <w:rsid w:val="00AF7852"/>
    <w:rsid w:val="00B0068B"/>
    <w:rsid w:val="00B015A3"/>
    <w:rsid w:val="00B0374C"/>
    <w:rsid w:val="00B06099"/>
    <w:rsid w:val="00B113B1"/>
    <w:rsid w:val="00B117BA"/>
    <w:rsid w:val="00B12A32"/>
    <w:rsid w:val="00B12C86"/>
    <w:rsid w:val="00B13166"/>
    <w:rsid w:val="00B138CA"/>
    <w:rsid w:val="00B1432C"/>
    <w:rsid w:val="00B14CC8"/>
    <w:rsid w:val="00B14FBF"/>
    <w:rsid w:val="00B1587A"/>
    <w:rsid w:val="00B16AFB"/>
    <w:rsid w:val="00B16CF0"/>
    <w:rsid w:val="00B237E7"/>
    <w:rsid w:val="00B23BF0"/>
    <w:rsid w:val="00B243CD"/>
    <w:rsid w:val="00B24C00"/>
    <w:rsid w:val="00B261CF"/>
    <w:rsid w:val="00B324D8"/>
    <w:rsid w:val="00B32F75"/>
    <w:rsid w:val="00B33BBD"/>
    <w:rsid w:val="00B3451E"/>
    <w:rsid w:val="00B35981"/>
    <w:rsid w:val="00B37435"/>
    <w:rsid w:val="00B37EE3"/>
    <w:rsid w:val="00B40E8F"/>
    <w:rsid w:val="00B414C4"/>
    <w:rsid w:val="00B4343D"/>
    <w:rsid w:val="00B43B63"/>
    <w:rsid w:val="00B44485"/>
    <w:rsid w:val="00B45705"/>
    <w:rsid w:val="00B45E5A"/>
    <w:rsid w:val="00B46B49"/>
    <w:rsid w:val="00B47BE9"/>
    <w:rsid w:val="00B50A53"/>
    <w:rsid w:val="00B51770"/>
    <w:rsid w:val="00B51799"/>
    <w:rsid w:val="00B518EB"/>
    <w:rsid w:val="00B51F20"/>
    <w:rsid w:val="00B52DC0"/>
    <w:rsid w:val="00B53A18"/>
    <w:rsid w:val="00B53D9A"/>
    <w:rsid w:val="00B55C42"/>
    <w:rsid w:val="00B5603F"/>
    <w:rsid w:val="00B568E2"/>
    <w:rsid w:val="00B56B97"/>
    <w:rsid w:val="00B6077C"/>
    <w:rsid w:val="00B60B3F"/>
    <w:rsid w:val="00B61370"/>
    <w:rsid w:val="00B61C74"/>
    <w:rsid w:val="00B6441A"/>
    <w:rsid w:val="00B67502"/>
    <w:rsid w:val="00B71121"/>
    <w:rsid w:val="00B71A13"/>
    <w:rsid w:val="00B71C14"/>
    <w:rsid w:val="00B72F96"/>
    <w:rsid w:val="00B732C2"/>
    <w:rsid w:val="00B73B80"/>
    <w:rsid w:val="00B743C7"/>
    <w:rsid w:val="00B7443B"/>
    <w:rsid w:val="00B74AA1"/>
    <w:rsid w:val="00B74C13"/>
    <w:rsid w:val="00B75818"/>
    <w:rsid w:val="00B761DC"/>
    <w:rsid w:val="00B766B2"/>
    <w:rsid w:val="00B77174"/>
    <w:rsid w:val="00B77B44"/>
    <w:rsid w:val="00B77D86"/>
    <w:rsid w:val="00B77E8E"/>
    <w:rsid w:val="00B77EF9"/>
    <w:rsid w:val="00B83F5A"/>
    <w:rsid w:val="00B84493"/>
    <w:rsid w:val="00B85D91"/>
    <w:rsid w:val="00B869A8"/>
    <w:rsid w:val="00B87BEF"/>
    <w:rsid w:val="00B9225A"/>
    <w:rsid w:val="00B943B2"/>
    <w:rsid w:val="00B968AB"/>
    <w:rsid w:val="00BA2503"/>
    <w:rsid w:val="00BA67D8"/>
    <w:rsid w:val="00BA68FC"/>
    <w:rsid w:val="00BA7C18"/>
    <w:rsid w:val="00BB0860"/>
    <w:rsid w:val="00BB091C"/>
    <w:rsid w:val="00BB0F3A"/>
    <w:rsid w:val="00BB1377"/>
    <w:rsid w:val="00BB2F1D"/>
    <w:rsid w:val="00BB4840"/>
    <w:rsid w:val="00BB4934"/>
    <w:rsid w:val="00BB4C83"/>
    <w:rsid w:val="00BB5D18"/>
    <w:rsid w:val="00BB6C19"/>
    <w:rsid w:val="00BB6CBE"/>
    <w:rsid w:val="00BC129D"/>
    <w:rsid w:val="00BC165B"/>
    <w:rsid w:val="00BC1EAB"/>
    <w:rsid w:val="00BC274A"/>
    <w:rsid w:val="00BC2C6F"/>
    <w:rsid w:val="00BC3C3B"/>
    <w:rsid w:val="00BC416E"/>
    <w:rsid w:val="00BC6C1C"/>
    <w:rsid w:val="00BC7547"/>
    <w:rsid w:val="00BD59A5"/>
    <w:rsid w:val="00BD6655"/>
    <w:rsid w:val="00BD667F"/>
    <w:rsid w:val="00BD77C7"/>
    <w:rsid w:val="00BE10C3"/>
    <w:rsid w:val="00BE2BB9"/>
    <w:rsid w:val="00BE3F84"/>
    <w:rsid w:val="00BE608A"/>
    <w:rsid w:val="00BE7ADF"/>
    <w:rsid w:val="00BF2F9F"/>
    <w:rsid w:val="00BF31A2"/>
    <w:rsid w:val="00BF3A88"/>
    <w:rsid w:val="00BF3CB4"/>
    <w:rsid w:val="00BF45B6"/>
    <w:rsid w:val="00BF6704"/>
    <w:rsid w:val="00BF6887"/>
    <w:rsid w:val="00BF72F3"/>
    <w:rsid w:val="00BF73D2"/>
    <w:rsid w:val="00BF767F"/>
    <w:rsid w:val="00C012D0"/>
    <w:rsid w:val="00C01D64"/>
    <w:rsid w:val="00C03770"/>
    <w:rsid w:val="00C04968"/>
    <w:rsid w:val="00C04B5A"/>
    <w:rsid w:val="00C05249"/>
    <w:rsid w:val="00C06AD8"/>
    <w:rsid w:val="00C07CA2"/>
    <w:rsid w:val="00C07D03"/>
    <w:rsid w:val="00C10520"/>
    <w:rsid w:val="00C106D4"/>
    <w:rsid w:val="00C11930"/>
    <w:rsid w:val="00C120E1"/>
    <w:rsid w:val="00C13A97"/>
    <w:rsid w:val="00C145A2"/>
    <w:rsid w:val="00C15280"/>
    <w:rsid w:val="00C1574A"/>
    <w:rsid w:val="00C16257"/>
    <w:rsid w:val="00C169B3"/>
    <w:rsid w:val="00C20864"/>
    <w:rsid w:val="00C21C09"/>
    <w:rsid w:val="00C23594"/>
    <w:rsid w:val="00C23DB7"/>
    <w:rsid w:val="00C23E03"/>
    <w:rsid w:val="00C25285"/>
    <w:rsid w:val="00C277B5"/>
    <w:rsid w:val="00C279C8"/>
    <w:rsid w:val="00C3023E"/>
    <w:rsid w:val="00C30657"/>
    <w:rsid w:val="00C32AC0"/>
    <w:rsid w:val="00C347E3"/>
    <w:rsid w:val="00C34A64"/>
    <w:rsid w:val="00C359C2"/>
    <w:rsid w:val="00C35DFE"/>
    <w:rsid w:val="00C36433"/>
    <w:rsid w:val="00C368B5"/>
    <w:rsid w:val="00C37BBD"/>
    <w:rsid w:val="00C4147C"/>
    <w:rsid w:val="00C46F64"/>
    <w:rsid w:val="00C47FE4"/>
    <w:rsid w:val="00C501D0"/>
    <w:rsid w:val="00C518E6"/>
    <w:rsid w:val="00C51DF3"/>
    <w:rsid w:val="00C526D0"/>
    <w:rsid w:val="00C52DAF"/>
    <w:rsid w:val="00C54177"/>
    <w:rsid w:val="00C54E3E"/>
    <w:rsid w:val="00C54EE6"/>
    <w:rsid w:val="00C56821"/>
    <w:rsid w:val="00C57CEA"/>
    <w:rsid w:val="00C60CCB"/>
    <w:rsid w:val="00C618C4"/>
    <w:rsid w:val="00C62BE5"/>
    <w:rsid w:val="00C639F7"/>
    <w:rsid w:val="00C64AA0"/>
    <w:rsid w:val="00C65B1D"/>
    <w:rsid w:val="00C66407"/>
    <w:rsid w:val="00C70FC3"/>
    <w:rsid w:val="00C72C26"/>
    <w:rsid w:val="00C72CE7"/>
    <w:rsid w:val="00C72F20"/>
    <w:rsid w:val="00C73030"/>
    <w:rsid w:val="00C746F8"/>
    <w:rsid w:val="00C7514E"/>
    <w:rsid w:val="00C80E27"/>
    <w:rsid w:val="00C81AF6"/>
    <w:rsid w:val="00C81CC6"/>
    <w:rsid w:val="00C81D18"/>
    <w:rsid w:val="00C82A5B"/>
    <w:rsid w:val="00C87DD4"/>
    <w:rsid w:val="00C9088B"/>
    <w:rsid w:val="00C91FE4"/>
    <w:rsid w:val="00C9294B"/>
    <w:rsid w:val="00C94411"/>
    <w:rsid w:val="00C953B1"/>
    <w:rsid w:val="00C954B7"/>
    <w:rsid w:val="00C955D8"/>
    <w:rsid w:val="00C97849"/>
    <w:rsid w:val="00CA033B"/>
    <w:rsid w:val="00CA2806"/>
    <w:rsid w:val="00CA2B44"/>
    <w:rsid w:val="00CA39D8"/>
    <w:rsid w:val="00CA3F36"/>
    <w:rsid w:val="00CA50B8"/>
    <w:rsid w:val="00CA6E60"/>
    <w:rsid w:val="00CA76A2"/>
    <w:rsid w:val="00CA77B0"/>
    <w:rsid w:val="00CA7829"/>
    <w:rsid w:val="00CB0C76"/>
    <w:rsid w:val="00CB1C59"/>
    <w:rsid w:val="00CB2936"/>
    <w:rsid w:val="00CB6AEC"/>
    <w:rsid w:val="00CB6CAE"/>
    <w:rsid w:val="00CB705C"/>
    <w:rsid w:val="00CC0966"/>
    <w:rsid w:val="00CC1BE5"/>
    <w:rsid w:val="00CC21AC"/>
    <w:rsid w:val="00CC38A4"/>
    <w:rsid w:val="00CC498C"/>
    <w:rsid w:val="00CC4C3F"/>
    <w:rsid w:val="00CC5023"/>
    <w:rsid w:val="00CC506C"/>
    <w:rsid w:val="00CC51B7"/>
    <w:rsid w:val="00CC64EE"/>
    <w:rsid w:val="00CC7DC5"/>
    <w:rsid w:val="00CD0ECD"/>
    <w:rsid w:val="00CD4D23"/>
    <w:rsid w:val="00CD5E29"/>
    <w:rsid w:val="00CD7030"/>
    <w:rsid w:val="00CD7C4C"/>
    <w:rsid w:val="00CE0EF0"/>
    <w:rsid w:val="00CE1542"/>
    <w:rsid w:val="00CE1760"/>
    <w:rsid w:val="00CE2F3D"/>
    <w:rsid w:val="00CE4B90"/>
    <w:rsid w:val="00CE4BBB"/>
    <w:rsid w:val="00CE63A3"/>
    <w:rsid w:val="00CE7488"/>
    <w:rsid w:val="00CF0A82"/>
    <w:rsid w:val="00CF1294"/>
    <w:rsid w:val="00CF16F3"/>
    <w:rsid w:val="00CF18D2"/>
    <w:rsid w:val="00CF1B3E"/>
    <w:rsid w:val="00CF2D97"/>
    <w:rsid w:val="00CF2E7D"/>
    <w:rsid w:val="00CF315C"/>
    <w:rsid w:val="00CF3BCD"/>
    <w:rsid w:val="00CF48AA"/>
    <w:rsid w:val="00CF550D"/>
    <w:rsid w:val="00CF5F14"/>
    <w:rsid w:val="00CF5FC1"/>
    <w:rsid w:val="00CF66B7"/>
    <w:rsid w:val="00CF6701"/>
    <w:rsid w:val="00CF6806"/>
    <w:rsid w:val="00CF7941"/>
    <w:rsid w:val="00D0138B"/>
    <w:rsid w:val="00D018DF"/>
    <w:rsid w:val="00D02523"/>
    <w:rsid w:val="00D031BB"/>
    <w:rsid w:val="00D035F5"/>
    <w:rsid w:val="00D03A1B"/>
    <w:rsid w:val="00D04359"/>
    <w:rsid w:val="00D046F1"/>
    <w:rsid w:val="00D04960"/>
    <w:rsid w:val="00D04E56"/>
    <w:rsid w:val="00D06277"/>
    <w:rsid w:val="00D06EF1"/>
    <w:rsid w:val="00D109E9"/>
    <w:rsid w:val="00D11485"/>
    <w:rsid w:val="00D114A6"/>
    <w:rsid w:val="00D116ED"/>
    <w:rsid w:val="00D13D9A"/>
    <w:rsid w:val="00D15D50"/>
    <w:rsid w:val="00D15DE4"/>
    <w:rsid w:val="00D17232"/>
    <w:rsid w:val="00D2073C"/>
    <w:rsid w:val="00D214B9"/>
    <w:rsid w:val="00D24308"/>
    <w:rsid w:val="00D245AA"/>
    <w:rsid w:val="00D27E1A"/>
    <w:rsid w:val="00D31B22"/>
    <w:rsid w:val="00D33070"/>
    <w:rsid w:val="00D33D93"/>
    <w:rsid w:val="00D34D2C"/>
    <w:rsid w:val="00D35600"/>
    <w:rsid w:val="00D35C1D"/>
    <w:rsid w:val="00D3610E"/>
    <w:rsid w:val="00D3659A"/>
    <w:rsid w:val="00D366C3"/>
    <w:rsid w:val="00D36E9E"/>
    <w:rsid w:val="00D37397"/>
    <w:rsid w:val="00D425FB"/>
    <w:rsid w:val="00D43429"/>
    <w:rsid w:val="00D462B7"/>
    <w:rsid w:val="00D5049E"/>
    <w:rsid w:val="00D51208"/>
    <w:rsid w:val="00D51636"/>
    <w:rsid w:val="00D51ECC"/>
    <w:rsid w:val="00D51FBD"/>
    <w:rsid w:val="00D52CC7"/>
    <w:rsid w:val="00D53A39"/>
    <w:rsid w:val="00D55C7A"/>
    <w:rsid w:val="00D56B1F"/>
    <w:rsid w:val="00D6042D"/>
    <w:rsid w:val="00D6232C"/>
    <w:rsid w:val="00D62652"/>
    <w:rsid w:val="00D63E27"/>
    <w:rsid w:val="00D63FB6"/>
    <w:rsid w:val="00D64497"/>
    <w:rsid w:val="00D6492D"/>
    <w:rsid w:val="00D70A4A"/>
    <w:rsid w:val="00D7724C"/>
    <w:rsid w:val="00D778DD"/>
    <w:rsid w:val="00D80190"/>
    <w:rsid w:val="00D8053D"/>
    <w:rsid w:val="00D80D73"/>
    <w:rsid w:val="00D81660"/>
    <w:rsid w:val="00D818AC"/>
    <w:rsid w:val="00D843E7"/>
    <w:rsid w:val="00D84706"/>
    <w:rsid w:val="00D8647C"/>
    <w:rsid w:val="00D86523"/>
    <w:rsid w:val="00D926B4"/>
    <w:rsid w:val="00D93453"/>
    <w:rsid w:val="00D936F7"/>
    <w:rsid w:val="00D9382C"/>
    <w:rsid w:val="00D93CC4"/>
    <w:rsid w:val="00D94FC3"/>
    <w:rsid w:val="00D95800"/>
    <w:rsid w:val="00D96505"/>
    <w:rsid w:val="00D97804"/>
    <w:rsid w:val="00D97E93"/>
    <w:rsid w:val="00D97F46"/>
    <w:rsid w:val="00D97F85"/>
    <w:rsid w:val="00DA0AA0"/>
    <w:rsid w:val="00DA0D02"/>
    <w:rsid w:val="00DA109F"/>
    <w:rsid w:val="00DA2158"/>
    <w:rsid w:val="00DA21A4"/>
    <w:rsid w:val="00DA3518"/>
    <w:rsid w:val="00DA3978"/>
    <w:rsid w:val="00DA4A61"/>
    <w:rsid w:val="00DA5E21"/>
    <w:rsid w:val="00DA6218"/>
    <w:rsid w:val="00DA7251"/>
    <w:rsid w:val="00DA7642"/>
    <w:rsid w:val="00DA7F95"/>
    <w:rsid w:val="00DB143E"/>
    <w:rsid w:val="00DB3712"/>
    <w:rsid w:val="00DB42DF"/>
    <w:rsid w:val="00DB6BD3"/>
    <w:rsid w:val="00DC0425"/>
    <w:rsid w:val="00DC0A43"/>
    <w:rsid w:val="00DC0ACC"/>
    <w:rsid w:val="00DC15E9"/>
    <w:rsid w:val="00DC2B04"/>
    <w:rsid w:val="00DC3ABE"/>
    <w:rsid w:val="00DC4D21"/>
    <w:rsid w:val="00DC54F7"/>
    <w:rsid w:val="00DC5917"/>
    <w:rsid w:val="00DC6FEF"/>
    <w:rsid w:val="00DD02AC"/>
    <w:rsid w:val="00DD1277"/>
    <w:rsid w:val="00DD28B6"/>
    <w:rsid w:val="00DD2A2B"/>
    <w:rsid w:val="00DD2BA1"/>
    <w:rsid w:val="00DD380F"/>
    <w:rsid w:val="00DD6118"/>
    <w:rsid w:val="00DD6637"/>
    <w:rsid w:val="00DD743A"/>
    <w:rsid w:val="00DE1BF2"/>
    <w:rsid w:val="00DE3F5A"/>
    <w:rsid w:val="00DE43D2"/>
    <w:rsid w:val="00DE4BC5"/>
    <w:rsid w:val="00DE5203"/>
    <w:rsid w:val="00DE5376"/>
    <w:rsid w:val="00DE55EC"/>
    <w:rsid w:val="00DE68F1"/>
    <w:rsid w:val="00DE78B3"/>
    <w:rsid w:val="00DF1D62"/>
    <w:rsid w:val="00DF2074"/>
    <w:rsid w:val="00DF54C6"/>
    <w:rsid w:val="00DF636A"/>
    <w:rsid w:val="00DF79E1"/>
    <w:rsid w:val="00E00164"/>
    <w:rsid w:val="00E01BBD"/>
    <w:rsid w:val="00E023D8"/>
    <w:rsid w:val="00E0376C"/>
    <w:rsid w:val="00E0406C"/>
    <w:rsid w:val="00E04845"/>
    <w:rsid w:val="00E05D83"/>
    <w:rsid w:val="00E061AF"/>
    <w:rsid w:val="00E0648B"/>
    <w:rsid w:val="00E0748C"/>
    <w:rsid w:val="00E076C8"/>
    <w:rsid w:val="00E07EFB"/>
    <w:rsid w:val="00E100D9"/>
    <w:rsid w:val="00E10F71"/>
    <w:rsid w:val="00E11D70"/>
    <w:rsid w:val="00E13A01"/>
    <w:rsid w:val="00E13D14"/>
    <w:rsid w:val="00E1646D"/>
    <w:rsid w:val="00E16A9A"/>
    <w:rsid w:val="00E16AFF"/>
    <w:rsid w:val="00E17D04"/>
    <w:rsid w:val="00E20008"/>
    <w:rsid w:val="00E20539"/>
    <w:rsid w:val="00E20922"/>
    <w:rsid w:val="00E20D9B"/>
    <w:rsid w:val="00E2222F"/>
    <w:rsid w:val="00E23EFB"/>
    <w:rsid w:val="00E250C9"/>
    <w:rsid w:val="00E26647"/>
    <w:rsid w:val="00E30BE8"/>
    <w:rsid w:val="00E32D42"/>
    <w:rsid w:val="00E3308A"/>
    <w:rsid w:val="00E34005"/>
    <w:rsid w:val="00E3585A"/>
    <w:rsid w:val="00E36A61"/>
    <w:rsid w:val="00E37AF2"/>
    <w:rsid w:val="00E4062F"/>
    <w:rsid w:val="00E40802"/>
    <w:rsid w:val="00E40DF8"/>
    <w:rsid w:val="00E41034"/>
    <w:rsid w:val="00E42AA7"/>
    <w:rsid w:val="00E43617"/>
    <w:rsid w:val="00E442DF"/>
    <w:rsid w:val="00E444D9"/>
    <w:rsid w:val="00E46067"/>
    <w:rsid w:val="00E4752C"/>
    <w:rsid w:val="00E50033"/>
    <w:rsid w:val="00E51443"/>
    <w:rsid w:val="00E51D6C"/>
    <w:rsid w:val="00E51EAE"/>
    <w:rsid w:val="00E531EE"/>
    <w:rsid w:val="00E53395"/>
    <w:rsid w:val="00E53805"/>
    <w:rsid w:val="00E55821"/>
    <w:rsid w:val="00E55F59"/>
    <w:rsid w:val="00E56E6C"/>
    <w:rsid w:val="00E57717"/>
    <w:rsid w:val="00E600A7"/>
    <w:rsid w:val="00E62B08"/>
    <w:rsid w:val="00E62E49"/>
    <w:rsid w:val="00E63ADC"/>
    <w:rsid w:val="00E64148"/>
    <w:rsid w:val="00E65A46"/>
    <w:rsid w:val="00E65DA9"/>
    <w:rsid w:val="00E66FD1"/>
    <w:rsid w:val="00E679B1"/>
    <w:rsid w:val="00E71453"/>
    <w:rsid w:val="00E75F5B"/>
    <w:rsid w:val="00E76A05"/>
    <w:rsid w:val="00E805DB"/>
    <w:rsid w:val="00E815A2"/>
    <w:rsid w:val="00E833A4"/>
    <w:rsid w:val="00E84117"/>
    <w:rsid w:val="00E84F8F"/>
    <w:rsid w:val="00E8551A"/>
    <w:rsid w:val="00E85AEB"/>
    <w:rsid w:val="00E87CE9"/>
    <w:rsid w:val="00E90378"/>
    <w:rsid w:val="00E90B33"/>
    <w:rsid w:val="00E9177B"/>
    <w:rsid w:val="00E91E2D"/>
    <w:rsid w:val="00E92697"/>
    <w:rsid w:val="00E92880"/>
    <w:rsid w:val="00E937E7"/>
    <w:rsid w:val="00E94810"/>
    <w:rsid w:val="00E968DF"/>
    <w:rsid w:val="00EA0298"/>
    <w:rsid w:val="00EA07B2"/>
    <w:rsid w:val="00EA152C"/>
    <w:rsid w:val="00EA1A30"/>
    <w:rsid w:val="00EA1FE3"/>
    <w:rsid w:val="00EA202F"/>
    <w:rsid w:val="00EA3284"/>
    <w:rsid w:val="00EA3716"/>
    <w:rsid w:val="00EA4839"/>
    <w:rsid w:val="00EA6FE8"/>
    <w:rsid w:val="00EA7883"/>
    <w:rsid w:val="00EA79A5"/>
    <w:rsid w:val="00EB01C1"/>
    <w:rsid w:val="00EB1868"/>
    <w:rsid w:val="00EB28A9"/>
    <w:rsid w:val="00EB2D06"/>
    <w:rsid w:val="00EB3A5F"/>
    <w:rsid w:val="00EB40B1"/>
    <w:rsid w:val="00EB42C3"/>
    <w:rsid w:val="00EB7402"/>
    <w:rsid w:val="00EB763D"/>
    <w:rsid w:val="00EC1A6A"/>
    <w:rsid w:val="00EC2063"/>
    <w:rsid w:val="00EC47BF"/>
    <w:rsid w:val="00EC524A"/>
    <w:rsid w:val="00EC6218"/>
    <w:rsid w:val="00EC6440"/>
    <w:rsid w:val="00EC6601"/>
    <w:rsid w:val="00EC7380"/>
    <w:rsid w:val="00EC7EE4"/>
    <w:rsid w:val="00ED11EA"/>
    <w:rsid w:val="00ED120B"/>
    <w:rsid w:val="00ED233B"/>
    <w:rsid w:val="00ED3473"/>
    <w:rsid w:val="00ED3AEC"/>
    <w:rsid w:val="00ED479E"/>
    <w:rsid w:val="00ED5286"/>
    <w:rsid w:val="00ED5453"/>
    <w:rsid w:val="00ED75B2"/>
    <w:rsid w:val="00EE2F8F"/>
    <w:rsid w:val="00EE464E"/>
    <w:rsid w:val="00EE76A8"/>
    <w:rsid w:val="00EE79B3"/>
    <w:rsid w:val="00EF188D"/>
    <w:rsid w:val="00EF475B"/>
    <w:rsid w:val="00EF5DFE"/>
    <w:rsid w:val="00EF7EBC"/>
    <w:rsid w:val="00F00AD7"/>
    <w:rsid w:val="00F016D2"/>
    <w:rsid w:val="00F02AC2"/>
    <w:rsid w:val="00F03DA2"/>
    <w:rsid w:val="00F04CC4"/>
    <w:rsid w:val="00F04ED2"/>
    <w:rsid w:val="00F05744"/>
    <w:rsid w:val="00F0593B"/>
    <w:rsid w:val="00F073E7"/>
    <w:rsid w:val="00F07CA5"/>
    <w:rsid w:val="00F14216"/>
    <w:rsid w:val="00F16225"/>
    <w:rsid w:val="00F17A40"/>
    <w:rsid w:val="00F21640"/>
    <w:rsid w:val="00F21C2D"/>
    <w:rsid w:val="00F222AF"/>
    <w:rsid w:val="00F24076"/>
    <w:rsid w:val="00F251A9"/>
    <w:rsid w:val="00F27EFD"/>
    <w:rsid w:val="00F30D0F"/>
    <w:rsid w:val="00F32807"/>
    <w:rsid w:val="00F32AC3"/>
    <w:rsid w:val="00F330D8"/>
    <w:rsid w:val="00F354D1"/>
    <w:rsid w:val="00F35893"/>
    <w:rsid w:val="00F35B06"/>
    <w:rsid w:val="00F36FD2"/>
    <w:rsid w:val="00F37ED8"/>
    <w:rsid w:val="00F42690"/>
    <w:rsid w:val="00F43385"/>
    <w:rsid w:val="00F4354F"/>
    <w:rsid w:val="00F43692"/>
    <w:rsid w:val="00F45C3F"/>
    <w:rsid w:val="00F45CFF"/>
    <w:rsid w:val="00F47479"/>
    <w:rsid w:val="00F50163"/>
    <w:rsid w:val="00F50A68"/>
    <w:rsid w:val="00F50C91"/>
    <w:rsid w:val="00F53386"/>
    <w:rsid w:val="00F54AC5"/>
    <w:rsid w:val="00F551B7"/>
    <w:rsid w:val="00F552ED"/>
    <w:rsid w:val="00F56F10"/>
    <w:rsid w:val="00F57A11"/>
    <w:rsid w:val="00F60A5C"/>
    <w:rsid w:val="00F60E13"/>
    <w:rsid w:val="00F662E4"/>
    <w:rsid w:val="00F66390"/>
    <w:rsid w:val="00F66BAE"/>
    <w:rsid w:val="00F67149"/>
    <w:rsid w:val="00F67288"/>
    <w:rsid w:val="00F705FB"/>
    <w:rsid w:val="00F72464"/>
    <w:rsid w:val="00F72927"/>
    <w:rsid w:val="00F74665"/>
    <w:rsid w:val="00F75A66"/>
    <w:rsid w:val="00F762E9"/>
    <w:rsid w:val="00F80016"/>
    <w:rsid w:val="00F82408"/>
    <w:rsid w:val="00F84B33"/>
    <w:rsid w:val="00F85148"/>
    <w:rsid w:val="00F85934"/>
    <w:rsid w:val="00F863CB"/>
    <w:rsid w:val="00F870A1"/>
    <w:rsid w:val="00F90E7C"/>
    <w:rsid w:val="00F9316D"/>
    <w:rsid w:val="00F9409D"/>
    <w:rsid w:val="00F95213"/>
    <w:rsid w:val="00F97C54"/>
    <w:rsid w:val="00FA0082"/>
    <w:rsid w:val="00FA018F"/>
    <w:rsid w:val="00FA1B81"/>
    <w:rsid w:val="00FA226C"/>
    <w:rsid w:val="00FA2DB2"/>
    <w:rsid w:val="00FA3752"/>
    <w:rsid w:val="00FA4D70"/>
    <w:rsid w:val="00FA5FE0"/>
    <w:rsid w:val="00FA6201"/>
    <w:rsid w:val="00FA717E"/>
    <w:rsid w:val="00FB0016"/>
    <w:rsid w:val="00FB06C1"/>
    <w:rsid w:val="00FB115B"/>
    <w:rsid w:val="00FB2C85"/>
    <w:rsid w:val="00FB331B"/>
    <w:rsid w:val="00FB3A69"/>
    <w:rsid w:val="00FB4AF5"/>
    <w:rsid w:val="00FB50E4"/>
    <w:rsid w:val="00FB5FDB"/>
    <w:rsid w:val="00FB6265"/>
    <w:rsid w:val="00FB689A"/>
    <w:rsid w:val="00FB76AD"/>
    <w:rsid w:val="00FC11E6"/>
    <w:rsid w:val="00FC3839"/>
    <w:rsid w:val="00FC3D64"/>
    <w:rsid w:val="00FC5708"/>
    <w:rsid w:val="00FC6E83"/>
    <w:rsid w:val="00FC6F93"/>
    <w:rsid w:val="00FD0011"/>
    <w:rsid w:val="00FD105E"/>
    <w:rsid w:val="00FD1B1A"/>
    <w:rsid w:val="00FD208B"/>
    <w:rsid w:val="00FD3322"/>
    <w:rsid w:val="00FD5382"/>
    <w:rsid w:val="00FD578F"/>
    <w:rsid w:val="00FD581A"/>
    <w:rsid w:val="00FD7F9B"/>
    <w:rsid w:val="00FE048A"/>
    <w:rsid w:val="00FE230F"/>
    <w:rsid w:val="00FE7477"/>
    <w:rsid w:val="00FE7546"/>
    <w:rsid w:val="00FE7C7A"/>
    <w:rsid w:val="00FF061F"/>
    <w:rsid w:val="00FF0729"/>
    <w:rsid w:val="00FF08F3"/>
    <w:rsid w:val="00FF1EF2"/>
    <w:rsid w:val="00FF2241"/>
    <w:rsid w:val="00FF6042"/>
    <w:rsid w:val="00FF6640"/>
    <w:rsid w:val="00FF668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3D5B48C4"/>
  <w15:chartTrackingRefBased/>
  <w15:docId w15:val="{79F3291E-BDBA-4E59-B54F-53152D34E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6AA3"/>
    <w:pPr>
      <w:jc w:val="both"/>
    </w:pPr>
    <w:rPr>
      <w:lang w:val="en-US"/>
    </w:rPr>
  </w:style>
  <w:style w:type="paragraph" w:styleId="Heading1">
    <w:name w:val="heading 1"/>
    <w:basedOn w:val="Normal"/>
    <w:next w:val="Normal"/>
    <w:link w:val="Heading1Char"/>
    <w:uiPriority w:val="9"/>
    <w:qFormat/>
    <w:rsid w:val="005E3315"/>
    <w:pPr>
      <w:keepNext/>
      <w:keepLines/>
      <w:pBdr>
        <w:top w:val="single" w:sz="4" w:space="1" w:color="auto"/>
      </w:pBdr>
      <w:spacing w:before="240" w:after="0"/>
      <w:jc w:val="center"/>
      <w:outlineLvl w:val="0"/>
    </w:pPr>
    <w:rPr>
      <w:rFonts w:asciiTheme="majorHAnsi" w:eastAsiaTheme="majorEastAsia" w:hAnsiTheme="majorHAnsi" w:cstheme="majorBidi"/>
      <w:b/>
      <w:color w:val="BF8F00" w:themeColor="accent4" w:themeShade="BF"/>
      <w:sz w:val="52"/>
      <w:szCs w:val="32"/>
    </w:rPr>
  </w:style>
  <w:style w:type="paragraph" w:styleId="Heading2">
    <w:name w:val="heading 2"/>
    <w:basedOn w:val="Normal"/>
    <w:next w:val="Normal"/>
    <w:link w:val="Heading2Char"/>
    <w:uiPriority w:val="9"/>
    <w:unhideWhenUsed/>
    <w:qFormat/>
    <w:rsid w:val="00895FE7"/>
    <w:pPr>
      <w:keepNext/>
      <w:keepLines/>
      <w:spacing w:before="40" w:after="0"/>
      <w:outlineLvl w:val="1"/>
    </w:pPr>
    <w:rPr>
      <w:rFonts w:asciiTheme="majorHAnsi" w:eastAsiaTheme="majorEastAsia" w:hAnsiTheme="majorHAnsi" w:cstheme="majorBidi"/>
      <w:b/>
      <w:color w:val="BF8F00" w:themeColor="accent4" w:themeShade="BF"/>
      <w:sz w:val="40"/>
      <w:szCs w:val="26"/>
    </w:rPr>
  </w:style>
  <w:style w:type="paragraph" w:styleId="Heading3">
    <w:name w:val="heading 3"/>
    <w:basedOn w:val="Normal"/>
    <w:next w:val="Normal"/>
    <w:link w:val="Heading3Char"/>
    <w:uiPriority w:val="9"/>
    <w:unhideWhenUsed/>
    <w:qFormat/>
    <w:rsid w:val="00BC7547"/>
    <w:pPr>
      <w:keepNext/>
      <w:keepLines/>
      <w:spacing w:before="40" w:after="0"/>
      <w:outlineLvl w:val="2"/>
    </w:pPr>
    <w:rPr>
      <w:rFonts w:asciiTheme="majorHAnsi" w:eastAsiaTheme="majorEastAsia" w:hAnsiTheme="majorHAnsi" w:cstheme="majorBidi"/>
      <w:b/>
      <w:color w:val="BF8F00" w:themeColor="accent4" w:themeShade="BF"/>
      <w:sz w:val="32"/>
      <w:szCs w:val="24"/>
    </w:rPr>
  </w:style>
  <w:style w:type="paragraph" w:styleId="Heading4">
    <w:name w:val="heading 4"/>
    <w:basedOn w:val="Normal"/>
    <w:next w:val="Normal"/>
    <w:link w:val="Heading4Char"/>
    <w:uiPriority w:val="9"/>
    <w:unhideWhenUsed/>
    <w:qFormat/>
    <w:rsid w:val="00BC7547"/>
    <w:pPr>
      <w:keepNext/>
      <w:keepLines/>
      <w:spacing w:before="40" w:after="0"/>
      <w:outlineLvl w:val="3"/>
    </w:pPr>
    <w:rPr>
      <w:rFonts w:asciiTheme="majorHAnsi" w:eastAsiaTheme="majorEastAsia" w:hAnsiTheme="majorHAnsi" w:cstheme="majorBidi"/>
      <w:i/>
      <w:iCs/>
      <w:color w:val="BF8F00" w:themeColor="accent4" w:themeShade="BF"/>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315"/>
    <w:rPr>
      <w:rFonts w:asciiTheme="majorHAnsi" w:eastAsiaTheme="majorEastAsia" w:hAnsiTheme="majorHAnsi" w:cstheme="majorBidi"/>
      <w:b/>
      <w:color w:val="BF8F00" w:themeColor="accent4" w:themeShade="BF"/>
      <w:sz w:val="52"/>
      <w:szCs w:val="32"/>
      <w:lang w:val="en-GB"/>
    </w:rPr>
  </w:style>
  <w:style w:type="character" w:customStyle="1" w:styleId="Heading2Char">
    <w:name w:val="Heading 2 Char"/>
    <w:basedOn w:val="DefaultParagraphFont"/>
    <w:link w:val="Heading2"/>
    <w:uiPriority w:val="9"/>
    <w:rsid w:val="00895FE7"/>
    <w:rPr>
      <w:rFonts w:asciiTheme="majorHAnsi" w:eastAsiaTheme="majorEastAsia" w:hAnsiTheme="majorHAnsi" w:cstheme="majorBidi"/>
      <w:b/>
      <w:color w:val="BF8F00" w:themeColor="accent4" w:themeShade="BF"/>
      <w:sz w:val="40"/>
      <w:szCs w:val="26"/>
      <w:lang w:val="en-GB"/>
    </w:rPr>
  </w:style>
  <w:style w:type="character" w:customStyle="1" w:styleId="Heading3Char">
    <w:name w:val="Heading 3 Char"/>
    <w:basedOn w:val="DefaultParagraphFont"/>
    <w:link w:val="Heading3"/>
    <w:uiPriority w:val="9"/>
    <w:rsid w:val="00BC7547"/>
    <w:rPr>
      <w:rFonts w:asciiTheme="majorHAnsi" w:eastAsiaTheme="majorEastAsia" w:hAnsiTheme="majorHAnsi" w:cstheme="majorBidi"/>
      <w:b/>
      <w:color w:val="BF8F00" w:themeColor="accent4" w:themeShade="BF"/>
      <w:sz w:val="32"/>
      <w:szCs w:val="24"/>
      <w:lang w:val="en-GB"/>
    </w:rPr>
  </w:style>
  <w:style w:type="paragraph" w:styleId="Caption">
    <w:name w:val="caption"/>
    <w:basedOn w:val="Normal"/>
    <w:next w:val="Normal"/>
    <w:uiPriority w:val="35"/>
    <w:unhideWhenUsed/>
    <w:qFormat/>
    <w:rsid w:val="003B6AA3"/>
    <w:pPr>
      <w:spacing w:after="200" w:line="240" w:lineRule="auto"/>
      <w:jc w:val="center"/>
    </w:pPr>
    <w:rPr>
      <w:i/>
      <w:iCs/>
      <w:color w:val="BF8F00" w:themeColor="accent4" w:themeShade="BF"/>
      <w:szCs w:val="18"/>
    </w:rPr>
  </w:style>
  <w:style w:type="character" w:customStyle="1" w:styleId="Heading4Char">
    <w:name w:val="Heading 4 Char"/>
    <w:basedOn w:val="DefaultParagraphFont"/>
    <w:link w:val="Heading4"/>
    <w:uiPriority w:val="9"/>
    <w:rsid w:val="00BC7547"/>
    <w:rPr>
      <w:rFonts w:asciiTheme="majorHAnsi" w:eastAsiaTheme="majorEastAsia" w:hAnsiTheme="majorHAnsi" w:cstheme="majorBidi"/>
      <w:i/>
      <w:iCs/>
      <w:color w:val="BF8F00" w:themeColor="accent4" w:themeShade="BF"/>
      <w:sz w:val="28"/>
      <w:lang w:val="en-GB"/>
    </w:rPr>
  </w:style>
  <w:style w:type="paragraph" w:styleId="ListParagraph">
    <w:name w:val="List Paragraph"/>
    <w:basedOn w:val="Normal"/>
    <w:uiPriority w:val="34"/>
    <w:qFormat/>
    <w:rsid w:val="005138D0"/>
    <w:pPr>
      <w:ind w:left="720"/>
      <w:contextualSpacing/>
    </w:pPr>
  </w:style>
  <w:style w:type="paragraph" w:styleId="Title">
    <w:name w:val="Title"/>
    <w:basedOn w:val="Normal"/>
    <w:next w:val="Normal"/>
    <w:link w:val="TitleChar"/>
    <w:qFormat/>
    <w:rsid w:val="007425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251F"/>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AF2224"/>
    <w:rPr>
      <w:rFonts w:asciiTheme="minorHAnsi" w:hAnsiTheme="minorHAnsi"/>
      <w:color w:val="2E74B5" w:themeColor="accent5" w:themeShade="BF"/>
      <w:u w:val="single"/>
    </w:rPr>
  </w:style>
  <w:style w:type="character" w:styleId="UnresolvedMention">
    <w:name w:val="Unresolved Mention"/>
    <w:basedOn w:val="DefaultParagraphFont"/>
    <w:uiPriority w:val="99"/>
    <w:semiHidden/>
    <w:unhideWhenUsed/>
    <w:rsid w:val="00C23E03"/>
    <w:rPr>
      <w:color w:val="605E5C"/>
      <w:shd w:val="clear" w:color="auto" w:fill="E1DFDD"/>
    </w:rPr>
  </w:style>
  <w:style w:type="character" w:styleId="FollowedHyperlink">
    <w:name w:val="FollowedHyperlink"/>
    <w:basedOn w:val="DefaultParagraphFont"/>
    <w:uiPriority w:val="99"/>
    <w:semiHidden/>
    <w:unhideWhenUsed/>
    <w:rsid w:val="00A3799A"/>
    <w:rPr>
      <w:color w:val="954F72" w:themeColor="followedHyperlink"/>
      <w:u w:val="single"/>
    </w:rPr>
  </w:style>
  <w:style w:type="character" w:styleId="BookTitle">
    <w:name w:val="Book Title"/>
    <w:basedOn w:val="DefaultParagraphFont"/>
    <w:uiPriority w:val="33"/>
    <w:qFormat/>
    <w:rsid w:val="00FA226C"/>
    <w:rPr>
      <w:b/>
      <w:bCs/>
      <w:i/>
      <w:iCs/>
      <w:spacing w:val="5"/>
      <w:sz w:val="52"/>
    </w:rPr>
  </w:style>
  <w:style w:type="table" w:styleId="TableGrid">
    <w:name w:val="Table Grid"/>
    <w:basedOn w:val="TableNormal"/>
    <w:uiPriority w:val="39"/>
    <w:rsid w:val="0067725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7725C"/>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67725C"/>
    <w:rPr>
      <w:sz w:val="20"/>
      <w:szCs w:val="20"/>
      <w:lang w:val="en-US"/>
    </w:rPr>
  </w:style>
  <w:style w:type="character" w:styleId="FootnoteReference">
    <w:name w:val="footnote reference"/>
    <w:basedOn w:val="DefaultParagraphFont"/>
    <w:uiPriority w:val="99"/>
    <w:semiHidden/>
    <w:unhideWhenUsed/>
    <w:rsid w:val="0067725C"/>
    <w:rPr>
      <w:vertAlign w:val="superscript"/>
    </w:rPr>
  </w:style>
  <w:style w:type="character" w:styleId="IntenseReference">
    <w:name w:val="Intense Reference"/>
    <w:basedOn w:val="DefaultParagraphFont"/>
    <w:uiPriority w:val="32"/>
    <w:qFormat/>
    <w:rsid w:val="00DF636A"/>
    <w:rPr>
      <w:b/>
      <w:bCs/>
      <w:smallCaps/>
      <w:color w:val="4472C4" w:themeColor="accent1"/>
      <w:spacing w:val="5"/>
    </w:rPr>
  </w:style>
  <w:style w:type="paragraph" w:customStyle="1" w:styleId="lead">
    <w:name w:val="lead"/>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customStyle="1" w:styleId="p">
    <w:name w:val="p"/>
    <w:basedOn w:val="Normal"/>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DC4D21"/>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DC4D2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C4D21"/>
    <w:rPr>
      <w:i/>
      <w:iCs/>
      <w:color w:val="404040" w:themeColor="text1" w:themeTint="BF"/>
      <w:lang w:val="en-GB"/>
    </w:rPr>
  </w:style>
  <w:style w:type="character" w:styleId="Emphasis">
    <w:name w:val="Emphasis"/>
    <w:basedOn w:val="DefaultParagraphFont"/>
    <w:uiPriority w:val="20"/>
    <w:qFormat/>
    <w:rsid w:val="00DC4D21"/>
    <w:rPr>
      <w:i/>
      <w:iCs/>
    </w:rPr>
  </w:style>
  <w:style w:type="character" w:styleId="CommentReference">
    <w:name w:val="annotation reference"/>
    <w:basedOn w:val="DefaultParagraphFont"/>
    <w:uiPriority w:val="99"/>
    <w:semiHidden/>
    <w:unhideWhenUsed/>
    <w:rsid w:val="00D94FC3"/>
    <w:rPr>
      <w:sz w:val="16"/>
      <w:szCs w:val="16"/>
    </w:rPr>
  </w:style>
  <w:style w:type="paragraph" w:styleId="CommentText">
    <w:name w:val="annotation text"/>
    <w:basedOn w:val="Normal"/>
    <w:link w:val="CommentTextChar"/>
    <w:uiPriority w:val="99"/>
    <w:unhideWhenUsed/>
    <w:rsid w:val="00D94FC3"/>
    <w:pPr>
      <w:spacing w:line="240" w:lineRule="auto"/>
    </w:pPr>
    <w:rPr>
      <w:sz w:val="20"/>
      <w:szCs w:val="20"/>
    </w:rPr>
  </w:style>
  <w:style w:type="character" w:customStyle="1" w:styleId="CommentTextChar">
    <w:name w:val="Comment Text Char"/>
    <w:basedOn w:val="DefaultParagraphFont"/>
    <w:link w:val="CommentText"/>
    <w:uiPriority w:val="99"/>
    <w:rsid w:val="00D94FC3"/>
    <w:rPr>
      <w:sz w:val="20"/>
      <w:szCs w:val="20"/>
      <w:lang w:val="en-GB"/>
    </w:rPr>
  </w:style>
  <w:style w:type="paragraph" w:styleId="CommentSubject">
    <w:name w:val="annotation subject"/>
    <w:basedOn w:val="CommentText"/>
    <w:next w:val="CommentText"/>
    <w:link w:val="CommentSubjectChar"/>
    <w:uiPriority w:val="99"/>
    <w:semiHidden/>
    <w:unhideWhenUsed/>
    <w:rsid w:val="00D94FC3"/>
    <w:rPr>
      <w:b/>
      <w:bCs/>
    </w:rPr>
  </w:style>
  <w:style w:type="character" w:customStyle="1" w:styleId="CommentSubjectChar">
    <w:name w:val="Comment Subject Char"/>
    <w:basedOn w:val="CommentTextChar"/>
    <w:link w:val="CommentSubject"/>
    <w:uiPriority w:val="99"/>
    <w:semiHidden/>
    <w:rsid w:val="00D94FC3"/>
    <w:rPr>
      <w:b/>
      <w:bCs/>
      <w:sz w:val="20"/>
      <w:szCs w:val="20"/>
      <w:lang w:val="en-GB"/>
    </w:rPr>
  </w:style>
  <w:style w:type="paragraph" w:styleId="Revision">
    <w:name w:val="Revision"/>
    <w:hidden/>
    <w:uiPriority w:val="99"/>
    <w:semiHidden/>
    <w:rsid w:val="00D94FC3"/>
    <w:pPr>
      <w:spacing w:after="0" w:line="240" w:lineRule="auto"/>
    </w:pPr>
    <w:rPr>
      <w:lang w:val="en-GB"/>
    </w:rPr>
  </w:style>
  <w:style w:type="paragraph" w:styleId="BalloonText">
    <w:name w:val="Balloon Text"/>
    <w:basedOn w:val="Normal"/>
    <w:link w:val="BalloonTextChar"/>
    <w:uiPriority w:val="99"/>
    <w:semiHidden/>
    <w:unhideWhenUsed/>
    <w:rsid w:val="00D94F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FC3"/>
    <w:rPr>
      <w:rFonts w:ascii="Segoe UI" w:hAnsi="Segoe UI" w:cs="Segoe UI"/>
      <w:sz w:val="18"/>
      <w:szCs w:val="18"/>
      <w:lang w:val="en-GB"/>
    </w:rPr>
  </w:style>
  <w:style w:type="paragraph" w:customStyle="1" w:styleId="EndNoteBibliographyTitle">
    <w:name w:val="EndNote Bibliography Title"/>
    <w:basedOn w:val="Normal"/>
    <w:link w:val="EndNoteBibliographyTitleChar"/>
    <w:rsid w:val="000E43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43D0"/>
    <w:rPr>
      <w:rFonts w:ascii="Calibri" w:hAnsi="Calibri" w:cs="Calibri"/>
      <w:noProof/>
      <w:lang w:val="en-US"/>
    </w:rPr>
  </w:style>
  <w:style w:type="paragraph" w:customStyle="1" w:styleId="EndNoteBibliography">
    <w:name w:val="EndNote Bibliography"/>
    <w:basedOn w:val="Normal"/>
    <w:link w:val="EndNoteBibliographyChar"/>
    <w:rsid w:val="000E43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43D0"/>
    <w:rPr>
      <w:rFonts w:ascii="Calibri" w:hAnsi="Calibri" w:cs="Calibri"/>
      <w:noProof/>
      <w:lang w:val="en-US"/>
    </w:rPr>
  </w:style>
  <w:style w:type="character" w:styleId="Strong">
    <w:name w:val="Strong"/>
    <w:basedOn w:val="DefaultParagraphFont"/>
    <w:uiPriority w:val="22"/>
    <w:qFormat/>
    <w:rsid w:val="00587054"/>
    <w:rPr>
      <w:rFonts w:cs="Times New Roman"/>
      <w:b/>
    </w:rPr>
  </w:style>
  <w:style w:type="paragraph" w:styleId="Header">
    <w:name w:val="header"/>
    <w:basedOn w:val="Normal"/>
    <w:link w:val="Head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HeaderChar">
    <w:name w:val="Header Char"/>
    <w:basedOn w:val="DefaultParagraphFont"/>
    <w:link w:val="Header"/>
    <w:uiPriority w:val="99"/>
    <w:rsid w:val="00587054"/>
    <w:rPr>
      <w:rFonts w:ascii="Calibri" w:hAnsi="Calibri" w:cs="Times New Roman"/>
      <w:szCs w:val="24"/>
      <w:lang w:val="en-US"/>
    </w:rPr>
  </w:style>
  <w:style w:type="paragraph" w:styleId="Footer">
    <w:name w:val="footer"/>
    <w:basedOn w:val="Normal"/>
    <w:link w:val="FooterChar"/>
    <w:uiPriority w:val="99"/>
    <w:unhideWhenUsed/>
    <w:rsid w:val="00587054"/>
    <w:pPr>
      <w:tabs>
        <w:tab w:val="center" w:pos="4513"/>
        <w:tab w:val="right" w:pos="9026"/>
      </w:tabs>
      <w:spacing w:after="0" w:line="240" w:lineRule="auto"/>
    </w:pPr>
    <w:rPr>
      <w:rFonts w:ascii="Calibri" w:hAnsi="Calibri" w:cs="Times New Roman"/>
      <w:szCs w:val="24"/>
    </w:rPr>
  </w:style>
  <w:style w:type="character" w:customStyle="1" w:styleId="FooterChar">
    <w:name w:val="Footer Char"/>
    <w:basedOn w:val="DefaultParagraphFont"/>
    <w:link w:val="Footer"/>
    <w:uiPriority w:val="99"/>
    <w:rsid w:val="00587054"/>
    <w:rPr>
      <w:rFonts w:ascii="Calibri" w:hAnsi="Calibri" w:cs="Times New Roman"/>
      <w:szCs w:val="24"/>
      <w:lang w:val="en-US"/>
    </w:rPr>
  </w:style>
  <w:style w:type="paragraph" w:styleId="TOCHeading">
    <w:name w:val="TOC Heading"/>
    <w:basedOn w:val="Heading1"/>
    <w:next w:val="Normal"/>
    <w:uiPriority w:val="39"/>
    <w:unhideWhenUsed/>
    <w:qFormat/>
    <w:rsid w:val="001D6C87"/>
    <w:pPr>
      <w:pBdr>
        <w:top w:val="none" w:sz="0" w:space="0" w:color="auto"/>
      </w:pBdr>
      <w:jc w:val="left"/>
      <w:outlineLvl w:val="9"/>
    </w:pPr>
    <w:rPr>
      <w:b w:val="0"/>
      <w:color w:val="2F5496" w:themeColor="accent1" w:themeShade="BF"/>
      <w:sz w:val="32"/>
    </w:rPr>
  </w:style>
  <w:style w:type="paragraph" w:styleId="TOC1">
    <w:name w:val="toc 1"/>
    <w:basedOn w:val="Normal"/>
    <w:next w:val="Normal"/>
    <w:autoRedefine/>
    <w:uiPriority w:val="39"/>
    <w:unhideWhenUsed/>
    <w:rsid w:val="001D6C87"/>
    <w:pPr>
      <w:spacing w:after="100"/>
      <w:jc w:val="left"/>
    </w:pPr>
  </w:style>
  <w:style w:type="paragraph" w:styleId="TOC2">
    <w:name w:val="toc 2"/>
    <w:basedOn w:val="Normal"/>
    <w:next w:val="Normal"/>
    <w:autoRedefine/>
    <w:uiPriority w:val="39"/>
    <w:unhideWhenUsed/>
    <w:rsid w:val="001D6C87"/>
    <w:pPr>
      <w:spacing w:after="100"/>
      <w:ind w:left="220"/>
      <w:jc w:val="left"/>
    </w:pPr>
  </w:style>
  <w:style w:type="paragraph" w:styleId="TOC3">
    <w:name w:val="toc 3"/>
    <w:basedOn w:val="Normal"/>
    <w:next w:val="Normal"/>
    <w:autoRedefine/>
    <w:uiPriority w:val="39"/>
    <w:unhideWhenUsed/>
    <w:rsid w:val="001D6C87"/>
    <w:pPr>
      <w:spacing w:after="100"/>
      <w:ind w:left="44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193841">
      <w:bodyDiv w:val="1"/>
      <w:marLeft w:val="0"/>
      <w:marRight w:val="0"/>
      <w:marTop w:val="0"/>
      <w:marBottom w:val="0"/>
      <w:divBdr>
        <w:top w:val="none" w:sz="0" w:space="0" w:color="auto"/>
        <w:left w:val="none" w:sz="0" w:space="0" w:color="auto"/>
        <w:bottom w:val="none" w:sz="0" w:space="0" w:color="auto"/>
        <w:right w:val="none" w:sz="0" w:space="0" w:color="auto"/>
      </w:divBdr>
      <w:divsChild>
        <w:div w:id="630132075">
          <w:marLeft w:val="0"/>
          <w:marRight w:val="0"/>
          <w:marTop w:val="0"/>
          <w:marBottom w:val="0"/>
          <w:divBdr>
            <w:top w:val="none" w:sz="0" w:space="0" w:color="auto"/>
            <w:left w:val="none" w:sz="0" w:space="0" w:color="auto"/>
            <w:bottom w:val="none" w:sz="0" w:space="0" w:color="auto"/>
            <w:right w:val="none" w:sz="0" w:space="0" w:color="auto"/>
          </w:divBdr>
        </w:div>
        <w:div w:id="915624620">
          <w:marLeft w:val="0"/>
          <w:marRight w:val="0"/>
          <w:marTop w:val="0"/>
          <w:marBottom w:val="0"/>
          <w:divBdr>
            <w:top w:val="none" w:sz="0" w:space="0" w:color="auto"/>
            <w:left w:val="none" w:sz="0" w:space="0" w:color="auto"/>
            <w:bottom w:val="none" w:sz="0" w:space="0" w:color="auto"/>
            <w:right w:val="none" w:sz="0" w:space="0" w:color="auto"/>
          </w:divBdr>
        </w:div>
        <w:div w:id="953483436">
          <w:marLeft w:val="0"/>
          <w:marRight w:val="0"/>
          <w:marTop w:val="0"/>
          <w:marBottom w:val="0"/>
          <w:divBdr>
            <w:top w:val="none" w:sz="0" w:space="0" w:color="auto"/>
            <w:left w:val="none" w:sz="0" w:space="0" w:color="auto"/>
            <w:bottom w:val="none" w:sz="0" w:space="0" w:color="auto"/>
            <w:right w:val="none" w:sz="0" w:space="0" w:color="auto"/>
          </w:divBdr>
        </w:div>
        <w:div w:id="1140734649">
          <w:marLeft w:val="0"/>
          <w:marRight w:val="0"/>
          <w:marTop w:val="0"/>
          <w:marBottom w:val="0"/>
          <w:divBdr>
            <w:top w:val="none" w:sz="0" w:space="0" w:color="auto"/>
            <w:left w:val="none" w:sz="0" w:space="0" w:color="auto"/>
            <w:bottom w:val="none" w:sz="0" w:space="0" w:color="auto"/>
            <w:right w:val="none" w:sz="0" w:space="0" w:color="auto"/>
          </w:divBdr>
        </w:div>
        <w:div w:id="1474179347">
          <w:marLeft w:val="0"/>
          <w:marRight w:val="0"/>
          <w:marTop w:val="0"/>
          <w:marBottom w:val="0"/>
          <w:divBdr>
            <w:top w:val="none" w:sz="0" w:space="0" w:color="auto"/>
            <w:left w:val="none" w:sz="0" w:space="0" w:color="auto"/>
            <w:bottom w:val="none" w:sz="0" w:space="0" w:color="auto"/>
            <w:right w:val="none" w:sz="0" w:space="0" w:color="auto"/>
          </w:divBdr>
        </w:div>
        <w:div w:id="1542670995">
          <w:marLeft w:val="0"/>
          <w:marRight w:val="0"/>
          <w:marTop w:val="0"/>
          <w:marBottom w:val="0"/>
          <w:divBdr>
            <w:top w:val="none" w:sz="0" w:space="0" w:color="auto"/>
            <w:left w:val="none" w:sz="0" w:space="0" w:color="auto"/>
            <w:bottom w:val="none" w:sz="0" w:space="0" w:color="auto"/>
            <w:right w:val="none" w:sz="0" w:space="0" w:color="auto"/>
          </w:divBdr>
        </w:div>
        <w:div w:id="1872449423">
          <w:marLeft w:val="0"/>
          <w:marRight w:val="0"/>
          <w:marTop w:val="0"/>
          <w:marBottom w:val="0"/>
          <w:divBdr>
            <w:top w:val="none" w:sz="0" w:space="0" w:color="auto"/>
            <w:left w:val="none" w:sz="0" w:space="0" w:color="auto"/>
            <w:bottom w:val="none" w:sz="0" w:space="0" w:color="auto"/>
            <w:right w:val="none" w:sz="0" w:space="0" w:color="auto"/>
          </w:divBdr>
        </w:div>
      </w:divsChild>
    </w:div>
    <w:div w:id="191841289">
      <w:bodyDiv w:val="1"/>
      <w:marLeft w:val="0"/>
      <w:marRight w:val="0"/>
      <w:marTop w:val="0"/>
      <w:marBottom w:val="0"/>
      <w:divBdr>
        <w:top w:val="none" w:sz="0" w:space="0" w:color="auto"/>
        <w:left w:val="none" w:sz="0" w:space="0" w:color="auto"/>
        <w:bottom w:val="none" w:sz="0" w:space="0" w:color="auto"/>
        <w:right w:val="none" w:sz="0" w:space="0" w:color="auto"/>
      </w:divBdr>
    </w:div>
    <w:div w:id="192113648">
      <w:bodyDiv w:val="1"/>
      <w:marLeft w:val="0"/>
      <w:marRight w:val="0"/>
      <w:marTop w:val="0"/>
      <w:marBottom w:val="0"/>
      <w:divBdr>
        <w:top w:val="none" w:sz="0" w:space="0" w:color="auto"/>
        <w:left w:val="none" w:sz="0" w:space="0" w:color="auto"/>
        <w:bottom w:val="none" w:sz="0" w:space="0" w:color="auto"/>
        <w:right w:val="none" w:sz="0" w:space="0" w:color="auto"/>
      </w:divBdr>
    </w:div>
    <w:div w:id="198056319">
      <w:bodyDiv w:val="1"/>
      <w:marLeft w:val="0"/>
      <w:marRight w:val="0"/>
      <w:marTop w:val="0"/>
      <w:marBottom w:val="0"/>
      <w:divBdr>
        <w:top w:val="none" w:sz="0" w:space="0" w:color="auto"/>
        <w:left w:val="none" w:sz="0" w:space="0" w:color="auto"/>
        <w:bottom w:val="none" w:sz="0" w:space="0" w:color="auto"/>
        <w:right w:val="none" w:sz="0" w:space="0" w:color="auto"/>
      </w:divBdr>
      <w:divsChild>
        <w:div w:id="2051954321">
          <w:marLeft w:val="0"/>
          <w:marRight w:val="0"/>
          <w:marTop w:val="0"/>
          <w:marBottom w:val="0"/>
          <w:divBdr>
            <w:top w:val="none" w:sz="0" w:space="0" w:color="auto"/>
            <w:left w:val="none" w:sz="0" w:space="0" w:color="auto"/>
            <w:bottom w:val="none" w:sz="0" w:space="0" w:color="auto"/>
            <w:right w:val="none" w:sz="0" w:space="0" w:color="auto"/>
          </w:divBdr>
          <w:divsChild>
            <w:div w:id="40594626">
              <w:marLeft w:val="0"/>
              <w:marRight w:val="0"/>
              <w:marTop w:val="0"/>
              <w:marBottom w:val="0"/>
              <w:divBdr>
                <w:top w:val="none" w:sz="0" w:space="0" w:color="auto"/>
                <w:left w:val="none" w:sz="0" w:space="0" w:color="auto"/>
                <w:bottom w:val="none" w:sz="0" w:space="0" w:color="auto"/>
                <w:right w:val="none" w:sz="0" w:space="0" w:color="auto"/>
              </w:divBdr>
            </w:div>
            <w:div w:id="154995162">
              <w:marLeft w:val="0"/>
              <w:marRight w:val="0"/>
              <w:marTop w:val="0"/>
              <w:marBottom w:val="0"/>
              <w:divBdr>
                <w:top w:val="none" w:sz="0" w:space="0" w:color="auto"/>
                <w:left w:val="none" w:sz="0" w:space="0" w:color="auto"/>
                <w:bottom w:val="none" w:sz="0" w:space="0" w:color="auto"/>
                <w:right w:val="none" w:sz="0" w:space="0" w:color="auto"/>
              </w:divBdr>
            </w:div>
            <w:div w:id="176425085">
              <w:marLeft w:val="0"/>
              <w:marRight w:val="0"/>
              <w:marTop w:val="0"/>
              <w:marBottom w:val="0"/>
              <w:divBdr>
                <w:top w:val="none" w:sz="0" w:space="0" w:color="auto"/>
                <w:left w:val="none" w:sz="0" w:space="0" w:color="auto"/>
                <w:bottom w:val="none" w:sz="0" w:space="0" w:color="auto"/>
                <w:right w:val="none" w:sz="0" w:space="0" w:color="auto"/>
              </w:divBdr>
            </w:div>
            <w:div w:id="183985541">
              <w:marLeft w:val="0"/>
              <w:marRight w:val="0"/>
              <w:marTop w:val="0"/>
              <w:marBottom w:val="0"/>
              <w:divBdr>
                <w:top w:val="none" w:sz="0" w:space="0" w:color="auto"/>
                <w:left w:val="none" w:sz="0" w:space="0" w:color="auto"/>
                <w:bottom w:val="none" w:sz="0" w:space="0" w:color="auto"/>
                <w:right w:val="none" w:sz="0" w:space="0" w:color="auto"/>
              </w:divBdr>
            </w:div>
            <w:div w:id="312684746">
              <w:marLeft w:val="0"/>
              <w:marRight w:val="0"/>
              <w:marTop w:val="0"/>
              <w:marBottom w:val="0"/>
              <w:divBdr>
                <w:top w:val="none" w:sz="0" w:space="0" w:color="auto"/>
                <w:left w:val="none" w:sz="0" w:space="0" w:color="auto"/>
                <w:bottom w:val="none" w:sz="0" w:space="0" w:color="auto"/>
                <w:right w:val="none" w:sz="0" w:space="0" w:color="auto"/>
              </w:divBdr>
            </w:div>
            <w:div w:id="361982685">
              <w:marLeft w:val="0"/>
              <w:marRight w:val="0"/>
              <w:marTop w:val="0"/>
              <w:marBottom w:val="0"/>
              <w:divBdr>
                <w:top w:val="none" w:sz="0" w:space="0" w:color="auto"/>
                <w:left w:val="none" w:sz="0" w:space="0" w:color="auto"/>
                <w:bottom w:val="none" w:sz="0" w:space="0" w:color="auto"/>
                <w:right w:val="none" w:sz="0" w:space="0" w:color="auto"/>
              </w:divBdr>
            </w:div>
            <w:div w:id="480736326">
              <w:marLeft w:val="0"/>
              <w:marRight w:val="0"/>
              <w:marTop w:val="0"/>
              <w:marBottom w:val="0"/>
              <w:divBdr>
                <w:top w:val="none" w:sz="0" w:space="0" w:color="auto"/>
                <w:left w:val="none" w:sz="0" w:space="0" w:color="auto"/>
                <w:bottom w:val="none" w:sz="0" w:space="0" w:color="auto"/>
                <w:right w:val="none" w:sz="0" w:space="0" w:color="auto"/>
              </w:divBdr>
            </w:div>
            <w:div w:id="485779113">
              <w:marLeft w:val="0"/>
              <w:marRight w:val="0"/>
              <w:marTop w:val="0"/>
              <w:marBottom w:val="0"/>
              <w:divBdr>
                <w:top w:val="none" w:sz="0" w:space="0" w:color="auto"/>
                <w:left w:val="none" w:sz="0" w:space="0" w:color="auto"/>
                <w:bottom w:val="none" w:sz="0" w:space="0" w:color="auto"/>
                <w:right w:val="none" w:sz="0" w:space="0" w:color="auto"/>
              </w:divBdr>
            </w:div>
            <w:div w:id="521625282">
              <w:marLeft w:val="0"/>
              <w:marRight w:val="0"/>
              <w:marTop w:val="0"/>
              <w:marBottom w:val="0"/>
              <w:divBdr>
                <w:top w:val="none" w:sz="0" w:space="0" w:color="auto"/>
                <w:left w:val="none" w:sz="0" w:space="0" w:color="auto"/>
                <w:bottom w:val="none" w:sz="0" w:space="0" w:color="auto"/>
                <w:right w:val="none" w:sz="0" w:space="0" w:color="auto"/>
              </w:divBdr>
            </w:div>
            <w:div w:id="836186651">
              <w:marLeft w:val="0"/>
              <w:marRight w:val="0"/>
              <w:marTop w:val="0"/>
              <w:marBottom w:val="0"/>
              <w:divBdr>
                <w:top w:val="none" w:sz="0" w:space="0" w:color="auto"/>
                <w:left w:val="none" w:sz="0" w:space="0" w:color="auto"/>
                <w:bottom w:val="none" w:sz="0" w:space="0" w:color="auto"/>
                <w:right w:val="none" w:sz="0" w:space="0" w:color="auto"/>
              </w:divBdr>
            </w:div>
            <w:div w:id="859853834">
              <w:marLeft w:val="0"/>
              <w:marRight w:val="0"/>
              <w:marTop w:val="0"/>
              <w:marBottom w:val="0"/>
              <w:divBdr>
                <w:top w:val="none" w:sz="0" w:space="0" w:color="auto"/>
                <w:left w:val="none" w:sz="0" w:space="0" w:color="auto"/>
                <w:bottom w:val="none" w:sz="0" w:space="0" w:color="auto"/>
                <w:right w:val="none" w:sz="0" w:space="0" w:color="auto"/>
              </w:divBdr>
            </w:div>
            <w:div w:id="867641980">
              <w:marLeft w:val="0"/>
              <w:marRight w:val="0"/>
              <w:marTop w:val="0"/>
              <w:marBottom w:val="0"/>
              <w:divBdr>
                <w:top w:val="none" w:sz="0" w:space="0" w:color="auto"/>
                <w:left w:val="none" w:sz="0" w:space="0" w:color="auto"/>
                <w:bottom w:val="none" w:sz="0" w:space="0" w:color="auto"/>
                <w:right w:val="none" w:sz="0" w:space="0" w:color="auto"/>
              </w:divBdr>
            </w:div>
            <w:div w:id="1026058998">
              <w:marLeft w:val="0"/>
              <w:marRight w:val="0"/>
              <w:marTop w:val="0"/>
              <w:marBottom w:val="0"/>
              <w:divBdr>
                <w:top w:val="none" w:sz="0" w:space="0" w:color="auto"/>
                <w:left w:val="none" w:sz="0" w:space="0" w:color="auto"/>
                <w:bottom w:val="none" w:sz="0" w:space="0" w:color="auto"/>
                <w:right w:val="none" w:sz="0" w:space="0" w:color="auto"/>
              </w:divBdr>
            </w:div>
            <w:div w:id="1032344041">
              <w:marLeft w:val="0"/>
              <w:marRight w:val="0"/>
              <w:marTop w:val="0"/>
              <w:marBottom w:val="0"/>
              <w:divBdr>
                <w:top w:val="none" w:sz="0" w:space="0" w:color="auto"/>
                <w:left w:val="none" w:sz="0" w:space="0" w:color="auto"/>
                <w:bottom w:val="none" w:sz="0" w:space="0" w:color="auto"/>
                <w:right w:val="none" w:sz="0" w:space="0" w:color="auto"/>
              </w:divBdr>
            </w:div>
            <w:div w:id="1378581953">
              <w:marLeft w:val="0"/>
              <w:marRight w:val="0"/>
              <w:marTop w:val="0"/>
              <w:marBottom w:val="0"/>
              <w:divBdr>
                <w:top w:val="none" w:sz="0" w:space="0" w:color="auto"/>
                <w:left w:val="none" w:sz="0" w:space="0" w:color="auto"/>
                <w:bottom w:val="none" w:sz="0" w:space="0" w:color="auto"/>
                <w:right w:val="none" w:sz="0" w:space="0" w:color="auto"/>
              </w:divBdr>
            </w:div>
            <w:div w:id="1541673552">
              <w:marLeft w:val="0"/>
              <w:marRight w:val="0"/>
              <w:marTop w:val="0"/>
              <w:marBottom w:val="0"/>
              <w:divBdr>
                <w:top w:val="none" w:sz="0" w:space="0" w:color="auto"/>
                <w:left w:val="none" w:sz="0" w:space="0" w:color="auto"/>
                <w:bottom w:val="none" w:sz="0" w:space="0" w:color="auto"/>
                <w:right w:val="none" w:sz="0" w:space="0" w:color="auto"/>
              </w:divBdr>
            </w:div>
            <w:div w:id="1542132060">
              <w:marLeft w:val="0"/>
              <w:marRight w:val="0"/>
              <w:marTop w:val="0"/>
              <w:marBottom w:val="0"/>
              <w:divBdr>
                <w:top w:val="none" w:sz="0" w:space="0" w:color="auto"/>
                <w:left w:val="none" w:sz="0" w:space="0" w:color="auto"/>
                <w:bottom w:val="none" w:sz="0" w:space="0" w:color="auto"/>
                <w:right w:val="none" w:sz="0" w:space="0" w:color="auto"/>
              </w:divBdr>
            </w:div>
            <w:div w:id="1594168347">
              <w:marLeft w:val="0"/>
              <w:marRight w:val="0"/>
              <w:marTop w:val="0"/>
              <w:marBottom w:val="0"/>
              <w:divBdr>
                <w:top w:val="none" w:sz="0" w:space="0" w:color="auto"/>
                <w:left w:val="none" w:sz="0" w:space="0" w:color="auto"/>
                <w:bottom w:val="none" w:sz="0" w:space="0" w:color="auto"/>
                <w:right w:val="none" w:sz="0" w:space="0" w:color="auto"/>
              </w:divBdr>
            </w:div>
            <w:div w:id="1734962484">
              <w:marLeft w:val="0"/>
              <w:marRight w:val="0"/>
              <w:marTop w:val="0"/>
              <w:marBottom w:val="0"/>
              <w:divBdr>
                <w:top w:val="none" w:sz="0" w:space="0" w:color="auto"/>
                <w:left w:val="none" w:sz="0" w:space="0" w:color="auto"/>
                <w:bottom w:val="none" w:sz="0" w:space="0" w:color="auto"/>
                <w:right w:val="none" w:sz="0" w:space="0" w:color="auto"/>
              </w:divBdr>
            </w:div>
            <w:div w:id="1759398823">
              <w:marLeft w:val="0"/>
              <w:marRight w:val="0"/>
              <w:marTop w:val="0"/>
              <w:marBottom w:val="0"/>
              <w:divBdr>
                <w:top w:val="none" w:sz="0" w:space="0" w:color="auto"/>
                <w:left w:val="none" w:sz="0" w:space="0" w:color="auto"/>
                <w:bottom w:val="none" w:sz="0" w:space="0" w:color="auto"/>
                <w:right w:val="none" w:sz="0" w:space="0" w:color="auto"/>
              </w:divBdr>
            </w:div>
            <w:div w:id="1782794579">
              <w:marLeft w:val="0"/>
              <w:marRight w:val="0"/>
              <w:marTop w:val="0"/>
              <w:marBottom w:val="0"/>
              <w:divBdr>
                <w:top w:val="none" w:sz="0" w:space="0" w:color="auto"/>
                <w:left w:val="none" w:sz="0" w:space="0" w:color="auto"/>
                <w:bottom w:val="none" w:sz="0" w:space="0" w:color="auto"/>
                <w:right w:val="none" w:sz="0" w:space="0" w:color="auto"/>
              </w:divBdr>
            </w:div>
            <w:div w:id="1821343039">
              <w:marLeft w:val="0"/>
              <w:marRight w:val="0"/>
              <w:marTop w:val="0"/>
              <w:marBottom w:val="0"/>
              <w:divBdr>
                <w:top w:val="none" w:sz="0" w:space="0" w:color="auto"/>
                <w:left w:val="none" w:sz="0" w:space="0" w:color="auto"/>
                <w:bottom w:val="none" w:sz="0" w:space="0" w:color="auto"/>
                <w:right w:val="none" w:sz="0" w:space="0" w:color="auto"/>
              </w:divBdr>
            </w:div>
            <w:div w:id="1905872342">
              <w:marLeft w:val="0"/>
              <w:marRight w:val="0"/>
              <w:marTop w:val="0"/>
              <w:marBottom w:val="0"/>
              <w:divBdr>
                <w:top w:val="none" w:sz="0" w:space="0" w:color="auto"/>
                <w:left w:val="none" w:sz="0" w:space="0" w:color="auto"/>
                <w:bottom w:val="none" w:sz="0" w:space="0" w:color="auto"/>
                <w:right w:val="none" w:sz="0" w:space="0" w:color="auto"/>
              </w:divBdr>
            </w:div>
            <w:div w:id="1962613544">
              <w:marLeft w:val="0"/>
              <w:marRight w:val="0"/>
              <w:marTop w:val="0"/>
              <w:marBottom w:val="0"/>
              <w:divBdr>
                <w:top w:val="none" w:sz="0" w:space="0" w:color="auto"/>
                <w:left w:val="none" w:sz="0" w:space="0" w:color="auto"/>
                <w:bottom w:val="none" w:sz="0" w:space="0" w:color="auto"/>
                <w:right w:val="none" w:sz="0" w:space="0" w:color="auto"/>
              </w:divBdr>
            </w:div>
            <w:div w:id="204991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05625">
      <w:bodyDiv w:val="1"/>
      <w:marLeft w:val="0"/>
      <w:marRight w:val="0"/>
      <w:marTop w:val="0"/>
      <w:marBottom w:val="0"/>
      <w:divBdr>
        <w:top w:val="none" w:sz="0" w:space="0" w:color="auto"/>
        <w:left w:val="none" w:sz="0" w:space="0" w:color="auto"/>
        <w:bottom w:val="none" w:sz="0" w:space="0" w:color="auto"/>
        <w:right w:val="none" w:sz="0" w:space="0" w:color="auto"/>
      </w:divBdr>
      <w:divsChild>
        <w:div w:id="704020047">
          <w:marLeft w:val="0"/>
          <w:marRight w:val="0"/>
          <w:marTop w:val="144"/>
          <w:marBottom w:val="0"/>
          <w:divBdr>
            <w:top w:val="none" w:sz="0" w:space="0" w:color="auto"/>
            <w:left w:val="none" w:sz="0" w:space="0" w:color="auto"/>
            <w:bottom w:val="none" w:sz="0" w:space="0" w:color="auto"/>
            <w:right w:val="none" w:sz="0" w:space="0" w:color="auto"/>
          </w:divBdr>
          <w:divsChild>
            <w:div w:id="1559584626">
              <w:marLeft w:val="0"/>
              <w:marRight w:val="0"/>
              <w:marTop w:val="0"/>
              <w:marBottom w:val="144"/>
              <w:divBdr>
                <w:top w:val="none" w:sz="0" w:space="0" w:color="auto"/>
                <w:left w:val="none" w:sz="0" w:space="0" w:color="auto"/>
                <w:bottom w:val="none" w:sz="0" w:space="0" w:color="auto"/>
                <w:right w:val="none" w:sz="0" w:space="0" w:color="auto"/>
              </w:divBdr>
            </w:div>
          </w:divsChild>
        </w:div>
      </w:divsChild>
    </w:div>
    <w:div w:id="232392964">
      <w:bodyDiv w:val="1"/>
      <w:marLeft w:val="0"/>
      <w:marRight w:val="0"/>
      <w:marTop w:val="0"/>
      <w:marBottom w:val="0"/>
      <w:divBdr>
        <w:top w:val="none" w:sz="0" w:space="0" w:color="auto"/>
        <w:left w:val="none" w:sz="0" w:space="0" w:color="auto"/>
        <w:bottom w:val="none" w:sz="0" w:space="0" w:color="auto"/>
        <w:right w:val="none" w:sz="0" w:space="0" w:color="auto"/>
      </w:divBdr>
      <w:divsChild>
        <w:div w:id="74593908">
          <w:marLeft w:val="0"/>
          <w:marRight w:val="0"/>
          <w:marTop w:val="0"/>
          <w:marBottom w:val="0"/>
          <w:divBdr>
            <w:top w:val="none" w:sz="0" w:space="0" w:color="auto"/>
            <w:left w:val="none" w:sz="0" w:space="0" w:color="auto"/>
            <w:bottom w:val="none" w:sz="0" w:space="0" w:color="auto"/>
            <w:right w:val="none" w:sz="0" w:space="0" w:color="auto"/>
          </w:divBdr>
          <w:divsChild>
            <w:div w:id="52077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60403">
      <w:bodyDiv w:val="1"/>
      <w:marLeft w:val="0"/>
      <w:marRight w:val="0"/>
      <w:marTop w:val="0"/>
      <w:marBottom w:val="0"/>
      <w:divBdr>
        <w:top w:val="none" w:sz="0" w:space="0" w:color="auto"/>
        <w:left w:val="none" w:sz="0" w:space="0" w:color="auto"/>
        <w:bottom w:val="none" w:sz="0" w:space="0" w:color="auto"/>
        <w:right w:val="none" w:sz="0" w:space="0" w:color="auto"/>
      </w:divBdr>
    </w:div>
    <w:div w:id="258567115">
      <w:bodyDiv w:val="1"/>
      <w:marLeft w:val="0"/>
      <w:marRight w:val="0"/>
      <w:marTop w:val="0"/>
      <w:marBottom w:val="0"/>
      <w:divBdr>
        <w:top w:val="none" w:sz="0" w:space="0" w:color="auto"/>
        <w:left w:val="none" w:sz="0" w:space="0" w:color="auto"/>
        <w:bottom w:val="none" w:sz="0" w:space="0" w:color="auto"/>
        <w:right w:val="none" w:sz="0" w:space="0" w:color="auto"/>
      </w:divBdr>
      <w:divsChild>
        <w:div w:id="150603590">
          <w:marLeft w:val="0"/>
          <w:marRight w:val="0"/>
          <w:marTop w:val="0"/>
          <w:marBottom w:val="0"/>
          <w:divBdr>
            <w:top w:val="none" w:sz="0" w:space="0" w:color="auto"/>
            <w:left w:val="none" w:sz="0" w:space="0" w:color="auto"/>
            <w:bottom w:val="none" w:sz="0" w:space="0" w:color="auto"/>
            <w:right w:val="none" w:sz="0" w:space="0" w:color="auto"/>
          </w:divBdr>
          <w:divsChild>
            <w:div w:id="90047622">
              <w:marLeft w:val="0"/>
              <w:marRight w:val="0"/>
              <w:marTop w:val="0"/>
              <w:marBottom w:val="0"/>
              <w:divBdr>
                <w:top w:val="none" w:sz="0" w:space="0" w:color="auto"/>
                <w:left w:val="none" w:sz="0" w:space="0" w:color="auto"/>
                <w:bottom w:val="none" w:sz="0" w:space="0" w:color="auto"/>
                <w:right w:val="none" w:sz="0" w:space="0" w:color="auto"/>
              </w:divBdr>
            </w:div>
            <w:div w:id="277377103">
              <w:marLeft w:val="0"/>
              <w:marRight w:val="0"/>
              <w:marTop w:val="0"/>
              <w:marBottom w:val="0"/>
              <w:divBdr>
                <w:top w:val="none" w:sz="0" w:space="0" w:color="auto"/>
                <w:left w:val="none" w:sz="0" w:space="0" w:color="auto"/>
                <w:bottom w:val="none" w:sz="0" w:space="0" w:color="auto"/>
                <w:right w:val="none" w:sz="0" w:space="0" w:color="auto"/>
              </w:divBdr>
            </w:div>
            <w:div w:id="640381400">
              <w:marLeft w:val="0"/>
              <w:marRight w:val="0"/>
              <w:marTop w:val="0"/>
              <w:marBottom w:val="0"/>
              <w:divBdr>
                <w:top w:val="none" w:sz="0" w:space="0" w:color="auto"/>
                <w:left w:val="none" w:sz="0" w:space="0" w:color="auto"/>
                <w:bottom w:val="none" w:sz="0" w:space="0" w:color="auto"/>
                <w:right w:val="none" w:sz="0" w:space="0" w:color="auto"/>
              </w:divBdr>
            </w:div>
            <w:div w:id="836655860">
              <w:marLeft w:val="0"/>
              <w:marRight w:val="0"/>
              <w:marTop w:val="0"/>
              <w:marBottom w:val="0"/>
              <w:divBdr>
                <w:top w:val="none" w:sz="0" w:space="0" w:color="auto"/>
                <w:left w:val="none" w:sz="0" w:space="0" w:color="auto"/>
                <w:bottom w:val="none" w:sz="0" w:space="0" w:color="auto"/>
                <w:right w:val="none" w:sz="0" w:space="0" w:color="auto"/>
              </w:divBdr>
            </w:div>
            <w:div w:id="15384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058105">
      <w:bodyDiv w:val="1"/>
      <w:marLeft w:val="0"/>
      <w:marRight w:val="0"/>
      <w:marTop w:val="0"/>
      <w:marBottom w:val="0"/>
      <w:divBdr>
        <w:top w:val="none" w:sz="0" w:space="0" w:color="auto"/>
        <w:left w:val="none" w:sz="0" w:space="0" w:color="auto"/>
        <w:bottom w:val="none" w:sz="0" w:space="0" w:color="auto"/>
        <w:right w:val="none" w:sz="0" w:space="0" w:color="auto"/>
      </w:divBdr>
      <w:divsChild>
        <w:div w:id="910038135">
          <w:marLeft w:val="446"/>
          <w:marRight w:val="0"/>
          <w:marTop w:val="0"/>
          <w:marBottom w:val="0"/>
          <w:divBdr>
            <w:top w:val="none" w:sz="0" w:space="0" w:color="auto"/>
            <w:left w:val="none" w:sz="0" w:space="0" w:color="auto"/>
            <w:bottom w:val="none" w:sz="0" w:space="0" w:color="auto"/>
            <w:right w:val="none" w:sz="0" w:space="0" w:color="auto"/>
          </w:divBdr>
        </w:div>
        <w:div w:id="1308052609">
          <w:marLeft w:val="446"/>
          <w:marRight w:val="0"/>
          <w:marTop w:val="0"/>
          <w:marBottom w:val="0"/>
          <w:divBdr>
            <w:top w:val="none" w:sz="0" w:space="0" w:color="auto"/>
            <w:left w:val="none" w:sz="0" w:space="0" w:color="auto"/>
            <w:bottom w:val="none" w:sz="0" w:space="0" w:color="auto"/>
            <w:right w:val="none" w:sz="0" w:space="0" w:color="auto"/>
          </w:divBdr>
        </w:div>
        <w:div w:id="1677002272">
          <w:marLeft w:val="446"/>
          <w:marRight w:val="0"/>
          <w:marTop w:val="0"/>
          <w:marBottom w:val="0"/>
          <w:divBdr>
            <w:top w:val="none" w:sz="0" w:space="0" w:color="auto"/>
            <w:left w:val="none" w:sz="0" w:space="0" w:color="auto"/>
            <w:bottom w:val="none" w:sz="0" w:space="0" w:color="auto"/>
            <w:right w:val="none" w:sz="0" w:space="0" w:color="auto"/>
          </w:divBdr>
        </w:div>
      </w:divsChild>
    </w:div>
    <w:div w:id="322246952">
      <w:bodyDiv w:val="1"/>
      <w:marLeft w:val="0"/>
      <w:marRight w:val="0"/>
      <w:marTop w:val="0"/>
      <w:marBottom w:val="0"/>
      <w:divBdr>
        <w:top w:val="none" w:sz="0" w:space="0" w:color="auto"/>
        <w:left w:val="none" w:sz="0" w:space="0" w:color="auto"/>
        <w:bottom w:val="none" w:sz="0" w:space="0" w:color="auto"/>
        <w:right w:val="none" w:sz="0" w:space="0" w:color="auto"/>
      </w:divBdr>
    </w:div>
    <w:div w:id="409733812">
      <w:bodyDiv w:val="1"/>
      <w:marLeft w:val="0"/>
      <w:marRight w:val="0"/>
      <w:marTop w:val="0"/>
      <w:marBottom w:val="0"/>
      <w:divBdr>
        <w:top w:val="none" w:sz="0" w:space="0" w:color="auto"/>
        <w:left w:val="none" w:sz="0" w:space="0" w:color="auto"/>
        <w:bottom w:val="none" w:sz="0" w:space="0" w:color="auto"/>
        <w:right w:val="none" w:sz="0" w:space="0" w:color="auto"/>
      </w:divBdr>
      <w:divsChild>
        <w:div w:id="257446681">
          <w:marLeft w:val="0"/>
          <w:marRight w:val="0"/>
          <w:marTop w:val="0"/>
          <w:marBottom w:val="0"/>
          <w:divBdr>
            <w:top w:val="none" w:sz="0" w:space="0" w:color="auto"/>
            <w:left w:val="none" w:sz="0" w:space="0" w:color="auto"/>
            <w:bottom w:val="none" w:sz="0" w:space="0" w:color="auto"/>
            <w:right w:val="none" w:sz="0" w:space="0" w:color="auto"/>
          </w:divBdr>
          <w:divsChild>
            <w:div w:id="999578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757803">
      <w:bodyDiv w:val="1"/>
      <w:marLeft w:val="0"/>
      <w:marRight w:val="0"/>
      <w:marTop w:val="0"/>
      <w:marBottom w:val="0"/>
      <w:divBdr>
        <w:top w:val="none" w:sz="0" w:space="0" w:color="auto"/>
        <w:left w:val="none" w:sz="0" w:space="0" w:color="auto"/>
        <w:bottom w:val="none" w:sz="0" w:space="0" w:color="auto"/>
        <w:right w:val="none" w:sz="0" w:space="0" w:color="auto"/>
      </w:divBdr>
      <w:divsChild>
        <w:div w:id="973146559">
          <w:marLeft w:val="446"/>
          <w:marRight w:val="0"/>
          <w:marTop w:val="0"/>
          <w:marBottom w:val="0"/>
          <w:divBdr>
            <w:top w:val="none" w:sz="0" w:space="0" w:color="auto"/>
            <w:left w:val="none" w:sz="0" w:space="0" w:color="auto"/>
            <w:bottom w:val="none" w:sz="0" w:space="0" w:color="auto"/>
            <w:right w:val="none" w:sz="0" w:space="0" w:color="auto"/>
          </w:divBdr>
        </w:div>
        <w:div w:id="1213686658">
          <w:marLeft w:val="446"/>
          <w:marRight w:val="0"/>
          <w:marTop w:val="0"/>
          <w:marBottom w:val="0"/>
          <w:divBdr>
            <w:top w:val="none" w:sz="0" w:space="0" w:color="auto"/>
            <w:left w:val="none" w:sz="0" w:space="0" w:color="auto"/>
            <w:bottom w:val="none" w:sz="0" w:space="0" w:color="auto"/>
            <w:right w:val="none" w:sz="0" w:space="0" w:color="auto"/>
          </w:divBdr>
        </w:div>
        <w:div w:id="1341659077">
          <w:marLeft w:val="446"/>
          <w:marRight w:val="0"/>
          <w:marTop w:val="0"/>
          <w:marBottom w:val="0"/>
          <w:divBdr>
            <w:top w:val="none" w:sz="0" w:space="0" w:color="auto"/>
            <w:left w:val="none" w:sz="0" w:space="0" w:color="auto"/>
            <w:bottom w:val="none" w:sz="0" w:space="0" w:color="auto"/>
            <w:right w:val="none" w:sz="0" w:space="0" w:color="auto"/>
          </w:divBdr>
        </w:div>
        <w:div w:id="1523322434">
          <w:marLeft w:val="446"/>
          <w:marRight w:val="0"/>
          <w:marTop w:val="0"/>
          <w:marBottom w:val="0"/>
          <w:divBdr>
            <w:top w:val="none" w:sz="0" w:space="0" w:color="auto"/>
            <w:left w:val="none" w:sz="0" w:space="0" w:color="auto"/>
            <w:bottom w:val="none" w:sz="0" w:space="0" w:color="auto"/>
            <w:right w:val="none" w:sz="0" w:space="0" w:color="auto"/>
          </w:divBdr>
        </w:div>
      </w:divsChild>
    </w:div>
    <w:div w:id="570120898">
      <w:bodyDiv w:val="1"/>
      <w:marLeft w:val="0"/>
      <w:marRight w:val="0"/>
      <w:marTop w:val="0"/>
      <w:marBottom w:val="0"/>
      <w:divBdr>
        <w:top w:val="none" w:sz="0" w:space="0" w:color="auto"/>
        <w:left w:val="none" w:sz="0" w:space="0" w:color="auto"/>
        <w:bottom w:val="none" w:sz="0" w:space="0" w:color="auto"/>
        <w:right w:val="none" w:sz="0" w:space="0" w:color="auto"/>
      </w:divBdr>
    </w:div>
    <w:div w:id="650018743">
      <w:bodyDiv w:val="1"/>
      <w:marLeft w:val="0"/>
      <w:marRight w:val="0"/>
      <w:marTop w:val="0"/>
      <w:marBottom w:val="0"/>
      <w:divBdr>
        <w:top w:val="none" w:sz="0" w:space="0" w:color="auto"/>
        <w:left w:val="none" w:sz="0" w:space="0" w:color="auto"/>
        <w:bottom w:val="none" w:sz="0" w:space="0" w:color="auto"/>
        <w:right w:val="none" w:sz="0" w:space="0" w:color="auto"/>
      </w:divBdr>
    </w:div>
    <w:div w:id="733161282">
      <w:bodyDiv w:val="1"/>
      <w:marLeft w:val="0"/>
      <w:marRight w:val="0"/>
      <w:marTop w:val="0"/>
      <w:marBottom w:val="0"/>
      <w:divBdr>
        <w:top w:val="none" w:sz="0" w:space="0" w:color="auto"/>
        <w:left w:val="none" w:sz="0" w:space="0" w:color="auto"/>
        <w:bottom w:val="none" w:sz="0" w:space="0" w:color="auto"/>
        <w:right w:val="none" w:sz="0" w:space="0" w:color="auto"/>
      </w:divBdr>
    </w:div>
    <w:div w:id="812410487">
      <w:bodyDiv w:val="1"/>
      <w:marLeft w:val="0"/>
      <w:marRight w:val="0"/>
      <w:marTop w:val="0"/>
      <w:marBottom w:val="0"/>
      <w:divBdr>
        <w:top w:val="none" w:sz="0" w:space="0" w:color="auto"/>
        <w:left w:val="none" w:sz="0" w:space="0" w:color="auto"/>
        <w:bottom w:val="none" w:sz="0" w:space="0" w:color="auto"/>
        <w:right w:val="none" w:sz="0" w:space="0" w:color="auto"/>
      </w:divBdr>
      <w:divsChild>
        <w:div w:id="346828834">
          <w:marLeft w:val="336"/>
          <w:marRight w:val="0"/>
          <w:marTop w:val="120"/>
          <w:marBottom w:val="312"/>
          <w:divBdr>
            <w:top w:val="none" w:sz="0" w:space="0" w:color="auto"/>
            <w:left w:val="none" w:sz="0" w:space="0" w:color="auto"/>
            <w:bottom w:val="none" w:sz="0" w:space="0" w:color="auto"/>
            <w:right w:val="none" w:sz="0" w:space="0" w:color="auto"/>
          </w:divBdr>
          <w:divsChild>
            <w:div w:id="339894736">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867451106">
      <w:bodyDiv w:val="1"/>
      <w:marLeft w:val="0"/>
      <w:marRight w:val="0"/>
      <w:marTop w:val="0"/>
      <w:marBottom w:val="0"/>
      <w:divBdr>
        <w:top w:val="none" w:sz="0" w:space="0" w:color="auto"/>
        <w:left w:val="none" w:sz="0" w:space="0" w:color="auto"/>
        <w:bottom w:val="none" w:sz="0" w:space="0" w:color="auto"/>
        <w:right w:val="none" w:sz="0" w:space="0" w:color="auto"/>
      </w:divBdr>
      <w:divsChild>
        <w:div w:id="410929545">
          <w:marLeft w:val="0"/>
          <w:marRight w:val="0"/>
          <w:marTop w:val="0"/>
          <w:marBottom w:val="0"/>
          <w:divBdr>
            <w:top w:val="none" w:sz="0" w:space="0" w:color="auto"/>
            <w:left w:val="none" w:sz="0" w:space="0" w:color="auto"/>
            <w:bottom w:val="none" w:sz="0" w:space="0" w:color="auto"/>
            <w:right w:val="none" w:sz="0" w:space="0" w:color="auto"/>
          </w:divBdr>
          <w:divsChild>
            <w:div w:id="79876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467755">
      <w:bodyDiv w:val="1"/>
      <w:marLeft w:val="0"/>
      <w:marRight w:val="0"/>
      <w:marTop w:val="0"/>
      <w:marBottom w:val="0"/>
      <w:divBdr>
        <w:top w:val="none" w:sz="0" w:space="0" w:color="auto"/>
        <w:left w:val="none" w:sz="0" w:space="0" w:color="auto"/>
        <w:bottom w:val="none" w:sz="0" w:space="0" w:color="auto"/>
        <w:right w:val="none" w:sz="0" w:space="0" w:color="auto"/>
      </w:divBdr>
      <w:divsChild>
        <w:div w:id="442114069">
          <w:marLeft w:val="0"/>
          <w:marRight w:val="0"/>
          <w:marTop w:val="0"/>
          <w:marBottom w:val="750"/>
          <w:divBdr>
            <w:top w:val="none" w:sz="0" w:space="0" w:color="auto"/>
            <w:left w:val="none" w:sz="0" w:space="0" w:color="auto"/>
            <w:bottom w:val="none" w:sz="0" w:space="0" w:color="auto"/>
            <w:right w:val="none" w:sz="0" w:space="0" w:color="auto"/>
          </w:divBdr>
          <w:divsChild>
            <w:div w:id="975256679">
              <w:marLeft w:val="-225"/>
              <w:marRight w:val="-225"/>
              <w:marTop w:val="0"/>
              <w:marBottom w:val="0"/>
              <w:divBdr>
                <w:top w:val="none" w:sz="0" w:space="0" w:color="auto"/>
                <w:left w:val="none" w:sz="0" w:space="0" w:color="auto"/>
                <w:bottom w:val="none" w:sz="0" w:space="0" w:color="auto"/>
                <w:right w:val="none" w:sz="0" w:space="0" w:color="auto"/>
              </w:divBdr>
              <w:divsChild>
                <w:div w:id="1449814171">
                  <w:marLeft w:val="0"/>
                  <w:marRight w:val="0"/>
                  <w:marTop w:val="0"/>
                  <w:marBottom w:val="0"/>
                  <w:divBdr>
                    <w:top w:val="none" w:sz="0" w:space="0" w:color="auto"/>
                    <w:left w:val="none" w:sz="0" w:space="0" w:color="auto"/>
                    <w:bottom w:val="none" w:sz="0" w:space="0" w:color="auto"/>
                    <w:right w:val="none" w:sz="0" w:space="0" w:color="auto"/>
                  </w:divBdr>
                </w:div>
              </w:divsChild>
            </w:div>
            <w:div w:id="1981838098">
              <w:marLeft w:val="-225"/>
              <w:marRight w:val="-225"/>
              <w:marTop w:val="0"/>
              <w:marBottom w:val="0"/>
              <w:divBdr>
                <w:top w:val="none" w:sz="0" w:space="0" w:color="auto"/>
                <w:left w:val="none" w:sz="0" w:space="0" w:color="auto"/>
                <w:bottom w:val="none" w:sz="0" w:space="0" w:color="auto"/>
                <w:right w:val="none" w:sz="0" w:space="0" w:color="auto"/>
              </w:divBdr>
              <w:divsChild>
                <w:div w:id="150617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826281">
          <w:marLeft w:val="0"/>
          <w:marRight w:val="0"/>
          <w:marTop w:val="0"/>
          <w:marBottom w:val="0"/>
          <w:divBdr>
            <w:top w:val="none" w:sz="0" w:space="0" w:color="auto"/>
            <w:left w:val="none" w:sz="0" w:space="0" w:color="auto"/>
            <w:bottom w:val="none" w:sz="0" w:space="0" w:color="auto"/>
            <w:right w:val="none" w:sz="0" w:space="0" w:color="auto"/>
          </w:divBdr>
        </w:div>
        <w:div w:id="1916625756">
          <w:marLeft w:val="0"/>
          <w:marRight w:val="0"/>
          <w:marTop w:val="0"/>
          <w:marBottom w:val="750"/>
          <w:divBdr>
            <w:top w:val="none" w:sz="0" w:space="0" w:color="auto"/>
            <w:left w:val="none" w:sz="0" w:space="0" w:color="auto"/>
            <w:bottom w:val="none" w:sz="0" w:space="0" w:color="auto"/>
            <w:right w:val="none" w:sz="0" w:space="0" w:color="auto"/>
          </w:divBdr>
          <w:divsChild>
            <w:div w:id="33581240">
              <w:marLeft w:val="-225"/>
              <w:marRight w:val="-225"/>
              <w:marTop w:val="0"/>
              <w:marBottom w:val="0"/>
              <w:divBdr>
                <w:top w:val="none" w:sz="0" w:space="0" w:color="auto"/>
                <w:left w:val="none" w:sz="0" w:space="0" w:color="auto"/>
                <w:bottom w:val="none" w:sz="0" w:space="0" w:color="auto"/>
                <w:right w:val="none" w:sz="0" w:space="0" w:color="auto"/>
              </w:divBdr>
              <w:divsChild>
                <w:div w:id="294408101">
                  <w:marLeft w:val="0"/>
                  <w:marRight w:val="0"/>
                  <w:marTop w:val="0"/>
                  <w:marBottom w:val="0"/>
                  <w:divBdr>
                    <w:top w:val="none" w:sz="0" w:space="0" w:color="auto"/>
                    <w:left w:val="none" w:sz="0" w:space="0" w:color="auto"/>
                    <w:bottom w:val="none" w:sz="0" w:space="0" w:color="auto"/>
                    <w:right w:val="none" w:sz="0" w:space="0" w:color="auto"/>
                  </w:divBdr>
                </w:div>
              </w:divsChild>
            </w:div>
            <w:div w:id="1019162444">
              <w:marLeft w:val="-225"/>
              <w:marRight w:val="-225"/>
              <w:marTop w:val="0"/>
              <w:marBottom w:val="0"/>
              <w:divBdr>
                <w:top w:val="none" w:sz="0" w:space="0" w:color="auto"/>
                <w:left w:val="none" w:sz="0" w:space="0" w:color="auto"/>
                <w:bottom w:val="none" w:sz="0" w:space="0" w:color="auto"/>
                <w:right w:val="none" w:sz="0" w:space="0" w:color="auto"/>
              </w:divBdr>
              <w:divsChild>
                <w:div w:id="98975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557569">
          <w:marLeft w:val="0"/>
          <w:marRight w:val="0"/>
          <w:marTop w:val="0"/>
          <w:marBottom w:val="750"/>
          <w:divBdr>
            <w:top w:val="none" w:sz="0" w:space="0" w:color="auto"/>
            <w:left w:val="none" w:sz="0" w:space="0" w:color="auto"/>
            <w:bottom w:val="none" w:sz="0" w:space="0" w:color="auto"/>
            <w:right w:val="none" w:sz="0" w:space="0" w:color="auto"/>
          </w:divBdr>
          <w:divsChild>
            <w:div w:id="1030257566">
              <w:marLeft w:val="-225"/>
              <w:marRight w:val="-225"/>
              <w:marTop w:val="0"/>
              <w:marBottom w:val="0"/>
              <w:divBdr>
                <w:top w:val="none" w:sz="0" w:space="0" w:color="auto"/>
                <w:left w:val="none" w:sz="0" w:space="0" w:color="auto"/>
                <w:bottom w:val="none" w:sz="0" w:space="0" w:color="auto"/>
                <w:right w:val="none" w:sz="0" w:space="0" w:color="auto"/>
              </w:divBdr>
              <w:divsChild>
                <w:div w:id="167912269">
                  <w:marLeft w:val="0"/>
                  <w:marRight w:val="0"/>
                  <w:marTop w:val="0"/>
                  <w:marBottom w:val="0"/>
                  <w:divBdr>
                    <w:top w:val="none" w:sz="0" w:space="0" w:color="auto"/>
                    <w:left w:val="none" w:sz="0" w:space="0" w:color="auto"/>
                    <w:bottom w:val="none" w:sz="0" w:space="0" w:color="auto"/>
                    <w:right w:val="none" w:sz="0" w:space="0" w:color="auto"/>
                  </w:divBdr>
                  <w:divsChild>
                    <w:div w:id="241918669">
                      <w:marLeft w:val="0"/>
                      <w:marRight w:val="0"/>
                      <w:marTop w:val="0"/>
                      <w:marBottom w:val="0"/>
                      <w:divBdr>
                        <w:top w:val="none" w:sz="0" w:space="0" w:color="auto"/>
                        <w:left w:val="none" w:sz="0" w:space="0" w:color="auto"/>
                        <w:bottom w:val="none" w:sz="0" w:space="0" w:color="auto"/>
                        <w:right w:val="none" w:sz="0" w:space="0" w:color="auto"/>
                      </w:divBdr>
                    </w:div>
                  </w:divsChild>
                </w:div>
                <w:div w:id="12263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209456">
      <w:bodyDiv w:val="1"/>
      <w:marLeft w:val="0"/>
      <w:marRight w:val="0"/>
      <w:marTop w:val="0"/>
      <w:marBottom w:val="0"/>
      <w:divBdr>
        <w:top w:val="none" w:sz="0" w:space="0" w:color="auto"/>
        <w:left w:val="none" w:sz="0" w:space="0" w:color="auto"/>
        <w:bottom w:val="none" w:sz="0" w:space="0" w:color="auto"/>
        <w:right w:val="none" w:sz="0" w:space="0" w:color="auto"/>
      </w:divBdr>
    </w:div>
    <w:div w:id="933171579">
      <w:bodyDiv w:val="1"/>
      <w:marLeft w:val="0"/>
      <w:marRight w:val="0"/>
      <w:marTop w:val="0"/>
      <w:marBottom w:val="0"/>
      <w:divBdr>
        <w:top w:val="none" w:sz="0" w:space="0" w:color="auto"/>
        <w:left w:val="none" w:sz="0" w:space="0" w:color="auto"/>
        <w:bottom w:val="none" w:sz="0" w:space="0" w:color="auto"/>
        <w:right w:val="none" w:sz="0" w:space="0" w:color="auto"/>
      </w:divBdr>
      <w:divsChild>
        <w:div w:id="1938050839">
          <w:marLeft w:val="0"/>
          <w:marRight w:val="0"/>
          <w:marTop w:val="0"/>
          <w:marBottom w:val="0"/>
          <w:divBdr>
            <w:top w:val="none" w:sz="0" w:space="0" w:color="auto"/>
            <w:left w:val="none" w:sz="0" w:space="0" w:color="auto"/>
            <w:bottom w:val="none" w:sz="0" w:space="0" w:color="auto"/>
            <w:right w:val="none" w:sz="0" w:space="0" w:color="auto"/>
          </w:divBdr>
          <w:divsChild>
            <w:div w:id="1162620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5520">
      <w:bodyDiv w:val="1"/>
      <w:marLeft w:val="0"/>
      <w:marRight w:val="0"/>
      <w:marTop w:val="0"/>
      <w:marBottom w:val="0"/>
      <w:divBdr>
        <w:top w:val="none" w:sz="0" w:space="0" w:color="auto"/>
        <w:left w:val="none" w:sz="0" w:space="0" w:color="auto"/>
        <w:bottom w:val="none" w:sz="0" w:space="0" w:color="auto"/>
        <w:right w:val="none" w:sz="0" w:space="0" w:color="auto"/>
      </w:divBdr>
      <w:divsChild>
        <w:div w:id="1308432894">
          <w:marLeft w:val="0"/>
          <w:marRight w:val="0"/>
          <w:marTop w:val="0"/>
          <w:marBottom w:val="0"/>
          <w:divBdr>
            <w:top w:val="none" w:sz="0" w:space="0" w:color="auto"/>
            <w:left w:val="none" w:sz="0" w:space="0" w:color="auto"/>
            <w:bottom w:val="none" w:sz="0" w:space="0" w:color="auto"/>
            <w:right w:val="none" w:sz="0" w:space="0" w:color="auto"/>
          </w:divBdr>
          <w:divsChild>
            <w:div w:id="18350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336962">
      <w:bodyDiv w:val="1"/>
      <w:marLeft w:val="0"/>
      <w:marRight w:val="0"/>
      <w:marTop w:val="0"/>
      <w:marBottom w:val="0"/>
      <w:divBdr>
        <w:top w:val="none" w:sz="0" w:space="0" w:color="auto"/>
        <w:left w:val="none" w:sz="0" w:space="0" w:color="auto"/>
        <w:bottom w:val="none" w:sz="0" w:space="0" w:color="auto"/>
        <w:right w:val="none" w:sz="0" w:space="0" w:color="auto"/>
      </w:divBdr>
    </w:div>
    <w:div w:id="1027482693">
      <w:bodyDiv w:val="1"/>
      <w:marLeft w:val="0"/>
      <w:marRight w:val="0"/>
      <w:marTop w:val="0"/>
      <w:marBottom w:val="0"/>
      <w:divBdr>
        <w:top w:val="none" w:sz="0" w:space="0" w:color="auto"/>
        <w:left w:val="none" w:sz="0" w:space="0" w:color="auto"/>
        <w:bottom w:val="none" w:sz="0" w:space="0" w:color="auto"/>
        <w:right w:val="none" w:sz="0" w:space="0" w:color="auto"/>
      </w:divBdr>
    </w:div>
    <w:div w:id="1038965903">
      <w:bodyDiv w:val="1"/>
      <w:marLeft w:val="0"/>
      <w:marRight w:val="0"/>
      <w:marTop w:val="0"/>
      <w:marBottom w:val="0"/>
      <w:divBdr>
        <w:top w:val="none" w:sz="0" w:space="0" w:color="auto"/>
        <w:left w:val="none" w:sz="0" w:space="0" w:color="auto"/>
        <w:bottom w:val="none" w:sz="0" w:space="0" w:color="auto"/>
        <w:right w:val="none" w:sz="0" w:space="0" w:color="auto"/>
      </w:divBdr>
    </w:div>
    <w:div w:id="1138574366">
      <w:bodyDiv w:val="1"/>
      <w:marLeft w:val="0"/>
      <w:marRight w:val="0"/>
      <w:marTop w:val="0"/>
      <w:marBottom w:val="0"/>
      <w:divBdr>
        <w:top w:val="none" w:sz="0" w:space="0" w:color="auto"/>
        <w:left w:val="none" w:sz="0" w:space="0" w:color="auto"/>
        <w:bottom w:val="none" w:sz="0" w:space="0" w:color="auto"/>
        <w:right w:val="none" w:sz="0" w:space="0" w:color="auto"/>
      </w:divBdr>
      <w:divsChild>
        <w:div w:id="1183863425">
          <w:marLeft w:val="0"/>
          <w:marRight w:val="0"/>
          <w:marTop w:val="0"/>
          <w:marBottom w:val="0"/>
          <w:divBdr>
            <w:top w:val="none" w:sz="0" w:space="0" w:color="auto"/>
            <w:left w:val="none" w:sz="0" w:space="0" w:color="auto"/>
            <w:bottom w:val="none" w:sz="0" w:space="0" w:color="auto"/>
            <w:right w:val="none" w:sz="0" w:space="0" w:color="auto"/>
          </w:divBdr>
          <w:divsChild>
            <w:div w:id="59794562">
              <w:marLeft w:val="0"/>
              <w:marRight w:val="0"/>
              <w:marTop w:val="0"/>
              <w:marBottom w:val="0"/>
              <w:divBdr>
                <w:top w:val="none" w:sz="0" w:space="0" w:color="auto"/>
                <w:left w:val="none" w:sz="0" w:space="0" w:color="auto"/>
                <w:bottom w:val="none" w:sz="0" w:space="0" w:color="auto"/>
                <w:right w:val="none" w:sz="0" w:space="0" w:color="auto"/>
              </w:divBdr>
            </w:div>
            <w:div w:id="183830124">
              <w:marLeft w:val="0"/>
              <w:marRight w:val="0"/>
              <w:marTop w:val="0"/>
              <w:marBottom w:val="0"/>
              <w:divBdr>
                <w:top w:val="none" w:sz="0" w:space="0" w:color="auto"/>
                <w:left w:val="none" w:sz="0" w:space="0" w:color="auto"/>
                <w:bottom w:val="none" w:sz="0" w:space="0" w:color="auto"/>
                <w:right w:val="none" w:sz="0" w:space="0" w:color="auto"/>
              </w:divBdr>
            </w:div>
            <w:div w:id="1110663495">
              <w:marLeft w:val="0"/>
              <w:marRight w:val="0"/>
              <w:marTop w:val="0"/>
              <w:marBottom w:val="0"/>
              <w:divBdr>
                <w:top w:val="none" w:sz="0" w:space="0" w:color="auto"/>
                <w:left w:val="none" w:sz="0" w:space="0" w:color="auto"/>
                <w:bottom w:val="none" w:sz="0" w:space="0" w:color="auto"/>
                <w:right w:val="none" w:sz="0" w:space="0" w:color="auto"/>
              </w:divBdr>
            </w:div>
            <w:div w:id="1707365586">
              <w:marLeft w:val="0"/>
              <w:marRight w:val="0"/>
              <w:marTop w:val="0"/>
              <w:marBottom w:val="0"/>
              <w:divBdr>
                <w:top w:val="none" w:sz="0" w:space="0" w:color="auto"/>
                <w:left w:val="none" w:sz="0" w:space="0" w:color="auto"/>
                <w:bottom w:val="none" w:sz="0" w:space="0" w:color="auto"/>
                <w:right w:val="none" w:sz="0" w:space="0" w:color="auto"/>
              </w:divBdr>
            </w:div>
            <w:div w:id="1962421327">
              <w:marLeft w:val="0"/>
              <w:marRight w:val="0"/>
              <w:marTop w:val="0"/>
              <w:marBottom w:val="0"/>
              <w:divBdr>
                <w:top w:val="none" w:sz="0" w:space="0" w:color="auto"/>
                <w:left w:val="none" w:sz="0" w:space="0" w:color="auto"/>
                <w:bottom w:val="none" w:sz="0" w:space="0" w:color="auto"/>
                <w:right w:val="none" w:sz="0" w:space="0" w:color="auto"/>
              </w:divBdr>
            </w:div>
            <w:div w:id="1980454656">
              <w:marLeft w:val="0"/>
              <w:marRight w:val="0"/>
              <w:marTop w:val="0"/>
              <w:marBottom w:val="0"/>
              <w:divBdr>
                <w:top w:val="none" w:sz="0" w:space="0" w:color="auto"/>
                <w:left w:val="none" w:sz="0" w:space="0" w:color="auto"/>
                <w:bottom w:val="none" w:sz="0" w:space="0" w:color="auto"/>
                <w:right w:val="none" w:sz="0" w:space="0" w:color="auto"/>
              </w:divBdr>
            </w:div>
            <w:div w:id="2010062401">
              <w:marLeft w:val="0"/>
              <w:marRight w:val="0"/>
              <w:marTop w:val="0"/>
              <w:marBottom w:val="0"/>
              <w:divBdr>
                <w:top w:val="none" w:sz="0" w:space="0" w:color="auto"/>
                <w:left w:val="none" w:sz="0" w:space="0" w:color="auto"/>
                <w:bottom w:val="none" w:sz="0" w:space="0" w:color="auto"/>
                <w:right w:val="none" w:sz="0" w:space="0" w:color="auto"/>
              </w:divBdr>
            </w:div>
            <w:div w:id="206570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48075">
      <w:bodyDiv w:val="1"/>
      <w:marLeft w:val="0"/>
      <w:marRight w:val="0"/>
      <w:marTop w:val="0"/>
      <w:marBottom w:val="0"/>
      <w:divBdr>
        <w:top w:val="none" w:sz="0" w:space="0" w:color="auto"/>
        <w:left w:val="none" w:sz="0" w:space="0" w:color="auto"/>
        <w:bottom w:val="none" w:sz="0" w:space="0" w:color="auto"/>
        <w:right w:val="none" w:sz="0" w:space="0" w:color="auto"/>
      </w:divBdr>
      <w:divsChild>
        <w:div w:id="219365266">
          <w:marLeft w:val="0"/>
          <w:marRight w:val="0"/>
          <w:marTop w:val="0"/>
          <w:marBottom w:val="750"/>
          <w:divBdr>
            <w:top w:val="none" w:sz="0" w:space="0" w:color="auto"/>
            <w:left w:val="none" w:sz="0" w:space="0" w:color="auto"/>
            <w:bottom w:val="none" w:sz="0" w:space="0" w:color="auto"/>
            <w:right w:val="none" w:sz="0" w:space="0" w:color="auto"/>
          </w:divBdr>
          <w:divsChild>
            <w:div w:id="1349067185">
              <w:marLeft w:val="-225"/>
              <w:marRight w:val="-225"/>
              <w:marTop w:val="0"/>
              <w:marBottom w:val="0"/>
              <w:divBdr>
                <w:top w:val="none" w:sz="0" w:space="0" w:color="auto"/>
                <w:left w:val="none" w:sz="0" w:space="0" w:color="auto"/>
                <w:bottom w:val="none" w:sz="0" w:space="0" w:color="auto"/>
                <w:right w:val="none" w:sz="0" w:space="0" w:color="auto"/>
              </w:divBdr>
              <w:divsChild>
                <w:div w:id="1303928474">
                  <w:marLeft w:val="0"/>
                  <w:marRight w:val="0"/>
                  <w:marTop w:val="0"/>
                  <w:marBottom w:val="0"/>
                  <w:divBdr>
                    <w:top w:val="none" w:sz="0" w:space="0" w:color="auto"/>
                    <w:left w:val="none" w:sz="0" w:space="0" w:color="auto"/>
                    <w:bottom w:val="none" w:sz="0" w:space="0" w:color="auto"/>
                    <w:right w:val="none" w:sz="0" w:space="0" w:color="auto"/>
                  </w:divBdr>
                </w:div>
              </w:divsChild>
            </w:div>
            <w:div w:id="1974481809">
              <w:marLeft w:val="-225"/>
              <w:marRight w:val="-225"/>
              <w:marTop w:val="0"/>
              <w:marBottom w:val="0"/>
              <w:divBdr>
                <w:top w:val="none" w:sz="0" w:space="0" w:color="auto"/>
                <w:left w:val="none" w:sz="0" w:space="0" w:color="auto"/>
                <w:bottom w:val="none" w:sz="0" w:space="0" w:color="auto"/>
                <w:right w:val="none" w:sz="0" w:space="0" w:color="auto"/>
              </w:divBdr>
              <w:divsChild>
                <w:div w:id="191628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052745">
          <w:marLeft w:val="0"/>
          <w:marRight w:val="0"/>
          <w:marTop w:val="0"/>
          <w:marBottom w:val="750"/>
          <w:divBdr>
            <w:top w:val="none" w:sz="0" w:space="0" w:color="auto"/>
            <w:left w:val="none" w:sz="0" w:space="0" w:color="auto"/>
            <w:bottom w:val="none" w:sz="0" w:space="0" w:color="auto"/>
            <w:right w:val="none" w:sz="0" w:space="0" w:color="auto"/>
          </w:divBdr>
          <w:divsChild>
            <w:div w:id="888343133">
              <w:marLeft w:val="-225"/>
              <w:marRight w:val="-225"/>
              <w:marTop w:val="0"/>
              <w:marBottom w:val="0"/>
              <w:divBdr>
                <w:top w:val="none" w:sz="0" w:space="0" w:color="auto"/>
                <w:left w:val="none" w:sz="0" w:space="0" w:color="auto"/>
                <w:bottom w:val="none" w:sz="0" w:space="0" w:color="auto"/>
                <w:right w:val="none" w:sz="0" w:space="0" w:color="auto"/>
              </w:divBdr>
              <w:divsChild>
                <w:div w:id="1500389803">
                  <w:marLeft w:val="0"/>
                  <w:marRight w:val="0"/>
                  <w:marTop w:val="0"/>
                  <w:marBottom w:val="0"/>
                  <w:divBdr>
                    <w:top w:val="none" w:sz="0" w:space="0" w:color="auto"/>
                    <w:left w:val="none" w:sz="0" w:space="0" w:color="auto"/>
                    <w:bottom w:val="none" w:sz="0" w:space="0" w:color="auto"/>
                    <w:right w:val="none" w:sz="0" w:space="0" w:color="auto"/>
                  </w:divBdr>
                </w:div>
              </w:divsChild>
            </w:div>
            <w:div w:id="1543404587">
              <w:marLeft w:val="-225"/>
              <w:marRight w:val="-225"/>
              <w:marTop w:val="0"/>
              <w:marBottom w:val="0"/>
              <w:divBdr>
                <w:top w:val="none" w:sz="0" w:space="0" w:color="auto"/>
                <w:left w:val="none" w:sz="0" w:space="0" w:color="auto"/>
                <w:bottom w:val="none" w:sz="0" w:space="0" w:color="auto"/>
                <w:right w:val="none" w:sz="0" w:space="0" w:color="auto"/>
              </w:divBdr>
              <w:divsChild>
                <w:div w:id="47726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471701">
          <w:marLeft w:val="0"/>
          <w:marRight w:val="0"/>
          <w:marTop w:val="0"/>
          <w:marBottom w:val="0"/>
          <w:divBdr>
            <w:top w:val="none" w:sz="0" w:space="0" w:color="auto"/>
            <w:left w:val="none" w:sz="0" w:space="0" w:color="auto"/>
            <w:bottom w:val="none" w:sz="0" w:space="0" w:color="auto"/>
            <w:right w:val="none" w:sz="0" w:space="0" w:color="auto"/>
          </w:divBdr>
        </w:div>
        <w:div w:id="1920750144">
          <w:marLeft w:val="0"/>
          <w:marRight w:val="0"/>
          <w:marTop w:val="0"/>
          <w:marBottom w:val="750"/>
          <w:divBdr>
            <w:top w:val="none" w:sz="0" w:space="0" w:color="auto"/>
            <w:left w:val="none" w:sz="0" w:space="0" w:color="auto"/>
            <w:bottom w:val="none" w:sz="0" w:space="0" w:color="auto"/>
            <w:right w:val="none" w:sz="0" w:space="0" w:color="auto"/>
          </w:divBdr>
          <w:divsChild>
            <w:div w:id="1058474885">
              <w:marLeft w:val="-225"/>
              <w:marRight w:val="-225"/>
              <w:marTop w:val="0"/>
              <w:marBottom w:val="0"/>
              <w:divBdr>
                <w:top w:val="none" w:sz="0" w:space="0" w:color="auto"/>
                <w:left w:val="none" w:sz="0" w:space="0" w:color="auto"/>
                <w:bottom w:val="none" w:sz="0" w:space="0" w:color="auto"/>
                <w:right w:val="none" w:sz="0" w:space="0" w:color="auto"/>
              </w:divBdr>
              <w:divsChild>
                <w:div w:id="1511142346">
                  <w:marLeft w:val="0"/>
                  <w:marRight w:val="0"/>
                  <w:marTop w:val="0"/>
                  <w:marBottom w:val="0"/>
                  <w:divBdr>
                    <w:top w:val="none" w:sz="0" w:space="0" w:color="auto"/>
                    <w:left w:val="none" w:sz="0" w:space="0" w:color="auto"/>
                    <w:bottom w:val="none" w:sz="0" w:space="0" w:color="auto"/>
                    <w:right w:val="none" w:sz="0" w:space="0" w:color="auto"/>
                  </w:divBdr>
                  <w:divsChild>
                    <w:div w:id="724842265">
                      <w:marLeft w:val="0"/>
                      <w:marRight w:val="0"/>
                      <w:marTop w:val="0"/>
                      <w:marBottom w:val="0"/>
                      <w:divBdr>
                        <w:top w:val="none" w:sz="0" w:space="0" w:color="auto"/>
                        <w:left w:val="none" w:sz="0" w:space="0" w:color="auto"/>
                        <w:bottom w:val="none" w:sz="0" w:space="0" w:color="auto"/>
                        <w:right w:val="none" w:sz="0" w:space="0" w:color="auto"/>
                      </w:divBdr>
                    </w:div>
                  </w:divsChild>
                </w:div>
                <w:div w:id="172321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8560">
      <w:bodyDiv w:val="1"/>
      <w:marLeft w:val="0"/>
      <w:marRight w:val="0"/>
      <w:marTop w:val="0"/>
      <w:marBottom w:val="0"/>
      <w:divBdr>
        <w:top w:val="none" w:sz="0" w:space="0" w:color="auto"/>
        <w:left w:val="none" w:sz="0" w:space="0" w:color="auto"/>
        <w:bottom w:val="none" w:sz="0" w:space="0" w:color="auto"/>
        <w:right w:val="none" w:sz="0" w:space="0" w:color="auto"/>
      </w:divBdr>
    </w:div>
    <w:div w:id="1432512672">
      <w:bodyDiv w:val="1"/>
      <w:marLeft w:val="0"/>
      <w:marRight w:val="0"/>
      <w:marTop w:val="0"/>
      <w:marBottom w:val="0"/>
      <w:divBdr>
        <w:top w:val="none" w:sz="0" w:space="0" w:color="auto"/>
        <w:left w:val="none" w:sz="0" w:space="0" w:color="auto"/>
        <w:bottom w:val="none" w:sz="0" w:space="0" w:color="auto"/>
        <w:right w:val="none" w:sz="0" w:space="0" w:color="auto"/>
      </w:divBdr>
      <w:divsChild>
        <w:div w:id="314458399">
          <w:marLeft w:val="0"/>
          <w:marRight w:val="0"/>
          <w:marTop w:val="0"/>
          <w:marBottom w:val="0"/>
          <w:divBdr>
            <w:top w:val="none" w:sz="0" w:space="0" w:color="auto"/>
            <w:left w:val="none" w:sz="0" w:space="0" w:color="auto"/>
            <w:bottom w:val="none" w:sz="0" w:space="0" w:color="auto"/>
            <w:right w:val="none" w:sz="0" w:space="0" w:color="auto"/>
          </w:divBdr>
        </w:div>
        <w:div w:id="758451678">
          <w:marLeft w:val="0"/>
          <w:marRight w:val="0"/>
          <w:marTop w:val="0"/>
          <w:marBottom w:val="750"/>
          <w:divBdr>
            <w:top w:val="none" w:sz="0" w:space="0" w:color="auto"/>
            <w:left w:val="none" w:sz="0" w:space="0" w:color="auto"/>
            <w:bottom w:val="none" w:sz="0" w:space="0" w:color="auto"/>
            <w:right w:val="none" w:sz="0" w:space="0" w:color="auto"/>
          </w:divBdr>
          <w:divsChild>
            <w:div w:id="1276205921">
              <w:marLeft w:val="-225"/>
              <w:marRight w:val="-225"/>
              <w:marTop w:val="0"/>
              <w:marBottom w:val="0"/>
              <w:divBdr>
                <w:top w:val="none" w:sz="0" w:space="0" w:color="auto"/>
                <w:left w:val="none" w:sz="0" w:space="0" w:color="auto"/>
                <w:bottom w:val="none" w:sz="0" w:space="0" w:color="auto"/>
                <w:right w:val="none" w:sz="0" w:space="0" w:color="auto"/>
              </w:divBdr>
              <w:divsChild>
                <w:div w:id="1614702618">
                  <w:marLeft w:val="0"/>
                  <w:marRight w:val="0"/>
                  <w:marTop w:val="0"/>
                  <w:marBottom w:val="0"/>
                  <w:divBdr>
                    <w:top w:val="none" w:sz="0" w:space="0" w:color="auto"/>
                    <w:left w:val="none" w:sz="0" w:space="0" w:color="auto"/>
                    <w:bottom w:val="none" w:sz="0" w:space="0" w:color="auto"/>
                    <w:right w:val="none" w:sz="0" w:space="0" w:color="auto"/>
                  </w:divBdr>
                </w:div>
              </w:divsChild>
            </w:div>
            <w:div w:id="1660815460">
              <w:marLeft w:val="-225"/>
              <w:marRight w:val="-225"/>
              <w:marTop w:val="0"/>
              <w:marBottom w:val="0"/>
              <w:divBdr>
                <w:top w:val="none" w:sz="0" w:space="0" w:color="auto"/>
                <w:left w:val="none" w:sz="0" w:space="0" w:color="auto"/>
                <w:bottom w:val="none" w:sz="0" w:space="0" w:color="auto"/>
                <w:right w:val="none" w:sz="0" w:space="0" w:color="auto"/>
              </w:divBdr>
              <w:divsChild>
                <w:div w:id="8485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463416">
          <w:marLeft w:val="0"/>
          <w:marRight w:val="0"/>
          <w:marTop w:val="0"/>
          <w:marBottom w:val="750"/>
          <w:divBdr>
            <w:top w:val="none" w:sz="0" w:space="0" w:color="auto"/>
            <w:left w:val="none" w:sz="0" w:space="0" w:color="auto"/>
            <w:bottom w:val="none" w:sz="0" w:space="0" w:color="auto"/>
            <w:right w:val="none" w:sz="0" w:space="0" w:color="auto"/>
          </w:divBdr>
          <w:divsChild>
            <w:div w:id="45102542">
              <w:marLeft w:val="-225"/>
              <w:marRight w:val="-225"/>
              <w:marTop w:val="0"/>
              <w:marBottom w:val="0"/>
              <w:divBdr>
                <w:top w:val="none" w:sz="0" w:space="0" w:color="auto"/>
                <w:left w:val="none" w:sz="0" w:space="0" w:color="auto"/>
                <w:bottom w:val="none" w:sz="0" w:space="0" w:color="auto"/>
                <w:right w:val="none" w:sz="0" w:space="0" w:color="auto"/>
              </w:divBdr>
              <w:divsChild>
                <w:div w:id="2080051878">
                  <w:marLeft w:val="0"/>
                  <w:marRight w:val="0"/>
                  <w:marTop w:val="0"/>
                  <w:marBottom w:val="0"/>
                  <w:divBdr>
                    <w:top w:val="none" w:sz="0" w:space="0" w:color="auto"/>
                    <w:left w:val="none" w:sz="0" w:space="0" w:color="auto"/>
                    <w:bottom w:val="none" w:sz="0" w:space="0" w:color="auto"/>
                    <w:right w:val="none" w:sz="0" w:space="0" w:color="auto"/>
                  </w:divBdr>
                </w:div>
              </w:divsChild>
            </w:div>
            <w:div w:id="1329795243">
              <w:marLeft w:val="-225"/>
              <w:marRight w:val="-225"/>
              <w:marTop w:val="0"/>
              <w:marBottom w:val="0"/>
              <w:divBdr>
                <w:top w:val="none" w:sz="0" w:space="0" w:color="auto"/>
                <w:left w:val="none" w:sz="0" w:space="0" w:color="auto"/>
                <w:bottom w:val="none" w:sz="0" w:space="0" w:color="auto"/>
                <w:right w:val="none" w:sz="0" w:space="0" w:color="auto"/>
              </w:divBdr>
              <w:divsChild>
                <w:div w:id="27768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886751">
          <w:marLeft w:val="0"/>
          <w:marRight w:val="0"/>
          <w:marTop w:val="0"/>
          <w:marBottom w:val="750"/>
          <w:divBdr>
            <w:top w:val="none" w:sz="0" w:space="0" w:color="auto"/>
            <w:left w:val="none" w:sz="0" w:space="0" w:color="auto"/>
            <w:bottom w:val="none" w:sz="0" w:space="0" w:color="auto"/>
            <w:right w:val="none" w:sz="0" w:space="0" w:color="auto"/>
          </w:divBdr>
          <w:divsChild>
            <w:div w:id="417405776">
              <w:marLeft w:val="-225"/>
              <w:marRight w:val="-225"/>
              <w:marTop w:val="0"/>
              <w:marBottom w:val="0"/>
              <w:divBdr>
                <w:top w:val="none" w:sz="0" w:space="0" w:color="auto"/>
                <w:left w:val="none" w:sz="0" w:space="0" w:color="auto"/>
                <w:bottom w:val="none" w:sz="0" w:space="0" w:color="auto"/>
                <w:right w:val="none" w:sz="0" w:space="0" w:color="auto"/>
              </w:divBdr>
              <w:divsChild>
                <w:div w:id="360282191">
                  <w:marLeft w:val="0"/>
                  <w:marRight w:val="0"/>
                  <w:marTop w:val="0"/>
                  <w:marBottom w:val="0"/>
                  <w:divBdr>
                    <w:top w:val="none" w:sz="0" w:space="0" w:color="auto"/>
                    <w:left w:val="none" w:sz="0" w:space="0" w:color="auto"/>
                    <w:bottom w:val="none" w:sz="0" w:space="0" w:color="auto"/>
                    <w:right w:val="none" w:sz="0" w:space="0" w:color="auto"/>
                  </w:divBdr>
                </w:div>
                <w:div w:id="1475759583">
                  <w:marLeft w:val="0"/>
                  <w:marRight w:val="0"/>
                  <w:marTop w:val="0"/>
                  <w:marBottom w:val="0"/>
                  <w:divBdr>
                    <w:top w:val="none" w:sz="0" w:space="0" w:color="auto"/>
                    <w:left w:val="none" w:sz="0" w:space="0" w:color="auto"/>
                    <w:bottom w:val="none" w:sz="0" w:space="0" w:color="auto"/>
                    <w:right w:val="none" w:sz="0" w:space="0" w:color="auto"/>
                  </w:divBdr>
                  <w:divsChild>
                    <w:div w:id="214257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742736">
      <w:bodyDiv w:val="1"/>
      <w:marLeft w:val="0"/>
      <w:marRight w:val="0"/>
      <w:marTop w:val="0"/>
      <w:marBottom w:val="0"/>
      <w:divBdr>
        <w:top w:val="none" w:sz="0" w:space="0" w:color="auto"/>
        <w:left w:val="none" w:sz="0" w:space="0" w:color="auto"/>
        <w:bottom w:val="none" w:sz="0" w:space="0" w:color="auto"/>
        <w:right w:val="none" w:sz="0" w:space="0" w:color="auto"/>
      </w:divBdr>
    </w:div>
    <w:div w:id="1492677960">
      <w:bodyDiv w:val="1"/>
      <w:marLeft w:val="0"/>
      <w:marRight w:val="0"/>
      <w:marTop w:val="0"/>
      <w:marBottom w:val="0"/>
      <w:divBdr>
        <w:top w:val="none" w:sz="0" w:space="0" w:color="auto"/>
        <w:left w:val="none" w:sz="0" w:space="0" w:color="auto"/>
        <w:bottom w:val="none" w:sz="0" w:space="0" w:color="auto"/>
        <w:right w:val="none" w:sz="0" w:space="0" w:color="auto"/>
      </w:divBdr>
    </w:div>
    <w:div w:id="1509641348">
      <w:bodyDiv w:val="1"/>
      <w:marLeft w:val="0"/>
      <w:marRight w:val="0"/>
      <w:marTop w:val="0"/>
      <w:marBottom w:val="0"/>
      <w:divBdr>
        <w:top w:val="none" w:sz="0" w:space="0" w:color="auto"/>
        <w:left w:val="none" w:sz="0" w:space="0" w:color="auto"/>
        <w:bottom w:val="none" w:sz="0" w:space="0" w:color="auto"/>
        <w:right w:val="none" w:sz="0" w:space="0" w:color="auto"/>
      </w:divBdr>
    </w:div>
    <w:div w:id="1529293195">
      <w:bodyDiv w:val="1"/>
      <w:marLeft w:val="0"/>
      <w:marRight w:val="0"/>
      <w:marTop w:val="0"/>
      <w:marBottom w:val="0"/>
      <w:divBdr>
        <w:top w:val="none" w:sz="0" w:space="0" w:color="auto"/>
        <w:left w:val="none" w:sz="0" w:space="0" w:color="auto"/>
        <w:bottom w:val="none" w:sz="0" w:space="0" w:color="auto"/>
        <w:right w:val="none" w:sz="0" w:space="0" w:color="auto"/>
      </w:divBdr>
    </w:div>
    <w:div w:id="1606956471">
      <w:bodyDiv w:val="1"/>
      <w:marLeft w:val="0"/>
      <w:marRight w:val="0"/>
      <w:marTop w:val="0"/>
      <w:marBottom w:val="0"/>
      <w:divBdr>
        <w:top w:val="none" w:sz="0" w:space="0" w:color="auto"/>
        <w:left w:val="none" w:sz="0" w:space="0" w:color="auto"/>
        <w:bottom w:val="none" w:sz="0" w:space="0" w:color="auto"/>
        <w:right w:val="none" w:sz="0" w:space="0" w:color="auto"/>
      </w:divBdr>
      <w:divsChild>
        <w:div w:id="633830825">
          <w:marLeft w:val="0"/>
          <w:marRight w:val="0"/>
          <w:marTop w:val="0"/>
          <w:marBottom w:val="0"/>
          <w:divBdr>
            <w:top w:val="none" w:sz="0" w:space="0" w:color="auto"/>
            <w:left w:val="none" w:sz="0" w:space="0" w:color="auto"/>
            <w:bottom w:val="none" w:sz="0" w:space="0" w:color="auto"/>
            <w:right w:val="none" w:sz="0" w:space="0" w:color="auto"/>
          </w:divBdr>
          <w:divsChild>
            <w:div w:id="2208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7102">
      <w:bodyDiv w:val="1"/>
      <w:marLeft w:val="0"/>
      <w:marRight w:val="0"/>
      <w:marTop w:val="0"/>
      <w:marBottom w:val="0"/>
      <w:divBdr>
        <w:top w:val="none" w:sz="0" w:space="0" w:color="auto"/>
        <w:left w:val="none" w:sz="0" w:space="0" w:color="auto"/>
        <w:bottom w:val="none" w:sz="0" w:space="0" w:color="auto"/>
        <w:right w:val="none" w:sz="0" w:space="0" w:color="auto"/>
      </w:divBdr>
    </w:div>
    <w:div w:id="1654866159">
      <w:bodyDiv w:val="1"/>
      <w:marLeft w:val="0"/>
      <w:marRight w:val="0"/>
      <w:marTop w:val="0"/>
      <w:marBottom w:val="0"/>
      <w:divBdr>
        <w:top w:val="none" w:sz="0" w:space="0" w:color="auto"/>
        <w:left w:val="none" w:sz="0" w:space="0" w:color="auto"/>
        <w:bottom w:val="none" w:sz="0" w:space="0" w:color="auto"/>
        <w:right w:val="none" w:sz="0" w:space="0" w:color="auto"/>
      </w:divBdr>
    </w:div>
    <w:div w:id="1676223444">
      <w:bodyDiv w:val="1"/>
      <w:marLeft w:val="0"/>
      <w:marRight w:val="0"/>
      <w:marTop w:val="0"/>
      <w:marBottom w:val="0"/>
      <w:divBdr>
        <w:top w:val="none" w:sz="0" w:space="0" w:color="auto"/>
        <w:left w:val="none" w:sz="0" w:space="0" w:color="auto"/>
        <w:bottom w:val="none" w:sz="0" w:space="0" w:color="auto"/>
        <w:right w:val="none" w:sz="0" w:space="0" w:color="auto"/>
      </w:divBdr>
    </w:div>
    <w:div w:id="1732188053">
      <w:bodyDiv w:val="1"/>
      <w:marLeft w:val="0"/>
      <w:marRight w:val="0"/>
      <w:marTop w:val="0"/>
      <w:marBottom w:val="0"/>
      <w:divBdr>
        <w:top w:val="none" w:sz="0" w:space="0" w:color="auto"/>
        <w:left w:val="none" w:sz="0" w:space="0" w:color="auto"/>
        <w:bottom w:val="none" w:sz="0" w:space="0" w:color="auto"/>
        <w:right w:val="none" w:sz="0" w:space="0" w:color="auto"/>
      </w:divBdr>
      <w:divsChild>
        <w:div w:id="481314343">
          <w:marLeft w:val="0"/>
          <w:marRight w:val="0"/>
          <w:marTop w:val="0"/>
          <w:marBottom w:val="0"/>
          <w:divBdr>
            <w:top w:val="none" w:sz="0" w:space="0" w:color="auto"/>
            <w:left w:val="none" w:sz="0" w:space="0" w:color="auto"/>
            <w:bottom w:val="none" w:sz="0" w:space="0" w:color="auto"/>
            <w:right w:val="none" w:sz="0" w:space="0" w:color="auto"/>
          </w:divBdr>
          <w:divsChild>
            <w:div w:id="47731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03763">
      <w:bodyDiv w:val="1"/>
      <w:marLeft w:val="0"/>
      <w:marRight w:val="0"/>
      <w:marTop w:val="0"/>
      <w:marBottom w:val="0"/>
      <w:divBdr>
        <w:top w:val="none" w:sz="0" w:space="0" w:color="auto"/>
        <w:left w:val="none" w:sz="0" w:space="0" w:color="auto"/>
        <w:bottom w:val="none" w:sz="0" w:space="0" w:color="auto"/>
        <w:right w:val="none" w:sz="0" w:space="0" w:color="auto"/>
      </w:divBdr>
    </w:div>
    <w:div w:id="1882354983">
      <w:bodyDiv w:val="1"/>
      <w:marLeft w:val="0"/>
      <w:marRight w:val="0"/>
      <w:marTop w:val="0"/>
      <w:marBottom w:val="0"/>
      <w:divBdr>
        <w:top w:val="none" w:sz="0" w:space="0" w:color="auto"/>
        <w:left w:val="none" w:sz="0" w:space="0" w:color="auto"/>
        <w:bottom w:val="none" w:sz="0" w:space="0" w:color="auto"/>
        <w:right w:val="none" w:sz="0" w:space="0" w:color="auto"/>
      </w:divBdr>
      <w:divsChild>
        <w:div w:id="33123165">
          <w:marLeft w:val="0"/>
          <w:marRight w:val="0"/>
          <w:marTop w:val="0"/>
          <w:marBottom w:val="0"/>
          <w:divBdr>
            <w:top w:val="none" w:sz="0" w:space="0" w:color="auto"/>
            <w:left w:val="none" w:sz="0" w:space="0" w:color="auto"/>
            <w:bottom w:val="none" w:sz="0" w:space="0" w:color="auto"/>
            <w:right w:val="none" w:sz="0" w:space="0" w:color="auto"/>
          </w:divBdr>
          <w:divsChild>
            <w:div w:id="527328248">
              <w:marLeft w:val="0"/>
              <w:marRight w:val="0"/>
              <w:marTop w:val="0"/>
              <w:marBottom w:val="0"/>
              <w:divBdr>
                <w:top w:val="none" w:sz="0" w:space="0" w:color="auto"/>
                <w:left w:val="none" w:sz="0" w:space="0" w:color="auto"/>
                <w:bottom w:val="none" w:sz="0" w:space="0" w:color="auto"/>
                <w:right w:val="none" w:sz="0" w:space="0" w:color="auto"/>
              </w:divBdr>
            </w:div>
            <w:div w:id="636568486">
              <w:marLeft w:val="0"/>
              <w:marRight w:val="0"/>
              <w:marTop w:val="0"/>
              <w:marBottom w:val="0"/>
              <w:divBdr>
                <w:top w:val="none" w:sz="0" w:space="0" w:color="auto"/>
                <w:left w:val="none" w:sz="0" w:space="0" w:color="auto"/>
                <w:bottom w:val="none" w:sz="0" w:space="0" w:color="auto"/>
                <w:right w:val="none" w:sz="0" w:space="0" w:color="auto"/>
              </w:divBdr>
            </w:div>
            <w:div w:id="909922146">
              <w:marLeft w:val="0"/>
              <w:marRight w:val="0"/>
              <w:marTop w:val="0"/>
              <w:marBottom w:val="0"/>
              <w:divBdr>
                <w:top w:val="none" w:sz="0" w:space="0" w:color="auto"/>
                <w:left w:val="none" w:sz="0" w:space="0" w:color="auto"/>
                <w:bottom w:val="none" w:sz="0" w:space="0" w:color="auto"/>
                <w:right w:val="none" w:sz="0" w:space="0" w:color="auto"/>
              </w:divBdr>
            </w:div>
            <w:div w:id="952590408">
              <w:marLeft w:val="0"/>
              <w:marRight w:val="0"/>
              <w:marTop w:val="0"/>
              <w:marBottom w:val="0"/>
              <w:divBdr>
                <w:top w:val="none" w:sz="0" w:space="0" w:color="auto"/>
                <w:left w:val="none" w:sz="0" w:space="0" w:color="auto"/>
                <w:bottom w:val="none" w:sz="0" w:space="0" w:color="auto"/>
                <w:right w:val="none" w:sz="0" w:space="0" w:color="auto"/>
              </w:divBdr>
            </w:div>
            <w:div w:id="1141190237">
              <w:marLeft w:val="0"/>
              <w:marRight w:val="0"/>
              <w:marTop w:val="0"/>
              <w:marBottom w:val="0"/>
              <w:divBdr>
                <w:top w:val="none" w:sz="0" w:space="0" w:color="auto"/>
                <w:left w:val="none" w:sz="0" w:space="0" w:color="auto"/>
                <w:bottom w:val="none" w:sz="0" w:space="0" w:color="auto"/>
                <w:right w:val="none" w:sz="0" w:space="0" w:color="auto"/>
              </w:divBdr>
            </w:div>
            <w:div w:id="1375958966">
              <w:marLeft w:val="0"/>
              <w:marRight w:val="0"/>
              <w:marTop w:val="0"/>
              <w:marBottom w:val="0"/>
              <w:divBdr>
                <w:top w:val="none" w:sz="0" w:space="0" w:color="auto"/>
                <w:left w:val="none" w:sz="0" w:space="0" w:color="auto"/>
                <w:bottom w:val="none" w:sz="0" w:space="0" w:color="auto"/>
                <w:right w:val="none" w:sz="0" w:space="0" w:color="auto"/>
              </w:divBdr>
            </w:div>
            <w:div w:id="1937708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690464">
      <w:bodyDiv w:val="1"/>
      <w:marLeft w:val="0"/>
      <w:marRight w:val="0"/>
      <w:marTop w:val="0"/>
      <w:marBottom w:val="0"/>
      <w:divBdr>
        <w:top w:val="none" w:sz="0" w:space="0" w:color="auto"/>
        <w:left w:val="none" w:sz="0" w:space="0" w:color="auto"/>
        <w:bottom w:val="none" w:sz="0" w:space="0" w:color="auto"/>
        <w:right w:val="none" w:sz="0" w:space="0" w:color="auto"/>
      </w:divBdr>
      <w:divsChild>
        <w:div w:id="904267252">
          <w:marLeft w:val="0"/>
          <w:marRight w:val="0"/>
          <w:marTop w:val="0"/>
          <w:marBottom w:val="0"/>
          <w:divBdr>
            <w:top w:val="none" w:sz="0" w:space="0" w:color="auto"/>
            <w:left w:val="none" w:sz="0" w:space="0" w:color="auto"/>
            <w:bottom w:val="none" w:sz="0" w:space="0" w:color="auto"/>
            <w:right w:val="none" w:sz="0" w:space="0" w:color="auto"/>
          </w:divBdr>
          <w:divsChild>
            <w:div w:id="201865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69881">
      <w:bodyDiv w:val="1"/>
      <w:marLeft w:val="0"/>
      <w:marRight w:val="0"/>
      <w:marTop w:val="0"/>
      <w:marBottom w:val="0"/>
      <w:divBdr>
        <w:top w:val="none" w:sz="0" w:space="0" w:color="auto"/>
        <w:left w:val="none" w:sz="0" w:space="0" w:color="auto"/>
        <w:bottom w:val="none" w:sz="0" w:space="0" w:color="auto"/>
        <w:right w:val="none" w:sz="0" w:space="0" w:color="auto"/>
      </w:divBdr>
    </w:div>
    <w:div w:id="1965847698">
      <w:bodyDiv w:val="1"/>
      <w:marLeft w:val="0"/>
      <w:marRight w:val="0"/>
      <w:marTop w:val="0"/>
      <w:marBottom w:val="0"/>
      <w:divBdr>
        <w:top w:val="none" w:sz="0" w:space="0" w:color="auto"/>
        <w:left w:val="none" w:sz="0" w:space="0" w:color="auto"/>
        <w:bottom w:val="none" w:sz="0" w:space="0" w:color="auto"/>
        <w:right w:val="none" w:sz="0" w:space="0" w:color="auto"/>
      </w:divBdr>
      <w:divsChild>
        <w:div w:id="1721516713">
          <w:marLeft w:val="0"/>
          <w:marRight w:val="0"/>
          <w:marTop w:val="0"/>
          <w:marBottom w:val="0"/>
          <w:divBdr>
            <w:top w:val="none" w:sz="0" w:space="0" w:color="auto"/>
            <w:left w:val="none" w:sz="0" w:space="0" w:color="auto"/>
            <w:bottom w:val="none" w:sz="0" w:space="0" w:color="auto"/>
            <w:right w:val="none" w:sz="0" w:space="0" w:color="auto"/>
          </w:divBdr>
          <w:divsChild>
            <w:div w:id="134312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060044">
      <w:bodyDiv w:val="1"/>
      <w:marLeft w:val="0"/>
      <w:marRight w:val="0"/>
      <w:marTop w:val="0"/>
      <w:marBottom w:val="0"/>
      <w:divBdr>
        <w:top w:val="none" w:sz="0" w:space="0" w:color="auto"/>
        <w:left w:val="none" w:sz="0" w:space="0" w:color="auto"/>
        <w:bottom w:val="none" w:sz="0" w:space="0" w:color="auto"/>
        <w:right w:val="none" w:sz="0" w:space="0" w:color="auto"/>
      </w:divBdr>
      <w:divsChild>
        <w:div w:id="538011825">
          <w:marLeft w:val="0"/>
          <w:marRight w:val="0"/>
          <w:marTop w:val="0"/>
          <w:marBottom w:val="0"/>
          <w:divBdr>
            <w:top w:val="none" w:sz="0" w:space="0" w:color="auto"/>
            <w:left w:val="none" w:sz="0" w:space="0" w:color="auto"/>
            <w:bottom w:val="none" w:sz="0" w:space="0" w:color="auto"/>
            <w:right w:val="none" w:sz="0" w:space="0" w:color="auto"/>
          </w:divBdr>
          <w:divsChild>
            <w:div w:id="161521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699764">
      <w:bodyDiv w:val="1"/>
      <w:marLeft w:val="0"/>
      <w:marRight w:val="0"/>
      <w:marTop w:val="0"/>
      <w:marBottom w:val="0"/>
      <w:divBdr>
        <w:top w:val="none" w:sz="0" w:space="0" w:color="auto"/>
        <w:left w:val="none" w:sz="0" w:space="0" w:color="auto"/>
        <w:bottom w:val="none" w:sz="0" w:space="0" w:color="auto"/>
        <w:right w:val="none" w:sz="0" w:space="0" w:color="auto"/>
      </w:divBdr>
    </w:div>
    <w:div w:id="214165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117" Type="http://schemas.openxmlformats.org/officeDocument/2006/relationships/image" Target="media/image87.png"/><Relationship Id="rId21" Type="http://schemas.openxmlformats.org/officeDocument/2006/relationships/hyperlink" Target="https://creativecommons.org/licenses/by-nc-nd/4.0/" TargetMode="External"/><Relationship Id="rId42" Type="http://schemas.openxmlformats.org/officeDocument/2006/relationships/image" Target="media/image20.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58.png"/><Relationship Id="rId89" Type="http://schemas.openxmlformats.org/officeDocument/2006/relationships/image" Target="media/image63.png"/><Relationship Id="rId112" Type="http://schemas.openxmlformats.org/officeDocument/2006/relationships/hyperlink" Target="https://github.com/CNIC-Proteomics/iSanXoT/wiki/studies/cases/templates/WPP_LabelFree.zip" TargetMode="External"/><Relationship Id="rId16" Type="http://schemas.openxmlformats.org/officeDocument/2006/relationships/hyperlink" Target="https://github.com/CNIC-Proteomics/iSanXoT/wiki/WKF_2" TargetMode="External"/><Relationship Id="rId107" Type="http://schemas.openxmlformats.org/officeDocument/2006/relationships/image" Target="media/image79.png"/><Relationship Id="rId11" Type="http://schemas.openxmlformats.org/officeDocument/2006/relationships/hyperlink" Target="https://github.com/CNIC-Proteomics/iSanXoT/wiki/Installation" TargetMode="Externa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5.emf"/><Relationship Id="rId102" Type="http://schemas.openxmlformats.org/officeDocument/2006/relationships/hyperlink" Target="https://github.com/CNIC-Proteomics/iSanXoT/wiki/studies/cases/templates/WSPP_PTM.zip" TargetMode="External"/><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8.png"/><Relationship Id="rId22" Type="http://schemas.openxmlformats.org/officeDocument/2006/relationships/hyperlink" Target="https://github.com/CNIC-Proteomics/iSanXoT/wiki/License" TargetMode="External"/><Relationship Id="rId27" Type="http://schemas.openxmlformats.org/officeDocument/2006/relationships/image" Target="media/image5.png"/><Relationship Id="rId43" Type="http://schemas.openxmlformats.org/officeDocument/2006/relationships/image" Target="media/image21.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hyperlink" Target="https://github.com/CNIC-Proteomics/iSanXoT/wiki/studies/workflows/WSPP-SBT.zip" TargetMode="External"/><Relationship Id="rId118" Type="http://schemas.openxmlformats.org/officeDocument/2006/relationships/image" Target="media/image88.emf"/><Relationship Id="rId80" Type="http://schemas.openxmlformats.org/officeDocument/2006/relationships/hyperlink" Target="https://github.com/CNIC-Proteomics/iSanXoT/wiki" TargetMode="External"/><Relationship Id="rId85" Type="http://schemas.openxmlformats.org/officeDocument/2006/relationships/image" Target="media/image59.png"/><Relationship Id="rId12" Type="http://schemas.openxmlformats.org/officeDocument/2006/relationships/hyperlink" Target="https://github.com/CNIC-Proteomics/iSanXoT/wiki/Getting_started" TargetMode="External"/><Relationship Id="rId17" Type="http://schemas.openxmlformats.org/officeDocument/2006/relationships/hyperlink" Target="https://github.com/CNIC-Proteomics/iSanXoT/wiki/WKF_3" TargetMode="External"/><Relationship Id="rId33" Type="http://schemas.openxmlformats.org/officeDocument/2006/relationships/image" Target="media/image11.png"/><Relationship Id="rId38" Type="http://schemas.openxmlformats.org/officeDocument/2006/relationships/image" Target="media/image16.png"/><Relationship Id="rId59" Type="http://schemas.openxmlformats.org/officeDocument/2006/relationships/image" Target="media/image36.png"/><Relationship Id="rId103" Type="http://schemas.openxmlformats.org/officeDocument/2006/relationships/image" Target="media/image75.png"/><Relationship Id="rId108" Type="http://schemas.openxmlformats.org/officeDocument/2006/relationships/image" Target="media/image80.png"/><Relationship Id="rId54" Type="http://schemas.openxmlformats.org/officeDocument/2006/relationships/image" Target="media/image31.png"/><Relationship Id="rId70" Type="http://schemas.openxmlformats.org/officeDocument/2006/relationships/image" Target="media/image47.png"/><Relationship Id="rId75" Type="http://schemas.openxmlformats.org/officeDocument/2006/relationships/hyperlink" Target="https://www.cnic.es/wiki/proteomica/index.php/SanXoT_software_package" TargetMode="External"/><Relationship Id="rId91" Type="http://schemas.openxmlformats.org/officeDocument/2006/relationships/image" Target="media/image65.png"/><Relationship Id="rId96" Type="http://schemas.openxmlformats.org/officeDocument/2006/relationships/image" Target="media/image69.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github.com/CNIC-Proteomics/iSanXoT/releases" TargetMode="External"/><Relationship Id="rId28" Type="http://schemas.openxmlformats.org/officeDocument/2006/relationships/image" Target="media/image6.png"/><Relationship Id="rId49" Type="http://schemas.openxmlformats.org/officeDocument/2006/relationships/image" Target="media/image26.png"/><Relationship Id="rId114" Type="http://schemas.openxmlformats.org/officeDocument/2006/relationships/image" Target="media/image84.emf"/><Relationship Id="rId119" Type="http://schemas.openxmlformats.org/officeDocument/2006/relationships/image" Target="media/image89.emf"/><Relationship Id="rId44" Type="http://schemas.openxmlformats.org/officeDocument/2006/relationships/hyperlink" Target="https://www.cnic.es/wiki/proteomica/index.php/SanXoT_software_package" TargetMode="External"/><Relationship Id="rId60" Type="http://schemas.openxmlformats.org/officeDocument/2006/relationships/image" Target="media/image37.png"/><Relationship Id="rId65" Type="http://schemas.openxmlformats.org/officeDocument/2006/relationships/image" Target="media/image42.png"/><Relationship Id="rId81" Type="http://schemas.openxmlformats.org/officeDocument/2006/relationships/image" Target="media/image56.png"/><Relationship Id="rId86" Type="http://schemas.openxmlformats.org/officeDocument/2006/relationships/image" Target="media/image60.wmf"/><Relationship Id="rId4" Type="http://schemas.openxmlformats.org/officeDocument/2006/relationships/settings" Target="settings.xml"/><Relationship Id="rId9" Type="http://schemas.openxmlformats.org/officeDocument/2006/relationships/hyperlink" Target="https://www.cnic.es" TargetMode="External"/><Relationship Id="rId13" Type="http://schemas.openxmlformats.org/officeDocument/2006/relationships/hyperlink" Target="https://github.com/CNIC-Proteomics/iSanXoT/wiki/Modules" TargetMode="External"/><Relationship Id="rId18" Type="http://schemas.openxmlformats.org/officeDocument/2006/relationships/hyperlink" Target="https://github.com/CNIC-Proteomics/iSanXoT/wiki/WKF_4" TargetMode="External"/><Relationship Id="rId39" Type="http://schemas.openxmlformats.org/officeDocument/2006/relationships/image" Target="media/image17.png"/><Relationship Id="rId109" Type="http://schemas.openxmlformats.org/officeDocument/2006/relationships/image" Target="media/image81.png"/><Relationship Id="rId34" Type="http://schemas.openxmlformats.org/officeDocument/2006/relationships/image" Target="media/image12.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image" Target="media/image52.png"/><Relationship Id="rId97" Type="http://schemas.openxmlformats.org/officeDocument/2006/relationships/image" Target="media/image70.png"/><Relationship Id="rId104" Type="http://schemas.openxmlformats.org/officeDocument/2006/relationships/image" Target="media/image76.png"/><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2.png"/><Relationship Id="rId40" Type="http://schemas.openxmlformats.org/officeDocument/2006/relationships/image" Target="media/image18.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1.png"/><Relationship Id="rId110" Type="http://schemas.openxmlformats.org/officeDocument/2006/relationships/image" Target="media/image82.png"/><Relationship Id="rId115" Type="http://schemas.openxmlformats.org/officeDocument/2006/relationships/image" Target="media/image85.emf"/><Relationship Id="rId61" Type="http://schemas.openxmlformats.org/officeDocument/2006/relationships/image" Target="media/image38.png"/><Relationship Id="rId82" Type="http://schemas.openxmlformats.org/officeDocument/2006/relationships/image" Target="media/image57.emf"/><Relationship Id="rId19" Type="http://schemas.openxmlformats.org/officeDocument/2006/relationships/hyperlink" Target="https://github.com/CNIC-Proteomics/iSanXoT/wiki/docs/presentations/WSPP_Demo_iSanXoT_1.0.X.pdf" TargetMode="External"/><Relationship Id="rId14" Type="http://schemas.openxmlformats.org/officeDocument/2006/relationships/hyperlink" Target="https://github.com/CNIC-Proteomics/iSanXoT/wiki/Input_adaptor" TargetMode="Externa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image" Target="media/image33.png"/><Relationship Id="rId77" Type="http://schemas.openxmlformats.org/officeDocument/2006/relationships/image" Target="media/image53.emf"/><Relationship Id="rId100" Type="http://schemas.openxmlformats.org/officeDocument/2006/relationships/image" Target="media/image73.wmf"/><Relationship Id="rId105" Type="http://schemas.openxmlformats.org/officeDocument/2006/relationships/image" Target="media/image77.tmp"/><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93" Type="http://schemas.openxmlformats.org/officeDocument/2006/relationships/image" Target="media/image67.png"/><Relationship Id="rId98" Type="http://schemas.openxmlformats.org/officeDocument/2006/relationships/image" Target="media/image71.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3.png"/><Relationship Id="rId46" Type="http://schemas.openxmlformats.org/officeDocument/2006/relationships/image" Target="media/image23.png"/><Relationship Id="rId67" Type="http://schemas.openxmlformats.org/officeDocument/2006/relationships/image" Target="media/image44.png"/><Relationship Id="rId116" Type="http://schemas.openxmlformats.org/officeDocument/2006/relationships/image" Target="media/image86.emf"/><Relationship Id="rId20" Type="http://schemas.openxmlformats.org/officeDocument/2006/relationships/hyperlink" Target="https://github.com/CNIC-Proteomics/iSanXoT/wiki/docs/presentations/Input_Adaptor_iSanXoT_1.0.X.pdf" TargetMode="External"/><Relationship Id="rId41" Type="http://schemas.openxmlformats.org/officeDocument/2006/relationships/image" Target="media/image19.png"/><Relationship Id="rId62" Type="http://schemas.openxmlformats.org/officeDocument/2006/relationships/image" Target="media/image39.png"/><Relationship Id="rId83" Type="http://schemas.openxmlformats.org/officeDocument/2006/relationships/hyperlink" Target="https://github.com/CNIC-Proteomics/iSanXoT/wiki/studies/cases/templates/WSPP-SBT.zip" TargetMode="External"/><Relationship Id="rId88" Type="http://schemas.openxmlformats.org/officeDocument/2006/relationships/image" Target="media/image62.png"/><Relationship Id="rId111" Type="http://schemas.openxmlformats.org/officeDocument/2006/relationships/image" Target="media/image83.emf"/><Relationship Id="rId15" Type="http://schemas.openxmlformats.org/officeDocument/2006/relationships/hyperlink" Target="https://github.com/CNIC-Proteomics/iSanXoT/wiki/WKF_1" TargetMode="External"/><Relationship Id="rId36" Type="http://schemas.openxmlformats.org/officeDocument/2006/relationships/image" Target="media/image14.png"/><Relationship Id="rId57" Type="http://schemas.openxmlformats.org/officeDocument/2006/relationships/image" Target="media/image34.png"/><Relationship Id="rId106" Type="http://schemas.openxmlformats.org/officeDocument/2006/relationships/image" Target="media/image78.png"/><Relationship Id="rId10" Type="http://schemas.openxmlformats.org/officeDocument/2006/relationships/hyperlink" Target="https://github.com/CNIC-Proteomics/iSanXoT/releases" TargetMode="External"/><Relationship Id="rId31" Type="http://schemas.openxmlformats.org/officeDocument/2006/relationships/image" Target="media/image9.png"/><Relationship Id="rId52" Type="http://schemas.openxmlformats.org/officeDocument/2006/relationships/image" Target="media/image29.png"/><Relationship Id="rId73" Type="http://schemas.openxmlformats.org/officeDocument/2006/relationships/image" Target="media/image50.png"/><Relationship Id="rId78" Type="http://schemas.openxmlformats.org/officeDocument/2006/relationships/image" Target="media/image54.emf"/><Relationship Id="rId94" Type="http://schemas.openxmlformats.org/officeDocument/2006/relationships/hyperlink" Target="https://github.com/CNIC-Proteomics/iSanXoT/wiki/studies/cases/templates/WSPP_NORCOM_RATIOS_SBT.zip" TargetMode="External"/><Relationship Id="rId99" Type="http://schemas.openxmlformats.org/officeDocument/2006/relationships/image" Target="media/image72.png"/><Relationship Id="rId101"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AF870-0157-496F-B492-F2D6BC6BF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4</TotalTime>
  <Pages>76</Pages>
  <Words>22322</Words>
  <Characters>127241</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Rodríguez Carrasco</dc:creator>
  <cp:keywords/>
  <dc:description/>
  <cp:lastModifiedBy>José Manuel Rodríguez Carrasco</cp:lastModifiedBy>
  <cp:revision>92</cp:revision>
  <cp:lastPrinted>2023-01-17T11:06:00Z</cp:lastPrinted>
  <dcterms:created xsi:type="dcterms:W3CDTF">2022-10-28T13:24:00Z</dcterms:created>
  <dcterms:modified xsi:type="dcterms:W3CDTF">2023-01-19T09:46:00Z</dcterms:modified>
</cp:coreProperties>
</file>